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817312764"/>
        <w:docPartObj>
          <w:docPartGallery w:val="Cover Pages"/>
          <w:docPartUnique/>
        </w:docPartObj>
      </w:sdtPr>
      <w:sdtEndPr>
        <w:rPr>
          <w:lang w:val="en-GB"/>
        </w:rPr>
      </w:sdtEndPr>
      <w:sdtContent>
        <w:p w14:paraId="705F3FEE" w14:textId="6C27320D" w:rsidR="00C53C7E" w:rsidRDefault="00C53C7E"/>
        <w:p w14:paraId="306060B5" w14:textId="3C43BF2E" w:rsidR="00C53C7E" w:rsidRDefault="00C53C7E">
          <w:pPr>
            <w:rPr>
              <w:lang w:val="en-GB"/>
            </w:rPr>
          </w:pPr>
          <w:r>
            <w:rPr>
              <w:noProof/>
            </w:rPr>
            <mc:AlternateContent>
              <mc:Choice Requires="wps">
                <w:drawing>
                  <wp:anchor distT="0" distB="0" distL="182880" distR="182880" simplePos="0" relativeHeight="251663360" behindDoc="0" locked="0" layoutInCell="1" allowOverlap="1" wp14:anchorId="42082855" wp14:editId="4E000A43">
                    <wp:simplePos x="0" y="0"/>
                    <mc:AlternateContent>
                      <mc:Choice Requires="wp14">
                        <wp:positionH relativeFrom="margin">
                          <wp14:pctPosHOffset>7700</wp14:pctPosHOffset>
                        </wp:positionH>
                      </mc:Choice>
                      <mc:Fallback>
                        <wp:positionH relativeFrom="page">
                          <wp:posOffset>1343025</wp:posOffset>
                        </wp:positionH>
                      </mc:Fallback>
                    </mc:AlternateContent>
                    <mc:AlternateContent>
                      <mc:Choice Requires="wp14">
                        <wp:positionV relativeFrom="page">
                          <wp14:pctPosVOffset>54000</wp14:pctPosVOffset>
                        </wp:positionV>
                      </mc:Choice>
                      <mc:Fallback>
                        <wp:positionV relativeFrom="page">
                          <wp:posOffset>5773420</wp:posOffset>
                        </wp:positionV>
                      </mc:Fallback>
                    </mc:AlternateContent>
                    <wp:extent cx="4686300" cy="6720840"/>
                    <wp:effectExtent l="0" t="0" r="10160" b="3810"/>
                    <wp:wrapSquare wrapText="bothSides"/>
                    <wp:docPr id="131" name="Text Box 131"/>
                    <wp:cNvGraphicFramePr/>
                    <a:graphic xmlns:a="http://schemas.openxmlformats.org/drawingml/2006/main">
                      <a:graphicData uri="http://schemas.microsoft.com/office/word/2010/wordprocessingShape">
                        <wps:wsp>
                          <wps:cNvSpPr txBox="1"/>
                          <wps:spPr>
                            <a:xfrm>
                              <a:off x="0" y="0"/>
                              <a:ext cx="468630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889A0A5" w14:textId="1999C7A7" w:rsidR="00805753" w:rsidRPr="00C53C7E" w:rsidRDefault="00AC2F50">
                                <w:pPr>
                                  <w:pStyle w:val="NoSpacing"/>
                                  <w:spacing w:before="40" w:after="560" w:line="216" w:lineRule="auto"/>
                                  <w:rPr>
                                    <w:color w:val="4F81BD" w:themeColor="accent1"/>
                                    <w:sz w:val="72"/>
                                    <w:szCs w:val="72"/>
                                    <w:lang w:val="en-GB"/>
                                  </w:rPr>
                                </w:pPr>
                                <w:sdt>
                                  <w:sdtPr>
                                    <w:rPr>
                                      <w:color w:val="4F81BD" w:themeColor="accent1"/>
                                      <w:sz w:val="72"/>
                                      <w:szCs w:val="72"/>
                                      <w:lang w:val="en-GB"/>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805753" w:rsidRPr="00C53C7E">
                                      <w:rPr>
                                        <w:color w:val="4F81BD" w:themeColor="accent1"/>
                                        <w:sz w:val="72"/>
                                        <w:szCs w:val="72"/>
                                        <w:lang w:val="en-GB"/>
                                      </w:rPr>
                                      <w:t>Mental Resilience Training: a re</w:t>
                                    </w:r>
                                    <w:r w:rsidR="00805753">
                                      <w:rPr>
                                        <w:color w:val="4F81BD" w:themeColor="accent1"/>
                                        <w:sz w:val="72"/>
                                        <w:szCs w:val="72"/>
                                        <w:lang w:val="en-GB"/>
                                      </w:rPr>
                                      <w:t>view</w:t>
                                    </w:r>
                                  </w:sdtContent>
                                </w:sdt>
                              </w:p>
                              <w:sdt>
                                <w:sdtPr>
                                  <w:rPr>
                                    <w:caps/>
                                    <w:color w:val="215868"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EndPr/>
                                <w:sdtContent>
                                  <w:p w14:paraId="42E4A326" w14:textId="6D41EA08" w:rsidR="00805753" w:rsidRDefault="00805753">
                                    <w:pPr>
                                      <w:pStyle w:val="NoSpacing"/>
                                      <w:spacing w:before="40" w:after="40"/>
                                      <w:rPr>
                                        <w:caps/>
                                        <w:color w:val="215868" w:themeColor="accent5" w:themeShade="80"/>
                                        <w:sz w:val="28"/>
                                        <w:szCs w:val="28"/>
                                      </w:rPr>
                                    </w:pPr>
                                    <w:r>
                                      <w:rPr>
                                        <w:caps/>
                                        <w:color w:val="215868" w:themeColor="accent5" w:themeShade="80"/>
                                        <w:sz w:val="28"/>
                                        <w:szCs w:val="28"/>
                                      </w:rPr>
                                      <w:t>MRT for RAPTC</w:t>
                                    </w:r>
                                  </w:p>
                                </w:sdtContent>
                              </w:sdt>
                              <w:sdt>
                                <w:sdtPr>
                                  <w:rPr>
                                    <w:caps/>
                                    <w:color w:val="4BACC6"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EndPr/>
                                <w:sdtContent>
                                  <w:p w14:paraId="5853AE0A" w14:textId="7F6F4D43" w:rsidR="00805753" w:rsidRDefault="00805753">
                                    <w:pPr>
                                      <w:pStyle w:val="NoSpacing"/>
                                      <w:spacing w:before="80" w:after="40"/>
                                      <w:rPr>
                                        <w:caps/>
                                        <w:color w:val="4BACC6" w:themeColor="accent5"/>
                                        <w:sz w:val="24"/>
                                        <w:szCs w:val="24"/>
                                      </w:rPr>
                                    </w:pPr>
                                    <w:r>
                                      <w:rPr>
                                        <w:caps/>
                                        <w:color w:val="4BACC6" w:themeColor="accent5"/>
                                        <w:sz w:val="24"/>
                                        <w:szCs w:val="24"/>
                                      </w:rPr>
                                      <w:t>Jade Bikard</w:t>
                                    </w:r>
                                  </w:p>
                                </w:sdtContent>
                              </w:sdt>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79000</wp14:pctWidth>
                    </wp14:sizeRelH>
                    <wp14:sizeRelV relativeFrom="page">
                      <wp14:pctHeight>35000</wp14:pctHeight>
                    </wp14:sizeRelV>
                  </wp:anchor>
                </w:drawing>
              </mc:Choice>
              <mc:Fallback>
                <w:pict>
                  <v:shapetype w14:anchorId="42082855" id="_x0000_t202" coordsize="21600,21600" o:spt="202" path="m,l,21600r21600,l21600,xe">
                    <v:stroke joinstyle="miter"/>
                    <v:path gradientshapeok="t" o:connecttype="rect"/>
                  </v:shapetype>
                  <v:shape id="Text Box 131" o:spid="_x0000_s1026" type="#_x0000_t202" style="position:absolute;margin-left:0;margin-top:0;width:369pt;height:529.2pt;z-index:251663360;visibility:visible;mso-wrap-style:square;mso-width-percent:790;mso-height-percent:350;mso-left-percent:77;mso-top-percent:540;mso-wrap-distance-left:14.4pt;mso-wrap-distance-top:0;mso-wrap-distance-right:14.4pt;mso-wrap-distance-bottom:0;mso-position-horizontal-relative:margin;mso-position-vertical-relative:page;mso-width-percent:790;mso-height-percent:350;mso-left-percent:77;mso-top-percent:54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" filled="f" stroked="f" strokeweight=".5pt">
                    <v:textbox style="mso-fit-shape-to-text:t" inset="0,0,0,0">
                      <w:txbxContent>
                        <w:p w14:paraId="2889A0A5" w14:textId="1999C7A7" w:rsidR="00805753" w:rsidRPr="00C53C7E" w:rsidRDefault="00AC2F50">
                          <w:pPr>
                            <w:pStyle w:val="NoSpacing"/>
                            <w:spacing w:before="40" w:after="560" w:line="216" w:lineRule="auto"/>
                            <w:rPr>
                              <w:color w:val="4F81BD" w:themeColor="accent1"/>
                              <w:sz w:val="72"/>
                              <w:szCs w:val="72"/>
                              <w:lang w:val="en-GB"/>
                            </w:rPr>
                          </w:pPr>
                          <w:sdt>
                            <w:sdtPr>
                              <w:rPr>
                                <w:color w:val="4F81BD" w:themeColor="accent1"/>
                                <w:sz w:val="72"/>
                                <w:szCs w:val="72"/>
                                <w:lang w:val="en-GB"/>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805753" w:rsidRPr="00C53C7E">
                                <w:rPr>
                                  <w:color w:val="4F81BD" w:themeColor="accent1"/>
                                  <w:sz w:val="72"/>
                                  <w:szCs w:val="72"/>
                                  <w:lang w:val="en-GB"/>
                                </w:rPr>
                                <w:t>Mental Resilience Training: a re</w:t>
                              </w:r>
                              <w:r w:rsidR="00805753">
                                <w:rPr>
                                  <w:color w:val="4F81BD" w:themeColor="accent1"/>
                                  <w:sz w:val="72"/>
                                  <w:szCs w:val="72"/>
                                  <w:lang w:val="en-GB"/>
                                </w:rPr>
                                <w:t>view</w:t>
                              </w:r>
                            </w:sdtContent>
                          </w:sdt>
                        </w:p>
                        <w:sdt>
                          <w:sdtPr>
                            <w:rPr>
                              <w:caps/>
                              <w:color w:val="215868"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EndPr/>
                          <w:sdtContent>
                            <w:p w14:paraId="42E4A326" w14:textId="6D41EA08" w:rsidR="00805753" w:rsidRDefault="00805753">
                              <w:pPr>
                                <w:pStyle w:val="NoSpacing"/>
                                <w:spacing w:before="40" w:after="40"/>
                                <w:rPr>
                                  <w:caps/>
                                  <w:color w:val="215868" w:themeColor="accent5" w:themeShade="80"/>
                                  <w:sz w:val="28"/>
                                  <w:szCs w:val="28"/>
                                </w:rPr>
                              </w:pPr>
                              <w:r>
                                <w:rPr>
                                  <w:caps/>
                                  <w:color w:val="215868" w:themeColor="accent5" w:themeShade="80"/>
                                  <w:sz w:val="28"/>
                                  <w:szCs w:val="28"/>
                                </w:rPr>
                                <w:t>MRT for RAPTC</w:t>
                              </w:r>
                            </w:p>
                          </w:sdtContent>
                        </w:sdt>
                        <w:sdt>
                          <w:sdtPr>
                            <w:rPr>
                              <w:caps/>
                              <w:color w:val="4BACC6"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EndPr/>
                          <w:sdtContent>
                            <w:p w14:paraId="5853AE0A" w14:textId="7F6F4D43" w:rsidR="00805753" w:rsidRDefault="00805753">
                              <w:pPr>
                                <w:pStyle w:val="NoSpacing"/>
                                <w:spacing w:before="80" w:after="40"/>
                                <w:rPr>
                                  <w:caps/>
                                  <w:color w:val="4BACC6" w:themeColor="accent5"/>
                                  <w:sz w:val="24"/>
                                  <w:szCs w:val="24"/>
                                </w:rPr>
                              </w:pPr>
                              <w:r>
                                <w:rPr>
                                  <w:caps/>
                                  <w:color w:val="4BACC6" w:themeColor="accent5"/>
                                  <w:sz w:val="24"/>
                                  <w:szCs w:val="24"/>
                                </w:rPr>
                                <w:t>Jade Bikard</w:t>
                              </w:r>
                            </w:p>
                          </w:sdtContent>
                        </w:sdt>
                      </w:txbxContent>
                    </v:textbox>
                    <w10:wrap type="square" anchorx="margin" anchory="page"/>
                  </v:shape>
                </w:pict>
              </mc:Fallback>
            </mc:AlternateContent>
          </w:r>
          <w:r>
            <w:rPr>
              <w:noProof/>
            </w:rPr>
            <mc:AlternateContent>
              <mc:Choice Requires="wps">
                <w:drawing>
                  <wp:anchor distT="0" distB="0" distL="114300" distR="114300" simplePos="0" relativeHeight="251662336" behindDoc="0" locked="0" layoutInCell="1" allowOverlap="1" wp14:anchorId="72968DD2" wp14:editId="14CB9732">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0" b="508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20-11-11T00:00:00Z">
                                    <w:dateFormat w:val="yyyy"/>
                                    <w:lid w:val="en-US"/>
                                    <w:storeMappedDataAs w:val="dateTime"/>
                                    <w:calendar w:val="gregorian"/>
                                  </w:date>
                                </w:sdtPr>
                                <w:sdtEndPr/>
                                <w:sdtContent>
                                  <w:p w14:paraId="02C3717F" w14:textId="1C0FD603" w:rsidR="00805753" w:rsidRDefault="00805753">
                                    <w:pPr>
                                      <w:pStyle w:val="NoSpacing"/>
                                      <w:jc w:val="right"/>
                                      <w:rPr>
                                        <w:color w:val="FFFFFF" w:themeColor="background1"/>
                                        <w:sz w:val="24"/>
                                        <w:szCs w:val="24"/>
                                      </w:rPr>
                                    </w:pPr>
                                    <w:r>
                                      <w:rPr>
                                        <w:color w:val="FFFFFF" w:themeColor="background1"/>
                                        <w:sz w:val="24"/>
                                        <w:szCs w:val="24"/>
                                        <w:lang w:val="en-US"/>
                                      </w:rPr>
                                      <w:t>2020</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72968DD2" id="Rectangle 132" o:spid="_x0000_s1027" style="position:absolute;margin-left:-4.4pt;margin-top:0;width:46.8pt;height:77.75pt;z-index:251662336;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" fillcolor="#4f81bd [3204]" stroked="f" strokeweight="2pt">
                    <o:lock v:ext="edit" aspectratio="t"/>
                    <v:textbox inset="3.6pt,,3.6pt">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20-11-11T00:00:00Z">
                              <w:dateFormat w:val="yyyy"/>
                              <w:lid w:val="en-US"/>
                              <w:storeMappedDataAs w:val="dateTime"/>
                              <w:calendar w:val="gregorian"/>
                            </w:date>
                          </w:sdtPr>
                          <w:sdtEndPr/>
                          <w:sdtContent>
                            <w:p w14:paraId="02C3717F" w14:textId="1C0FD603" w:rsidR="00805753" w:rsidRDefault="00805753">
                              <w:pPr>
                                <w:pStyle w:val="NoSpacing"/>
                                <w:jc w:val="right"/>
                                <w:rPr>
                                  <w:color w:val="FFFFFF" w:themeColor="background1"/>
                                  <w:sz w:val="24"/>
                                  <w:szCs w:val="24"/>
                                </w:rPr>
                              </w:pPr>
                              <w:r>
                                <w:rPr>
                                  <w:color w:val="FFFFFF" w:themeColor="background1"/>
                                  <w:sz w:val="24"/>
                                  <w:szCs w:val="24"/>
                                  <w:lang w:val="en-US"/>
                                </w:rPr>
                                <w:t>2020</w:t>
                              </w:r>
                            </w:p>
                          </w:sdtContent>
                        </w:sdt>
                      </w:txbxContent>
                    </v:textbox>
                    <w10:wrap anchorx="margin" anchory="page"/>
                  </v:rect>
                </w:pict>
              </mc:Fallback>
            </mc:AlternateContent>
          </w:r>
          <w:r>
            <w:rPr>
              <w:lang w:val="en-GB"/>
            </w:rPr>
            <w:br w:type="page"/>
          </w:r>
        </w:p>
        <w:bookmarkStart w:id="0" w:name="_GoBack" w:displacedByCustomXml="next"/>
        <w:bookmarkEnd w:id="0" w:displacedByCustomXml="next"/>
      </w:sdtContent>
    </w:sdt>
    <w:sdt>
      <w:sdtPr>
        <w:rPr>
          <w:rFonts w:asciiTheme="minorHAnsi" w:eastAsiaTheme="minorEastAsia" w:hAnsiTheme="minorHAnsi" w:cstheme="minorBidi"/>
          <w:color w:val="auto"/>
          <w:sz w:val="22"/>
          <w:szCs w:val="22"/>
        </w:rPr>
        <w:id w:val="-259911242"/>
        <w:docPartObj>
          <w:docPartGallery w:val="Table of Contents"/>
          <w:docPartUnique/>
        </w:docPartObj>
      </w:sdtPr>
      <w:sdtEndPr>
        <w:rPr>
          <w:b/>
          <w:bCs/>
          <w:noProof/>
        </w:rPr>
      </w:sdtEndPr>
      <w:sdtContent>
        <w:p w14:paraId="1867A768" w14:textId="2A1EBCE7" w:rsidR="00FF4EA2" w:rsidRDefault="00FF4EA2">
          <w:pPr>
            <w:pStyle w:val="TOCHeading"/>
          </w:pPr>
          <w:r>
            <w:t>Contents</w:t>
          </w:r>
        </w:p>
        <w:p w14:paraId="5494C300" w14:textId="0D3A0C03" w:rsidR="00FF4EA2" w:rsidRDefault="00FF4EA2">
          <w:pPr>
            <w:pStyle w:val="TOC1"/>
            <w:tabs>
              <w:tab w:val="right" w:leader="dot" w:pos="9062"/>
            </w:tabs>
            <w:rPr>
              <w:rFonts w:cstheme="minorBidi"/>
              <w:noProof/>
              <w:lang w:val="en-GB" w:eastAsia="en-GB"/>
            </w:rPr>
          </w:pPr>
          <w:r>
            <w:fldChar w:fldCharType="begin"/>
          </w:r>
          <w:r>
            <w:instrText xml:space="preserve"> TOC \o "1-3" \h \z \u </w:instrText>
          </w:r>
          <w:r>
            <w:fldChar w:fldCharType="separate"/>
          </w:r>
          <w:hyperlink r:id="rId12" w:anchor="_Toc56003234" w:history="1">
            <w:r w:rsidRPr="00C40DA8">
              <w:rPr>
                <w:rStyle w:val="Hyperlink"/>
                <w:noProof/>
                <w:lang w:val="en-GB"/>
              </w:rPr>
              <w:t>Abstract:</w:t>
            </w:r>
            <w:r>
              <w:rPr>
                <w:noProof/>
                <w:webHidden/>
              </w:rPr>
              <w:tab/>
            </w:r>
            <w:r>
              <w:rPr>
                <w:noProof/>
                <w:webHidden/>
              </w:rPr>
              <w:fldChar w:fldCharType="begin"/>
            </w:r>
            <w:r>
              <w:rPr>
                <w:noProof/>
                <w:webHidden/>
              </w:rPr>
              <w:instrText xml:space="preserve"> PAGEREF _Toc56003234 \h </w:instrText>
            </w:r>
            <w:r>
              <w:rPr>
                <w:noProof/>
                <w:webHidden/>
              </w:rPr>
            </w:r>
            <w:r>
              <w:rPr>
                <w:noProof/>
                <w:webHidden/>
              </w:rPr>
              <w:fldChar w:fldCharType="separate"/>
            </w:r>
            <w:r w:rsidR="00516439">
              <w:rPr>
                <w:noProof/>
                <w:webHidden/>
              </w:rPr>
              <w:t>3</w:t>
            </w:r>
            <w:r>
              <w:rPr>
                <w:noProof/>
                <w:webHidden/>
              </w:rPr>
              <w:fldChar w:fldCharType="end"/>
            </w:r>
          </w:hyperlink>
        </w:p>
        <w:p w14:paraId="6A09A945" w14:textId="1EBED3BE" w:rsidR="00FF4EA2" w:rsidRDefault="00AC2F50">
          <w:pPr>
            <w:pStyle w:val="TOC1"/>
            <w:tabs>
              <w:tab w:val="right" w:leader="dot" w:pos="9062"/>
            </w:tabs>
            <w:rPr>
              <w:rFonts w:cstheme="minorBidi"/>
              <w:noProof/>
              <w:lang w:val="en-GB" w:eastAsia="en-GB"/>
            </w:rPr>
          </w:pPr>
          <w:hyperlink w:anchor="_Toc56003235" w:history="1">
            <w:r w:rsidR="00FF4EA2" w:rsidRPr="00C40DA8">
              <w:rPr>
                <w:rStyle w:val="Hyperlink"/>
                <w:noProof/>
                <w:lang w:val="en-GB"/>
              </w:rPr>
              <w:t>1.0 Introduction:</w:t>
            </w:r>
            <w:r w:rsidR="00FF4EA2">
              <w:rPr>
                <w:noProof/>
                <w:webHidden/>
              </w:rPr>
              <w:tab/>
            </w:r>
            <w:r w:rsidR="00FF4EA2">
              <w:rPr>
                <w:noProof/>
                <w:webHidden/>
              </w:rPr>
              <w:fldChar w:fldCharType="begin"/>
            </w:r>
            <w:r w:rsidR="00FF4EA2">
              <w:rPr>
                <w:noProof/>
                <w:webHidden/>
              </w:rPr>
              <w:instrText xml:space="preserve"> PAGEREF _Toc56003235 \h </w:instrText>
            </w:r>
            <w:r w:rsidR="00FF4EA2">
              <w:rPr>
                <w:noProof/>
                <w:webHidden/>
              </w:rPr>
            </w:r>
            <w:r w:rsidR="00FF4EA2">
              <w:rPr>
                <w:noProof/>
                <w:webHidden/>
              </w:rPr>
              <w:fldChar w:fldCharType="separate"/>
            </w:r>
            <w:r w:rsidR="00516439">
              <w:rPr>
                <w:noProof/>
                <w:webHidden/>
              </w:rPr>
              <w:t>3</w:t>
            </w:r>
            <w:r w:rsidR="00FF4EA2">
              <w:rPr>
                <w:noProof/>
                <w:webHidden/>
              </w:rPr>
              <w:fldChar w:fldCharType="end"/>
            </w:r>
          </w:hyperlink>
        </w:p>
        <w:p w14:paraId="0FAFA6D8" w14:textId="0C8A5563" w:rsidR="00FF4EA2" w:rsidRDefault="00AC2F50">
          <w:pPr>
            <w:pStyle w:val="TOC1"/>
            <w:tabs>
              <w:tab w:val="right" w:leader="dot" w:pos="9062"/>
            </w:tabs>
            <w:rPr>
              <w:rFonts w:cstheme="minorBidi"/>
              <w:noProof/>
              <w:lang w:val="en-GB" w:eastAsia="en-GB"/>
            </w:rPr>
          </w:pPr>
          <w:hyperlink w:anchor="_Toc56003236" w:history="1">
            <w:r w:rsidR="00FF4EA2" w:rsidRPr="00C40DA8">
              <w:rPr>
                <w:rStyle w:val="Hyperlink"/>
                <w:noProof/>
                <w:lang w:val="en-GB"/>
              </w:rPr>
              <w:t>2.0 MRT for athletes</w:t>
            </w:r>
            <w:r w:rsidR="00FF4EA2">
              <w:rPr>
                <w:noProof/>
                <w:webHidden/>
              </w:rPr>
              <w:tab/>
            </w:r>
            <w:r w:rsidR="00FF4EA2">
              <w:rPr>
                <w:noProof/>
                <w:webHidden/>
              </w:rPr>
              <w:fldChar w:fldCharType="begin"/>
            </w:r>
            <w:r w:rsidR="00FF4EA2">
              <w:rPr>
                <w:noProof/>
                <w:webHidden/>
              </w:rPr>
              <w:instrText xml:space="preserve"> PAGEREF _Toc56003236 \h </w:instrText>
            </w:r>
            <w:r w:rsidR="00FF4EA2">
              <w:rPr>
                <w:noProof/>
                <w:webHidden/>
              </w:rPr>
            </w:r>
            <w:r w:rsidR="00FF4EA2">
              <w:rPr>
                <w:noProof/>
                <w:webHidden/>
              </w:rPr>
              <w:fldChar w:fldCharType="separate"/>
            </w:r>
            <w:r w:rsidR="00516439">
              <w:rPr>
                <w:noProof/>
                <w:webHidden/>
              </w:rPr>
              <w:t>4</w:t>
            </w:r>
            <w:r w:rsidR="00FF4EA2">
              <w:rPr>
                <w:noProof/>
                <w:webHidden/>
              </w:rPr>
              <w:fldChar w:fldCharType="end"/>
            </w:r>
          </w:hyperlink>
        </w:p>
        <w:p w14:paraId="60A059B9" w14:textId="6CB2FB2A" w:rsidR="00FF4EA2" w:rsidRDefault="00AC2F50">
          <w:pPr>
            <w:pStyle w:val="TOC2"/>
            <w:tabs>
              <w:tab w:val="right" w:leader="dot" w:pos="9062"/>
            </w:tabs>
            <w:rPr>
              <w:rFonts w:cstheme="minorBidi"/>
              <w:noProof/>
              <w:lang w:val="en-GB" w:eastAsia="en-GB"/>
            </w:rPr>
          </w:pPr>
          <w:hyperlink w:anchor="_Toc56003237" w:history="1">
            <w:r w:rsidR="00FF4EA2" w:rsidRPr="00C40DA8">
              <w:rPr>
                <w:rStyle w:val="Hyperlink"/>
                <w:noProof/>
                <w:lang w:val="en-GB"/>
              </w:rPr>
              <w:t>2.1 Challenge mindset and metacognition:</w:t>
            </w:r>
            <w:r w:rsidR="00FF4EA2">
              <w:rPr>
                <w:noProof/>
                <w:webHidden/>
              </w:rPr>
              <w:tab/>
            </w:r>
            <w:r w:rsidR="00FF4EA2">
              <w:rPr>
                <w:noProof/>
                <w:webHidden/>
              </w:rPr>
              <w:fldChar w:fldCharType="begin"/>
            </w:r>
            <w:r w:rsidR="00FF4EA2">
              <w:rPr>
                <w:noProof/>
                <w:webHidden/>
              </w:rPr>
              <w:instrText xml:space="preserve"> PAGEREF _Toc56003237 \h </w:instrText>
            </w:r>
            <w:r w:rsidR="00FF4EA2">
              <w:rPr>
                <w:noProof/>
                <w:webHidden/>
              </w:rPr>
            </w:r>
            <w:r w:rsidR="00FF4EA2">
              <w:rPr>
                <w:noProof/>
                <w:webHidden/>
              </w:rPr>
              <w:fldChar w:fldCharType="separate"/>
            </w:r>
            <w:r w:rsidR="00516439">
              <w:rPr>
                <w:noProof/>
                <w:webHidden/>
              </w:rPr>
              <w:t>4</w:t>
            </w:r>
            <w:r w:rsidR="00FF4EA2">
              <w:rPr>
                <w:noProof/>
                <w:webHidden/>
              </w:rPr>
              <w:fldChar w:fldCharType="end"/>
            </w:r>
          </w:hyperlink>
        </w:p>
        <w:p w14:paraId="029F0353" w14:textId="0B05617D" w:rsidR="00FF4EA2" w:rsidRDefault="00AC2F50">
          <w:pPr>
            <w:pStyle w:val="TOC2"/>
            <w:tabs>
              <w:tab w:val="right" w:leader="dot" w:pos="9062"/>
            </w:tabs>
            <w:rPr>
              <w:rFonts w:cstheme="minorBidi"/>
              <w:noProof/>
              <w:lang w:val="en-GB" w:eastAsia="en-GB"/>
            </w:rPr>
          </w:pPr>
          <w:hyperlink w:anchor="_Toc56003238" w:history="1">
            <w:r w:rsidR="00FF4EA2" w:rsidRPr="00C40DA8">
              <w:rPr>
                <w:rStyle w:val="Hyperlink"/>
                <w:noProof/>
                <w:lang w:val="en-GB"/>
              </w:rPr>
              <w:t>2.2 Motivation</w:t>
            </w:r>
            <w:r w:rsidR="00FF4EA2">
              <w:rPr>
                <w:noProof/>
                <w:webHidden/>
              </w:rPr>
              <w:tab/>
            </w:r>
            <w:r w:rsidR="00FF4EA2">
              <w:rPr>
                <w:noProof/>
                <w:webHidden/>
              </w:rPr>
              <w:fldChar w:fldCharType="begin"/>
            </w:r>
            <w:r w:rsidR="00FF4EA2">
              <w:rPr>
                <w:noProof/>
                <w:webHidden/>
              </w:rPr>
              <w:instrText xml:space="preserve"> PAGEREF _Toc56003238 \h </w:instrText>
            </w:r>
            <w:r w:rsidR="00FF4EA2">
              <w:rPr>
                <w:noProof/>
                <w:webHidden/>
              </w:rPr>
            </w:r>
            <w:r w:rsidR="00FF4EA2">
              <w:rPr>
                <w:noProof/>
                <w:webHidden/>
              </w:rPr>
              <w:fldChar w:fldCharType="separate"/>
            </w:r>
            <w:r w:rsidR="00516439">
              <w:rPr>
                <w:noProof/>
                <w:webHidden/>
              </w:rPr>
              <w:t>4</w:t>
            </w:r>
            <w:r w:rsidR="00FF4EA2">
              <w:rPr>
                <w:noProof/>
                <w:webHidden/>
              </w:rPr>
              <w:fldChar w:fldCharType="end"/>
            </w:r>
          </w:hyperlink>
        </w:p>
        <w:p w14:paraId="294F36F5" w14:textId="1EAA164E" w:rsidR="00FF4EA2" w:rsidRDefault="00AC2F50">
          <w:pPr>
            <w:pStyle w:val="TOC2"/>
            <w:tabs>
              <w:tab w:val="right" w:leader="dot" w:pos="9062"/>
            </w:tabs>
            <w:rPr>
              <w:rFonts w:cstheme="minorBidi"/>
              <w:noProof/>
              <w:lang w:val="en-GB" w:eastAsia="en-GB"/>
            </w:rPr>
          </w:pPr>
          <w:hyperlink w:anchor="_Toc56003239" w:history="1">
            <w:r w:rsidR="00FF4EA2" w:rsidRPr="00C40DA8">
              <w:rPr>
                <w:rStyle w:val="Hyperlink"/>
                <w:noProof/>
                <w:lang w:val="en-GB"/>
              </w:rPr>
              <w:t>2.3 Confidence</w:t>
            </w:r>
            <w:r w:rsidR="00FF4EA2">
              <w:rPr>
                <w:noProof/>
                <w:webHidden/>
              </w:rPr>
              <w:tab/>
            </w:r>
            <w:r w:rsidR="00FF4EA2">
              <w:rPr>
                <w:noProof/>
                <w:webHidden/>
              </w:rPr>
              <w:fldChar w:fldCharType="begin"/>
            </w:r>
            <w:r w:rsidR="00FF4EA2">
              <w:rPr>
                <w:noProof/>
                <w:webHidden/>
              </w:rPr>
              <w:instrText xml:space="preserve"> PAGEREF _Toc56003239 \h </w:instrText>
            </w:r>
            <w:r w:rsidR="00FF4EA2">
              <w:rPr>
                <w:noProof/>
                <w:webHidden/>
              </w:rPr>
            </w:r>
            <w:r w:rsidR="00FF4EA2">
              <w:rPr>
                <w:noProof/>
                <w:webHidden/>
              </w:rPr>
              <w:fldChar w:fldCharType="separate"/>
            </w:r>
            <w:r w:rsidR="00516439">
              <w:rPr>
                <w:noProof/>
                <w:webHidden/>
              </w:rPr>
              <w:t>4</w:t>
            </w:r>
            <w:r w:rsidR="00FF4EA2">
              <w:rPr>
                <w:noProof/>
                <w:webHidden/>
              </w:rPr>
              <w:fldChar w:fldCharType="end"/>
            </w:r>
          </w:hyperlink>
        </w:p>
        <w:p w14:paraId="5EFC2A7F" w14:textId="21411D36" w:rsidR="00FF4EA2" w:rsidRDefault="00AC2F50">
          <w:pPr>
            <w:pStyle w:val="TOC2"/>
            <w:tabs>
              <w:tab w:val="right" w:leader="dot" w:pos="9062"/>
            </w:tabs>
            <w:rPr>
              <w:rFonts w:cstheme="minorBidi"/>
              <w:noProof/>
              <w:lang w:val="en-GB" w:eastAsia="en-GB"/>
            </w:rPr>
          </w:pPr>
          <w:hyperlink w:anchor="_Toc56003240" w:history="1">
            <w:r w:rsidR="00FF4EA2" w:rsidRPr="00C40DA8">
              <w:rPr>
                <w:rStyle w:val="Hyperlink"/>
                <w:noProof/>
                <w:lang w:val="en-GB"/>
              </w:rPr>
              <w:t>2.4 Focus</w:t>
            </w:r>
            <w:r w:rsidR="00FF4EA2">
              <w:rPr>
                <w:noProof/>
                <w:webHidden/>
              </w:rPr>
              <w:tab/>
            </w:r>
            <w:r w:rsidR="00FF4EA2">
              <w:rPr>
                <w:noProof/>
                <w:webHidden/>
              </w:rPr>
              <w:fldChar w:fldCharType="begin"/>
            </w:r>
            <w:r w:rsidR="00FF4EA2">
              <w:rPr>
                <w:noProof/>
                <w:webHidden/>
              </w:rPr>
              <w:instrText xml:space="preserve"> PAGEREF _Toc56003240 \h </w:instrText>
            </w:r>
            <w:r w:rsidR="00FF4EA2">
              <w:rPr>
                <w:noProof/>
                <w:webHidden/>
              </w:rPr>
            </w:r>
            <w:r w:rsidR="00FF4EA2">
              <w:rPr>
                <w:noProof/>
                <w:webHidden/>
              </w:rPr>
              <w:fldChar w:fldCharType="separate"/>
            </w:r>
            <w:r w:rsidR="00516439">
              <w:rPr>
                <w:noProof/>
                <w:webHidden/>
              </w:rPr>
              <w:t>4</w:t>
            </w:r>
            <w:r w:rsidR="00FF4EA2">
              <w:rPr>
                <w:noProof/>
                <w:webHidden/>
              </w:rPr>
              <w:fldChar w:fldCharType="end"/>
            </w:r>
          </w:hyperlink>
        </w:p>
        <w:p w14:paraId="0AF744A6" w14:textId="5BEF4FDE" w:rsidR="00FF4EA2" w:rsidRDefault="00AC2F50">
          <w:pPr>
            <w:pStyle w:val="TOC2"/>
            <w:tabs>
              <w:tab w:val="right" w:leader="dot" w:pos="9062"/>
            </w:tabs>
            <w:rPr>
              <w:rFonts w:cstheme="minorBidi"/>
              <w:noProof/>
              <w:lang w:val="en-GB" w:eastAsia="en-GB"/>
            </w:rPr>
          </w:pPr>
          <w:hyperlink w:anchor="_Toc56003241" w:history="1">
            <w:r w:rsidR="00FF4EA2" w:rsidRPr="00C40DA8">
              <w:rPr>
                <w:rStyle w:val="Hyperlink"/>
                <w:noProof/>
                <w:lang w:val="en-GB"/>
              </w:rPr>
              <w:t>2.5 Social support</w:t>
            </w:r>
            <w:r w:rsidR="00FF4EA2">
              <w:rPr>
                <w:noProof/>
                <w:webHidden/>
              </w:rPr>
              <w:tab/>
            </w:r>
            <w:r w:rsidR="00FF4EA2">
              <w:rPr>
                <w:noProof/>
                <w:webHidden/>
              </w:rPr>
              <w:fldChar w:fldCharType="begin"/>
            </w:r>
            <w:r w:rsidR="00FF4EA2">
              <w:rPr>
                <w:noProof/>
                <w:webHidden/>
              </w:rPr>
              <w:instrText xml:space="preserve"> PAGEREF _Toc56003241 \h </w:instrText>
            </w:r>
            <w:r w:rsidR="00FF4EA2">
              <w:rPr>
                <w:noProof/>
                <w:webHidden/>
              </w:rPr>
            </w:r>
            <w:r w:rsidR="00FF4EA2">
              <w:rPr>
                <w:noProof/>
                <w:webHidden/>
              </w:rPr>
              <w:fldChar w:fldCharType="separate"/>
            </w:r>
            <w:r w:rsidR="00516439">
              <w:rPr>
                <w:noProof/>
                <w:webHidden/>
              </w:rPr>
              <w:t>5</w:t>
            </w:r>
            <w:r w:rsidR="00FF4EA2">
              <w:rPr>
                <w:noProof/>
                <w:webHidden/>
              </w:rPr>
              <w:fldChar w:fldCharType="end"/>
            </w:r>
          </w:hyperlink>
        </w:p>
        <w:p w14:paraId="4B11471B" w14:textId="24358FEC" w:rsidR="00FF4EA2" w:rsidRDefault="00AC2F50">
          <w:pPr>
            <w:pStyle w:val="TOC2"/>
            <w:tabs>
              <w:tab w:val="right" w:leader="dot" w:pos="9062"/>
            </w:tabs>
            <w:rPr>
              <w:rFonts w:cstheme="minorBidi"/>
              <w:noProof/>
              <w:lang w:val="en-GB" w:eastAsia="en-GB"/>
            </w:rPr>
          </w:pPr>
          <w:hyperlink w:anchor="_Toc56003242" w:history="1">
            <w:r w:rsidR="00FF4EA2" w:rsidRPr="00C40DA8">
              <w:rPr>
                <w:rStyle w:val="Hyperlink"/>
                <w:noProof/>
                <w:lang w:val="en-GB"/>
              </w:rPr>
              <w:t>2.6 Coping strategies</w:t>
            </w:r>
            <w:r w:rsidR="00FF4EA2">
              <w:rPr>
                <w:noProof/>
                <w:webHidden/>
              </w:rPr>
              <w:tab/>
            </w:r>
            <w:r w:rsidR="00FF4EA2">
              <w:rPr>
                <w:noProof/>
                <w:webHidden/>
              </w:rPr>
              <w:fldChar w:fldCharType="begin"/>
            </w:r>
            <w:r w:rsidR="00FF4EA2">
              <w:rPr>
                <w:noProof/>
                <w:webHidden/>
              </w:rPr>
              <w:instrText xml:space="preserve"> PAGEREF _Toc56003242 \h </w:instrText>
            </w:r>
            <w:r w:rsidR="00FF4EA2">
              <w:rPr>
                <w:noProof/>
                <w:webHidden/>
              </w:rPr>
            </w:r>
            <w:r w:rsidR="00FF4EA2">
              <w:rPr>
                <w:noProof/>
                <w:webHidden/>
              </w:rPr>
              <w:fldChar w:fldCharType="separate"/>
            </w:r>
            <w:r w:rsidR="00516439">
              <w:rPr>
                <w:noProof/>
                <w:webHidden/>
              </w:rPr>
              <w:t>5</w:t>
            </w:r>
            <w:r w:rsidR="00FF4EA2">
              <w:rPr>
                <w:noProof/>
                <w:webHidden/>
              </w:rPr>
              <w:fldChar w:fldCharType="end"/>
            </w:r>
          </w:hyperlink>
        </w:p>
        <w:p w14:paraId="70E1B67D" w14:textId="4D431D25" w:rsidR="00FF4EA2" w:rsidRDefault="00AC2F50">
          <w:pPr>
            <w:pStyle w:val="TOC2"/>
            <w:tabs>
              <w:tab w:val="right" w:leader="dot" w:pos="9062"/>
            </w:tabs>
            <w:rPr>
              <w:rFonts w:cstheme="minorBidi"/>
              <w:noProof/>
              <w:lang w:val="en-GB" w:eastAsia="en-GB"/>
            </w:rPr>
          </w:pPr>
          <w:hyperlink w:anchor="_Toc56003243" w:history="1">
            <w:r w:rsidR="00FF4EA2" w:rsidRPr="00C40DA8">
              <w:rPr>
                <w:rStyle w:val="Hyperlink"/>
                <w:noProof/>
                <w:lang w:val="en-GB"/>
              </w:rPr>
              <w:t>2.7 Training and engagement</w:t>
            </w:r>
            <w:r w:rsidR="00FF4EA2">
              <w:rPr>
                <w:noProof/>
                <w:webHidden/>
              </w:rPr>
              <w:tab/>
            </w:r>
            <w:r w:rsidR="00FF4EA2">
              <w:rPr>
                <w:noProof/>
                <w:webHidden/>
              </w:rPr>
              <w:fldChar w:fldCharType="begin"/>
            </w:r>
            <w:r w:rsidR="00FF4EA2">
              <w:rPr>
                <w:noProof/>
                <w:webHidden/>
              </w:rPr>
              <w:instrText xml:space="preserve"> PAGEREF _Toc56003243 \h </w:instrText>
            </w:r>
            <w:r w:rsidR="00FF4EA2">
              <w:rPr>
                <w:noProof/>
                <w:webHidden/>
              </w:rPr>
            </w:r>
            <w:r w:rsidR="00FF4EA2">
              <w:rPr>
                <w:noProof/>
                <w:webHidden/>
              </w:rPr>
              <w:fldChar w:fldCharType="separate"/>
            </w:r>
            <w:r w:rsidR="00516439">
              <w:rPr>
                <w:noProof/>
                <w:webHidden/>
              </w:rPr>
              <w:t>5</w:t>
            </w:r>
            <w:r w:rsidR="00FF4EA2">
              <w:rPr>
                <w:noProof/>
                <w:webHidden/>
              </w:rPr>
              <w:fldChar w:fldCharType="end"/>
            </w:r>
          </w:hyperlink>
        </w:p>
        <w:p w14:paraId="1E22D7E4" w14:textId="032FE53B" w:rsidR="00FF4EA2" w:rsidRDefault="00AC2F50">
          <w:pPr>
            <w:pStyle w:val="TOC2"/>
            <w:tabs>
              <w:tab w:val="right" w:leader="dot" w:pos="9062"/>
            </w:tabs>
            <w:rPr>
              <w:rFonts w:cstheme="minorBidi"/>
              <w:noProof/>
              <w:lang w:val="en-GB" w:eastAsia="en-GB"/>
            </w:rPr>
          </w:pPr>
          <w:hyperlink w:anchor="_Toc56003244" w:history="1">
            <w:r w:rsidR="00FF4EA2" w:rsidRPr="00C40DA8">
              <w:rPr>
                <w:rStyle w:val="Hyperlink"/>
                <w:noProof/>
                <w:lang w:val="en-GB"/>
              </w:rPr>
              <w:t>2.8 Need for coaches</w:t>
            </w:r>
            <w:r w:rsidR="00FF4EA2">
              <w:rPr>
                <w:noProof/>
                <w:webHidden/>
              </w:rPr>
              <w:tab/>
            </w:r>
            <w:r w:rsidR="00FF4EA2">
              <w:rPr>
                <w:noProof/>
                <w:webHidden/>
              </w:rPr>
              <w:fldChar w:fldCharType="begin"/>
            </w:r>
            <w:r w:rsidR="00FF4EA2">
              <w:rPr>
                <w:noProof/>
                <w:webHidden/>
              </w:rPr>
              <w:instrText xml:space="preserve"> PAGEREF _Toc56003244 \h </w:instrText>
            </w:r>
            <w:r w:rsidR="00FF4EA2">
              <w:rPr>
                <w:noProof/>
                <w:webHidden/>
              </w:rPr>
            </w:r>
            <w:r w:rsidR="00FF4EA2">
              <w:rPr>
                <w:noProof/>
                <w:webHidden/>
              </w:rPr>
              <w:fldChar w:fldCharType="separate"/>
            </w:r>
            <w:r w:rsidR="00516439">
              <w:rPr>
                <w:noProof/>
                <w:webHidden/>
              </w:rPr>
              <w:t>5</w:t>
            </w:r>
            <w:r w:rsidR="00FF4EA2">
              <w:rPr>
                <w:noProof/>
                <w:webHidden/>
              </w:rPr>
              <w:fldChar w:fldCharType="end"/>
            </w:r>
          </w:hyperlink>
        </w:p>
        <w:p w14:paraId="39C110AF" w14:textId="5CC02498" w:rsidR="00FF4EA2" w:rsidRDefault="00AC2F50">
          <w:pPr>
            <w:pStyle w:val="TOC2"/>
            <w:tabs>
              <w:tab w:val="right" w:leader="dot" w:pos="9062"/>
            </w:tabs>
            <w:rPr>
              <w:rFonts w:cstheme="minorBidi"/>
              <w:noProof/>
              <w:lang w:val="en-GB" w:eastAsia="en-GB"/>
            </w:rPr>
          </w:pPr>
          <w:hyperlink w:anchor="_Toc56003245" w:history="1">
            <w:r w:rsidR="00FF4EA2" w:rsidRPr="00C40DA8">
              <w:rPr>
                <w:rStyle w:val="Hyperlink"/>
                <w:noProof/>
                <w:lang w:val="en-GB"/>
              </w:rPr>
              <w:t>2.9 Conclusion of MR in sport</w:t>
            </w:r>
            <w:r w:rsidR="00FF4EA2">
              <w:rPr>
                <w:noProof/>
                <w:webHidden/>
              </w:rPr>
              <w:tab/>
            </w:r>
            <w:r w:rsidR="00FF4EA2">
              <w:rPr>
                <w:noProof/>
                <w:webHidden/>
              </w:rPr>
              <w:fldChar w:fldCharType="begin"/>
            </w:r>
            <w:r w:rsidR="00FF4EA2">
              <w:rPr>
                <w:noProof/>
                <w:webHidden/>
              </w:rPr>
              <w:instrText xml:space="preserve"> PAGEREF _Toc56003245 \h </w:instrText>
            </w:r>
            <w:r w:rsidR="00FF4EA2">
              <w:rPr>
                <w:noProof/>
                <w:webHidden/>
              </w:rPr>
            </w:r>
            <w:r w:rsidR="00FF4EA2">
              <w:rPr>
                <w:noProof/>
                <w:webHidden/>
              </w:rPr>
              <w:fldChar w:fldCharType="separate"/>
            </w:r>
            <w:r w:rsidR="00516439">
              <w:rPr>
                <w:noProof/>
                <w:webHidden/>
              </w:rPr>
              <w:t>6</w:t>
            </w:r>
            <w:r w:rsidR="00FF4EA2">
              <w:rPr>
                <w:noProof/>
                <w:webHidden/>
              </w:rPr>
              <w:fldChar w:fldCharType="end"/>
            </w:r>
          </w:hyperlink>
        </w:p>
        <w:p w14:paraId="3EA9CEA9" w14:textId="4A59B1FE" w:rsidR="00FF4EA2" w:rsidRDefault="00AC2F50">
          <w:pPr>
            <w:pStyle w:val="TOC1"/>
            <w:tabs>
              <w:tab w:val="right" w:leader="dot" w:pos="9062"/>
            </w:tabs>
            <w:rPr>
              <w:rFonts w:cstheme="minorBidi"/>
              <w:noProof/>
              <w:lang w:val="en-GB" w:eastAsia="en-GB"/>
            </w:rPr>
          </w:pPr>
          <w:hyperlink w:anchor="_Toc56003246" w:history="1">
            <w:r w:rsidR="00FF4EA2" w:rsidRPr="00C40DA8">
              <w:rPr>
                <w:rStyle w:val="Hyperlink"/>
                <w:noProof/>
                <w:lang w:val="en-GB"/>
              </w:rPr>
              <w:t>3.0 MRT for the Army:</w:t>
            </w:r>
            <w:r w:rsidR="00FF4EA2">
              <w:rPr>
                <w:noProof/>
                <w:webHidden/>
              </w:rPr>
              <w:tab/>
            </w:r>
            <w:r w:rsidR="00FF4EA2">
              <w:rPr>
                <w:noProof/>
                <w:webHidden/>
              </w:rPr>
              <w:fldChar w:fldCharType="begin"/>
            </w:r>
            <w:r w:rsidR="00FF4EA2">
              <w:rPr>
                <w:noProof/>
                <w:webHidden/>
              </w:rPr>
              <w:instrText xml:space="preserve"> PAGEREF _Toc56003246 \h </w:instrText>
            </w:r>
            <w:r w:rsidR="00FF4EA2">
              <w:rPr>
                <w:noProof/>
                <w:webHidden/>
              </w:rPr>
            </w:r>
            <w:r w:rsidR="00FF4EA2">
              <w:rPr>
                <w:noProof/>
                <w:webHidden/>
              </w:rPr>
              <w:fldChar w:fldCharType="separate"/>
            </w:r>
            <w:r w:rsidR="00516439">
              <w:rPr>
                <w:noProof/>
                <w:webHidden/>
              </w:rPr>
              <w:t>7</w:t>
            </w:r>
            <w:r w:rsidR="00FF4EA2">
              <w:rPr>
                <w:noProof/>
                <w:webHidden/>
              </w:rPr>
              <w:fldChar w:fldCharType="end"/>
            </w:r>
          </w:hyperlink>
        </w:p>
        <w:p w14:paraId="1369EF02" w14:textId="31B5CD19" w:rsidR="00FF4EA2" w:rsidRDefault="00AC2F50">
          <w:pPr>
            <w:pStyle w:val="TOC2"/>
            <w:tabs>
              <w:tab w:val="right" w:leader="dot" w:pos="9062"/>
            </w:tabs>
            <w:rPr>
              <w:rFonts w:cstheme="minorBidi"/>
              <w:noProof/>
              <w:lang w:val="en-GB" w:eastAsia="en-GB"/>
            </w:rPr>
          </w:pPr>
          <w:hyperlink w:anchor="_Toc56003247" w:history="1">
            <w:r w:rsidR="00FF4EA2" w:rsidRPr="00C40DA8">
              <w:rPr>
                <w:rStyle w:val="Hyperlink"/>
                <w:noProof/>
                <w:lang w:val="en-GB"/>
              </w:rPr>
              <w:t>3.1 Research</w:t>
            </w:r>
            <w:r w:rsidR="00FF4EA2">
              <w:rPr>
                <w:noProof/>
                <w:webHidden/>
              </w:rPr>
              <w:tab/>
            </w:r>
            <w:r w:rsidR="00FF4EA2">
              <w:rPr>
                <w:noProof/>
                <w:webHidden/>
              </w:rPr>
              <w:fldChar w:fldCharType="begin"/>
            </w:r>
            <w:r w:rsidR="00FF4EA2">
              <w:rPr>
                <w:noProof/>
                <w:webHidden/>
              </w:rPr>
              <w:instrText xml:space="preserve"> PAGEREF _Toc56003247 \h </w:instrText>
            </w:r>
            <w:r w:rsidR="00FF4EA2">
              <w:rPr>
                <w:noProof/>
                <w:webHidden/>
              </w:rPr>
            </w:r>
            <w:r w:rsidR="00FF4EA2">
              <w:rPr>
                <w:noProof/>
                <w:webHidden/>
              </w:rPr>
              <w:fldChar w:fldCharType="separate"/>
            </w:r>
            <w:r w:rsidR="00516439">
              <w:rPr>
                <w:noProof/>
                <w:webHidden/>
              </w:rPr>
              <w:t>7</w:t>
            </w:r>
            <w:r w:rsidR="00FF4EA2">
              <w:rPr>
                <w:noProof/>
                <w:webHidden/>
              </w:rPr>
              <w:fldChar w:fldCharType="end"/>
            </w:r>
          </w:hyperlink>
        </w:p>
        <w:p w14:paraId="6202C963" w14:textId="173DBAAC" w:rsidR="00FF4EA2" w:rsidRDefault="00AC2F50">
          <w:pPr>
            <w:pStyle w:val="TOC3"/>
            <w:tabs>
              <w:tab w:val="right" w:leader="dot" w:pos="9062"/>
            </w:tabs>
            <w:rPr>
              <w:rFonts w:cstheme="minorBidi"/>
              <w:noProof/>
              <w:lang w:val="en-GB" w:eastAsia="en-GB"/>
            </w:rPr>
          </w:pPr>
          <w:hyperlink w:anchor="_Toc56003248" w:history="1">
            <w:r w:rsidR="00FF4EA2" w:rsidRPr="00C40DA8">
              <w:rPr>
                <w:rStyle w:val="Hyperlink"/>
                <w:noProof/>
                <w:lang w:val="en-GB"/>
              </w:rPr>
              <w:t>3.1.1 Unit cohesion &amp; social interaction</w:t>
            </w:r>
            <w:r w:rsidR="00FF4EA2">
              <w:rPr>
                <w:noProof/>
                <w:webHidden/>
              </w:rPr>
              <w:tab/>
            </w:r>
            <w:r w:rsidR="00FF4EA2">
              <w:rPr>
                <w:noProof/>
                <w:webHidden/>
              </w:rPr>
              <w:fldChar w:fldCharType="begin"/>
            </w:r>
            <w:r w:rsidR="00FF4EA2">
              <w:rPr>
                <w:noProof/>
                <w:webHidden/>
              </w:rPr>
              <w:instrText xml:space="preserve"> PAGEREF _Toc56003248 \h </w:instrText>
            </w:r>
            <w:r w:rsidR="00FF4EA2">
              <w:rPr>
                <w:noProof/>
                <w:webHidden/>
              </w:rPr>
            </w:r>
            <w:r w:rsidR="00FF4EA2">
              <w:rPr>
                <w:noProof/>
                <w:webHidden/>
              </w:rPr>
              <w:fldChar w:fldCharType="separate"/>
            </w:r>
            <w:r w:rsidR="00516439">
              <w:rPr>
                <w:noProof/>
                <w:webHidden/>
              </w:rPr>
              <w:t>7</w:t>
            </w:r>
            <w:r w:rsidR="00FF4EA2">
              <w:rPr>
                <w:noProof/>
                <w:webHidden/>
              </w:rPr>
              <w:fldChar w:fldCharType="end"/>
            </w:r>
          </w:hyperlink>
        </w:p>
        <w:p w14:paraId="1FF4B482" w14:textId="46A2A5C3" w:rsidR="00FF4EA2" w:rsidRDefault="00AC2F50">
          <w:pPr>
            <w:pStyle w:val="TOC3"/>
            <w:tabs>
              <w:tab w:val="right" w:leader="dot" w:pos="9062"/>
            </w:tabs>
            <w:rPr>
              <w:rFonts w:cstheme="minorBidi"/>
              <w:noProof/>
              <w:lang w:val="en-GB" w:eastAsia="en-GB"/>
            </w:rPr>
          </w:pPr>
          <w:hyperlink w:anchor="_Toc56003249" w:history="1">
            <w:r w:rsidR="00FF4EA2" w:rsidRPr="00C40DA8">
              <w:rPr>
                <w:rStyle w:val="Hyperlink"/>
                <w:noProof/>
                <w:lang w:val="en-GB"/>
              </w:rPr>
              <w:t>3.1.2 Leadership</w:t>
            </w:r>
            <w:r w:rsidR="00FF4EA2">
              <w:rPr>
                <w:noProof/>
                <w:webHidden/>
              </w:rPr>
              <w:tab/>
            </w:r>
            <w:r w:rsidR="00FF4EA2">
              <w:rPr>
                <w:noProof/>
                <w:webHidden/>
              </w:rPr>
              <w:fldChar w:fldCharType="begin"/>
            </w:r>
            <w:r w:rsidR="00FF4EA2">
              <w:rPr>
                <w:noProof/>
                <w:webHidden/>
              </w:rPr>
              <w:instrText xml:space="preserve"> PAGEREF _Toc56003249 \h </w:instrText>
            </w:r>
            <w:r w:rsidR="00FF4EA2">
              <w:rPr>
                <w:noProof/>
                <w:webHidden/>
              </w:rPr>
            </w:r>
            <w:r w:rsidR="00FF4EA2">
              <w:rPr>
                <w:noProof/>
                <w:webHidden/>
              </w:rPr>
              <w:fldChar w:fldCharType="separate"/>
            </w:r>
            <w:r w:rsidR="00516439">
              <w:rPr>
                <w:noProof/>
                <w:webHidden/>
              </w:rPr>
              <w:t>8</w:t>
            </w:r>
            <w:r w:rsidR="00FF4EA2">
              <w:rPr>
                <w:noProof/>
                <w:webHidden/>
              </w:rPr>
              <w:fldChar w:fldCharType="end"/>
            </w:r>
          </w:hyperlink>
        </w:p>
        <w:p w14:paraId="09BD9507" w14:textId="5D46B461" w:rsidR="00FF4EA2" w:rsidRDefault="00AC2F50">
          <w:pPr>
            <w:pStyle w:val="TOC3"/>
            <w:tabs>
              <w:tab w:val="right" w:leader="dot" w:pos="9062"/>
            </w:tabs>
            <w:rPr>
              <w:rFonts w:cstheme="minorBidi"/>
              <w:noProof/>
              <w:lang w:val="en-GB" w:eastAsia="en-GB"/>
            </w:rPr>
          </w:pPr>
          <w:hyperlink w:anchor="_Toc56003250" w:history="1">
            <w:r w:rsidR="00FF4EA2" w:rsidRPr="00C40DA8">
              <w:rPr>
                <w:rStyle w:val="Hyperlink"/>
                <w:noProof/>
                <w:lang w:val="en-GB"/>
              </w:rPr>
              <w:t>3.1.3 Challenge mindset</w:t>
            </w:r>
            <w:r w:rsidR="00FF4EA2">
              <w:rPr>
                <w:noProof/>
                <w:webHidden/>
              </w:rPr>
              <w:tab/>
            </w:r>
            <w:r w:rsidR="00FF4EA2">
              <w:rPr>
                <w:noProof/>
                <w:webHidden/>
              </w:rPr>
              <w:fldChar w:fldCharType="begin"/>
            </w:r>
            <w:r w:rsidR="00FF4EA2">
              <w:rPr>
                <w:noProof/>
                <w:webHidden/>
              </w:rPr>
              <w:instrText xml:space="preserve"> PAGEREF _Toc56003250 \h </w:instrText>
            </w:r>
            <w:r w:rsidR="00FF4EA2">
              <w:rPr>
                <w:noProof/>
                <w:webHidden/>
              </w:rPr>
            </w:r>
            <w:r w:rsidR="00FF4EA2">
              <w:rPr>
                <w:noProof/>
                <w:webHidden/>
              </w:rPr>
              <w:fldChar w:fldCharType="separate"/>
            </w:r>
            <w:r w:rsidR="00516439">
              <w:rPr>
                <w:noProof/>
                <w:webHidden/>
              </w:rPr>
              <w:t>8</w:t>
            </w:r>
            <w:r w:rsidR="00FF4EA2">
              <w:rPr>
                <w:noProof/>
                <w:webHidden/>
              </w:rPr>
              <w:fldChar w:fldCharType="end"/>
            </w:r>
          </w:hyperlink>
        </w:p>
        <w:p w14:paraId="490AF10E" w14:textId="447769C2" w:rsidR="00FF4EA2" w:rsidRDefault="00AC2F50">
          <w:pPr>
            <w:pStyle w:val="TOC3"/>
            <w:tabs>
              <w:tab w:val="right" w:leader="dot" w:pos="9062"/>
            </w:tabs>
            <w:rPr>
              <w:rFonts w:cstheme="minorBidi"/>
              <w:noProof/>
              <w:lang w:val="en-GB" w:eastAsia="en-GB"/>
            </w:rPr>
          </w:pPr>
          <w:hyperlink w:anchor="_Toc56003251" w:history="1">
            <w:r w:rsidR="00FF4EA2" w:rsidRPr="00C40DA8">
              <w:rPr>
                <w:rStyle w:val="Hyperlink"/>
                <w:noProof/>
                <w:lang w:val="en-GB"/>
              </w:rPr>
              <w:t>3.1.4 Sense of purpose</w:t>
            </w:r>
            <w:r w:rsidR="00FF4EA2">
              <w:rPr>
                <w:noProof/>
                <w:webHidden/>
              </w:rPr>
              <w:tab/>
            </w:r>
            <w:r w:rsidR="00FF4EA2">
              <w:rPr>
                <w:noProof/>
                <w:webHidden/>
              </w:rPr>
              <w:fldChar w:fldCharType="begin"/>
            </w:r>
            <w:r w:rsidR="00FF4EA2">
              <w:rPr>
                <w:noProof/>
                <w:webHidden/>
              </w:rPr>
              <w:instrText xml:space="preserve"> PAGEREF _Toc56003251 \h </w:instrText>
            </w:r>
            <w:r w:rsidR="00FF4EA2">
              <w:rPr>
                <w:noProof/>
                <w:webHidden/>
              </w:rPr>
            </w:r>
            <w:r w:rsidR="00FF4EA2">
              <w:rPr>
                <w:noProof/>
                <w:webHidden/>
              </w:rPr>
              <w:fldChar w:fldCharType="separate"/>
            </w:r>
            <w:r w:rsidR="00516439">
              <w:rPr>
                <w:noProof/>
                <w:webHidden/>
              </w:rPr>
              <w:t>8</w:t>
            </w:r>
            <w:r w:rsidR="00FF4EA2">
              <w:rPr>
                <w:noProof/>
                <w:webHidden/>
              </w:rPr>
              <w:fldChar w:fldCharType="end"/>
            </w:r>
          </w:hyperlink>
        </w:p>
        <w:p w14:paraId="43CE72D0" w14:textId="756E0D67" w:rsidR="00FF4EA2" w:rsidRDefault="00AC2F50">
          <w:pPr>
            <w:pStyle w:val="TOC3"/>
            <w:tabs>
              <w:tab w:val="right" w:leader="dot" w:pos="9062"/>
            </w:tabs>
            <w:rPr>
              <w:rFonts w:cstheme="minorBidi"/>
              <w:noProof/>
              <w:lang w:val="en-GB" w:eastAsia="en-GB"/>
            </w:rPr>
          </w:pPr>
          <w:hyperlink w:anchor="_Toc56003252" w:history="1">
            <w:r w:rsidR="00FF4EA2" w:rsidRPr="00C40DA8">
              <w:rPr>
                <w:rStyle w:val="Hyperlink"/>
                <w:noProof/>
                <w:lang w:val="en-GB"/>
              </w:rPr>
              <w:t>3.1.5 Facilitative environment</w:t>
            </w:r>
            <w:r w:rsidR="00FF4EA2">
              <w:rPr>
                <w:noProof/>
                <w:webHidden/>
              </w:rPr>
              <w:tab/>
            </w:r>
            <w:r w:rsidR="00FF4EA2">
              <w:rPr>
                <w:noProof/>
                <w:webHidden/>
              </w:rPr>
              <w:fldChar w:fldCharType="begin"/>
            </w:r>
            <w:r w:rsidR="00FF4EA2">
              <w:rPr>
                <w:noProof/>
                <w:webHidden/>
              </w:rPr>
              <w:instrText xml:space="preserve"> PAGEREF _Toc56003252 \h </w:instrText>
            </w:r>
            <w:r w:rsidR="00FF4EA2">
              <w:rPr>
                <w:noProof/>
                <w:webHidden/>
              </w:rPr>
            </w:r>
            <w:r w:rsidR="00FF4EA2">
              <w:rPr>
                <w:noProof/>
                <w:webHidden/>
              </w:rPr>
              <w:fldChar w:fldCharType="separate"/>
            </w:r>
            <w:r w:rsidR="00516439">
              <w:rPr>
                <w:noProof/>
                <w:webHidden/>
              </w:rPr>
              <w:t>8</w:t>
            </w:r>
            <w:r w:rsidR="00FF4EA2">
              <w:rPr>
                <w:noProof/>
                <w:webHidden/>
              </w:rPr>
              <w:fldChar w:fldCharType="end"/>
            </w:r>
          </w:hyperlink>
        </w:p>
        <w:p w14:paraId="62176F66" w14:textId="51CEFAB3" w:rsidR="00FF4EA2" w:rsidRDefault="00AC2F50">
          <w:pPr>
            <w:pStyle w:val="TOC2"/>
            <w:tabs>
              <w:tab w:val="right" w:leader="dot" w:pos="9062"/>
            </w:tabs>
            <w:rPr>
              <w:rFonts w:cstheme="minorBidi"/>
              <w:noProof/>
              <w:lang w:val="en-GB" w:eastAsia="en-GB"/>
            </w:rPr>
          </w:pPr>
          <w:hyperlink w:anchor="_Toc56003253" w:history="1">
            <w:r w:rsidR="00FF4EA2" w:rsidRPr="00C40DA8">
              <w:rPr>
                <w:rStyle w:val="Hyperlink"/>
                <w:noProof/>
                <w:lang w:val="en-GB"/>
              </w:rPr>
              <w:t>3.2 OPSMART</w:t>
            </w:r>
            <w:r w:rsidR="00FF4EA2">
              <w:rPr>
                <w:noProof/>
                <w:webHidden/>
              </w:rPr>
              <w:tab/>
            </w:r>
            <w:r w:rsidR="00FF4EA2">
              <w:rPr>
                <w:noProof/>
                <w:webHidden/>
              </w:rPr>
              <w:fldChar w:fldCharType="begin"/>
            </w:r>
            <w:r w:rsidR="00FF4EA2">
              <w:rPr>
                <w:noProof/>
                <w:webHidden/>
              </w:rPr>
              <w:instrText xml:space="preserve"> PAGEREF _Toc56003253 \h </w:instrText>
            </w:r>
            <w:r w:rsidR="00FF4EA2">
              <w:rPr>
                <w:noProof/>
                <w:webHidden/>
              </w:rPr>
            </w:r>
            <w:r w:rsidR="00FF4EA2">
              <w:rPr>
                <w:noProof/>
                <w:webHidden/>
              </w:rPr>
              <w:fldChar w:fldCharType="separate"/>
            </w:r>
            <w:r w:rsidR="00516439">
              <w:rPr>
                <w:noProof/>
                <w:webHidden/>
              </w:rPr>
              <w:t>9</w:t>
            </w:r>
            <w:r w:rsidR="00FF4EA2">
              <w:rPr>
                <w:noProof/>
                <w:webHidden/>
              </w:rPr>
              <w:fldChar w:fldCharType="end"/>
            </w:r>
          </w:hyperlink>
        </w:p>
        <w:p w14:paraId="38199417" w14:textId="6CEEB3E9" w:rsidR="00FF4EA2" w:rsidRDefault="00AC2F50">
          <w:pPr>
            <w:pStyle w:val="TOC3"/>
            <w:tabs>
              <w:tab w:val="right" w:leader="dot" w:pos="9062"/>
            </w:tabs>
            <w:rPr>
              <w:rFonts w:cstheme="minorBidi"/>
              <w:noProof/>
              <w:lang w:val="en-GB" w:eastAsia="en-GB"/>
            </w:rPr>
          </w:pPr>
          <w:hyperlink w:anchor="_Toc56003254" w:history="1">
            <w:r w:rsidR="00FF4EA2" w:rsidRPr="00C40DA8">
              <w:rPr>
                <w:rStyle w:val="Hyperlink"/>
                <w:noProof/>
                <w:lang w:val="en-GB"/>
              </w:rPr>
              <w:t>3.2.1 Self-belief</w:t>
            </w:r>
            <w:r w:rsidR="00FF4EA2">
              <w:rPr>
                <w:noProof/>
                <w:webHidden/>
              </w:rPr>
              <w:tab/>
            </w:r>
            <w:r w:rsidR="00FF4EA2">
              <w:rPr>
                <w:noProof/>
                <w:webHidden/>
              </w:rPr>
              <w:fldChar w:fldCharType="begin"/>
            </w:r>
            <w:r w:rsidR="00FF4EA2">
              <w:rPr>
                <w:noProof/>
                <w:webHidden/>
              </w:rPr>
              <w:instrText xml:space="preserve"> PAGEREF _Toc56003254 \h </w:instrText>
            </w:r>
            <w:r w:rsidR="00FF4EA2">
              <w:rPr>
                <w:noProof/>
                <w:webHidden/>
              </w:rPr>
            </w:r>
            <w:r w:rsidR="00FF4EA2">
              <w:rPr>
                <w:noProof/>
                <w:webHidden/>
              </w:rPr>
              <w:fldChar w:fldCharType="separate"/>
            </w:r>
            <w:r w:rsidR="00516439">
              <w:rPr>
                <w:noProof/>
                <w:webHidden/>
              </w:rPr>
              <w:t>10</w:t>
            </w:r>
            <w:r w:rsidR="00FF4EA2">
              <w:rPr>
                <w:noProof/>
                <w:webHidden/>
              </w:rPr>
              <w:fldChar w:fldCharType="end"/>
            </w:r>
          </w:hyperlink>
        </w:p>
        <w:p w14:paraId="48530FBF" w14:textId="66EB8344" w:rsidR="00FF4EA2" w:rsidRDefault="00AC2F50">
          <w:pPr>
            <w:pStyle w:val="TOC3"/>
            <w:tabs>
              <w:tab w:val="right" w:leader="dot" w:pos="9062"/>
            </w:tabs>
            <w:rPr>
              <w:rFonts w:cstheme="minorBidi"/>
              <w:noProof/>
              <w:lang w:val="en-GB" w:eastAsia="en-GB"/>
            </w:rPr>
          </w:pPr>
          <w:hyperlink w:anchor="_Toc56003255" w:history="1">
            <w:r w:rsidR="00FF4EA2" w:rsidRPr="00C40DA8">
              <w:rPr>
                <w:rStyle w:val="Hyperlink"/>
                <w:noProof/>
                <w:lang w:val="en-GB"/>
              </w:rPr>
              <w:t>3.2.2 Positive affect &amp; Emotional control</w:t>
            </w:r>
            <w:r w:rsidR="00FF4EA2">
              <w:rPr>
                <w:noProof/>
                <w:webHidden/>
              </w:rPr>
              <w:tab/>
            </w:r>
            <w:r w:rsidR="00FF4EA2">
              <w:rPr>
                <w:noProof/>
                <w:webHidden/>
              </w:rPr>
              <w:fldChar w:fldCharType="begin"/>
            </w:r>
            <w:r w:rsidR="00FF4EA2">
              <w:rPr>
                <w:noProof/>
                <w:webHidden/>
              </w:rPr>
              <w:instrText xml:space="preserve"> PAGEREF _Toc56003255 \h </w:instrText>
            </w:r>
            <w:r w:rsidR="00FF4EA2">
              <w:rPr>
                <w:noProof/>
                <w:webHidden/>
              </w:rPr>
            </w:r>
            <w:r w:rsidR="00FF4EA2">
              <w:rPr>
                <w:noProof/>
                <w:webHidden/>
              </w:rPr>
              <w:fldChar w:fldCharType="separate"/>
            </w:r>
            <w:r w:rsidR="00516439">
              <w:rPr>
                <w:noProof/>
                <w:webHidden/>
              </w:rPr>
              <w:t>10</w:t>
            </w:r>
            <w:r w:rsidR="00FF4EA2">
              <w:rPr>
                <w:noProof/>
                <w:webHidden/>
              </w:rPr>
              <w:fldChar w:fldCharType="end"/>
            </w:r>
          </w:hyperlink>
        </w:p>
        <w:p w14:paraId="358FE09D" w14:textId="49C8413A" w:rsidR="00FF4EA2" w:rsidRDefault="00AC2F50">
          <w:pPr>
            <w:pStyle w:val="TOC3"/>
            <w:tabs>
              <w:tab w:val="right" w:leader="dot" w:pos="9062"/>
            </w:tabs>
            <w:rPr>
              <w:rFonts w:cstheme="minorBidi"/>
              <w:noProof/>
              <w:lang w:val="en-GB" w:eastAsia="en-GB"/>
            </w:rPr>
          </w:pPr>
          <w:hyperlink w:anchor="_Toc56003256" w:history="1">
            <w:r w:rsidR="00FF4EA2" w:rsidRPr="00C40DA8">
              <w:rPr>
                <w:rStyle w:val="Hyperlink"/>
                <w:noProof/>
                <w:lang w:val="en-GB"/>
              </w:rPr>
              <w:t>3.2.3 Mental control</w:t>
            </w:r>
            <w:r w:rsidR="00FF4EA2">
              <w:rPr>
                <w:noProof/>
                <w:webHidden/>
              </w:rPr>
              <w:tab/>
            </w:r>
            <w:r w:rsidR="00FF4EA2">
              <w:rPr>
                <w:noProof/>
                <w:webHidden/>
              </w:rPr>
              <w:fldChar w:fldCharType="begin"/>
            </w:r>
            <w:r w:rsidR="00FF4EA2">
              <w:rPr>
                <w:noProof/>
                <w:webHidden/>
              </w:rPr>
              <w:instrText xml:space="preserve"> PAGEREF _Toc56003256 \h </w:instrText>
            </w:r>
            <w:r w:rsidR="00FF4EA2">
              <w:rPr>
                <w:noProof/>
                <w:webHidden/>
              </w:rPr>
            </w:r>
            <w:r w:rsidR="00FF4EA2">
              <w:rPr>
                <w:noProof/>
                <w:webHidden/>
              </w:rPr>
              <w:fldChar w:fldCharType="separate"/>
            </w:r>
            <w:r w:rsidR="00516439">
              <w:rPr>
                <w:noProof/>
                <w:webHidden/>
              </w:rPr>
              <w:t>10</w:t>
            </w:r>
            <w:r w:rsidR="00FF4EA2">
              <w:rPr>
                <w:noProof/>
                <w:webHidden/>
              </w:rPr>
              <w:fldChar w:fldCharType="end"/>
            </w:r>
          </w:hyperlink>
        </w:p>
        <w:p w14:paraId="6BA8B2C9" w14:textId="6BE48E3A" w:rsidR="00FF4EA2" w:rsidRDefault="00AC2F50">
          <w:pPr>
            <w:pStyle w:val="TOC3"/>
            <w:tabs>
              <w:tab w:val="right" w:leader="dot" w:pos="9062"/>
            </w:tabs>
            <w:rPr>
              <w:rFonts w:cstheme="minorBidi"/>
              <w:noProof/>
              <w:lang w:val="en-GB" w:eastAsia="en-GB"/>
            </w:rPr>
          </w:pPr>
          <w:hyperlink w:anchor="_Toc56003257" w:history="1">
            <w:r w:rsidR="00FF4EA2" w:rsidRPr="00C40DA8">
              <w:rPr>
                <w:rStyle w:val="Hyperlink"/>
                <w:noProof/>
                <w:lang w:val="en-GB"/>
              </w:rPr>
              <w:t>3.2.4 Sense of purpose</w:t>
            </w:r>
            <w:r w:rsidR="00FF4EA2">
              <w:rPr>
                <w:noProof/>
                <w:webHidden/>
              </w:rPr>
              <w:tab/>
            </w:r>
            <w:r w:rsidR="00FF4EA2">
              <w:rPr>
                <w:noProof/>
                <w:webHidden/>
              </w:rPr>
              <w:fldChar w:fldCharType="begin"/>
            </w:r>
            <w:r w:rsidR="00FF4EA2">
              <w:rPr>
                <w:noProof/>
                <w:webHidden/>
              </w:rPr>
              <w:instrText xml:space="preserve"> PAGEREF _Toc56003257 \h </w:instrText>
            </w:r>
            <w:r w:rsidR="00FF4EA2">
              <w:rPr>
                <w:noProof/>
                <w:webHidden/>
              </w:rPr>
            </w:r>
            <w:r w:rsidR="00FF4EA2">
              <w:rPr>
                <w:noProof/>
                <w:webHidden/>
              </w:rPr>
              <w:fldChar w:fldCharType="separate"/>
            </w:r>
            <w:r w:rsidR="00516439">
              <w:rPr>
                <w:noProof/>
                <w:webHidden/>
              </w:rPr>
              <w:t>10</w:t>
            </w:r>
            <w:r w:rsidR="00FF4EA2">
              <w:rPr>
                <w:noProof/>
                <w:webHidden/>
              </w:rPr>
              <w:fldChar w:fldCharType="end"/>
            </w:r>
          </w:hyperlink>
        </w:p>
        <w:p w14:paraId="41DFBB5C" w14:textId="0AA2D291" w:rsidR="00FF4EA2" w:rsidRDefault="00AC2F50">
          <w:pPr>
            <w:pStyle w:val="TOC3"/>
            <w:tabs>
              <w:tab w:val="right" w:leader="dot" w:pos="9062"/>
            </w:tabs>
            <w:rPr>
              <w:rFonts w:cstheme="minorBidi"/>
              <w:noProof/>
              <w:lang w:val="en-GB" w:eastAsia="en-GB"/>
            </w:rPr>
          </w:pPr>
          <w:hyperlink w:anchor="_Toc56003258" w:history="1">
            <w:r w:rsidR="00FF4EA2" w:rsidRPr="00C40DA8">
              <w:rPr>
                <w:rStyle w:val="Hyperlink"/>
                <w:noProof/>
                <w:lang w:val="en-GB"/>
              </w:rPr>
              <w:t>3.2.5 Coping</w:t>
            </w:r>
            <w:r w:rsidR="00FF4EA2">
              <w:rPr>
                <w:noProof/>
                <w:webHidden/>
              </w:rPr>
              <w:tab/>
            </w:r>
            <w:r w:rsidR="00FF4EA2">
              <w:rPr>
                <w:noProof/>
                <w:webHidden/>
              </w:rPr>
              <w:fldChar w:fldCharType="begin"/>
            </w:r>
            <w:r w:rsidR="00FF4EA2">
              <w:rPr>
                <w:noProof/>
                <w:webHidden/>
              </w:rPr>
              <w:instrText xml:space="preserve"> PAGEREF _Toc56003258 \h </w:instrText>
            </w:r>
            <w:r w:rsidR="00FF4EA2">
              <w:rPr>
                <w:noProof/>
                <w:webHidden/>
              </w:rPr>
            </w:r>
            <w:r w:rsidR="00FF4EA2">
              <w:rPr>
                <w:noProof/>
                <w:webHidden/>
              </w:rPr>
              <w:fldChar w:fldCharType="separate"/>
            </w:r>
            <w:r w:rsidR="00516439">
              <w:rPr>
                <w:noProof/>
                <w:webHidden/>
              </w:rPr>
              <w:t>10</w:t>
            </w:r>
            <w:r w:rsidR="00FF4EA2">
              <w:rPr>
                <w:noProof/>
                <w:webHidden/>
              </w:rPr>
              <w:fldChar w:fldCharType="end"/>
            </w:r>
          </w:hyperlink>
        </w:p>
        <w:p w14:paraId="3F239974" w14:textId="4FD22174" w:rsidR="00FF4EA2" w:rsidRDefault="00AC2F50">
          <w:pPr>
            <w:pStyle w:val="TOC3"/>
            <w:tabs>
              <w:tab w:val="right" w:leader="dot" w:pos="9062"/>
            </w:tabs>
            <w:rPr>
              <w:rFonts w:cstheme="minorBidi"/>
              <w:noProof/>
              <w:lang w:val="en-GB" w:eastAsia="en-GB"/>
            </w:rPr>
          </w:pPr>
          <w:hyperlink w:anchor="_Toc56003259" w:history="1">
            <w:r w:rsidR="00FF4EA2" w:rsidRPr="00C40DA8">
              <w:rPr>
                <w:rStyle w:val="Hyperlink"/>
                <w:noProof/>
                <w:lang w:val="en-GB"/>
              </w:rPr>
              <w:t>3.2.6 Social support</w:t>
            </w:r>
            <w:r w:rsidR="00FF4EA2">
              <w:rPr>
                <w:noProof/>
                <w:webHidden/>
              </w:rPr>
              <w:tab/>
            </w:r>
            <w:r w:rsidR="00FF4EA2">
              <w:rPr>
                <w:noProof/>
                <w:webHidden/>
              </w:rPr>
              <w:fldChar w:fldCharType="begin"/>
            </w:r>
            <w:r w:rsidR="00FF4EA2">
              <w:rPr>
                <w:noProof/>
                <w:webHidden/>
              </w:rPr>
              <w:instrText xml:space="preserve"> PAGEREF _Toc56003259 \h </w:instrText>
            </w:r>
            <w:r w:rsidR="00FF4EA2">
              <w:rPr>
                <w:noProof/>
                <w:webHidden/>
              </w:rPr>
            </w:r>
            <w:r w:rsidR="00FF4EA2">
              <w:rPr>
                <w:noProof/>
                <w:webHidden/>
              </w:rPr>
              <w:fldChar w:fldCharType="separate"/>
            </w:r>
            <w:r w:rsidR="00516439">
              <w:rPr>
                <w:noProof/>
                <w:webHidden/>
              </w:rPr>
              <w:t>11</w:t>
            </w:r>
            <w:r w:rsidR="00FF4EA2">
              <w:rPr>
                <w:noProof/>
                <w:webHidden/>
              </w:rPr>
              <w:fldChar w:fldCharType="end"/>
            </w:r>
          </w:hyperlink>
        </w:p>
        <w:p w14:paraId="53C2D998" w14:textId="5D5D3CF8" w:rsidR="00FF4EA2" w:rsidRDefault="00AC2F50">
          <w:pPr>
            <w:pStyle w:val="TOC1"/>
            <w:tabs>
              <w:tab w:val="right" w:leader="dot" w:pos="9062"/>
            </w:tabs>
            <w:rPr>
              <w:rFonts w:cstheme="minorBidi"/>
              <w:noProof/>
              <w:lang w:val="en-GB" w:eastAsia="en-GB"/>
            </w:rPr>
          </w:pPr>
          <w:hyperlink w:anchor="_Toc56003260" w:history="1">
            <w:r w:rsidR="00FF4EA2" w:rsidRPr="00C40DA8">
              <w:rPr>
                <w:rStyle w:val="Hyperlink"/>
                <w:noProof/>
                <w:lang w:val="en-GB"/>
              </w:rPr>
              <w:t>4.0 Mental resilience in elite sport and in the Army: summary</w:t>
            </w:r>
            <w:r w:rsidR="00FF4EA2">
              <w:rPr>
                <w:noProof/>
                <w:webHidden/>
              </w:rPr>
              <w:tab/>
            </w:r>
            <w:r w:rsidR="00FF4EA2">
              <w:rPr>
                <w:noProof/>
                <w:webHidden/>
              </w:rPr>
              <w:fldChar w:fldCharType="begin"/>
            </w:r>
            <w:r w:rsidR="00FF4EA2">
              <w:rPr>
                <w:noProof/>
                <w:webHidden/>
              </w:rPr>
              <w:instrText xml:space="preserve"> PAGEREF _Toc56003260 \h </w:instrText>
            </w:r>
            <w:r w:rsidR="00FF4EA2">
              <w:rPr>
                <w:noProof/>
                <w:webHidden/>
              </w:rPr>
            </w:r>
            <w:r w:rsidR="00FF4EA2">
              <w:rPr>
                <w:noProof/>
                <w:webHidden/>
              </w:rPr>
              <w:fldChar w:fldCharType="separate"/>
            </w:r>
            <w:r w:rsidR="00516439">
              <w:rPr>
                <w:noProof/>
                <w:webHidden/>
              </w:rPr>
              <w:t>11</w:t>
            </w:r>
            <w:r w:rsidR="00FF4EA2">
              <w:rPr>
                <w:noProof/>
                <w:webHidden/>
              </w:rPr>
              <w:fldChar w:fldCharType="end"/>
            </w:r>
          </w:hyperlink>
        </w:p>
        <w:p w14:paraId="75228FFB" w14:textId="525BDDD4" w:rsidR="00FF4EA2" w:rsidRDefault="00AC2F50">
          <w:pPr>
            <w:pStyle w:val="TOC1"/>
            <w:tabs>
              <w:tab w:val="right" w:leader="dot" w:pos="9062"/>
            </w:tabs>
            <w:rPr>
              <w:rFonts w:cstheme="minorBidi"/>
              <w:noProof/>
              <w:lang w:val="en-GB" w:eastAsia="en-GB"/>
            </w:rPr>
          </w:pPr>
          <w:hyperlink w:anchor="_Toc56003261" w:history="1">
            <w:r w:rsidR="00FF4EA2" w:rsidRPr="00C40DA8">
              <w:rPr>
                <w:rStyle w:val="Hyperlink"/>
                <w:noProof/>
                <w:lang w:val="en-GB"/>
              </w:rPr>
              <w:t>5.0 Definitions and practical implications pillars for the RAPTC</w:t>
            </w:r>
            <w:r w:rsidR="00FF4EA2">
              <w:rPr>
                <w:noProof/>
                <w:webHidden/>
              </w:rPr>
              <w:tab/>
            </w:r>
            <w:r w:rsidR="00FF4EA2">
              <w:rPr>
                <w:noProof/>
                <w:webHidden/>
              </w:rPr>
              <w:fldChar w:fldCharType="begin"/>
            </w:r>
            <w:r w:rsidR="00FF4EA2">
              <w:rPr>
                <w:noProof/>
                <w:webHidden/>
              </w:rPr>
              <w:instrText xml:space="preserve"> PAGEREF _Toc56003261 \h </w:instrText>
            </w:r>
            <w:r w:rsidR="00FF4EA2">
              <w:rPr>
                <w:noProof/>
                <w:webHidden/>
              </w:rPr>
            </w:r>
            <w:r w:rsidR="00FF4EA2">
              <w:rPr>
                <w:noProof/>
                <w:webHidden/>
              </w:rPr>
              <w:fldChar w:fldCharType="separate"/>
            </w:r>
            <w:r w:rsidR="00516439">
              <w:rPr>
                <w:noProof/>
                <w:webHidden/>
              </w:rPr>
              <w:t>12</w:t>
            </w:r>
            <w:r w:rsidR="00FF4EA2">
              <w:rPr>
                <w:noProof/>
                <w:webHidden/>
              </w:rPr>
              <w:fldChar w:fldCharType="end"/>
            </w:r>
          </w:hyperlink>
        </w:p>
        <w:p w14:paraId="49FA8260" w14:textId="7B06585F" w:rsidR="00FF4EA2" w:rsidRDefault="00AC2F50">
          <w:pPr>
            <w:pStyle w:val="TOC2"/>
            <w:tabs>
              <w:tab w:val="right" w:leader="dot" w:pos="9062"/>
            </w:tabs>
            <w:rPr>
              <w:rFonts w:cstheme="minorBidi"/>
              <w:noProof/>
              <w:lang w:val="en-GB" w:eastAsia="en-GB"/>
            </w:rPr>
          </w:pPr>
          <w:hyperlink w:anchor="_Toc56003262" w:history="1">
            <w:r w:rsidR="00FF4EA2" w:rsidRPr="00C40DA8">
              <w:rPr>
                <w:rStyle w:val="Hyperlink"/>
                <w:noProof/>
                <w:lang w:val="en-GB"/>
              </w:rPr>
              <w:t>5.1 Social support and unit cohesion</w:t>
            </w:r>
            <w:r w:rsidR="00FF4EA2">
              <w:rPr>
                <w:noProof/>
                <w:webHidden/>
              </w:rPr>
              <w:tab/>
            </w:r>
            <w:r w:rsidR="00FF4EA2">
              <w:rPr>
                <w:noProof/>
                <w:webHidden/>
              </w:rPr>
              <w:fldChar w:fldCharType="begin"/>
            </w:r>
            <w:r w:rsidR="00FF4EA2">
              <w:rPr>
                <w:noProof/>
                <w:webHidden/>
              </w:rPr>
              <w:instrText xml:space="preserve"> PAGEREF _Toc56003262 \h </w:instrText>
            </w:r>
            <w:r w:rsidR="00FF4EA2">
              <w:rPr>
                <w:noProof/>
                <w:webHidden/>
              </w:rPr>
            </w:r>
            <w:r w:rsidR="00FF4EA2">
              <w:rPr>
                <w:noProof/>
                <w:webHidden/>
              </w:rPr>
              <w:fldChar w:fldCharType="separate"/>
            </w:r>
            <w:r w:rsidR="00516439">
              <w:rPr>
                <w:noProof/>
                <w:webHidden/>
              </w:rPr>
              <w:t>13</w:t>
            </w:r>
            <w:r w:rsidR="00FF4EA2">
              <w:rPr>
                <w:noProof/>
                <w:webHidden/>
              </w:rPr>
              <w:fldChar w:fldCharType="end"/>
            </w:r>
          </w:hyperlink>
        </w:p>
        <w:p w14:paraId="2A686FD2" w14:textId="6CF3CD4B" w:rsidR="00FF4EA2" w:rsidRDefault="00AC2F50">
          <w:pPr>
            <w:pStyle w:val="TOC2"/>
            <w:tabs>
              <w:tab w:val="right" w:leader="dot" w:pos="9062"/>
            </w:tabs>
            <w:rPr>
              <w:rFonts w:cstheme="minorBidi"/>
              <w:noProof/>
              <w:lang w:val="en-GB" w:eastAsia="en-GB"/>
            </w:rPr>
          </w:pPr>
          <w:hyperlink w:anchor="_Toc56003263" w:history="1">
            <w:r w:rsidR="00FF4EA2" w:rsidRPr="00C40DA8">
              <w:rPr>
                <w:rStyle w:val="Hyperlink"/>
                <w:noProof/>
                <w:lang w:val="en-GB"/>
              </w:rPr>
              <w:t>5.2 Emotional control</w:t>
            </w:r>
            <w:r w:rsidR="00FF4EA2">
              <w:rPr>
                <w:noProof/>
                <w:webHidden/>
              </w:rPr>
              <w:tab/>
            </w:r>
            <w:r w:rsidR="00FF4EA2">
              <w:rPr>
                <w:noProof/>
                <w:webHidden/>
              </w:rPr>
              <w:fldChar w:fldCharType="begin"/>
            </w:r>
            <w:r w:rsidR="00FF4EA2">
              <w:rPr>
                <w:noProof/>
                <w:webHidden/>
              </w:rPr>
              <w:instrText xml:space="preserve"> PAGEREF _Toc56003263 \h </w:instrText>
            </w:r>
            <w:r w:rsidR="00FF4EA2">
              <w:rPr>
                <w:noProof/>
                <w:webHidden/>
              </w:rPr>
            </w:r>
            <w:r w:rsidR="00FF4EA2">
              <w:rPr>
                <w:noProof/>
                <w:webHidden/>
              </w:rPr>
              <w:fldChar w:fldCharType="separate"/>
            </w:r>
            <w:r w:rsidR="00516439">
              <w:rPr>
                <w:noProof/>
                <w:webHidden/>
              </w:rPr>
              <w:t>14</w:t>
            </w:r>
            <w:r w:rsidR="00FF4EA2">
              <w:rPr>
                <w:noProof/>
                <w:webHidden/>
              </w:rPr>
              <w:fldChar w:fldCharType="end"/>
            </w:r>
          </w:hyperlink>
        </w:p>
        <w:p w14:paraId="0396A80E" w14:textId="05C56DE0" w:rsidR="00FF4EA2" w:rsidRDefault="00AC2F50">
          <w:pPr>
            <w:pStyle w:val="TOC2"/>
            <w:tabs>
              <w:tab w:val="right" w:leader="dot" w:pos="9062"/>
            </w:tabs>
            <w:rPr>
              <w:rFonts w:cstheme="minorBidi"/>
              <w:noProof/>
              <w:lang w:val="en-GB" w:eastAsia="en-GB"/>
            </w:rPr>
          </w:pPr>
          <w:hyperlink w:anchor="_Toc56003264" w:history="1">
            <w:r w:rsidR="00FF4EA2" w:rsidRPr="00C40DA8">
              <w:rPr>
                <w:rStyle w:val="Hyperlink"/>
                <w:noProof/>
                <w:lang w:val="en-GB"/>
              </w:rPr>
              <w:t>5.3 Mindset control</w:t>
            </w:r>
            <w:r w:rsidR="00FF4EA2">
              <w:rPr>
                <w:noProof/>
                <w:webHidden/>
              </w:rPr>
              <w:tab/>
            </w:r>
            <w:r w:rsidR="00FF4EA2">
              <w:rPr>
                <w:noProof/>
                <w:webHidden/>
              </w:rPr>
              <w:fldChar w:fldCharType="begin"/>
            </w:r>
            <w:r w:rsidR="00FF4EA2">
              <w:rPr>
                <w:noProof/>
                <w:webHidden/>
              </w:rPr>
              <w:instrText xml:space="preserve"> PAGEREF _Toc56003264 \h </w:instrText>
            </w:r>
            <w:r w:rsidR="00FF4EA2">
              <w:rPr>
                <w:noProof/>
                <w:webHidden/>
              </w:rPr>
            </w:r>
            <w:r w:rsidR="00FF4EA2">
              <w:rPr>
                <w:noProof/>
                <w:webHidden/>
              </w:rPr>
              <w:fldChar w:fldCharType="separate"/>
            </w:r>
            <w:r w:rsidR="00516439">
              <w:rPr>
                <w:noProof/>
                <w:webHidden/>
              </w:rPr>
              <w:t>14</w:t>
            </w:r>
            <w:r w:rsidR="00FF4EA2">
              <w:rPr>
                <w:noProof/>
                <w:webHidden/>
              </w:rPr>
              <w:fldChar w:fldCharType="end"/>
            </w:r>
          </w:hyperlink>
        </w:p>
        <w:p w14:paraId="45B9CF9E" w14:textId="748471E4" w:rsidR="00FF4EA2" w:rsidRDefault="00AC2F50">
          <w:pPr>
            <w:pStyle w:val="TOC2"/>
            <w:tabs>
              <w:tab w:val="right" w:leader="dot" w:pos="9062"/>
            </w:tabs>
            <w:rPr>
              <w:rFonts w:cstheme="minorBidi"/>
              <w:noProof/>
              <w:lang w:val="en-GB" w:eastAsia="en-GB"/>
            </w:rPr>
          </w:pPr>
          <w:hyperlink w:anchor="_Toc56003265" w:history="1">
            <w:r w:rsidR="00FF4EA2" w:rsidRPr="00C40DA8">
              <w:rPr>
                <w:rStyle w:val="Hyperlink"/>
                <w:noProof/>
                <w:lang w:val="en-GB"/>
              </w:rPr>
              <w:t>5.4 Purpose and motivation</w:t>
            </w:r>
            <w:r w:rsidR="00FF4EA2">
              <w:rPr>
                <w:noProof/>
                <w:webHidden/>
              </w:rPr>
              <w:tab/>
            </w:r>
            <w:r w:rsidR="00FF4EA2">
              <w:rPr>
                <w:noProof/>
                <w:webHidden/>
              </w:rPr>
              <w:fldChar w:fldCharType="begin"/>
            </w:r>
            <w:r w:rsidR="00FF4EA2">
              <w:rPr>
                <w:noProof/>
                <w:webHidden/>
              </w:rPr>
              <w:instrText xml:space="preserve"> PAGEREF _Toc56003265 \h </w:instrText>
            </w:r>
            <w:r w:rsidR="00FF4EA2">
              <w:rPr>
                <w:noProof/>
                <w:webHidden/>
              </w:rPr>
            </w:r>
            <w:r w:rsidR="00FF4EA2">
              <w:rPr>
                <w:noProof/>
                <w:webHidden/>
              </w:rPr>
              <w:fldChar w:fldCharType="separate"/>
            </w:r>
            <w:r w:rsidR="00516439">
              <w:rPr>
                <w:noProof/>
                <w:webHidden/>
              </w:rPr>
              <w:t>15</w:t>
            </w:r>
            <w:r w:rsidR="00FF4EA2">
              <w:rPr>
                <w:noProof/>
                <w:webHidden/>
              </w:rPr>
              <w:fldChar w:fldCharType="end"/>
            </w:r>
          </w:hyperlink>
        </w:p>
        <w:p w14:paraId="045EB286" w14:textId="0DDCD515" w:rsidR="00FF4EA2" w:rsidRDefault="00AC2F50">
          <w:pPr>
            <w:pStyle w:val="TOC2"/>
            <w:tabs>
              <w:tab w:val="right" w:leader="dot" w:pos="9062"/>
            </w:tabs>
            <w:rPr>
              <w:rFonts w:cstheme="minorBidi"/>
              <w:noProof/>
              <w:lang w:val="en-GB" w:eastAsia="en-GB"/>
            </w:rPr>
          </w:pPr>
          <w:hyperlink w:anchor="_Toc56003266" w:history="1">
            <w:r w:rsidR="00FF4EA2" w:rsidRPr="00C40DA8">
              <w:rPr>
                <w:rStyle w:val="Hyperlink"/>
                <w:noProof/>
                <w:lang w:val="en-GB"/>
              </w:rPr>
              <w:t>5.5 Leadership</w:t>
            </w:r>
            <w:r w:rsidR="00FF4EA2">
              <w:rPr>
                <w:noProof/>
                <w:webHidden/>
              </w:rPr>
              <w:tab/>
            </w:r>
            <w:r w:rsidR="00FF4EA2">
              <w:rPr>
                <w:noProof/>
                <w:webHidden/>
              </w:rPr>
              <w:fldChar w:fldCharType="begin"/>
            </w:r>
            <w:r w:rsidR="00FF4EA2">
              <w:rPr>
                <w:noProof/>
                <w:webHidden/>
              </w:rPr>
              <w:instrText xml:space="preserve"> PAGEREF _Toc56003266 \h </w:instrText>
            </w:r>
            <w:r w:rsidR="00FF4EA2">
              <w:rPr>
                <w:noProof/>
                <w:webHidden/>
              </w:rPr>
            </w:r>
            <w:r w:rsidR="00FF4EA2">
              <w:rPr>
                <w:noProof/>
                <w:webHidden/>
              </w:rPr>
              <w:fldChar w:fldCharType="separate"/>
            </w:r>
            <w:r w:rsidR="00516439">
              <w:rPr>
                <w:noProof/>
                <w:webHidden/>
              </w:rPr>
              <w:t>15</w:t>
            </w:r>
            <w:r w:rsidR="00FF4EA2">
              <w:rPr>
                <w:noProof/>
                <w:webHidden/>
              </w:rPr>
              <w:fldChar w:fldCharType="end"/>
            </w:r>
          </w:hyperlink>
        </w:p>
        <w:p w14:paraId="3FF37527" w14:textId="215687DA" w:rsidR="00FF4EA2" w:rsidRDefault="00AC2F50">
          <w:pPr>
            <w:pStyle w:val="TOC2"/>
            <w:tabs>
              <w:tab w:val="right" w:leader="dot" w:pos="9062"/>
            </w:tabs>
            <w:rPr>
              <w:rFonts w:cstheme="minorBidi"/>
              <w:noProof/>
              <w:lang w:val="en-GB" w:eastAsia="en-GB"/>
            </w:rPr>
          </w:pPr>
          <w:hyperlink w:anchor="_Toc56003267" w:history="1">
            <w:r w:rsidR="00FF4EA2" w:rsidRPr="00C40DA8">
              <w:rPr>
                <w:rStyle w:val="Hyperlink"/>
                <w:noProof/>
                <w:lang w:val="en-GB"/>
              </w:rPr>
              <w:t>5.6 Facilitative environment</w:t>
            </w:r>
            <w:r w:rsidR="00FF4EA2">
              <w:rPr>
                <w:noProof/>
                <w:webHidden/>
              </w:rPr>
              <w:tab/>
            </w:r>
            <w:r w:rsidR="00FF4EA2">
              <w:rPr>
                <w:noProof/>
                <w:webHidden/>
              </w:rPr>
              <w:fldChar w:fldCharType="begin"/>
            </w:r>
            <w:r w:rsidR="00FF4EA2">
              <w:rPr>
                <w:noProof/>
                <w:webHidden/>
              </w:rPr>
              <w:instrText xml:space="preserve"> PAGEREF _Toc56003267 \h </w:instrText>
            </w:r>
            <w:r w:rsidR="00FF4EA2">
              <w:rPr>
                <w:noProof/>
                <w:webHidden/>
              </w:rPr>
            </w:r>
            <w:r w:rsidR="00FF4EA2">
              <w:rPr>
                <w:noProof/>
                <w:webHidden/>
              </w:rPr>
              <w:fldChar w:fldCharType="separate"/>
            </w:r>
            <w:r w:rsidR="00516439">
              <w:rPr>
                <w:noProof/>
                <w:webHidden/>
              </w:rPr>
              <w:t>16</w:t>
            </w:r>
            <w:r w:rsidR="00FF4EA2">
              <w:rPr>
                <w:noProof/>
                <w:webHidden/>
              </w:rPr>
              <w:fldChar w:fldCharType="end"/>
            </w:r>
          </w:hyperlink>
        </w:p>
        <w:p w14:paraId="79E23507" w14:textId="01F0D1F7" w:rsidR="00FF4EA2" w:rsidRDefault="00AC2F50">
          <w:pPr>
            <w:pStyle w:val="TOC2"/>
            <w:tabs>
              <w:tab w:val="right" w:leader="dot" w:pos="9062"/>
            </w:tabs>
            <w:rPr>
              <w:rFonts w:cstheme="minorBidi"/>
              <w:noProof/>
              <w:lang w:val="en-GB" w:eastAsia="en-GB"/>
            </w:rPr>
          </w:pPr>
          <w:hyperlink w:anchor="_Toc56003268" w:history="1">
            <w:r w:rsidR="00FF4EA2" w:rsidRPr="00C40DA8">
              <w:rPr>
                <w:rStyle w:val="Hyperlink"/>
                <w:noProof/>
                <w:lang w:val="en-GB"/>
              </w:rPr>
              <w:t>5.7 Self-belief and confidence</w:t>
            </w:r>
            <w:r w:rsidR="00FF4EA2">
              <w:rPr>
                <w:noProof/>
                <w:webHidden/>
              </w:rPr>
              <w:tab/>
            </w:r>
            <w:r w:rsidR="00FF4EA2">
              <w:rPr>
                <w:noProof/>
                <w:webHidden/>
              </w:rPr>
              <w:fldChar w:fldCharType="begin"/>
            </w:r>
            <w:r w:rsidR="00FF4EA2">
              <w:rPr>
                <w:noProof/>
                <w:webHidden/>
              </w:rPr>
              <w:instrText xml:space="preserve"> PAGEREF _Toc56003268 \h </w:instrText>
            </w:r>
            <w:r w:rsidR="00FF4EA2">
              <w:rPr>
                <w:noProof/>
                <w:webHidden/>
              </w:rPr>
            </w:r>
            <w:r w:rsidR="00FF4EA2">
              <w:rPr>
                <w:noProof/>
                <w:webHidden/>
              </w:rPr>
              <w:fldChar w:fldCharType="separate"/>
            </w:r>
            <w:r w:rsidR="00516439">
              <w:rPr>
                <w:noProof/>
                <w:webHidden/>
              </w:rPr>
              <w:t>16</w:t>
            </w:r>
            <w:r w:rsidR="00FF4EA2">
              <w:rPr>
                <w:noProof/>
                <w:webHidden/>
              </w:rPr>
              <w:fldChar w:fldCharType="end"/>
            </w:r>
          </w:hyperlink>
        </w:p>
        <w:p w14:paraId="761941E7" w14:textId="1D504FB0" w:rsidR="00FF4EA2" w:rsidRDefault="00AC2F50">
          <w:pPr>
            <w:pStyle w:val="TOC2"/>
            <w:tabs>
              <w:tab w:val="right" w:leader="dot" w:pos="9062"/>
            </w:tabs>
            <w:rPr>
              <w:rFonts w:cstheme="minorBidi"/>
              <w:noProof/>
              <w:lang w:val="en-GB" w:eastAsia="en-GB"/>
            </w:rPr>
          </w:pPr>
          <w:hyperlink w:anchor="_Toc56003269" w:history="1">
            <w:r w:rsidR="00FF4EA2" w:rsidRPr="00C40DA8">
              <w:rPr>
                <w:rStyle w:val="Hyperlink"/>
                <w:noProof/>
                <w:lang w:val="en-GB"/>
              </w:rPr>
              <w:t>5.8 Coping strategies</w:t>
            </w:r>
            <w:r w:rsidR="00FF4EA2">
              <w:rPr>
                <w:noProof/>
                <w:webHidden/>
              </w:rPr>
              <w:tab/>
            </w:r>
            <w:r w:rsidR="00FF4EA2">
              <w:rPr>
                <w:noProof/>
                <w:webHidden/>
              </w:rPr>
              <w:fldChar w:fldCharType="begin"/>
            </w:r>
            <w:r w:rsidR="00FF4EA2">
              <w:rPr>
                <w:noProof/>
                <w:webHidden/>
              </w:rPr>
              <w:instrText xml:space="preserve"> PAGEREF _Toc56003269 \h </w:instrText>
            </w:r>
            <w:r w:rsidR="00FF4EA2">
              <w:rPr>
                <w:noProof/>
                <w:webHidden/>
              </w:rPr>
            </w:r>
            <w:r w:rsidR="00FF4EA2">
              <w:rPr>
                <w:noProof/>
                <w:webHidden/>
              </w:rPr>
              <w:fldChar w:fldCharType="separate"/>
            </w:r>
            <w:r w:rsidR="00516439">
              <w:rPr>
                <w:noProof/>
                <w:webHidden/>
              </w:rPr>
              <w:t>16</w:t>
            </w:r>
            <w:r w:rsidR="00FF4EA2">
              <w:rPr>
                <w:noProof/>
                <w:webHidden/>
              </w:rPr>
              <w:fldChar w:fldCharType="end"/>
            </w:r>
          </w:hyperlink>
        </w:p>
        <w:p w14:paraId="42023E91" w14:textId="07CBDC4A" w:rsidR="00FF4EA2" w:rsidRDefault="00AC2F50">
          <w:pPr>
            <w:pStyle w:val="TOC1"/>
            <w:tabs>
              <w:tab w:val="right" w:leader="dot" w:pos="9062"/>
            </w:tabs>
            <w:rPr>
              <w:rFonts w:cstheme="minorBidi"/>
              <w:noProof/>
              <w:lang w:val="en-GB" w:eastAsia="en-GB"/>
            </w:rPr>
          </w:pPr>
          <w:hyperlink w:anchor="_Toc56003270" w:history="1">
            <w:r w:rsidR="00FF4EA2" w:rsidRPr="00C40DA8">
              <w:rPr>
                <w:rStyle w:val="Hyperlink"/>
                <w:noProof/>
                <w:lang w:val="en-GB"/>
              </w:rPr>
              <w:t>6.0 How to enhance resilience: Psychological Skills Training</w:t>
            </w:r>
            <w:r w:rsidR="00FF4EA2">
              <w:rPr>
                <w:noProof/>
                <w:webHidden/>
              </w:rPr>
              <w:tab/>
            </w:r>
            <w:r w:rsidR="00FF4EA2">
              <w:rPr>
                <w:noProof/>
                <w:webHidden/>
              </w:rPr>
              <w:fldChar w:fldCharType="begin"/>
            </w:r>
            <w:r w:rsidR="00FF4EA2">
              <w:rPr>
                <w:noProof/>
                <w:webHidden/>
              </w:rPr>
              <w:instrText xml:space="preserve"> PAGEREF _Toc56003270 \h </w:instrText>
            </w:r>
            <w:r w:rsidR="00FF4EA2">
              <w:rPr>
                <w:noProof/>
                <w:webHidden/>
              </w:rPr>
            </w:r>
            <w:r w:rsidR="00FF4EA2">
              <w:rPr>
                <w:noProof/>
                <w:webHidden/>
              </w:rPr>
              <w:fldChar w:fldCharType="separate"/>
            </w:r>
            <w:r w:rsidR="00516439">
              <w:rPr>
                <w:noProof/>
                <w:webHidden/>
              </w:rPr>
              <w:t>17</w:t>
            </w:r>
            <w:r w:rsidR="00FF4EA2">
              <w:rPr>
                <w:noProof/>
                <w:webHidden/>
              </w:rPr>
              <w:fldChar w:fldCharType="end"/>
            </w:r>
          </w:hyperlink>
        </w:p>
        <w:p w14:paraId="6B27200F" w14:textId="422AB715" w:rsidR="00FF4EA2" w:rsidRDefault="00AC2F50">
          <w:pPr>
            <w:pStyle w:val="TOC2"/>
            <w:tabs>
              <w:tab w:val="right" w:leader="dot" w:pos="9062"/>
            </w:tabs>
            <w:rPr>
              <w:rFonts w:cstheme="minorBidi"/>
              <w:noProof/>
              <w:lang w:val="en-GB" w:eastAsia="en-GB"/>
            </w:rPr>
          </w:pPr>
          <w:hyperlink w:anchor="_Toc56003271" w:history="1">
            <w:r w:rsidR="00FF4EA2" w:rsidRPr="00C40DA8">
              <w:rPr>
                <w:rStyle w:val="Hyperlink"/>
                <w:noProof/>
                <w:lang w:val="en-GB"/>
              </w:rPr>
              <w:t>6.1 Introduction to Psychological Skills Training (PST)</w:t>
            </w:r>
            <w:r w:rsidR="00FF4EA2">
              <w:rPr>
                <w:noProof/>
                <w:webHidden/>
              </w:rPr>
              <w:tab/>
            </w:r>
            <w:r w:rsidR="00FF4EA2">
              <w:rPr>
                <w:noProof/>
                <w:webHidden/>
              </w:rPr>
              <w:fldChar w:fldCharType="begin"/>
            </w:r>
            <w:r w:rsidR="00FF4EA2">
              <w:rPr>
                <w:noProof/>
                <w:webHidden/>
              </w:rPr>
              <w:instrText xml:space="preserve"> PAGEREF _Toc56003271 \h </w:instrText>
            </w:r>
            <w:r w:rsidR="00FF4EA2">
              <w:rPr>
                <w:noProof/>
                <w:webHidden/>
              </w:rPr>
            </w:r>
            <w:r w:rsidR="00FF4EA2">
              <w:rPr>
                <w:noProof/>
                <w:webHidden/>
              </w:rPr>
              <w:fldChar w:fldCharType="separate"/>
            </w:r>
            <w:r w:rsidR="00516439">
              <w:rPr>
                <w:noProof/>
                <w:webHidden/>
              </w:rPr>
              <w:t>17</w:t>
            </w:r>
            <w:r w:rsidR="00FF4EA2">
              <w:rPr>
                <w:noProof/>
                <w:webHidden/>
              </w:rPr>
              <w:fldChar w:fldCharType="end"/>
            </w:r>
          </w:hyperlink>
        </w:p>
        <w:p w14:paraId="5705C20E" w14:textId="53E910B9" w:rsidR="00FF4EA2" w:rsidRDefault="00AC2F50">
          <w:pPr>
            <w:pStyle w:val="TOC2"/>
            <w:tabs>
              <w:tab w:val="right" w:leader="dot" w:pos="9062"/>
            </w:tabs>
            <w:rPr>
              <w:rFonts w:cstheme="minorBidi"/>
              <w:noProof/>
              <w:lang w:val="en-GB" w:eastAsia="en-GB"/>
            </w:rPr>
          </w:pPr>
          <w:hyperlink w:anchor="_Toc56003272" w:history="1">
            <w:r w:rsidR="00FF4EA2" w:rsidRPr="00C40DA8">
              <w:rPr>
                <w:rStyle w:val="Hyperlink"/>
                <w:noProof/>
                <w:lang w:val="en-GB"/>
              </w:rPr>
              <w:t>6.2 Motivation</w:t>
            </w:r>
            <w:r w:rsidR="00FF4EA2">
              <w:rPr>
                <w:noProof/>
                <w:webHidden/>
              </w:rPr>
              <w:tab/>
            </w:r>
            <w:r w:rsidR="00FF4EA2">
              <w:rPr>
                <w:noProof/>
                <w:webHidden/>
              </w:rPr>
              <w:fldChar w:fldCharType="begin"/>
            </w:r>
            <w:r w:rsidR="00FF4EA2">
              <w:rPr>
                <w:noProof/>
                <w:webHidden/>
              </w:rPr>
              <w:instrText xml:space="preserve"> PAGEREF _Toc56003272 \h </w:instrText>
            </w:r>
            <w:r w:rsidR="00FF4EA2">
              <w:rPr>
                <w:noProof/>
                <w:webHidden/>
              </w:rPr>
            </w:r>
            <w:r w:rsidR="00FF4EA2">
              <w:rPr>
                <w:noProof/>
                <w:webHidden/>
              </w:rPr>
              <w:fldChar w:fldCharType="separate"/>
            </w:r>
            <w:r w:rsidR="00516439">
              <w:rPr>
                <w:noProof/>
                <w:webHidden/>
              </w:rPr>
              <w:t>18</w:t>
            </w:r>
            <w:r w:rsidR="00FF4EA2">
              <w:rPr>
                <w:noProof/>
                <w:webHidden/>
              </w:rPr>
              <w:fldChar w:fldCharType="end"/>
            </w:r>
          </w:hyperlink>
        </w:p>
        <w:p w14:paraId="12F26E6D" w14:textId="643FF470" w:rsidR="00FF4EA2" w:rsidRDefault="00AC2F50">
          <w:pPr>
            <w:pStyle w:val="TOC3"/>
            <w:tabs>
              <w:tab w:val="right" w:leader="dot" w:pos="9062"/>
            </w:tabs>
            <w:rPr>
              <w:rFonts w:cstheme="minorBidi"/>
              <w:noProof/>
              <w:lang w:val="en-GB" w:eastAsia="en-GB"/>
            </w:rPr>
          </w:pPr>
          <w:hyperlink w:anchor="_Toc56003273" w:history="1">
            <w:r w:rsidR="00FF4EA2" w:rsidRPr="00C40DA8">
              <w:rPr>
                <w:rStyle w:val="Hyperlink"/>
                <w:noProof/>
                <w:lang w:val="en-GB"/>
              </w:rPr>
              <w:t>6.2.1 Theory</w:t>
            </w:r>
            <w:r w:rsidR="00FF4EA2">
              <w:rPr>
                <w:noProof/>
                <w:webHidden/>
              </w:rPr>
              <w:tab/>
            </w:r>
            <w:r w:rsidR="00FF4EA2">
              <w:rPr>
                <w:noProof/>
                <w:webHidden/>
              </w:rPr>
              <w:fldChar w:fldCharType="begin"/>
            </w:r>
            <w:r w:rsidR="00FF4EA2">
              <w:rPr>
                <w:noProof/>
                <w:webHidden/>
              </w:rPr>
              <w:instrText xml:space="preserve"> PAGEREF _Toc56003273 \h </w:instrText>
            </w:r>
            <w:r w:rsidR="00FF4EA2">
              <w:rPr>
                <w:noProof/>
                <w:webHidden/>
              </w:rPr>
            </w:r>
            <w:r w:rsidR="00FF4EA2">
              <w:rPr>
                <w:noProof/>
                <w:webHidden/>
              </w:rPr>
              <w:fldChar w:fldCharType="separate"/>
            </w:r>
            <w:r w:rsidR="00516439">
              <w:rPr>
                <w:noProof/>
                <w:webHidden/>
              </w:rPr>
              <w:t>18</w:t>
            </w:r>
            <w:r w:rsidR="00FF4EA2">
              <w:rPr>
                <w:noProof/>
                <w:webHidden/>
              </w:rPr>
              <w:fldChar w:fldCharType="end"/>
            </w:r>
          </w:hyperlink>
        </w:p>
        <w:p w14:paraId="79830F2E" w14:textId="59927DEE" w:rsidR="00FF4EA2" w:rsidRDefault="00AC2F50">
          <w:pPr>
            <w:pStyle w:val="TOC3"/>
            <w:tabs>
              <w:tab w:val="right" w:leader="dot" w:pos="9062"/>
            </w:tabs>
            <w:rPr>
              <w:rFonts w:cstheme="minorBidi"/>
              <w:noProof/>
              <w:lang w:val="en-GB" w:eastAsia="en-GB"/>
            </w:rPr>
          </w:pPr>
          <w:hyperlink w:anchor="_Toc56003274" w:history="1">
            <w:r w:rsidR="00FF4EA2" w:rsidRPr="00C40DA8">
              <w:rPr>
                <w:rStyle w:val="Hyperlink"/>
                <w:noProof/>
                <w:lang w:val="en-GB"/>
              </w:rPr>
              <w:t>6.2.2 In practice</w:t>
            </w:r>
            <w:r w:rsidR="00FF4EA2">
              <w:rPr>
                <w:noProof/>
                <w:webHidden/>
              </w:rPr>
              <w:tab/>
            </w:r>
            <w:r w:rsidR="00FF4EA2">
              <w:rPr>
                <w:noProof/>
                <w:webHidden/>
              </w:rPr>
              <w:fldChar w:fldCharType="begin"/>
            </w:r>
            <w:r w:rsidR="00FF4EA2">
              <w:rPr>
                <w:noProof/>
                <w:webHidden/>
              </w:rPr>
              <w:instrText xml:space="preserve"> PAGEREF _Toc56003274 \h </w:instrText>
            </w:r>
            <w:r w:rsidR="00FF4EA2">
              <w:rPr>
                <w:noProof/>
                <w:webHidden/>
              </w:rPr>
            </w:r>
            <w:r w:rsidR="00FF4EA2">
              <w:rPr>
                <w:noProof/>
                <w:webHidden/>
              </w:rPr>
              <w:fldChar w:fldCharType="separate"/>
            </w:r>
            <w:r w:rsidR="00516439">
              <w:rPr>
                <w:noProof/>
                <w:webHidden/>
              </w:rPr>
              <w:t>19</w:t>
            </w:r>
            <w:r w:rsidR="00FF4EA2">
              <w:rPr>
                <w:noProof/>
                <w:webHidden/>
              </w:rPr>
              <w:fldChar w:fldCharType="end"/>
            </w:r>
          </w:hyperlink>
        </w:p>
        <w:p w14:paraId="33EA51C5" w14:textId="6F7D5389" w:rsidR="00FF4EA2" w:rsidRDefault="00AC2F50">
          <w:pPr>
            <w:pStyle w:val="TOC2"/>
            <w:tabs>
              <w:tab w:val="right" w:leader="dot" w:pos="9062"/>
            </w:tabs>
            <w:rPr>
              <w:rFonts w:cstheme="minorBidi"/>
              <w:noProof/>
              <w:lang w:val="en-GB" w:eastAsia="en-GB"/>
            </w:rPr>
          </w:pPr>
          <w:hyperlink w:anchor="_Toc56003275" w:history="1">
            <w:r w:rsidR="00FF4EA2" w:rsidRPr="00C40DA8">
              <w:rPr>
                <w:rStyle w:val="Hyperlink"/>
                <w:noProof/>
                <w:lang w:val="en-GB"/>
              </w:rPr>
              <w:t>6.3Arousal regulation</w:t>
            </w:r>
            <w:r w:rsidR="00FF4EA2">
              <w:rPr>
                <w:noProof/>
                <w:webHidden/>
              </w:rPr>
              <w:tab/>
            </w:r>
            <w:r w:rsidR="00FF4EA2">
              <w:rPr>
                <w:noProof/>
                <w:webHidden/>
              </w:rPr>
              <w:fldChar w:fldCharType="begin"/>
            </w:r>
            <w:r w:rsidR="00FF4EA2">
              <w:rPr>
                <w:noProof/>
                <w:webHidden/>
              </w:rPr>
              <w:instrText xml:space="preserve"> PAGEREF _Toc56003275 \h </w:instrText>
            </w:r>
            <w:r w:rsidR="00FF4EA2">
              <w:rPr>
                <w:noProof/>
                <w:webHidden/>
              </w:rPr>
            </w:r>
            <w:r w:rsidR="00FF4EA2">
              <w:rPr>
                <w:noProof/>
                <w:webHidden/>
              </w:rPr>
              <w:fldChar w:fldCharType="separate"/>
            </w:r>
            <w:r w:rsidR="00516439">
              <w:rPr>
                <w:noProof/>
                <w:webHidden/>
              </w:rPr>
              <w:t>19</w:t>
            </w:r>
            <w:r w:rsidR="00FF4EA2">
              <w:rPr>
                <w:noProof/>
                <w:webHidden/>
              </w:rPr>
              <w:fldChar w:fldCharType="end"/>
            </w:r>
          </w:hyperlink>
        </w:p>
        <w:p w14:paraId="3F4FC85C" w14:textId="6A263A16" w:rsidR="00FF4EA2" w:rsidRDefault="00AC2F50">
          <w:pPr>
            <w:pStyle w:val="TOC3"/>
            <w:tabs>
              <w:tab w:val="right" w:leader="dot" w:pos="9062"/>
            </w:tabs>
            <w:rPr>
              <w:rFonts w:cstheme="minorBidi"/>
              <w:noProof/>
              <w:lang w:val="en-GB" w:eastAsia="en-GB"/>
            </w:rPr>
          </w:pPr>
          <w:hyperlink w:anchor="_Toc56003276" w:history="1">
            <w:r w:rsidR="00FF4EA2" w:rsidRPr="00C40DA8">
              <w:rPr>
                <w:rStyle w:val="Hyperlink"/>
                <w:noProof/>
                <w:lang w:val="en-GB"/>
              </w:rPr>
              <w:t>6.3.1 Theory:</w:t>
            </w:r>
            <w:r w:rsidR="00FF4EA2">
              <w:rPr>
                <w:noProof/>
                <w:webHidden/>
              </w:rPr>
              <w:tab/>
            </w:r>
            <w:r w:rsidR="00FF4EA2">
              <w:rPr>
                <w:noProof/>
                <w:webHidden/>
              </w:rPr>
              <w:fldChar w:fldCharType="begin"/>
            </w:r>
            <w:r w:rsidR="00FF4EA2">
              <w:rPr>
                <w:noProof/>
                <w:webHidden/>
              </w:rPr>
              <w:instrText xml:space="preserve"> PAGEREF _Toc56003276 \h </w:instrText>
            </w:r>
            <w:r w:rsidR="00FF4EA2">
              <w:rPr>
                <w:noProof/>
                <w:webHidden/>
              </w:rPr>
            </w:r>
            <w:r w:rsidR="00FF4EA2">
              <w:rPr>
                <w:noProof/>
                <w:webHidden/>
              </w:rPr>
              <w:fldChar w:fldCharType="separate"/>
            </w:r>
            <w:r w:rsidR="00516439">
              <w:rPr>
                <w:noProof/>
                <w:webHidden/>
              </w:rPr>
              <w:t>19</w:t>
            </w:r>
            <w:r w:rsidR="00FF4EA2">
              <w:rPr>
                <w:noProof/>
                <w:webHidden/>
              </w:rPr>
              <w:fldChar w:fldCharType="end"/>
            </w:r>
          </w:hyperlink>
        </w:p>
        <w:p w14:paraId="72C64A6F" w14:textId="2E2C833B" w:rsidR="00FF4EA2" w:rsidRDefault="00AC2F50">
          <w:pPr>
            <w:pStyle w:val="TOC3"/>
            <w:tabs>
              <w:tab w:val="right" w:leader="dot" w:pos="9062"/>
            </w:tabs>
            <w:rPr>
              <w:rFonts w:cstheme="minorBidi"/>
              <w:noProof/>
              <w:lang w:val="en-GB" w:eastAsia="en-GB"/>
            </w:rPr>
          </w:pPr>
          <w:hyperlink w:anchor="_Toc56003277" w:history="1">
            <w:r w:rsidR="00FF4EA2" w:rsidRPr="00C40DA8">
              <w:rPr>
                <w:rStyle w:val="Hyperlink"/>
                <w:noProof/>
                <w:lang w:val="en-GB"/>
              </w:rPr>
              <w:t>6.3.2 In practice:</w:t>
            </w:r>
            <w:r w:rsidR="00FF4EA2">
              <w:rPr>
                <w:noProof/>
                <w:webHidden/>
              </w:rPr>
              <w:tab/>
            </w:r>
            <w:r w:rsidR="00FF4EA2">
              <w:rPr>
                <w:noProof/>
                <w:webHidden/>
              </w:rPr>
              <w:fldChar w:fldCharType="begin"/>
            </w:r>
            <w:r w:rsidR="00FF4EA2">
              <w:rPr>
                <w:noProof/>
                <w:webHidden/>
              </w:rPr>
              <w:instrText xml:space="preserve"> PAGEREF _Toc56003277 \h </w:instrText>
            </w:r>
            <w:r w:rsidR="00FF4EA2">
              <w:rPr>
                <w:noProof/>
                <w:webHidden/>
              </w:rPr>
            </w:r>
            <w:r w:rsidR="00FF4EA2">
              <w:rPr>
                <w:noProof/>
                <w:webHidden/>
              </w:rPr>
              <w:fldChar w:fldCharType="separate"/>
            </w:r>
            <w:r w:rsidR="00516439">
              <w:rPr>
                <w:noProof/>
                <w:webHidden/>
              </w:rPr>
              <w:t>20</w:t>
            </w:r>
            <w:r w:rsidR="00FF4EA2">
              <w:rPr>
                <w:noProof/>
                <w:webHidden/>
              </w:rPr>
              <w:fldChar w:fldCharType="end"/>
            </w:r>
          </w:hyperlink>
        </w:p>
        <w:p w14:paraId="3C227C6F" w14:textId="03252B69" w:rsidR="00FF4EA2" w:rsidRDefault="00AC2F50">
          <w:pPr>
            <w:pStyle w:val="TOC2"/>
            <w:tabs>
              <w:tab w:val="right" w:leader="dot" w:pos="9062"/>
            </w:tabs>
            <w:rPr>
              <w:rFonts w:cstheme="minorBidi"/>
              <w:noProof/>
              <w:lang w:val="en-GB" w:eastAsia="en-GB"/>
            </w:rPr>
          </w:pPr>
          <w:hyperlink w:anchor="_Toc56003278" w:history="1">
            <w:r w:rsidR="00FF4EA2" w:rsidRPr="00C40DA8">
              <w:rPr>
                <w:rStyle w:val="Hyperlink"/>
                <w:noProof/>
                <w:lang w:val="en-GB"/>
              </w:rPr>
              <w:t>6.4 Self-efficacy</w:t>
            </w:r>
            <w:r w:rsidR="00FF4EA2">
              <w:rPr>
                <w:noProof/>
                <w:webHidden/>
              </w:rPr>
              <w:tab/>
            </w:r>
            <w:r w:rsidR="00FF4EA2">
              <w:rPr>
                <w:noProof/>
                <w:webHidden/>
              </w:rPr>
              <w:fldChar w:fldCharType="begin"/>
            </w:r>
            <w:r w:rsidR="00FF4EA2">
              <w:rPr>
                <w:noProof/>
                <w:webHidden/>
              </w:rPr>
              <w:instrText xml:space="preserve"> PAGEREF _Toc56003278 \h </w:instrText>
            </w:r>
            <w:r w:rsidR="00FF4EA2">
              <w:rPr>
                <w:noProof/>
                <w:webHidden/>
              </w:rPr>
            </w:r>
            <w:r w:rsidR="00FF4EA2">
              <w:rPr>
                <w:noProof/>
                <w:webHidden/>
              </w:rPr>
              <w:fldChar w:fldCharType="separate"/>
            </w:r>
            <w:r w:rsidR="00516439">
              <w:rPr>
                <w:noProof/>
                <w:webHidden/>
              </w:rPr>
              <w:t>20</w:t>
            </w:r>
            <w:r w:rsidR="00FF4EA2">
              <w:rPr>
                <w:noProof/>
                <w:webHidden/>
              </w:rPr>
              <w:fldChar w:fldCharType="end"/>
            </w:r>
          </w:hyperlink>
        </w:p>
        <w:p w14:paraId="120C8EC3" w14:textId="2A0C0502" w:rsidR="00FF4EA2" w:rsidRDefault="00AC2F50">
          <w:pPr>
            <w:pStyle w:val="TOC3"/>
            <w:tabs>
              <w:tab w:val="right" w:leader="dot" w:pos="9062"/>
            </w:tabs>
            <w:rPr>
              <w:rFonts w:cstheme="minorBidi"/>
              <w:noProof/>
              <w:lang w:val="en-GB" w:eastAsia="en-GB"/>
            </w:rPr>
          </w:pPr>
          <w:hyperlink w:anchor="_Toc56003279" w:history="1">
            <w:r w:rsidR="00FF4EA2" w:rsidRPr="00C40DA8">
              <w:rPr>
                <w:rStyle w:val="Hyperlink"/>
                <w:noProof/>
                <w:lang w:val="en-GB"/>
              </w:rPr>
              <w:t>6.4.1 Theory</w:t>
            </w:r>
            <w:r w:rsidR="00FF4EA2">
              <w:rPr>
                <w:noProof/>
                <w:webHidden/>
              </w:rPr>
              <w:tab/>
            </w:r>
            <w:r w:rsidR="00FF4EA2">
              <w:rPr>
                <w:noProof/>
                <w:webHidden/>
              </w:rPr>
              <w:fldChar w:fldCharType="begin"/>
            </w:r>
            <w:r w:rsidR="00FF4EA2">
              <w:rPr>
                <w:noProof/>
                <w:webHidden/>
              </w:rPr>
              <w:instrText xml:space="preserve"> PAGEREF _Toc56003279 \h </w:instrText>
            </w:r>
            <w:r w:rsidR="00FF4EA2">
              <w:rPr>
                <w:noProof/>
                <w:webHidden/>
              </w:rPr>
            </w:r>
            <w:r w:rsidR="00FF4EA2">
              <w:rPr>
                <w:noProof/>
                <w:webHidden/>
              </w:rPr>
              <w:fldChar w:fldCharType="separate"/>
            </w:r>
            <w:r w:rsidR="00516439">
              <w:rPr>
                <w:noProof/>
                <w:webHidden/>
              </w:rPr>
              <w:t>20</w:t>
            </w:r>
            <w:r w:rsidR="00FF4EA2">
              <w:rPr>
                <w:noProof/>
                <w:webHidden/>
              </w:rPr>
              <w:fldChar w:fldCharType="end"/>
            </w:r>
          </w:hyperlink>
        </w:p>
        <w:p w14:paraId="06CD798E" w14:textId="7E0505FF" w:rsidR="00FF4EA2" w:rsidRDefault="00AC2F50">
          <w:pPr>
            <w:pStyle w:val="TOC3"/>
            <w:tabs>
              <w:tab w:val="right" w:leader="dot" w:pos="9062"/>
            </w:tabs>
            <w:rPr>
              <w:rFonts w:cstheme="minorBidi"/>
              <w:noProof/>
              <w:lang w:val="en-GB" w:eastAsia="en-GB"/>
            </w:rPr>
          </w:pPr>
          <w:hyperlink w:anchor="_Toc56003280" w:history="1">
            <w:r w:rsidR="00FF4EA2" w:rsidRPr="00C40DA8">
              <w:rPr>
                <w:rStyle w:val="Hyperlink"/>
                <w:noProof/>
                <w:lang w:val="en-GB"/>
              </w:rPr>
              <w:t>6.4.2 In practice</w:t>
            </w:r>
            <w:r w:rsidR="00FF4EA2">
              <w:rPr>
                <w:noProof/>
                <w:webHidden/>
              </w:rPr>
              <w:tab/>
            </w:r>
            <w:r w:rsidR="00FF4EA2">
              <w:rPr>
                <w:noProof/>
                <w:webHidden/>
              </w:rPr>
              <w:fldChar w:fldCharType="begin"/>
            </w:r>
            <w:r w:rsidR="00FF4EA2">
              <w:rPr>
                <w:noProof/>
                <w:webHidden/>
              </w:rPr>
              <w:instrText xml:space="preserve"> PAGEREF _Toc56003280 \h </w:instrText>
            </w:r>
            <w:r w:rsidR="00FF4EA2">
              <w:rPr>
                <w:noProof/>
                <w:webHidden/>
              </w:rPr>
            </w:r>
            <w:r w:rsidR="00FF4EA2">
              <w:rPr>
                <w:noProof/>
                <w:webHidden/>
              </w:rPr>
              <w:fldChar w:fldCharType="separate"/>
            </w:r>
            <w:r w:rsidR="00516439">
              <w:rPr>
                <w:noProof/>
                <w:webHidden/>
              </w:rPr>
              <w:t>20</w:t>
            </w:r>
            <w:r w:rsidR="00FF4EA2">
              <w:rPr>
                <w:noProof/>
                <w:webHidden/>
              </w:rPr>
              <w:fldChar w:fldCharType="end"/>
            </w:r>
          </w:hyperlink>
        </w:p>
        <w:p w14:paraId="13BCDE3B" w14:textId="75401960" w:rsidR="00FF4EA2" w:rsidRDefault="00AC2F50">
          <w:pPr>
            <w:pStyle w:val="TOC2"/>
            <w:tabs>
              <w:tab w:val="right" w:leader="dot" w:pos="9062"/>
            </w:tabs>
            <w:rPr>
              <w:rFonts w:cstheme="minorBidi"/>
              <w:noProof/>
              <w:lang w:val="en-GB" w:eastAsia="en-GB"/>
            </w:rPr>
          </w:pPr>
          <w:hyperlink w:anchor="_Toc56003281" w:history="1">
            <w:r w:rsidR="00FF4EA2" w:rsidRPr="00C40DA8">
              <w:rPr>
                <w:rStyle w:val="Hyperlink"/>
                <w:noProof/>
                <w:lang w:val="en-GB"/>
              </w:rPr>
              <w:t>6.5 Imagery:</w:t>
            </w:r>
            <w:r w:rsidR="00FF4EA2">
              <w:rPr>
                <w:noProof/>
                <w:webHidden/>
              </w:rPr>
              <w:tab/>
            </w:r>
            <w:r w:rsidR="00FF4EA2">
              <w:rPr>
                <w:noProof/>
                <w:webHidden/>
              </w:rPr>
              <w:fldChar w:fldCharType="begin"/>
            </w:r>
            <w:r w:rsidR="00FF4EA2">
              <w:rPr>
                <w:noProof/>
                <w:webHidden/>
              </w:rPr>
              <w:instrText xml:space="preserve"> PAGEREF _Toc56003281 \h </w:instrText>
            </w:r>
            <w:r w:rsidR="00FF4EA2">
              <w:rPr>
                <w:noProof/>
                <w:webHidden/>
              </w:rPr>
            </w:r>
            <w:r w:rsidR="00FF4EA2">
              <w:rPr>
                <w:noProof/>
                <w:webHidden/>
              </w:rPr>
              <w:fldChar w:fldCharType="separate"/>
            </w:r>
            <w:r w:rsidR="00516439">
              <w:rPr>
                <w:noProof/>
                <w:webHidden/>
              </w:rPr>
              <w:t>21</w:t>
            </w:r>
            <w:r w:rsidR="00FF4EA2">
              <w:rPr>
                <w:noProof/>
                <w:webHidden/>
              </w:rPr>
              <w:fldChar w:fldCharType="end"/>
            </w:r>
          </w:hyperlink>
        </w:p>
        <w:p w14:paraId="4FA64643" w14:textId="09F9B192" w:rsidR="00FF4EA2" w:rsidRDefault="00AC2F50">
          <w:pPr>
            <w:pStyle w:val="TOC3"/>
            <w:tabs>
              <w:tab w:val="right" w:leader="dot" w:pos="9062"/>
            </w:tabs>
            <w:rPr>
              <w:rFonts w:cstheme="minorBidi"/>
              <w:noProof/>
              <w:lang w:val="en-GB" w:eastAsia="en-GB"/>
            </w:rPr>
          </w:pPr>
          <w:hyperlink w:anchor="_Toc56003282" w:history="1">
            <w:r w:rsidR="00FF4EA2" w:rsidRPr="00C40DA8">
              <w:rPr>
                <w:rStyle w:val="Hyperlink"/>
                <w:noProof/>
                <w:lang w:val="en-GB"/>
              </w:rPr>
              <w:t>6.5.1 In theory:</w:t>
            </w:r>
            <w:r w:rsidR="00FF4EA2">
              <w:rPr>
                <w:noProof/>
                <w:webHidden/>
              </w:rPr>
              <w:tab/>
            </w:r>
            <w:r w:rsidR="00FF4EA2">
              <w:rPr>
                <w:noProof/>
                <w:webHidden/>
              </w:rPr>
              <w:fldChar w:fldCharType="begin"/>
            </w:r>
            <w:r w:rsidR="00FF4EA2">
              <w:rPr>
                <w:noProof/>
                <w:webHidden/>
              </w:rPr>
              <w:instrText xml:space="preserve"> PAGEREF _Toc56003282 \h </w:instrText>
            </w:r>
            <w:r w:rsidR="00FF4EA2">
              <w:rPr>
                <w:noProof/>
                <w:webHidden/>
              </w:rPr>
            </w:r>
            <w:r w:rsidR="00FF4EA2">
              <w:rPr>
                <w:noProof/>
                <w:webHidden/>
              </w:rPr>
              <w:fldChar w:fldCharType="separate"/>
            </w:r>
            <w:r w:rsidR="00516439">
              <w:rPr>
                <w:noProof/>
                <w:webHidden/>
              </w:rPr>
              <w:t>21</w:t>
            </w:r>
            <w:r w:rsidR="00FF4EA2">
              <w:rPr>
                <w:noProof/>
                <w:webHidden/>
              </w:rPr>
              <w:fldChar w:fldCharType="end"/>
            </w:r>
          </w:hyperlink>
        </w:p>
        <w:p w14:paraId="38E26776" w14:textId="543BF84E" w:rsidR="00FF4EA2" w:rsidRDefault="00AC2F50">
          <w:pPr>
            <w:pStyle w:val="TOC3"/>
            <w:tabs>
              <w:tab w:val="right" w:leader="dot" w:pos="9062"/>
            </w:tabs>
            <w:rPr>
              <w:rFonts w:cstheme="minorBidi"/>
              <w:noProof/>
              <w:lang w:val="en-GB" w:eastAsia="en-GB"/>
            </w:rPr>
          </w:pPr>
          <w:hyperlink w:anchor="_Toc56003283" w:history="1">
            <w:r w:rsidR="00FF4EA2" w:rsidRPr="00C40DA8">
              <w:rPr>
                <w:rStyle w:val="Hyperlink"/>
                <w:noProof/>
                <w:lang w:val="en-GB"/>
              </w:rPr>
              <w:t>6.5.2 In practice:</w:t>
            </w:r>
            <w:r w:rsidR="00FF4EA2">
              <w:rPr>
                <w:noProof/>
                <w:webHidden/>
              </w:rPr>
              <w:tab/>
            </w:r>
            <w:r w:rsidR="00FF4EA2">
              <w:rPr>
                <w:noProof/>
                <w:webHidden/>
              </w:rPr>
              <w:fldChar w:fldCharType="begin"/>
            </w:r>
            <w:r w:rsidR="00FF4EA2">
              <w:rPr>
                <w:noProof/>
                <w:webHidden/>
              </w:rPr>
              <w:instrText xml:space="preserve"> PAGEREF _Toc56003283 \h </w:instrText>
            </w:r>
            <w:r w:rsidR="00FF4EA2">
              <w:rPr>
                <w:noProof/>
                <w:webHidden/>
              </w:rPr>
            </w:r>
            <w:r w:rsidR="00FF4EA2">
              <w:rPr>
                <w:noProof/>
                <w:webHidden/>
              </w:rPr>
              <w:fldChar w:fldCharType="separate"/>
            </w:r>
            <w:r w:rsidR="00516439">
              <w:rPr>
                <w:noProof/>
                <w:webHidden/>
              </w:rPr>
              <w:t>22</w:t>
            </w:r>
            <w:r w:rsidR="00FF4EA2">
              <w:rPr>
                <w:noProof/>
                <w:webHidden/>
              </w:rPr>
              <w:fldChar w:fldCharType="end"/>
            </w:r>
          </w:hyperlink>
        </w:p>
        <w:p w14:paraId="60A7DBA7" w14:textId="0ADDB08C" w:rsidR="00FF4EA2" w:rsidRDefault="00AC2F50">
          <w:pPr>
            <w:pStyle w:val="TOC2"/>
            <w:tabs>
              <w:tab w:val="right" w:leader="dot" w:pos="9062"/>
            </w:tabs>
            <w:rPr>
              <w:rFonts w:cstheme="minorBidi"/>
              <w:noProof/>
              <w:lang w:val="en-GB" w:eastAsia="en-GB"/>
            </w:rPr>
          </w:pPr>
          <w:hyperlink w:anchor="_Toc56003284" w:history="1">
            <w:r w:rsidR="00FF4EA2" w:rsidRPr="00C40DA8">
              <w:rPr>
                <w:rStyle w:val="Hyperlink"/>
                <w:noProof/>
                <w:lang w:val="en-GB"/>
              </w:rPr>
              <w:t>6.6 Goal setting:</w:t>
            </w:r>
            <w:r w:rsidR="00FF4EA2">
              <w:rPr>
                <w:noProof/>
                <w:webHidden/>
              </w:rPr>
              <w:tab/>
            </w:r>
            <w:r w:rsidR="00FF4EA2">
              <w:rPr>
                <w:noProof/>
                <w:webHidden/>
              </w:rPr>
              <w:fldChar w:fldCharType="begin"/>
            </w:r>
            <w:r w:rsidR="00FF4EA2">
              <w:rPr>
                <w:noProof/>
                <w:webHidden/>
              </w:rPr>
              <w:instrText xml:space="preserve"> PAGEREF _Toc56003284 \h </w:instrText>
            </w:r>
            <w:r w:rsidR="00FF4EA2">
              <w:rPr>
                <w:noProof/>
                <w:webHidden/>
              </w:rPr>
            </w:r>
            <w:r w:rsidR="00FF4EA2">
              <w:rPr>
                <w:noProof/>
                <w:webHidden/>
              </w:rPr>
              <w:fldChar w:fldCharType="separate"/>
            </w:r>
            <w:r w:rsidR="00516439">
              <w:rPr>
                <w:noProof/>
                <w:webHidden/>
              </w:rPr>
              <w:t>23</w:t>
            </w:r>
            <w:r w:rsidR="00FF4EA2">
              <w:rPr>
                <w:noProof/>
                <w:webHidden/>
              </w:rPr>
              <w:fldChar w:fldCharType="end"/>
            </w:r>
          </w:hyperlink>
        </w:p>
        <w:p w14:paraId="22A281F1" w14:textId="7829466C" w:rsidR="00FF4EA2" w:rsidRDefault="00AC2F50">
          <w:pPr>
            <w:pStyle w:val="TOC3"/>
            <w:tabs>
              <w:tab w:val="right" w:leader="dot" w:pos="9062"/>
            </w:tabs>
            <w:rPr>
              <w:rFonts w:cstheme="minorBidi"/>
              <w:noProof/>
              <w:lang w:val="en-GB" w:eastAsia="en-GB"/>
            </w:rPr>
          </w:pPr>
          <w:hyperlink w:anchor="_Toc56003285" w:history="1">
            <w:r w:rsidR="00FF4EA2" w:rsidRPr="00C40DA8">
              <w:rPr>
                <w:rStyle w:val="Hyperlink"/>
                <w:noProof/>
                <w:lang w:val="en-GB"/>
              </w:rPr>
              <w:t>6.6.1 Theory:</w:t>
            </w:r>
            <w:r w:rsidR="00FF4EA2">
              <w:rPr>
                <w:noProof/>
                <w:webHidden/>
              </w:rPr>
              <w:tab/>
            </w:r>
            <w:r w:rsidR="00FF4EA2">
              <w:rPr>
                <w:noProof/>
                <w:webHidden/>
              </w:rPr>
              <w:fldChar w:fldCharType="begin"/>
            </w:r>
            <w:r w:rsidR="00FF4EA2">
              <w:rPr>
                <w:noProof/>
                <w:webHidden/>
              </w:rPr>
              <w:instrText xml:space="preserve"> PAGEREF _Toc56003285 \h </w:instrText>
            </w:r>
            <w:r w:rsidR="00FF4EA2">
              <w:rPr>
                <w:noProof/>
                <w:webHidden/>
              </w:rPr>
            </w:r>
            <w:r w:rsidR="00FF4EA2">
              <w:rPr>
                <w:noProof/>
                <w:webHidden/>
              </w:rPr>
              <w:fldChar w:fldCharType="separate"/>
            </w:r>
            <w:r w:rsidR="00516439">
              <w:rPr>
                <w:noProof/>
                <w:webHidden/>
              </w:rPr>
              <w:t>23</w:t>
            </w:r>
            <w:r w:rsidR="00FF4EA2">
              <w:rPr>
                <w:noProof/>
                <w:webHidden/>
              </w:rPr>
              <w:fldChar w:fldCharType="end"/>
            </w:r>
          </w:hyperlink>
        </w:p>
        <w:p w14:paraId="4F5FC015" w14:textId="5232812E" w:rsidR="00FF4EA2" w:rsidRDefault="00AC2F50">
          <w:pPr>
            <w:pStyle w:val="TOC3"/>
            <w:tabs>
              <w:tab w:val="right" w:leader="dot" w:pos="9062"/>
            </w:tabs>
            <w:rPr>
              <w:rFonts w:cstheme="minorBidi"/>
              <w:noProof/>
              <w:lang w:val="en-GB" w:eastAsia="en-GB"/>
            </w:rPr>
          </w:pPr>
          <w:hyperlink w:anchor="_Toc56003286" w:history="1">
            <w:r w:rsidR="00FF4EA2" w:rsidRPr="00C40DA8">
              <w:rPr>
                <w:rStyle w:val="Hyperlink"/>
                <w:noProof/>
                <w:lang w:val="en-GB"/>
              </w:rPr>
              <w:t>6.6.2 In practice:</w:t>
            </w:r>
            <w:r w:rsidR="00FF4EA2">
              <w:rPr>
                <w:noProof/>
                <w:webHidden/>
              </w:rPr>
              <w:tab/>
            </w:r>
            <w:r w:rsidR="00FF4EA2">
              <w:rPr>
                <w:noProof/>
                <w:webHidden/>
              </w:rPr>
              <w:fldChar w:fldCharType="begin"/>
            </w:r>
            <w:r w:rsidR="00FF4EA2">
              <w:rPr>
                <w:noProof/>
                <w:webHidden/>
              </w:rPr>
              <w:instrText xml:space="preserve"> PAGEREF _Toc56003286 \h </w:instrText>
            </w:r>
            <w:r w:rsidR="00FF4EA2">
              <w:rPr>
                <w:noProof/>
                <w:webHidden/>
              </w:rPr>
            </w:r>
            <w:r w:rsidR="00FF4EA2">
              <w:rPr>
                <w:noProof/>
                <w:webHidden/>
              </w:rPr>
              <w:fldChar w:fldCharType="separate"/>
            </w:r>
            <w:r w:rsidR="00516439">
              <w:rPr>
                <w:noProof/>
                <w:webHidden/>
              </w:rPr>
              <w:t>24</w:t>
            </w:r>
            <w:r w:rsidR="00FF4EA2">
              <w:rPr>
                <w:noProof/>
                <w:webHidden/>
              </w:rPr>
              <w:fldChar w:fldCharType="end"/>
            </w:r>
          </w:hyperlink>
        </w:p>
        <w:p w14:paraId="2758D50D" w14:textId="70B12A0A" w:rsidR="00FF4EA2" w:rsidRDefault="00AC2F50">
          <w:pPr>
            <w:pStyle w:val="TOC2"/>
            <w:tabs>
              <w:tab w:val="right" w:leader="dot" w:pos="9062"/>
            </w:tabs>
            <w:rPr>
              <w:rFonts w:cstheme="minorBidi"/>
              <w:noProof/>
              <w:lang w:val="en-GB" w:eastAsia="en-GB"/>
            </w:rPr>
          </w:pPr>
          <w:hyperlink w:anchor="_Toc56003287" w:history="1">
            <w:r w:rsidR="00FF4EA2" w:rsidRPr="00C40DA8">
              <w:rPr>
                <w:rStyle w:val="Hyperlink"/>
                <w:noProof/>
                <w:lang w:val="en-GB"/>
              </w:rPr>
              <w:t>6.7 Focus regulation:</w:t>
            </w:r>
            <w:r w:rsidR="00FF4EA2">
              <w:rPr>
                <w:noProof/>
                <w:webHidden/>
              </w:rPr>
              <w:tab/>
            </w:r>
            <w:r w:rsidR="00FF4EA2">
              <w:rPr>
                <w:noProof/>
                <w:webHidden/>
              </w:rPr>
              <w:fldChar w:fldCharType="begin"/>
            </w:r>
            <w:r w:rsidR="00FF4EA2">
              <w:rPr>
                <w:noProof/>
                <w:webHidden/>
              </w:rPr>
              <w:instrText xml:space="preserve"> PAGEREF _Toc56003287 \h </w:instrText>
            </w:r>
            <w:r w:rsidR="00FF4EA2">
              <w:rPr>
                <w:noProof/>
                <w:webHidden/>
              </w:rPr>
            </w:r>
            <w:r w:rsidR="00FF4EA2">
              <w:rPr>
                <w:noProof/>
                <w:webHidden/>
              </w:rPr>
              <w:fldChar w:fldCharType="separate"/>
            </w:r>
            <w:r w:rsidR="00516439">
              <w:rPr>
                <w:noProof/>
                <w:webHidden/>
              </w:rPr>
              <w:t>25</w:t>
            </w:r>
            <w:r w:rsidR="00FF4EA2">
              <w:rPr>
                <w:noProof/>
                <w:webHidden/>
              </w:rPr>
              <w:fldChar w:fldCharType="end"/>
            </w:r>
          </w:hyperlink>
        </w:p>
        <w:p w14:paraId="15F20B06" w14:textId="32029087" w:rsidR="00FF4EA2" w:rsidRDefault="00AC2F50">
          <w:pPr>
            <w:pStyle w:val="TOC3"/>
            <w:tabs>
              <w:tab w:val="right" w:leader="dot" w:pos="9062"/>
            </w:tabs>
            <w:rPr>
              <w:rFonts w:cstheme="minorBidi"/>
              <w:noProof/>
              <w:lang w:val="en-GB" w:eastAsia="en-GB"/>
            </w:rPr>
          </w:pPr>
          <w:hyperlink w:anchor="_Toc56003288" w:history="1">
            <w:r w:rsidR="00FF4EA2" w:rsidRPr="00C40DA8">
              <w:rPr>
                <w:rStyle w:val="Hyperlink"/>
                <w:noProof/>
                <w:lang w:val="en-GB"/>
              </w:rPr>
              <w:t>6.7.1 Theory:</w:t>
            </w:r>
            <w:r w:rsidR="00FF4EA2">
              <w:rPr>
                <w:noProof/>
                <w:webHidden/>
              </w:rPr>
              <w:tab/>
            </w:r>
            <w:r w:rsidR="00FF4EA2">
              <w:rPr>
                <w:noProof/>
                <w:webHidden/>
              </w:rPr>
              <w:fldChar w:fldCharType="begin"/>
            </w:r>
            <w:r w:rsidR="00FF4EA2">
              <w:rPr>
                <w:noProof/>
                <w:webHidden/>
              </w:rPr>
              <w:instrText xml:space="preserve"> PAGEREF _Toc56003288 \h </w:instrText>
            </w:r>
            <w:r w:rsidR="00FF4EA2">
              <w:rPr>
                <w:noProof/>
                <w:webHidden/>
              </w:rPr>
            </w:r>
            <w:r w:rsidR="00FF4EA2">
              <w:rPr>
                <w:noProof/>
                <w:webHidden/>
              </w:rPr>
              <w:fldChar w:fldCharType="separate"/>
            </w:r>
            <w:r w:rsidR="00516439">
              <w:rPr>
                <w:noProof/>
                <w:webHidden/>
              </w:rPr>
              <w:t>25</w:t>
            </w:r>
            <w:r w:rsidR="00FF4EA2">
              <w:rPr>
                <w:noProof/>
                <w:webHidden/>
              </w:rPr>
              <w:fldChar w:fldCharType="end"/>
            </w:r>
          </w:hyperlink>
        </w:p>
        <w:p w14:paraId="019D9A9C" w14:textId="748FC586" w:rsidR="00FF4EA2" w:rsidRDefault="00AC2F50">
          <w:pPr>
            <w:pStyle w:val="TOC3"/>
            <w:tabs>
              <w:tab w:val="right" w:leader="dot" w:pos="9062"/>
            </w:tabs>
            <w:rPr>
              <w:rFonts w:cstheme="minorBidi"/>
              <w:noProof/>
              <w:lang w:val="en-GB" w:eastAsia="en-GB"/>
            </w:rPr>
          </w:pPr>
          <w:hyperlink w:anchor="_Toc56003289" w:history="1">
            <w:r w:rsidR="00FF4EA2" w:rsidRPr="00C40DA8">
              <w:rPr>
                <w:rStyle w:val="Hyperlink"/>
                <w:noProof/>
                <w:lang w:val="en-GB"/>
              </w:rPr>
              <w:t>6.7.2 In practice:</w:t>
            </w:r>
            <w:r w:rsidR="00FF4EA2">
              <w:rPr>
                <w:noProof/>
                <w:webHidden/>
              </w:rPr>
              <w:tab/>
            </w:r>
            <w:r w:rsidR="00FF4EA2">
              <w:rPr>
                <w:noProof/>
                <w:webHidden/>
              </w:rPr>
              <w:fldChar w:fldCharType="begin"/>
            </w:r>
            <w:r w:rsidR="00FF4EA2">
              <w:rPr>
                <w:noProof/>
                <w:webHidden/>
              </w:rPr>
              <w:instrText xml:space="preserve"> PAGEREF _Toc56003289 \h </w:instrText>
            </w:r>
            <w:r w:rsidR="00FF4EA2">
              <w:rPr>
                <w:noProof/>
                <w:webHidden/>
              </w:rPr>
            </w:r>
            <w:r w:rsidR="00FF4EA2">
              <w:rPr>
                <w:noProof/>
                <w:webHidden/>
              </w:rPr>
              <w:fldChar w:fldCharType="separate"/>
            </w:r>
            <w:r w:rsidR="00516439">
              <w:rPr>
                <w:noProof/>
                <w:webHidden/>
              </w:rPr>
              <w:t>26</w:t>
            </w:r>
            <w:r w:rsidR="00FF4EA2">
              <w:rPr>
                <w:noProof/>
                <w:webHidden/>
              </w:rPr>
              <w:fldChar w:fldCharType="end"/>
            </w:r>
          </w:hyperlink>
        </w:p>
        <w:p w14:paraId="1640F358" w14:textId="03A2FF19" w:rsidR="00FF4EA2" w:rsidRDefault="00AC2F50">
          <w:pPr>
            <w:pStyle w:val="TOC2"/>
            <w:tabs>
              <w:tab w:val="right" w:leader="dot" w:pos="9062"/>
            </w:tabs>
            <w:rPr>
              <w:rFonts w:cstheme="minorBidi"/>
              <w:noProof/>
              <w:lang w:val="en-GB" w:eastAsia="en-GB"/>
            </w:rPr>
          </w:pPr>
          <w:hyperlink w:anchor="_Toc56003290" w:history="1">
            <w:r w:rsidR="00FF4EA2" w:rsidRPr="00C40DA8">
              <w:rPr>
                <w:rStyle w:val="Hyperlink"/>
                <w:noProof/>
                <w:lang w:val="en-GB"/>
              </w:rPr>
              <w:t>6.8 Relaxation</w:t>
            </w:r>
            <w:r w:rsidR="00FF4EA2">
              <w:rPr>
                <w:noProof/>
                <w:webHidden/>
              </w:rPr>
              <w:tab/>
            </w:r>
            <w:r w:rsidR="00FF4EA2">
              <w:rPr>
                <w:noProof/>
                <w:webHidden/>
              </w:rPr>
              <w:fldChar w:fldCharType="begin"/>
            </w:r>
            <w:r w:rsidR="00FF4EA2">
              <w:rPr>
                <w:noProof/>
                <w:webHidden/>
              </w:rPr>
              <w:instrText xml:space="preserve"> PAGEREF _Toc56003290 \h </w:instrText>
            </w:r>
            <w:r w:rsidR="00FF4EA2">
              <w:rPr>
                <w:noProof/>
                <w:webHidden/>
              </w:rPr>
            </w:r>
            <w:r w:rsidR="00FF4EA2">
              <w:rPr>
                <w:noProof/>
                <w:webHidden/>
              </w:rPr>
              <w:fldChar w:fldCharType="separate"/>
            </w:r>
            <w:r w:rsidR="00516439">
              <w:rPr>
                <w:noProof/>
                <w:webHidden/>
              </w:rPr>
              <w:t>27</w:t>
            </w:r>
            <w:r w:rsidR="00FF4EA2">
              <w:rPr>
                <w:noProof/>
                <w:webHidden/>
              </w:rPr>
              <w:fldChar w:fldCharType="end"/>
            </w:r>
          </w:hyperlink>
        </w:p>
        <w:p w14:paraId="54C431F0" w14:textId="50EC1BA6" w:rsidR="00FF4EA2" w:rsidRDefault="00AC2F50">
          <w:pPr>
            <w:pStyle w:val="TOC3"/>
            <w:tabs>
              <w:tab w:val="right" w:leader="dot" w:pos="9062"/>
            </w:tabs>
            <w:rPr>
              <w:rFonts w:cstheme="minorBidi"/>
              <w:noProof/>
              <w:lang w:val="en-GB" w:eastAsia="en-GB"/>
            </w:rPr>
          </w:pPr>
          <w:hyperlink w:anchor="_Toc56003291" w:history="1">
            <w:r w:rsidR="00FF4EA2" w:rsidRPr="00C40DA8">
              <w:rPr>
                <w:rStyle w:val="Hyperlink"/>
                <w:noProof/>
                <w:lang w:val="en-GB"/>
              </w:rPr>
              <w:t>6.8.1 Theory</w:t>
            </w:r>
            <w:r w:rsidR="00FF4EA2">
              <w:rPr>
                <w:noProof/>
                <w:webHidden/>
              </w:rPr>
              <w:tab/>
            </w:r>
            <w:r w:rsidR="00FF4EA2">
              <w:rPr>
                <w:noProof/>
                <w:webHidden/>
              </w:rPr>
              <w:fldChar w:fldCharType="begin"/>
            </w:r>
            <w:r w:rsidR="00FF4EA2">
              <w:rPr>
                <w:noProof/>
                <w:webHidden/>
              </w:rPr>
              <w:instrText xml:space="preserve"> PAGEREF _Toc56003291 \h </w:instrText>
            </w:r>
            <w:r w:rsidR="00FF4EA2">
              <w:rPr>
                <w:noProof/>
                <w:webHidden/>
              </w:rPr>
            </w:r>
            <w:r w:rsidR="00FF4EA2">
              <w:rPr>
                <w:noProof/>
                <w:webHidden/>
              </w:rPr>
              <w:fldChar w:fldCharType="separate"/>
            </w:r>
            <w:r w:rsidR="00516439">
              <w:rPr>
                <w:noProof/>
                <w:webHidden/>
              </w:rPr>
              <w:t>27</w:t>
            </w:r>
            <w:r w:rsidR="00FF4EA2">
              <w:rPr>
                <w:noProof/>
                <w:webHidden/>
              </w:rPr>
              <w:fldChar w:fldCharType="end"/>
            </w:r>
          </w:hyperlink>
        </w:p>
        <w:p w14:paraId="05BCA7A9" w14:textId="1239E505" w:rsidR="00FF4EA2" w:rsidRDefault="00AC2F50">
          <w:pPr>
            <w:pStyle w:val="TOC3"/>
            <w:tabs>
              <w:tab w:val="right" w:leader="dot" w:pos="9062"/>
            </w:tabs>
            <w:rPr>
              <w:rFonts w:cstheme="minorBidi"/>
              <w:noProof/>
              <w:lang w:val="en-GB" w:eastAsia="en-GB"/>
            </w:rPr>
          </w:pPr>
          <w:hyperlink w:anchor="_Toc56003292" w:history="1">
            <w:r w:rsidR="00FF4EA2" w:rsidRPr="00C40DA8">
              <w:rPr>
                <w:rStyle w:val="Hyperlink"/>
                <w:noProof/>
                <w:lang w:val="en-GB"/>
              </w:rPr>
              <w:t>6.8.2 In practice</w:t>
            </w:r>
            <w:r w:rsidR="00FF4EA2">
              <w:rPr>
                <w:noProof/>
                <w:webHidden/>
              </w:rPr>
              <w:tab/>
            </w:r>
            <w:r w:rsidR="00FF4EA2">
              <w:rPr>
                <w:noProof/>
                <w:webHidden/>
              </w:rPr>
              <w:fldChar w:fldCharType="begin"/>
            </w:r>
            <w:r w:rsidR="00FF4EA2">
              <w:rPr>
                <w:noProof/>
                <w:webHidden/>
              </w:rPr>
              <w:instrText xml:space="preserve"> PAGEREF _Toc56003292 \h </w:instrText>
            </w:r>
            <w:r w:rsidR="00FF4EA2">
              <w:rPr>
                <w:noProof/>
                <w:webHidden/>
              </w:rPr>
            </w:r>
            <w:r w:rsidR="00FF4EA2">
              <w:rPr>
                <w:noProof/>
                <w:webHidden/>
              </w:rPr>
              <w:fldChar w:fldCharType="separate"/>
            </w:r>
            <w:r w:rsidR="00516439">
              <w:rPr>
                <w:noProof/>
                <w:webHidden/>
              </w:rPr>
              <w:t>27</w:t>
            </w:r>
            <w:r w:rsidR="00FF4EA2">
              <w:rPr>
                <w:noProof/>
                <w:webHidden/>
              </w:rPr>
              <w:fldChar w:fldCharType="end"/>
            </w:r>
          </w:hyperlink>
        </w:p>
        <w:p w14:paraId="3178A38F" w14:textId="55874EF2" w:rsidR="00FF4EA2" w:rsidRDefault="00AC2F50">
          <w:pPr>
            <w:pStyle w:val="TOC2"/>
            <w:tabs>
              <w:tab w:val="right" w:leader="dot" w:pos="9062"/>
            </w:tabs>
            <w:rPr>
              <w:rFonts w:cstheme="minorBidi"/>
              <w:noProof/>
              <w:lang w:val="en-GB" w:eastAsia="en-GB"/>
            </w:rPr>
          </w:pPr>
          <w:hyperlink w:anchor="_Toc56003293" w:history="1">
            <w:r w:rsidR="00FF4EA2" w:rsidRPr="00C40DA8">
              <w:rPr>
                <w:rStyle w:val="Hyperlink"/>
                <w:noProof/>
                <w:lang w:val="en-GB"/>
              </w:rPr>
              <w:t>6.9 Self-talk</w:t>
            </w:r>
            <w:r w:rsidR="00FF4EA2">
              <w:rPr>
                <w:noProof/>
                <w:webHidden/>
              </w:rPr>
              <w:tab/>
            </w:r>
            <w:r w:rsidR="00FF4EA2">
              <w:rPr>
                <w:noProof/>
                <w:webHidden/>
              </w:rPr>
              <w:fldChar w:fldCharType="begin"/>
            </w:r>
            <w:r w:rsidR="00FF4EA2">
              <w:rPr>
                <w:noProof/>
                <w:webHidden/>
              </w:rPr>
              <w:instrText xml:space="preserve"> PAGEREF _Toc56003293 \h </w:instrText>
            </w:r>
            <w:r w:rsidR="00FF4EA2">
              <w:rPr>
                <w:noProof/>
                <w:webHidden/>
              </w:rPr>
            </w:r>
            <w:r w:rsidR="00FF4EA2">
              <w:rPr>
                <w:noProof/>
                <w:webHidden/>
              </w:rPr>
              <w:fldChar w:fldCharType="separate"/>
            </w:r>
            <w:r w:rsidR="00516439">
              <w:rPr>
                <w:noProof/>
                <w:webHidden/>
              </w:rPr>
              <w:t>27</w:t>
            </w:r>
            <w:r w:rsidR="00FF4EA2">
              <w:rPr>
                <w:noProof/>
                <w:webHidden/>
              </w:rPr>
              <w:fldChar w:fldCharType="end"/>
            </w:r>
          </w:hyperlink>
        </w:p>
        <w:p w14:paraId="7C278262" w14:textId="0401E636" w:rsidR="00FF4EA2" w:rsidRDefault="00AC2F50">
          <w:pPr>
            <w:pStyle w:val="TOC3"/>
            <w:tabs>
              <w:tab w:val="right" w:leader="dot" w:pos="9062"/>
            </w:tabs>
            <w:rPr>
              <w:rFonts w:cstheme="minorBidi"/>
              <w:noProof/>
              <w:lang w:val="en-GB" w:eastAsia="en-GB"/>
            </w:rPr>
          </w:pPr>
          <w:hyperlink w:anchor="_Toc56003294" w:history="1">
            <w:r w:rsidR="00FF4EA2" w:rsidRPr="00C40DA8">
              <w:rPr>
                <w:rStyle w:val="Hyperlink"/>
                <w:noProof/>
                <w:lang w:val="en-GB"/>
              </w:rPr>
              <w:t>6.9.1 Theory</w:t>
            </w:r>
            <w:r w:rsidR="00FF4EA2">
              <w:rPr>
                <w:noProof/>
                <w:webHidden/>
              </w:rPr>
              <w:tab/>
            </w:r>
            <w:r w:rsidR="00FF4EA2">
              <w:rPr>
                <w:noProof/>
                <w:webHidden/>
              </w:rPr>
              <w:fldChar w:fldCharType="begin"/>
            </w:r>
            <w:r w:rsidR="00FF4EA2">
              <w:rPr>
                <w:noProof/>
                <w:webHidden/>
              </w:rPr>
              <w:instrText xml:space="preserve"> PAGEREF _Toc56003294 \h </w:instrText>
            </w:r>
            <w:r w:rsidR="00FF4EA2">
              <w:rPr>
                <w:noProof/>
                <w:webHidden/>
              </w:rPr>
            </w:r>
            <w:r w:rsidR="00FF4EA2">
              <w:rPr>
                <w:noProof/>
                <w:webHidden/>
              </w:rPr>
              <w:fldChar w:fldCharType="separate"/>
            </w:r>
            <w:r w:rsidR="00516439">
              <w:rPr>
                <w:noProof/>
                <w:webHidden/>
              </w:rPr>
              <w:t>27</w:t>
            </w:r>
            <w:r w:rsidR="00FF4EA2">
              <w:rPr>
                <w:noProof/>
                <w:webHidden/>
              </w:rPr>
              <w:fldChar w:fldCharType="end"/>
            </w:r>
          </w:hyperlink>
        </w:p>
        <w:p w14:paraId="12C1D6DA" w14:textId="2F05D424" w:rsidR="00FF4EA2" w:rsidRDefault="00AC2F50">
          <w:pPr>
            <w:pStyle w:val="TOC3"/>
            <w:tabs>
              <w:tab w:val="right" w:leader="dot" w:pos="9062"/>
            </w:tabs>
            <w:rPr>
              <w:rFonts w:cstheme="minorBidi"/>
              <w:noProof/>
              <w:lang w:val="en-GB" w:eastAsia="en-GB"/>
            </w:rPr>
          </w:pPr>
          <w:hyperlink w:anchor="_Toc56003295" w:history="1">
            <w:r w:rsidR="00FF4EA2" w:rsidRPr="00C40DA8">
              <w:rPr>
                <w:rStyle w:val="Hyperlink"/>
                <w:noProof/>
                <w:lang w:val="en-GB"/>
              </w:rPr>
              <w:t>6.9.2 In practice</w:t>
            </w:r>
            <w:r w:rsidR="00FF4EA2">
              <w:rPr>
                <w:noProof/>
                <w:webHidden/>
              </w:rPr>
              <w:tab/>
            </w:r>
            <w:r w:rsidR="00FF4EA2">
              <w:rPr>
                <w:noProof/>
                <w:webHidden/>
              </w:rPr>
              <w:fldChar w:fldCharType="begin"/>
            </w:r>
            <w:r w:rsidR="00FF4EA2">
              <w:rPr>
                <w:noProof/>
                <w:webHidden/>
              </w:rPr>
              <w:instrText xml:space="preserve"> PAGEREF _Toc56003295 \h </w:instrText>
            </w:r>
            <w:r w:rsidR="00FF4EA2">
              <w:rPr>
                <w:noProof/>
                <w:webHidden/>
              </w:rPr>
            </w:r>
            <w:r w:rsidR="00FF4EA2">
              <w:rPr>
                <w:noProof/>
                <w:webHidden/>
              </w:rPr>
              <w:fldChar w:fldCharType="separate"/>
            </w:r>
            <w:r w:rsidR="00516439">
              <w:rPr>
                <w:noProof/>
                <w:webHidden/>
              </w:rPr>
              <w:t>28</w:t>
            </w:r>
            <w:r w:rsidR="00FF4EA2">
              <w:rPr>
                <w:noProof/>
                <w:webHidden/>
              </w:rPr>
              <w:fldChar w:fldCharType="end"/>
            </w:r>
          </w:hyperlink>
        </w:p>
        <w:p w14:paraId="315C1661" w14:textId="090DFAB7" w:rsidR="00FF4EA2" w:rsidRDefault="00AC2F50">
          <w:pPr>
            <w:pStyle w:val="TOC2"/>
            <w:tabs>
              <w:tab w:val="right" w:leader="dot" w:pos="9062"/>
            </w:tabs>
            <w:rPr>
              <w:rFonts w:cstheme="minorBidi"/>
              <w:noProof/>
              <w:lang w:val="en-GB" w:eastAsia="en-GB"/>
            </w:rPr>
          </w:pPr>
          <w:hyperlink w:anchor="_Toc56003296" w:history="1">
            <w:r w:rsidR="00FF4EA2" w:rsidRPr="00C40DA8">
              <w:rPr>
                <w:rStyle w:val="Hyperlink"/>
                <w:noProof/>
                <w:lang w:val="en-GB"/>
              </w:rPr>
              <w:t>7.0 Recommendations:</w:t>
            </w:r>
            <w:r w:rsidR="00FF4EA2">
              <w:rPr>
                <w:noProof/>
                <w:webHidden/>
              </w:rPr>
              <w:tab/>
            </w:r>
            <w:r w:rsidR="00FF4EA2">
              <w:rPr>
                <w:noProof/>
                <w:webHidden/>
              </w:rPr>
              <w:fldChar w:fldCharType="begin"/>
            </w:r>
            <w:r w:rsidR="00FF4EA2">
              <w:rPr>
                <w:noProof/>
                <w:webHidden/>
              </w:rPr>
              <w:instrText xml:space="preserve"> PAGEREF _Toc56003296 \h </w:instrText>
            </w:r>
            <w:r w:rsidR="00FF4EA2">
              <w:rPr>
                <w:noProof/>
                <w:webHidden/>
              </w:rPr>
            </w:r>
            <w:r w:rsidR="00FF4EA2">
              <w:rPr>
                <w:noProof/>
                <w:webHidden/>
              </w:rPr>
              <w:fldChar w:fldCharType="separate"/>
            </w:r>
            <w:r w:rsidR="00516439">
              <w:rPr>
                <w:noProof/>
                <w:webHidden/>
              </w:rPr>
              <w:t>28</w:t>
            </w:r>
            <w:r w:rsidR="00FF4EA2">
              <w:rPr>
                <w:noProof/>
                <w:webHidden/>
              </w:rPr>
              <w:fldChar w:fldCharType="end"/>
            </w:r>
          </w:hyperlink>
        </w:p>
        <w:p w14:paraId="34D34F05" w14:textId="5EE1CD15" w:rsidR="00FF4EA2" w:rsidRDefault="00AC2F50">
          <w:pPr>
            <w:pStyle w:val="TOC1"/>
            <w:tabs>
              <w:tab w:val="right" w:leader="dot" w:pos="9062"/>
            </w:tabs>
            <w:rPr>
              <w:rFonts w:cstheme="minorBidi"/>
              <w:noProof/>
              <w:lang w:val="en-GB" w:eastAsia="en-GB"/>
            </w:rPr>
          </w:pPr>
          <w:hyperlink w:anchor="_Toc56003297" w:history="1">
            <w:r w:rsidR="00FF4EA2" w:rsidRPr="00C40DA8">
              <w:rPr>
                <w:rStyle w:val="Hyperlink"/>
                <w:noProof/>
                <w:lang w:val="en-GB"/>
              </w:rPr>
              <w:t>8.0 Conclusion:</w:t>
            </w:r>
            <w:r w:rsidR="00FF4EA2">
              <w:rPr>
                <w:noProof/>
                <w:webHidden/>
              </w:rPr>
              <w:tab/>
            </w:r>
            <w:r w:rsidR="00FF4EA2">
              <w:rPr>
                <w:noProof/>
                <w:webHidden/>
              </w:rPr>
              <w:fldChar w:fldCharType="begin"/>
            </w:r>
            <w:r w:rsidR="00FF4EA2">
              <w:rPr>
                <w:noProof/>
                <w:webHidden/>
              </w:rPr>
              <w:instrText xml:space="preserve"> PAGEREF _Toc56003297 \h </w:instrText>
            </w:r>
            <w:r w:rsidR="00FF4EA2">
              <w:rPr>
                <w:noProof/>
                <w:webHidden/>
              </w:rPr>
            </w:r>
            <w:r w:rsidR="00FF4EA2">
              <w:rPr>
                <w:noProof/>
                <w:webHidden/>
              </w:rPr>
              <w:fldChar w:fldCharType="separate"/>
            </w:r>
            <w:r w:rsidR="00516439">
              <w:rPr>
                <w:noProof/>
                <w:webHidden/>
              </w:rPr>
              <w:t>29</w:t>
            </w:r>
            <w:r w:rsidR="00FF4EA2">
              <w:rPr>
                <w:noProof/>
                <w:webHidden/>
              </w:rPr>
              <w:fldChar w:fldCharType="end"/>
            </w:r>
          </w:hyperlink>
        </w:p>
        <w:p w14:paraId="298B4D1B" w14:textId="78E9888D" w:rsidR="00FF4EA2" w:rsidRDefault="00AC2F50">
          <w:pPr>
            <w:pStyle w:val="TOC1"/>
            <w:tabs>
              <w:tab w:val="right" w:leader="dot" w:pos="9062"/>
            </w:tabs>
            <w:rPr>
              <w:rFonts w:cstheme="minorBidi"/>
              <w:noProof/>
              <w:lang w:val="en-GB" w:eastAsia="en-GB"/>
            </w:rPr>
          </w:pPr>
          <w:hyperlink w:anchor="_Toc56003298" w:history="1">
            <w:r w:rsidR="00FF4EA2" w:rsidRPr="00C40DA8">
              <w:rPr>
                <w:rStyle w:val="Hyperlink"/>
                <w:noProof/>
                <w:lang w:val="en-GB"/>
              </w:rPr>
              <w:t>References:</w:t>
            </w:r>
            <w:r w:rsidR="00FF4EA2">
              <w:rPr>
                <w:noProof/>
                <w:webHidden/>
              </w:rPr>
              <w:tab/>
            </w:r>
            <w:r w:rsidR="00FF4EA2">
              <w:rPr>
                <w:noProof/>
                <w:webHidden/>
              </w:rPr>
              <w:fldChar w:fldCharType="begin"/>
            </w:r>
            <w:r w:rsidR="00FF4EA2">
              <w:rPr>
                <w:noProof/>
                <w:webHidden/>
              </w:rPr>
              <w:instrText xml:space="preserve"> PAGEREF _Toc56003298 \h </w:instrText>
            </w:r>
            <w:r w:rsidR="00FF4EA2">
              <w:rPr>
                <w:noProof/>
                <w:webHidden/>
              </w:rPr>
            </w:r>
            <w:r w:rsidR="00FF4EA2">
              <w:rPr>
                <w:noProof/>
                <w:webHidden/>
              </w:rPr>
              <w:fldChar w:fldCharType="separate"/>
            </w:r>
            <w:r w:rsidR="00516439">
              <w:rPr>
                <w:noProof/>
                <w:webHidden/>
              </w:rPr>
              <w:t>30</w:t>
            </w:r>
            <w:r w:rsidR="00FF4EA2">
              <w:rPr>
                <w:noProof/>
                <w:webHidden/>
              </w:rPr>
              <w:fldChar w:fldCharType="end"/>
            </w:r>
          </w:hyperlink>
        </w:p>
        <w:p w14:paraId="5B8DEDD0" w14:textId="6019D9ED" w:rsidR="00FF4EA2" w:rsidRDefault="00FF4EA2">
          <w:r>
            <w:rPr>
              <w:b/>
              <w:bCs/>
              <w:noProof/>
            </w:rPr>
            <w:fldChar w:fldCharType="end"/>
          </w:r>
        </w:p>
      </w:sdtContent>
    </w:sdt>
    <w:p w14:paraId="3285F0B5" w14:textId="77777777" w:rsidR="00885BE7" w:rsidRDefault="00885BE7">
      <w:pPr>
        <w:rPr>
          <w:lang w:val="en-US"/>
        </w:rPr>
      </w:pPr>
      <w:r>
        <w:rPr>
          <w:lang w:val="en-US"/>
        </w:rPr>
        <w:br w:type="page"/>
      </w:r>
    </w:p>
    <w:p w14:paraId="0C404FF7" w14:textId="77777777" w:rsidR="00885BE7" w:rsidRDefault="00885BE7" w:rsidP="003217B1">
      <w:pPr>
        <w:jc w:val="both"/>
        <w:rPr>
          <w:lang w:val="en-US"/>
        </w:rPr>
      </w:pPr>
      <w:r w:rsidRPr="00CC4CD7">
        <w:rPr>
          <w:noProof/>
          <w:lang w:val="en-GB"/>
        </w:rPr>
        <w:lastRenderedPageBreak/>
        <mc:AlternateContent>
          <mc:Choice Requires="wps">
            <w:drawing>
              <wp:anchor distT="45720" distB="45720" distL="114300" distR="114300" simplePos="0" relativeHeight="251665408" behindDoc="0" locked="0" layoutInCell="1" allowOverlap="1" wp14:anchorId="6B0A28AC" wp14:editId="79265F34">
                <wp:simplePos x="0" y="0"/>
                <wp:positionH relativeFrom="margin">
                  <wp:align>left</wp:align>
                </wp:positionH>
                <wp:positionV relativeFrom="paragraph">
                  <wp:posOffset>138</wp:posOffset>
                </wp:positionV>
                <wp:extent cx="5907405" cy="2854325"/>
                <wp:effectExtent l="0" t="0" r="17145" b="222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7405" cy="2854325"/>
                        </a:xfrm>
                        <a:prstGeom prst="rect">
                          <a:avLst/>
                        </a:prstGeom>
                        <a:solidFill>
                          <a:srgbClr val="E7EFFF"/>
                        </a:solidFill>
                        <a:ln w="9525">
                          <a:solidFill>
                            <a:srgbClr val="000000"/>
                          </a:solidFill>
                          <a:miter lim="800000"/>
                          <a:headEnd/>
                          <a:tailEnd/>
                        </a:ln>
                      </wps:spPr>
                      <wps:txbx>
                        <w:txbxContent>
                          <w:p w14:paraId="152CD0CF" w14:textId="64752B49" w:rsidR="00805753" w:rsidRPr="00015A0E" w:rsidRDefault="00805753" w:rsidP="00CC4CD7">
                            <w:pPr>
                              <w:pStyle w:val="Heading1"/>
                              <w:rPr>
                                <w:sz w:val="40"/>
                                <w:szCs w:val="40"/>
                                <w:lang w:val="en-GB"/>
                              </w:rPr>
                            </w:pPr>
                            <w:bookmarkStart w:id="1" w:name="_Toc56003234"/>
                            <w:r w:rsidRPr="00015A0E">
                              <w:rPr>
                                <w:sz w:val="40"/>
                                <w:szCs w:val="40"/>
                                <w:lang w:val="en-GB"/>
                              </w:rPr>
                              <w:t>Abstract:</w:t>
                            </w:r>
                            <w:bookmarkEnd w:id="1"/>
                          </w:p>
                          <w:p w14:paraId="73535F00" w14:textId="2208BCAE" w:rsidR="00805753" w:rsidRPr="00015A0E" w:rsidRDefault="00805753" w:rsidP="00CC4CD7">
                            <w:pPr>
                              <w:rPr>
                                <w:lang w:val="en-GB"/>
                              </w:rPr>
                            </w:pPr>
                            <w:r>
                              <w:rPr>
                                <w:lang w:val="en-GB"/>
                              </w:rPr>
                              <w:t>A review of the literature was conducted to better understand the how and why of mental resilience training (MRT) in the Royal Army Physical Training Corps (RAPTC). The review focused initially on MRT within a sporting context and identified the main pillars of resilience found in the literature. The review then focused on MRT within a military context</w:t>
                            </w:r>
                            <w:r w:rsidRPr="00CC4CD7">
                              <w:rPr>
                                <w:lang w:val="en-GB"/>
                              </w:rPr>
                              <w:t xml:space="preserve"> </w:t>
                            </w:r>
                            <w:r>
                              <w:rPr>
                                <w:lang w:val="en-GB"/>
                              </w:rPr>
                              <w:t xml:space="preserve">and identified the main pillars of resilience found in the literature. This analysis of resilience in both these contexts made possible the identification of the resilience pillars necessary for the RAPTC. Eight pillars were found to be relevant for the RAPTC (social support and unit cohesion, emotional control, mindset control, purpose and motivation, leadership, facilitative environment, self-belief, coping strategies). These pillars were then described and explained how they related to the corps. Finally, the practical side of MRT was included and the review focused on the psychological skills training (PST) needed to enhance and build the eight pillars of resilience in the corps. </w:t>
                            </w:r>
                          </w:p>
                          <w:p w14:paraId="0B4A740A" w14:textId="24EAF2E6" w:rsidR="00805753" w:rsidRPr="00CC4CD7" w:rsidRDefault="00805753">
                            <w:pPr>
                              <w:rPr>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0A28AC" id="Text Box 2" o:spid="_x0000_s1028" type="#_x0000_t202" style="position:absolute;left:0;text-align:left;margin-left:0;margin-top:0;width:465.15pt;height:224.75pt;z-index:2516654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" fillcolor="#e7efff">
                <v:textbox>
                  <w:txbxContent>
                    <w:p w14:paraId="152CD0CF" w14:textId="64752B49" w:rsidR="00805753" w:rsidRPr="00015A0E" w:rsidRDefault="00805753" w:rsidP="00CC4CD7">
                      <w:pPr>
                        <w:pStyle w:val="Heading1"/>
                        <w:rPr>
                          <w:sz w:val="40"/>
                          <w:szCs w:val="40"/>
                          <w:lang w:val="en-GB"/>
                        </w:rPr>
                      </w:pPr>
                      <w:bookmarkStart w:id="2" w:name="_Toc56003234"/>
                      <w:r w:rsidRPr="00015A0E">
                        <w:rPr>
                          <w:sz w:val="40"/>
                          <w:szCs w:val="40"/>
                          <w:lang w:val="en-GB"/>
                        </w:rPr>
                        <w:t>Abstract:</w:t>
                      </w:r>
                      <w:bookmarkEnd w:id="2"/>
                    </w:p>
                    <w:p w14:paraId="73535F00" w14:textId="2208BCAE" w:rsidR="00805753" w:rsidRPr="00015A0E" w:rsidRDefault="00805753" w:rsidP="00CC4CD7">
                      <w:pPr>
                        <w:rPr>
                          <w:lang w:val="en-GB"/>
                        </w:rPr>
                      </w:pPr>
                      <w:r>
                        <w:rPr>
                          <w:lang w:val="en-GB"/>
                        </w:rPr>
                        <w:t>A review of the literature was conducted to better understand the how and why of mental resilience training (MRT) in the Royal Army Physical Training Corps (RAPTC). The review focused initially on MRT within a sporting context and identified the main pillars of resilience found in the literature. The review then focused on MRT within a military context</w:t>
                      </w:r>
                      <w:r w:rsidRPr="00CC4CD7">
                        <w:rPr>
                          <w:lang w:val="en-GB"/>
                        </w:rPr>
                        <w:t xml:space="preserve"> </w:t>
                      </w:r>
                      <w:r>
                        <w:rPr>
                          <w:lang w:val="en-GB"/>
                        </w:rPr>
                        <w:t xml:space="preserve">and identified the main pillars of resilience found in the literature. This analysis of resilience in both these contexts made possible the identification of the resilience pillars necessary for the RAPTC. Eight pillars were found to be relevant for the RAPTC (social support and unit cohesion, emotional control, mindset control, purpose and motivation, leadership, facilitative environment, self-belief, coping strategies). These pillars were then described and explained how they related to the corps. Finally, the practical side of MRT was included and the review focused on the psychological skills training (PST) needed to enhance and build the eight pillars of resilience in the corps. </w:t>
                      </w:r>
                    </w:p>
                    <w:p w14:paraId="0B4A740A" w14:textId="24EAF2E6" w:rsidR="00805753" w:rsidRPr="00CC4CD7" w:rsidRDefault="00805753">
                      <w:pPr>
                        <w:rPr>
                          <w:lang w:val="en-GB"/>
                        </w:rPr>
                      </w:pPr>
                    </w:p>
                  </w:txbxContent>
                </v:textbox>
                <w10:wrap type="square" anchorx="margin"/>
              </v:shape>
            </w:pict>
          </mc:Fallback>
        </mc:AlternateContent>
      </w:r>
    </w:p>
    <w:p w14:paraId="06D14830" w14:textId="6772D851" w:rsidR="0048469B" w:rsidRPr="00885BE7" w:rsidRDefault="00B5778D" w:rsidP="003217B1">
      <w:pPr>
        <w:pStyle w:val="Heading1"/>
        <w:jc w:val="both"/>
        <w:rPr>
          <w:sz w:val="22"/>
          <w:szCs w:val="22"/>
          <w:lang w:val="en-US"/>
        </w:rPr>
      </w:pPr>
      <w:bookmarkStart w:id="3" w:name="_Toc56003235"/>
      <w:r>
        <w:rPr>
          <w:lang w:val="en-GB"/>
        </w:rPr>
        <w:t xml:space="preserve">1.0 </w:t>
      </w:r>
      <w:r w:rsidR="0048469B" w:rsidRPr="00E874B8">
        <w:rPr>
          <w:lang w:val="en-GB"/>
        </w:rPr>
        <w:t>Introduction:</w:t>
      </w:r>
      <w:bookmarkEnd w:id="3"/>
      <w:r w:rsidR="00CB3DA2">
        <w:rPr>
          <w:lang w:val="en-GB"/>
        </w:rPr>
        <w:t xml:space="preserve"> </w:t>
      </w:r>
    </w:p>
    <w:p w14:paraId="55FBBF57" w14:textId="77777777" w:rsidR="00A31186" w:rsidRPr="00A31186" w:rsidRDefault="00A31186" w:rsidP="003217B1">
      <w:pPr>
        <w:jc w:val="both"/>
        <w:rPr>
          <w:lang w:val="en-GB"/>
        </w:rPr>
      </w:pPr>
    </w:p>
    <w:p w14:paraId="3CDC369D" w14:textId="04B0C5BC" w:rsidR="00290603" w:rsidRDefault="0062773A" w:rsidP="003217B1">
      <w:pPr>
        <w:jc w:val="both"/>
        <w:rPr>
          <w:lang w:val="en-GB"/>
        </w:rPr>
      </w:pPr>
      <w:r w:rsidRPr="00AB0309">
        <w:rPr>
          <w:lang w:val="en-GB"/>
        </w:rPr>
        <w:t xml:space="preserve">The </w:t>
      </w:r>
      <w:r w:rsidR="001052DB">
        <w:rPr>
          <w:lang w:val="en-GB"/>
        </w:rPr>
        <w:t>R</w:t>
      </w:r>
      <w:r w:rsidRPr="00AB0309">
        <w:rPr>
          <w:lang w:val="en-GB"/>
        </w:rPr>
        <w:t xml:space="preserve">oyal </w:t>
      </w:r>
      <w:r w:rsidR="001052DB">
        <w:rPr>
          <w:lang w:val="en-GB"/>
        </w:rPr>
        <w:t>A</w:t>
      </w:r>
      <w:r w:rsidRPr="00AB0309">
        <w:rPr>
          <w:lang w:val="en-GB"/>
        </w:rPr>
        <w:t xml:space="preserve">rmy </w:t>
      </w:r>
      <w:r w:rsidR="001052DB">
        <w:rPr>
          <w:lang w:val="en-GB"/>
        </w:rPr>
        <w:t>P</w:t>
      </w:r>
      <w:r w:rsidRPr="00AB0309">
        <w:rPr>
          <w:lang w:val="en-GB"/>
        </w:rPr>
        <w:t xml:space="preserve">hysical </w:t>
      </w:r>
      <w:r w:rsidR="001052DB">
        <w:rPr>
          <w:lang w:val="en-GB"/>
        </w:rPr>
        <w:t>T</w:t>
      </w:r>
      <w:r w:rsidRPr="00AB0309">
        <w:rPr>
          <w:lang w:val="en-GB"/>
        </w:rPr>
        <w:t xml:space="preserve">raining </w:t>
      </w:r>
      <w:r w:rsidR="001052DB">
        <w:rPr>
          <w:lang w:val="en-GB"/>
        </w:rPr>
        <w:t>C</w:t>
      </w:r>
      <w:r w:rsidRPr="00AB0309">
        <w:rPr>
          <w:lang w:val="en-GB"/>
        </w:rPr>
        <w:t>orps</w:t>
      </w:r>
      <w:r w:rsidR="00E748CB" w:rsidRPr="00AB0309">
        <w:rPr>
          <w:lang w:val="en-GB"/>
        </w:rPr>
        <w:t xml:space="preserve"> </w:t>
      </w:r>
      <w:r w:rsidR="00886A38">
        <w:rPr>
          <w:lang w:val="en-GB"/>
        </w:rPr>
        <w:t>(</w:t>
      </w:r>
      <w:r w:rsidR="001052DB" w:rsidRPr="00AB0309">
        <w:rPr>
          <w:lang w:val="en-GB"/>
        </w:rPr>
        <w:t>RAPTC</w:t>
      </w:r>
      <w:r w:rsidR="00886A38">
        <w:rPr>
          <w:lang w:val="en-GB"/>
        </w:rPr>
        <w:t>)</w:t>
      </w:r>
      <w:r w:rsidR="001052DB" w:rsidRPr="00AB0309">
        <w:rPr>
          <w:lang w:val="en-GB"/>
        </w:rPr>
        <w:t xml:space="preserve"> </w:t>
      </w:r>
      <w:r w:rsidR="00E748CB" w:rsidRPr="00AB0309">
        <w:rPr>
          <w:lang w:val="en-GB"/>
        </w:rPr>
        <w:t>is responsible for developing and maintaining physical fitness across the Army so that individuals and units are prepared for military tasks</w:t>
      </w:r>
      <w:r w:rsidR="00E11266" w:rsidRPr="00AB0309">
        <w:rPr>
          <w:lang w:val="en-GB"/>
        </w:rPr>
        <w:t>;</w:t>
      </w:r>
      <w:r w:rsidR="008278E8" w:rsidRPr="00AB0309">
        <w:rPr>
          <w:lang w:val="en-GB"/>
        </w:rPr>
        <w:t xml:space="preserve"> th</w:t>
      </w:r>
      <w:r w:rsidR="00EB0585" w:rsidRPr="00AB0309">
        <w:rPr>
          <w:lang w:val="en-GB"/>
        </w:rPr>
        <w:t>is</w:t>
      </w:r>
      <w:r w:rsidR="008278E8" w:rsidRPr="00AB0309">
        <w:rPr>
          <w:lang w:val="en-GB"/>
        </w:rPr>
        <w:t xml:space="preserve"> training is </w:t>
      </w:r>
      <w:r w:rsidR="00382165" w:rsidRPr="00AB0309">
        <w:rPr>
          <w:lang w:val="en-GB"/>
        </w:rPr>
        <w:t xml:space="preserve">carried out by PTIs </w:t>
      </w:r>
      <w:r w:rsidR="00BB58CA" w:rsidRPr="00AB0309">
        <w:rPr>
          <w:lang w:val="en-GB"/>
        </w:rPr>
        <w:t>(physical training instructors)</w:t>
      </w:r>
      <w:r w:rsidR="00D41537" w:rsidRPr="00AB0309">
        <w:rPr>
          <w:lang w:val="en-GB"/>
        </w:rPr>
        <w:t xml:space="preserve">. </w:t>
      </w:r>
      <w:r w:rsidR="00994102">
        <w:rPr>
          <w:lang w:val="en-GB"/>
        </w:rPr>
        <w:t>In the context of the Army, physical training takes aspects from both the roles of an athlete and those of a soldier</w:t>
      </w:r>
      <w:r w:rsidR="005131EF" w:rsidRPr="00AB0309">
        <w:rPr>
          <w:lang w:val="en-GB"/>
        </w:rPr>
        <w:t>.</w:t>
      </w:r>
      <w:r w:rsidR="005131EF">
        <w:rPr>
          <w:lang w:val="en-GB"/>
        </w:rPr>
        <w:t xml:space="preserve"> </w:t>
      </w:r>
    </w:p>
    <w:p w14:paraId="11A4360D" w14:textId="01009D52" w:rsidR="0003763B" w:rsidRDefault="00D31451" w:rsidP="003217B1">
      <w:pPr>
        <w:jc w:val="both"/>
        <w:rPr>
          <w:lang w:val="en-GB"/>
        </w:rPr>
      </w:pPr>
      <w:r w:rsidRPr="00290603">
        <w:rPr>
          <w:lang w:val="en-GB"/>
        </w:rPr>
        <w:t>Being successful, whether it is</w:t>
      </w:r>
      <w:r w:rsidR="007C54B0" w:rsidRPr="00290603">
        <w:rPr>
          <w:lang w:val="en-GB"/>
        </w:rPr>
        <w:t xml:space="preserve"> in</w:t>
      </w:r>
      <w:r w:rsidRPr="00290603">
        <w:rPr>
          <w:lang w:val="en-GB"/>
        </w:rPr>
        <w:t xml:space="preserve"> a sporting</w:t>
      </w:r>
      <w:r w:rsidR="00BA741A">
        <w:rPr>
          <w:lang w:val="en-GB"/>
        </w:rPr>
        <w:t xml:space="preserve"> or military</w:t>
      </w:r>
      <w:r w:rsidR="007C54B0" w:rsidRPr="00290603">
        <w:rPr>
          <w:lang w:val="en-GB"/>
        </w:rPr>
        <w:t xml:space="preserve"> context has be</w:t>
      </w:r>
      <w:r w:rsidR="000C141C" w:rsidRPr="00290603">
        <w:rPr>
          <w:lang w:val="en-GB"/>
        </w:rPr>
        <w:t xml:space="preserve">come </w:t>
      </w:r>
      <w:r w:rsidR="00D37630" w:rsidRPr="00290603">
        <w:rPr>
          <w:lang w:val="en-GB"/>
        </w:rPr>
        <w:t>invaluable</w:t>
      </w:r>
      <w:r w:rsidR="000C141C" w:rsidRPr="00290603">
        <w:rPr>
          <w:lang w:val="en-GB"/>
        </w:rPr>
        <w:t>.</w:t>
      </w:r>
      <w:r w:rsidR="000C141C">
        <w:rPr>
          <w:lang w:val="en-GB"/>
        </w:rPr>
        <w:t xml:space="preserve"> </w:t>
      </w:r>
      <w:r w:rsidR="007B1EFB">
        <w:rPr>
          <w:lang w:val="en-GB"/>
        </w:rPr>
        <w:t>Determining the underlying characteristics of successful</w:t>
      </w:r>
      <w:r w:rsidR="00344A0D">
        <w:rPr>
          <w:lang w:val="en-GB"/>
        </w:rPr>
        <w:t xml:space="preserve"> athletes/soldiers has generated </w:t>
      </w:r>
      <w:r w:rsidR="00B5656B">
        <w:rPr>
          <w:lang w:val="en-GB"/>
        </w:rPr>
        <w:t>substantial</w:t>
      </w:r>
      <w:r w:rsidR="00C8772F">
        <w:rPr>
          <w:lang w:val="en-GB"/>
        </w:rPr>
        <w:t xml:space="preserve"> research</w:t>
      </w:r>
      <w:r w:rsidR="00E2224D">
        <w:rPr>
          <w:lang w:val="en-GB"/>
        </w:rPr>
        <w:t xml:space="preserve"> since the early 2000s</w:t>
      </w:r>
      <w:r w:rsidR="00C8772F">
        <w:rPr>
          <w:lang w:val="en-GB"/>
        </w:rPr>
        <w:t>.</w:t>
      </w:r>
      <w:r w:rsidR="00BF11F8">
        <w:rPr>
          <w:lang w:val="en-GB"/>
        </w:rPr>
        <w:t xml:space="preserve"> </w:t>
      </w:r>
      <w:r w:rsidR="00444A3C">
        <w:rPr>
          <w:lang w:val="en-GB"/>
        </w:rPr>
        <w:t xml:space="preserve">The demands put on athletes and soldiers are </w:t>
      </w:r>
      <w:r w:rsidR="00E62D49">
        <w:rPr>
          <w:lang w:val="en-GB"/>
        </w:rPr>
        <w:t>evolving a</w:t>
      </w:r>
      <w:r w:rsidR="000318ED">
        <w:rPr>
          <w:lang w:val="en-GB"/>
        </w:rPr>
        <w:t xml:space="preserve">nd are as arduous as ever. </w:t>
      </w:r>
      <w:r w:rsidR="005951B0">
        <w:rPr>
          <w:lang w:val="en-GB"/>
        </w:rPr>
        <w:t>Breaking records and winning championships</w:t>
      </w:r>
      <w:r w:rsidR="006633DA">
        <w:rPr>
          <w:lang w:val="en-GB"/>
        </w:rPr>
        <w:t xml:space="preserve"> </w:t>
      </w:r>
      <w:r w:rsidR="00DF508D">
        <w:rPr>
          <w:lang w:val="en-GB"/>
        </w:rPr>
        <w:t xml:space="preserve">require more training time and </w:t>
      </w:r>
      <w:r w:rsidR="00782879">
        <w:rPr>
          <w:lang w:val="en-GB"/>
        </w:rPr>
        <w:t>more strenuous</w:t>
      </w:r>
      <w:r w:rsidR="00DF508D">
        <w:rPr>
          <w:lang w:val="en-GB"/>
        </w:rPr>
        <w:t xml:space="preserve"> sessions. </w:t>
      </w:r>
      <w:r w:rsidR="00DC7D4E">
        <w:rPr>
          <w:lang w:val="en-GB"/>
        </w:rPr>
        <w:t xml:space="preserve">Modern warfare is constantly </w:t>
      </w:r>
      <w:r w:rsidR="00BD52F9">
        <w:rPr>
          <w:lang w:val="en-GB"/>
        </w:rPr>
        <w:t>changing and is characterised by d</w:t>
      </w:r>
      <w:r w:rsidR="00190541">
        <w:rPr>
          <w:lang w:val="en-GB"/>
        </w:rPr>
        <w:t xml:space="preserve">emanding missions, extreme climate, physical and psychological fatigue, </w:t>
      </w:r>
      <w:r w:rsidR="00B37274">
        <w:rPr>
          <w:lang w:val="en-GB"/>
        </w:rPr>
        <w:t>sleep deprivation, threat of serious injury or death and cultural dissonance as well as prolonged separation from family and friends</w:t>
      </w:r>
      <w:r w:rsidR="008A3BA5">
        <w:rPr>
          <w:lang w:val="en-GB"/>
        </w:rPr>
        <w:t xml:space="preserve"> </w:t>
      </w:r>
      <w:r w:rsidR="008A3BA5">
        <w:rPr>
          <w:lang w:val="en-GB"/>
        </w:rPr>
        <w:fldChar w:fldCharType="begin"/>
      </w:r>
      <w:r w:rsidR="008A3BA5">
        <w:rPr>
          <w:lang w:val="en-GB"/>
        </w:rPr>
        <w:instrText xml:space="preserve"> ADDIN EN.CITE &lt;EndNote&gt;&lt;Cite&gt;&lt;Author&gt;Cornum&lt;/Author&gt;&lt;Year&gt;2011&lt;/Year&gt;&lt;IDText&gt;Comprehensive Soldier Fitness Building Resilience in a Challenging Institutional Context&lt;/IDText&gt;&lt;DisplayText&gt;(Cornum, Matthews, &amp;amp; Seligman, 2011)&lt;/DisplayText&gt;&lt;record&gt;&lt;dates&gt;&lt;pub-dates&gt;&lt;date&gt;Jan&lt;/date&gt;&lt;/pub-dates&gt;&lt;year&gt;2011&lt;/year&gt;&lt;/dates&gt;&lt;urls&gt;&lt;related-urls&gt;&lt;/related-urls&gt;&lt;/urls&gt;&lt;isbn&gt;0003-066X&lt;/isbn&gt;&lt;titles&gt;&lt;title&gt;Comprehensive Soldier Fitness Building Resilience in a Challenging Institutional Context&lt;/title&gt;&lt;secondary-title&gt;American Psychologist&lt;/secondary-title&gt;&lt;/titles&gt;&lt;pages&gt;4-9&lt;/pages&gt;&lt;number&gt;1&lt;/number&gt;&lt;contributors&gt;&lt;authors&gt;&lt;author&gt;Cornum, Rhonda&lt;/author&gt;&lt;author&gt;Matthews, Michael D.&lt;/author&gt;&lt;author&gt;Seligman, Martin E. P.&lt;/author&gt;&lt;/authors&gt;&lt;/contributors&gt;&lt;added-date format="utc"&gt;1600685935&lt;/added-date&gt;&lt;ref-type name="Journal Article"&gt;17&lt;/ref-type&gt;&lt;rec-number&gt;139&lt;/rec-number&gt;&lt;last-updated-date format="utc"&gt;1602513664&lt;/last-updated-date&gt;&lt;accession-num&gt;WOS:000286346800002&lt;/accession-num&gt;&lt;electronic-resource-num&gt;10.1037/a0021420&lt;/electronic-resource-num&gt;&lt;volume&gt;66&lt;/volume&gt;&lt;/record&gt;&lt;/Cite&gt;&lt;/EndNote&gt;</w:instrText>
      </w:r>
      <w:r w:rsidR="008A3BA5">
        <w:rPr>
          <w:lang w:val="en-GB"/>
        </w:rPr>
        <w:fldChar w:fldCharType="separate"/>
      </w:r>
      <w:r w:rsidR="008A3BA5">
        <w:rPr>
          <w:noProof/>
          <w:lang w:val="en-GB"/>
        </w:rPr>
        <w:t>(Cornum, Matthews, &amp; Seligman, 2011)</w:t>
      </w:r>
      <w:r w:rsidR="008A3BA5">
        <w:rPr>
          <w:lang w:val="en-GB"/>
        </w:rPr>
        <w:fldChar w:fldCharType="end"/>
      </w:r>
      <w:r w:rsidR="00B37274">
        <w:rPr>
          <w:lang w:val="en-GB"/>
        </w:rPr>
        <w:t xml:space="preserve">. </w:t>
      </w:r>
    </w:p>
    <w:p w14:paraId="5ED00580" w14:textId="2453AB14" w:rsidR="00BF11F8" w:rsidRDefault="005D0332" w:rsidP="003217B1">
      <w:pPr>
        <w:jc w:val="both"/>
        <w:rPr>
          <w:lang w:val="en-GB"/>
        </w:rPr>
      </w:pPr>
      <w:r>
        <w:rPr>
          <w:lang w:val="en-GB"/>
        </w:rPr>
        <w:t xml:space="preserve">Recent research </w:t>
      </w:r>
      <w:r w:rsidR="00807C53">
        <w:rPr>
          <w:lang w:val="en-GB"/>
        </w:rPr>
        <w:t>attention has been directed at the psychological characteristics</w:t>
      </w:r>
      <w:r w:rsidR="00606830">
        <w:rPr>
          <w:lang w:val="en-GB"/>
        </w:rPr>
        <w:t>, such as mental resilience,</w:t>
      </w:r>
      <w:r w:rsidR="000C2BE5">
        <w:rPr>
          <w:lang w:val="en-GB"/>
        </w:rPr>
        <w:t xml:space="preserve"> that</w:t>
      </w:r>
      <w:r w:rsidR="00807C53">
        <w:rPr>
          <w:lang w:val="en-GB"/>
        </w:rPr>
        <w:t xml:space="preserve"> </w:t>
      </w:r>
      <w:r w:rsidR="00ED08AA">
        <w:rPr>
          <w:lang w:val="en-GB"/>
        </w:rPr>
        <w:t>individual</w:t>
      </w:r>
      <w:r w:rsidR="00CA6621">
        <w:rPr>
          <w:lang w:val="en-GB"/>
        </w:rPr>
        <w:t>s</w:t>
      </w:r>
      <w:r w:rsidR="00ED08AA">
        <w:rPr>
          <w:lang w:val="en-GB"/>
        </w:rPr>
        <w:t xml:space="preserve"> need to overcome adversity</w:t>
      </w:r>
      <w:r w:rsidR="000B222B">
        <w:rPr>
          <w:lang w:val="en-GB"/>
        </w:rPr>
        <w:t xml:space="preserve">. However, no </w:t>
      </w:r>
      <w:r w:rsidR="0003763B">
        <w:rPr>
          <w:lang w:val="en-GB"/>
        </w:rPr>
        <w:t>consensus exists on a definition of mental resilience.</w:t>
      </w:r>
      <w:r w:rsidR="003F1CA2">
        <w:rPr>
          <w:lang w:val="en-GB"/>
        </w:rPr>
        <w:t xml:space="preserve"> </w:t>
      </w:r>
      <w:r w:rsidR="00E40547">
        <w:rPr>
          <w:lang w:val="en-GB"/>
        </w:rPr>
        <w:t>We defined mental resilience (MR)</w:t>
      </w:r>
      <w:r w:rsidR="0003763B" w:rsidRPr="00393506">
        <w:rPr>
          <w:lang w:val="en-GB"/>
        </w:rPr>
        <w:t xml:space="preserve"> </w:t>
      </w:r>
      <w:r w:rsidR="000324C0">
        <w:rPr>
          <w:lang w:val="en-GB"/>
        </w:rPr>
        <w:t>as</w:t>
      </w:r>
      <w:r w:rsidR="0003763B" w:rsidRPr="00393506">
        <w:rPr>
          <w:lang w:val="en-GB"/>
        </w:rPr>
        <w:t xml:space="preserve"> a set o</w:t>
      </w:r>
      <w:r w:rsidR="0003763B">
        <w:rPr>
          <w:lang w:val="en-GB"/>
        </w:rPr>
        <w:t xml:space="preserve">f psychological processes that contribute to the ability to overcome, adapt, persist and recover in the face of serious threats and challenges </w:t>
      </w:r>
      <w:r w:rsidR="0003763B">
        <w:rPr>
          <w:lang w:val="en-GB"/>
        </w:rPr>
        <w:fldChar w:fldCharType="begin">
          <w:fldData xml:space="preserve">PEVuZE5vdGU+PENpdGU+PEF1dGhvcj5DcmFuZTwvQXV0aG9yPjxZZWFyPjIwMTc8L1llYXI+PElE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</w:fldData>
        </w:fldChar>
      </w:r>
      <w:r w:rsidR="00260BE3">
        <w:rPr>
          <w:lang w:val="en-GB"/>
        </w:rPr>
        <w:instrText xml:space="preserve"> ADDIN EN.CITE </w:instrText>
      </w:r>
      <w:r w:rsidR="00260BE3">
        <w:rPr>
          <w:lang w:val="en-GB"/>
        </w:rPr>
        <w:fldChar w:fldCharType="begin">
          <w:fldData xml:space="preserve">PEVuZE5vdGU+PENpdGU+PEF1dGhvcj5DcmFuZTwvQXV0aG9yPjxZZWFyPjIwMTc8L1llYXI+PElE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</w:fldData>
        </w:fldChar>
      </w:r>
      <w:r w:rsidR="00260BE3">
        <w:rPr>
          <w:lang w:val="en-GB"/>
        </w:rPr>
        <w:instrText xml:space="preserve"> ADDIN EN.CITE.DATA </w:instrText>
      </w:r>
      <w:r w:rsidR="00260BE3">
        <w:rPr>
          <w:lang w:val="en-GB"/>
        </w:rPr>
      </w:r>
      <w:r w:rsidR="00260BE3">
        <w:rPr>
          <w:lang w:val="en-GB"/>
        </w:rPr>
        <w:fldChar w:fldCharType="end"/>
      </w:r>
      <w:r w:rsidR="0003763B">
        <w:rPr>
          <w:lang w:val="en-GB"/>
        </w:rPr>
      </w:r>
      <w:r w:rsidR="0003763B">
        <w:rPr>
          <w:lang w:val="en-GB"/>
        </w:rPr>
        <w:fldChar w:fldCharType="separate"/>
      </w:r>
      <w:r w:rsidR="00260BE3">
        <w:rPr>
          <w:noProof/>
          <w:lang w:val="en-GB"/>
        </w:rPr>
        <w:t>(Cornum et al., 2011; Crane &amp; Boga, 2017; Fletcher &amp; Sarkar, 2016; Precious &amp; Lindsay, 2019; Reivich, Seligman, &amp; McBride, 2011; Jason Williams et al., 2016)</w:t>
      </w:r>
      <w:r w:rsidR="0003763B">
        <w:rPr>
          <w:lang w:val="en-GB"/>
        </w:rPr>
        <w:fldChar w:fldCharType="end"/>
      </w:r>
      <w:r w:rsidR="0003763B">
        <w:rPr>
          <w:lang w:val="en-GB"/>
        </w:rPr>
        <w:t>.</w:t>
      </w:r>
    </w:p>
    <w:p w14:paraId="2D16BBBD" w14:textId="59BA7CF8" w:rsidR="00AB27BE" w:rsidRDefault="005336AF" w:rsidP="003217B1">
      <w:pPr>
        <w:jc w:val="both"/>
        <w:rPr>
          <w:lang w:val="en-GB"/>
        </w:rPr>
      </w:pPr>
      <w:r>
        <w:rPr>
          <w:lang w:val="en-GB"/>
        </w:rPr>
        <w:t>High performance environment</w:t>
      </w:r>
      <w:r w:rsidR="001209A6">
        <w:rPr>
          <w:lang w:val="en-GB"/>
        </w:rPr>
        <w:t>s</w:t>
      </w:r>
      <w:r w:rsidR="00A40A04">
        <w:rPr>
          <w:lang w:val="en-GB"/>
        </w:rPr>
        <w:t xml:space="preserve"> </w:t>
      </w:r>
      <w:r>
        <w:rPr>
          <w:lang w:val="en-GB"/>
        </w:rPr>
        <w:t xml:space="preserve">generate stressors </w:t>
      </w:r>
      <w:r w:rsidR="001209A6">
        <w:rPr>
          <w:lang w:val="en-GB"/>
        </w:rPr>
        <w:t>that</w:t>
      </w:r>
      <w:r>
        <w:rPr>
          <w:lang w:val="en-GB"/>
        </w:rPr>
        <w:t xml:space="preserve"> the athletes or soldiers </w:t>
      </w:r>
      <w:r w:rsidR="001209A6">
        <w:rPr>
          <w:lang w:val="en-GB"/>
        </w:rPr>
        <w:t>must</w:t>
      </w:r>
      <w:r>
        <w:rPr>
          <w:lang w:val="en-GB"/>
        </w:rPr>
        <w:t xml:space="preserve"> overcome. </w:t>
      </w:r>
      <w:r w:rsidR="001B0005">
        <w:rPr>
          <w:lang w:val="en-GB"/>
        </w:rPr>
        <w:t xml:space="preserve">Stressors have been defined as </w:t>
      </w:r>
      <w:r w:rsidR="00D35984">
        <w:rPr>
          <w:lang w:val="en-GB"/>
        </w:rPr>
        <w:t>the d</w:t>
      </w:r>
      <w:r w:rsidR="003B39CB">
        <w:rPr>
          <w:lang w:val="en-GB"/>
        </w:rPr>
        <w:t>isequilibrium between internal and external demands</w:t>
      </w:r>
      <w:r w:rsidR="00A673C1">
        <w:rPr>
          <w:lang w:val="en-GB"/>
        </w:rPr>
        <w:t xml:space="preserve"> </w:t>
      </w:r>
      <w:r w:rsidR="00A673C1">
        <w:rPr>
          <w:lang w:val="en-GB"/>
        </w:rPr>
        <w:fldChar w:fldCharType="begin"/>
      </w:r>
      <w:r w:rsidR="00A673C1">
        <w:rPr>
          <w:lang w:val="en-GB"/>
        </w:rPr>
        <w:instrText xml:space="preserve"> ADDIN EN.CITE &lt;EndNote&gt;&lt;Cite&gt;&lt;Author&gt;Cowden&lt;/Author&gt;&lt;Year&gt;2016&lt;/Year&gt;&lt;IDText&gt;Mental toughness in competitive tennis: relationships with resilience and stress&lt;/IDText&gt;&lt;DisplayText&gt;(Cowden, Meyer-Weitz, &amp;amp; Asante, 2016)&lt;/DisplayText&gt;&lt;record&gt;&lt;titles&gt;&lt;title&gt;Mental toughness in competitive tennis: relationships with resilience and stress&lt;/title&gt;&lt;secondary-title&gt;Frontiers in psychology&lt;/secondary-title&gt;&lt;/titles&gt;&lt;contributors&gt;&lt;authors&gt;&lt;author&gt;Cowden, Richard G.&lt;/author&gt;&lt;author&gt;Meyer-Weitz, Anna&lt;/author&gt;&lt;author&gt;Asante, Kwaku Oppong&lt;/author&gt;&lt;/authors&gt;&lt;/contributors&gt;&lt;added-date format="utc"&gt;1602773399&lt;/added-date&gt;&lt;ref-type name="Journal Article"&gt;17&lt;/ref-type&gt;&lt;dates&gt;&lt;year&gt;2016&lt;/year&gt;&lt;/dates&gt;&lt;rec-number&gt;163&lt;/rec-number&gt;&lt;last-updated-date format="utc"&gt;1602773466&lt;/last-updated-date&gt;&lt;volume&gt;7&lt;/volume&gt;&lt;num-vols&gt;320&lt;/num-vols&gt;&lt;/record&gt;&lt;/Cite&gt;&lt;/EndNote&gt;</w:instrText>
      </w:r>
      <w:r w:rsidR="00A673C1">
        <w:rPr>
          <w:lang w:val="en-GB"/>
        </w:rPr>
        <w:fldChar w:fldCharType="separate"/>
      </w:r>
      <w:r w:rsidR="00A673C1">
        <w:rPr>
          <w:noProof/>
          <w:lang w:val="en-GB"/>
        </w:rPr>
        <w:t>(Cowden, Meyer-Weitz, &amp; Asante, 2016)</w:t>
      </w:r>
      <w:r w:rsidR="00A673C1">
        <w:rPr>
          <w:lang w:val="en-GB"/>
        </w:rPr>
        <w:fldChar w:fldCharType="end"/>
      </w:r>
      <w:r w:rsidR="003B39CB">
        <w:rPr>
          <w:lang w:val="en-GB"/>
        </w:rPr>
        <w:t xml:space="preserve">. </w:t>
      </w:r>
      <w:r w:rsidR="00255303">
        <w:rPr>
          <w:lang w:val="en-GB"/>
        </w:rPr>
        <w:t>Mental resilience training (MRT) aims to build MR and overcome stressors.</w:t>
      </w:r>
      <w:r w:rsidR="008727FA">
        <w:rPr>
          <w:lang w:val="en-GB"/>
        </w:rPr>
        <w:t xml:space="preserve"> </w:t>
      </w:r>
      <w:r w:rsidR="00AB27BE">
        <w:rPr>
          <w:lang w:val="en-GB"/>
        </w:rPr>
        <w:t>Mental resilience training</w:t>
      </w:r>
      <w:r w:rsidR="00AC7034">
        <w:rPr>
          <w:lang w:val="en-GB"/>
        </w:rPr>
        <w:t xml:space="preserve"> (MRT)</w:t>
      </w:r>
      <w:r w:rsidR="00AB27BE">
        <w:rPr>
          <w:lang w:val="en-GB"/>
        </w:rPr>
        <w:t xml:space="preserve"> in a PTI capability is the deliberate development of an individual’s psychological capability in order to overcome, adapt, persist and recover in the face of demanding physical effort. </w:t>
      </w:r>
    </w:p>
    <w:p w14:paraId="00126555" w14:textId="37E07CC0" w:rsidR="002E6FB9" w:rsidRDefault="00662AC8" w:rsidP="003217B1">
      <w:pPr>
        <w:jc w:val="both"/>
        <w:rPr>
          <w:lang w:val="en-GB"/>
        </w:rPr>
      </w:pPr>
      <w:r>
        <w:rPr>
          <w:lang w:val="en-GB"/>
        </w:rPr>
        <w:lastRenderedPageBreak/>
        <w:t xml:space="preserve">MR is considered to be a dynamic and multifactorial process that occurs </w:t>
      </w:r>
      <w:r w:rsidR="00560C97">
        <w:rPr>
          <w:lang w:val="en-GB"/>
        </w:rPr>
        <w:t xml:space="preserve">and grows over time </w:t>
      </w:r>
      <w:r w:rsidR="00111DD7">
        <w:rPr>
          <w:lang w:val="en-GB"/>
        </w:rPr>
        <w:fldChar w:fldCharType="begin"/>
      </w:r>
      <w:r w:rsidR="00111DD7">
        <w:rPr>
          <w:lang w:val="en-GB"/>
        </w:rPr>
        <w:instrText xml:space="preserve"> ADDIN EN.CITE &lt;EndNote&gt;&lt;Cite&gt;&lt;Author&gt;Luthar&lt;/Author&gt;&lt;Year&gt;2000&lt;/Year&gt;&lt;IDText&gt;The construct of resilience: a critical evaluation and guidelines for future work&lt;/IDText&gt;&lt;DisplayText&gt;(Luthar &amp;amp; Cicchetti, 2000)&lt;/DisplayText&gt;&lt;record&gt;&lt;titles&gt;&lt;title&gt;The construct of resilience: a critical evaluation and guidelines for future work&lt;/title&gt;&lt;secondary-title&gt;Child development&lt;/secondary-title&gt;&lt;/titles&gt;&lt;pages&gt;543-562&lt;/pages&gt;&lt;number&gt;3&lt;/number&gt;&lt;contributors&gt;&lt;authors&gt;&lt;author&gt;Luthar, Suniya S.&lt;/author&gt;&lt;author&gt;Cicchetti, Dante&lt;/author&gt;&lt;/authors&gt;&lt;/contributors&gt;&lt;added-date format="utc"&gt;1602758614&lt;/added-date&gt;&lt;ref-type name="Journal Article"&gt;17&lt;/ref-type&gt;&lt;dates&gt;&lt;year&gt;2000&lt;/year&gt;&lt;/dates&gt;&lt;rec-number&gt;161&lt;/rec-number&gt;&lt;last-updated-date format="utc"&gt;1602758812&lt;/last-updated-date&gt;&lt;volume&gt;71&lt;/volume&gt;&lt;/record&gt;&lt;/Cite&gt;&lt;/EndNote&gt;</w:instrText>
      </w:r>
      <w:r w:rsidR="00111DD7">
        <w:rPr>
          <w:lang w:val="en-GB"/>
        </w:rPr>
        <w:fldChar w:fldCharType="separate"/>
      </w:r>
      <w:r w:rsidR="00111DD7">
        <w:rPr>
          <w:noProof/>
          <w:lang w:val="en-GB"/>
        </w:rPr>
        <w:t>(Luthar &amp; Cicchetti, 2000)</w:t>
      </w:r>
      <w:r w:rsidR="00111DD7">
        <w:rPr>
          <w:lang w:val="en-GB"/>
        </w:rPr>
        <w:fldChar w:fldCharType="end"/>
      </w:r>
      <w:r w:rsidR="00560C97">
        <w:rPr>
          <w:lang w:val="en-GB"/>
        </w:rPr>
        <w:t>.</w:t>
      </w:r>
      <w:r w:rsidR="00290603" w:rsidRPr="00290603">
        <w:rPr>
          <w:lang w:val="en-GB"/>
        </w:rPr>
        <w:t xml:space="preserve"> </w:t>
      </w:r>
      <w:r w:rsidR="00290603">
        <w:rPr>
          <w:lang w:val="en-GB"/>
        </w:rPr>
        <w:t xml:space="preserve">This study is looking at how mental resilience can be taught in the </w:t>
      </w:r>
      <w:r w:rsidR="00CA6BA5">
        <w:rPr>
          <w:lang w:val="en-GB"/>
        </w:rPr>
        <w:t>corps.</w:t>
      </w:r>
    </w:p>
    <w:p w14:paraId="3A1E9F00" w14:textId="77777777" w:rsidR="0059263F" w:rsidRPr="0059263F" w:rsidRDefault="0059263F" w:rsidP="003217B1">
      <w:pPr>
        <w:jc w:val="both"/>
        <w:rPr>
          <w:rStyle w:val="Heading1Char"/>
          <w:rFonts w:asciiTheme="minorHAnsi" w:eastAsiaTheme="minorEastAsia" w:hAnsiTheme="minorHAnsi" w:cstheme="minorBidi"/>
          <w:color w:val="auto"/>
          <w:sz w:val="22"/>
          <w:szCs w:val="22"/>
          <w:lang w:val="en-GB"/>
        </w:rPr>
      </w:pPr>
    </w:p>
    <w:p w14:paraId="587A9CAA" w14:textId="1858C11D" w:rsidR="00834F81" w:rsidRPr="00E874B8" w:rsidRDefault="00B5778D" w:rsidP="003217B1">
      <w:pPr>
        <w:jc w:val="both"/>
        <w:rPr>
          <w:lang w:val="en-GB"/>
        </w:rPr>
      </w:pPr>
      <w:bookmarkStart w:id="4" w:name="_Toc56003236"/>
      <w:r>
        <w:rPr>
          <w:rStyle w:val="Heading1Char"/>
          <w:lang w:val="en-GB"/>
        </w:rPr>
        <w:t xml:space="preserve">2.0 </w:t>
      </w:r>
      <w:r w:rsidR="001A7273">
        <w:rPr>
          <w:rStyle w:val="Heading1Char"/>
          <w:lang w:val="en-GB"/>
        </w:rPr>
        <w:t>Mental Resilience Training</w:t>
      </w:r>
      <w:r w:rsidR="00473E8E">
        <w:rPr>
          <w:rStyle w:val="Heading1Char"/>
          <w:lang w:val="en-GB"/>
        </w:rPr>
        <w:t xml:space="preserve"> for athletes</w:t>
      </w:r>
      <w:bookmarkEnd w:id="4"/>
    </w:p>
    <w:p w14:paraId="4566EE5F" w14:textId="6D00987B" w:rsidR="00CD1F04" w:rsidRPr="00834F81" w:rsidRDefault="00B5778D" w:rsidP="003217B1">
      <w:pPr>
        <w:pStyle w:val="Heading2"/>
        <w:jc w:val="both"/>
        <w:rPr>
          <w:lang w:val="en-GB"/>
        </w:rPr>
      </w:pPr>
      <w:bookmarkStart w:id="5" w:name="_Toc56003237"/>
      <w:r>
        <w:rPr>
          <w:lang w:val="en-GB"/>
        </w:rPr>
        <w:t xml:space="preserve">2.1 </w:t>
      </w:r>
      <w:r w:rsidR="00CD1F04">
        <w:rPr>
          <w:lang w:val="en-GB"/>
        </w:rPr>
        <w:t>Challenge mindset and metacognition:</w:t>
      </w:r>
      <w:bookmarkEnd w:id="5"/>
    </w:p>
    <w:p w14:paraId="70F6B87E" w14:textId="4DFBBDA3" w:rsidR="00792582" w:rsidRDefault="00A7569A" w:rsidP="003217B1">
      <w:pPr>
        <w:jc w:val="both"/>
        <w:rPr>
          <w:lang w:val="en-GB"/>
        </w:rPr>
      </w:pPr>
      <w:r>
        <w:rPr>
          <w:lang w:val="en-GB"/>
        </w:rPr>
        <w:t xml:space="preserve">Successful athletes are not only strong physically, but they are strong mentally. </w:t>
      </w:r>
      <w:r w:rsidR="00554DAB">
        <w:rPr>
          <w:lang w:val="en-GB"/>
        </w:rPr>
        <w:t xml:space="preserve">A study showed that Olympic athletes viewed stressors as opportunities to develop a </w:t>
      </w:r>
      <w:r w:rsidR="00554DAB" w:rsidRPr="005872E1">
        <w:rPr>
          <w:lang w:val="en-GB"/>
        </w:rPr>
        <w:t>psychological and competitive edge over their peers and opposition</w:t>
      </w:r>
      <w:r w:rsidR="00D31947" w:rsidRPr="005872E1">
        <w:rPr>
          <w:lang w:val="en-GB"/>
        </w:rPr>
        <w:t xml:space="preserve"> </w:t>
      </w:r>
      <w:r w:rsidR="00D31947" w:rsidRPr="005872E1">
        <w:rPr>
          <w:lang w:val="en-GB"/>
        </w:rPr>
        <w:fldChar w:fldCharType="begin"/>
      </w:r>
      <w:r w:rsidR="00D31947" w:rsidRPr="005872E1">
        <w:rPr>
          <w:lang w:val="en-GB"/>
        </w:rPr>
        <w:instrText xml:space="preserve"> ADDIN EN.CITE &lt;EndNote&gt;&lt;Cite&gt;&lt;Author&gt;Fletcher&lt;/Author&gt;&lt;Year&gt;2012&lt;/Year&gt;&lt;IDText&gt;A grounded theory of psychological resilience in Olympic champions&lt;/IDText&gt;&lt;DisplayText&gt;(Fletcher &amp;amp; Sarkar, 2012)&lt;/DisplayText&gt;&lt;record&gt;&lt;titles&gt;&lt;title&gt;A grounded theory of psychological resilience in Olympic champions&lt;/title&gt;&lt;secondary-title&gt;Psychology of Sport and Exercise&lt;/secondary-title&gt;&lt;/titles&gt;&lt;pages&gt;669-678&lt;/pages&gt;&lt;contributors&gt;&lt;authors&gt;&lt;author&gt;Fletcher, David&lt;/author&gt;&lt;author&gt;Sarkar, Mustafa&lt;/author&gt;&lt;/authors&gt;&lt;/contributors&gt;&lt;added-date format="utc"&gt;1602581422&lt;/added-date&gt;&lt;ref-type name="Journal Article"&gt;17&lt;/ref-type&gt;&lt;dates&gt;&lt;year&gt;2012&lt;/year&gt;&lt;/dates&gt;&lt;rec-number&gt;153&lt;/rec-number&gt;&lt;last-updated-date format="utc"&gt;1602581614&lt;/last-updated-date&gt;&lt;volume&gt;13&lt;/volume&gt;&lt;/record&gt;&lt;/Cite&gt;&lt;/EndNote&gt;</w:instrText>
      </w:r>
      <w:r w:rsidR="00D31947" w:rsidRPr="005872E1">
        <w:rPr>
          <w:lang w:val="en-GB"/>
        </w:rPr>
        <w:fldChar w:fldCharType="separate"/>
      </w:r>
      <w:r w:rsidR="00D31947" w:rsidRPr="005872E1">
        <w:rPr>
          <w:noProof/>
          <w:lang w:val="en-GB"/>
        </w:rPr>
        <w:t>(Fletcher &amp; Sarkar, 2012)</w:t>
      </w:r>
      <w:r w:rsidR="00D31947" w:rsidRPr="005872E1">
        <w:rPr>
          <w:lang w:val="en-GB"/>
        </w:rPr>
        <w:fldChar w:fldCharType="end"/>
      </w:r>
      <w:r w:rsidR="00554DAB" w:rsidRPr="005872E1">
        <w:rPr>
          <w:lang w:val="en-GB"/>
        </w:rPr>
        <w:t xml:space="preserve">. </w:t>
      </w:r>
      <w:r w:rsidR="00965A68" w:rsidRPr="005872E1">
        <w:rPr>
          <w:lang w:val="en-GB"/>
        </w:rPr>
        <w:t>Competition losses</w:t>
      </w:r>
      <w:r w:rsidR="00994102">
        <w:rPr>
          <w:lang w:val="en-GB"/>
        </w:rPr>
        <w:t xml:space="preserve"> and omission from</w:t>
      </w:r>
      <w:r w:rsidR="00965A68" w:rsidRPr="005872E1">
        <w:rPr>
          <w:lang w:val="en-GB"/>
        </w:rPr>
        <w:t xml:space="preserve"> major competitions were seen as </w:t>
      </w:r>
      <w:r w:rsidR="0036779F" w:rsidRPr="005872E1">
        <w:rPr>
          <w:lang w:val="en-GB"/>
        </w:rPr>
        <w:t>learning opportunities for</w:t>
      </w:r>
      <w:r w:rsidR="0036779F">
        <w:rPr>
          <w:lang w:val="en-GB"/>
        </w:rPr>
        <w:t xml:space="preserve"> subsequent performances by elite athletes.</w:t>
      </w:r>
      <w:r w:rsidR="00792582">
        <w:rPr>
          <w:lang w:val="en-GB"/>
        </w:rPr>
        <w:t xml:space="preserve"> </w:t>
      </w:r>
    </w:p>
    <w:p w14:paraId="67B1C55E" w14:textId="46E01A67" w:rsidR="00C44739" w:rsidRDefault="00855880" w:rsidP="003217B1">
      <w:pPr>
        <w:jc w:val="both"/>
        <w:rPr>
          <w:lang w:val="en-GB"/>
        </w:rPr>
      </w:pPr>
      <w:r>
        <w:rPr>
          <w:lang w:val="en-GB"/>
        </w:rPr>
        <w:t xml:space="preserve">The relationship between psychological resilience and optimal sport performance </w:t>
      </w:r>
      <w:r w:rsidR="00C343C4">
        <w:rPr>
          <w:lang w:val="en-GB"/>
        </w:rPr>
        <w:t xml:space="preserve">is </w:t>
      </w:r>
      <w:r w:rsidR="00634780">
        <w:rPr>
          <w:lang w:val="en-GB"/>
        </w:rPr>
        <w:t>crucially</w:t>
      </w:r>
      <w:r w:rsidR="00C343C4">
        <w:rPr>
          <w:lang w:val="en-GB"/>
        </w:rPr>
        <w:t xml:space="preserve"> impacted </w:t>
      </w:r>
      <w:r w:rsidR="005A4CDB">
        <w:rPr>
          <w:lang w:val="en-GB"/>
        </w:rPr>
        <w:t xml:space="preserve">by </w:t>
      </w:r>
      <w:r w:rsidR="00496301">
        <w:rPr>
          <w:lang w:val="en-GB"/>
        </w:rPr>
        <w:t xml:space="preserve">athletes’ appraisals. Whether they see </w:t>
      </w:r>
      <w:r w:rsidR="00A524F4">
        <w:rPr>
          <w:lang w:val="en-GB"/>
        </w:rPr>
        <w:t xml:space="preserve">an </w:t>
      </w:r>
      <w:r w:rsidR="00496301">
        <w:rPr>
          <w:lang w:val="en-GB"/>
        </w:rPr>
        <w:t>appraisal as a challenge or a threat will determine how resilient they are</w:t>
      </w:r>
      <w:r w:rsidR="005A4CDB">
        <w:rPr>
          <w:lang w:val="en-GB"/>
        </w:rPr>
        <w:t>,</w:t>
      </w:r>
      <w:r w:rsidR="003578DD">
        <w:rPr>
          <w:lang w:val="en-GB"/>
        </w:rPr>
        <w:t xml:space="preserve"> </w:t>
      </w:r>
      <w:r w:rsidR="001F56F9">
        <w:rPr>
          <w:lang w:val="en-GB"/>
        </w:rPr>
        <w:t xml:space="preserve">and </w:t>
      </w:r>
      <w:r w:rsidR="003578DD">
        <w:rPr>
          <w:lang w:val="en-GB"/>
        </w:rPr>
        <w:t xml:space="preserve">thus </w:t>
      </w:r>
      <w:r w:rsidR="001F56F9">
        <w:rPr>
          <w:lang w:val="en-GB"/>
        </w:rPr>
        <w:t>how successful they are</w:t>
      </w:r>
      <w:r w:rsidR="00496301">
        <w:rPr>
          <w:lang w:val="en-GB"/>
        </w:rPr>
        <w:t xml:space="preserve"> </w:t>
      </w:r>
      <w:r w:rsidR="00496301">
        <w:rPr>
          <w:lang w:val="en-GB"/>
        </w:rPr>
        <w:fldChar w:fldCharType="begin"/>
      </w:r>
      <w:r w:rsidR="00496301">
        <w:rPr>
          <w:lang w:val="en-GB"/>
        </w:rPr>
        <w:instrText xml:space="preserve"> ADDIN EN.CITE &lt;EndNote&gt;&lt;Cite&gt;&lt;Author&gt;Fletcher&lt;/Author&gt;&lt;Year&gt;2016&lt;/Year&gt;&lt;IDText&gt;Mental fortitude training: An evidence-based approach to developing psychological resilience for sustained success&lt;/IDText&gt;&lt;DisplayText&gt;(Fletcher &amp;amp; Sarkar, 2016)&lt;/DisplayText&gt;&lt;record&gt;&lt;dates&gt;&lt;pub-dates&gt;&lt;date&gt;2016&lt;/date&gt;&lt;/pub-dates&gt;&lt;year&gt;2016&lt;/year&gt;&lt;/dates&gt;&lt;urls&gt;&lt;related-urls&gt;&lt;/related-urls&gt;&lt;/urls&gt;&lt;isbn&gt;2152-0704&lt;/isbn&gt;&lt;titles&gt;&lt;title&gt;Mental fortitude training: An evidence-based approach to developing psychological resilience for sustained success&lt;/title&gt;&lt;secondary-title&gt;Journal of Sport Psychology in Action&lt;/secondary-title&gt;&lt;/titles&gt;&lt;pages&gt;135-157&lt;/pages&gt;&lt;number&gt;3&lt;/number&gt;&lt;contributors&gt;&lt;authors&gt;&lt;author&gt;Fletcher, David&lt;/author&gt;&lt;author&gt;Sarkar, Mustafa&lt;/author&gt;&lt;/authors&gt;&lt;/contributors&gt;&lt;added-date format="utc"&gt;1601976868&lt;/added-date&gt;&lt;ref-type name="Journal Article"&gt;17&lt;/ref-type&gt;&lt;rec-number&gt;143&lt;/rec-number&gt;&lt;last-updated-date format="utc"&gt;1602513649&lt;/last-updated-date&gt;&lt;accession-num&gt;WOS:000411377500002&lt;/accession-num&gt;&lt;electronic-resource-num&gt;10.1080/21520704.2016.1255496&lt;/electronic-resource-num&gt;&lt;volume&gt;7&lt;/volume&gt;&lt;/record&gt;&lt;/Cite&gt;&lt;/EndNote&gt;</w:instrText>
      </w:r>
      <w:r w:rsidR="00496301">
        <w:rPr>
          <w:lang w:val="en-GB"/>
        </w:rPr>
        <w:fldChar w:fldCharType="separate"/>
      </w:r>
      <w:r w:rsidR="00496301">
        <w:rPr>
          <w:noProof/>
          <w:lang w:val="en-GB"/>
        </w:rPr>
        <w:t>(Fletcher &amp; Sarkar, 2016)</w:t>
      </w:r>
      <w:r w:rsidR="00496301">
        <w:rPr>
          <w:lang w:val="en-GB"/>
        </w:rPr>
        <w:fldChar w:fldCharType="end"/>
      </w:r>
      <w:r w:rsidR="00496301">
        <w:rPr>
          <w:lang w:val="en-GB"/>
        </w:rPr>
        <w:t xml:space="preserve">. </w:t>
      </w:r>
      <w:r w:rsidR="00CE0594">
        <w:rPr>
          <w:lang w:val="en-GB"/>
        </w:rPr>
        <w:t>Olympic athletes</w:t>
      </w:r>
      <w:r w:rsidR="00E40D11">
        <w:rPr>
          <w:lang w:val="en-GB"/>
        </w:rPr>
        <w:t xml:space="preserve"> ha</w:t>
      </w:r>
      <w:r w:rsidR="00A524F4">
        <w:rPr>
          <w:lang w:val="en-GB"/>
        </w:rPr>
        <w:t>ve</w:t>
      </w:r>
      <w:r w:rsidR="00E40D11">
        <w:rPr>
          <w:lang w:val="en-GB"/>
        </w:rPr>
        <w:t xml:space="preserve"> not only a challenge mindset, but </w:t>
      </w:r>
      <w:r w:rsidR="00FF1FC5">
        <w:rPr>
          <w:lang w:val="en-GB"/>
        </w:rPr>
        <w:t xml:space="preserve">they also use metacognition. </w:t>
      </w:r>
      <w:r w:rsidR="006A3464">
        <w:rPr>
          <w:lang w:val="en-GB"/>
        </w:rPr>
        <w:t xml:space="preserve">This means that they recognise they </w:t>
      </w:r>
      <w:r w:rsidR="00A524F4">
        <w:rPr>
          <w:lang w:val="en-GB"/>
        </w:rPr>
        <w:t>a</w:t>
      </w:r>
      <w:r w:rsidR="006A3464">
        <w:rPr>
          <w:lang w:val="en-GB"/>
        </w:rPr>
        <w:t>re having negative thoughts and turn them</w:t>
      </w:r>
      <w:r w:rsidR="00D6022F">
        <w:rPr>
          <w:lang w:val="en-GB"/>
        </w:rPr>
        <w:t xml:space="preserve"> into positive thoughts. Metacognition describes the knowledge and control an individual has over their thoughts </w:t>
      </w:r>
      <w:r w:rsidR="00D6022F">
        <w:rPr>
          <w:lang w:val="en-GB"/>
        </w:rPr>
        <w:fldChar w:fldCharType="begin"/>
      </w:r>
      <w:r w:rsidR="00D6022F">
        <w:rPr>
          <w:lang w:val="en-GB"/>
        </w:rPr>
        <w:instrText xml:space="preserve"> ADDIN EN.CITE &lt;EndNote&gt;&lt;Cite&gt;&lt;Author&gt;Flavell&lt;/Author&gt;&lt;Year&gt;1979&lt;/Year&gt;&lt;IDText&gt;Meta-cognition and cognitive monitoring: a new area of cognitive-developmental inquiry&lt;/IDText&gt;&lt;DisplayText&gt;(Flavell, 1979)&lt;/DisplayText&gt;&lt;record&gt;&lt;titles&gt;&lt;title&gt;Meta-cognition and cognitive monitoring: a new area of cognitive-developmental inquiry&lt;/title&gt;&lt;secondary-title&gt;American psychologist&lt;/secondary-title&gt;&lt;/titles&gt;&lt;pages&gt;906-911&lt;/pages&gt;&lt;number&gt;10&lt;/number&gt;&lt;contributors&gt;&lt;authors&gt;&lt;author&gt;Flavell, John&lt;/author&gt;&lt;/authors&gt;&lt;/contributors&gt;&lt;added-date format="utc"&gt;1602583773&lt;/added-date&gt;&lt;ref-type name="Journal Article"&gt;17&lt;/ref-type&gt;&lt;dates&gt;&lt;year&gt;1979&lt;/year&gt;&lt;/dates&gt;&lt;rec-number&gt;154&lt;/rec-number&gt;&lt;last-updated-date format="utc"&gt;1602583856&lt;/last-updated-date&gt;&lt;volume&gt;34&lt;/volume&gt;&lt;/record&gt;&lt;/Cite&gt;&lt;/EndNote&gt;</w:instrText>
      </w:r>
      <w:r w:rsidR="00D6022F">
        <w:rPr>
          <w:lang w:val="en-GB"/>
        </w:rPr>
        <w:fldChar w:fldCharType="separate"/>
      </w:r>
      <w:r w:rsidR="00D6022F">
        <w:rPr>
          <w:noProof/>
          <w:lang w:val="en-GB"/>
        </w:rPr>
        <w:t>(Flavell, 1979)</w:t>
      </w:r>
      <w:r w:rsidR="00D6022F">
        <w:rPr>
          <w:lang w:val="en-GB"/>
        </w:rPr>
        <w:fldChar w:fldCharType="end"/>
      </w:r>
      <w:r w:rsidR="00D6022F">
        <w:rPr>
          <w:lang w:val="en-GB"/>
        </w:rPr>
        <w:t xml:space="preserve">. </w:t>
      </w:r>
    </w:p>
    <w:p w14:paraId="135D6546" w14:textId="4D7EFAAD" w:rsidR="00767216" w:rsidRDefault="00767216" w:rsidP="003217B1">
      <w:pPr>
        <w:jc w:val="both"/>
        <w:rPr>
          <w:lang w:val="en-GB"/>
        </w:rPr>
      </w:pPr>
      <w:r w:rsidRPr="00D35AD7">
        <w:rPr>
          <w:lang w:val="en-GB"/>
        </w:rPr>
        <w:t xml:space="preserve">Too much control over one’s thoughts can be </w:t>
      </w:r>
      <w:r w:rsidR="00967F1E" w:rsidRPr="00D35AD7">
        <w:rPr>
          <w:lang w:val="en-GB"/>
        </w:rPr>
        <w:t>negative;</w:t>
      </w:r>
      <w:r w:rsidRPr="00D35AD7">
        <w:rPr>
          <w:lang w:val="en-GB"/>
        </w:rPr>
        <w:t xml:space="preserve"> it can lead to a lack of emotional </w:t>
      </w:r>
      <w:r w:rsidR="002851FE" w:rsidRPr="00D35AD7">
        <w:rPr>
          <w:lang w:val="en-GB"/>
        </w:rPr>
        <w:t>display</w:t>
      </w:r>
      <w:r w:rsidR="00E776FA" w:rsidRPr="00D35AD7">
        <w:rPr>
          <w:lang w:val="en-GB"/>
        </w:rPr>
        <w:t xml:space="preserve"> which will in turn lead to mental wellbeing issues</w:t>
      </w:r>
      <w:r w:rsidR="00D35AD7" w:rsidRPr="00D35AD7">
        <w:rPr>
          <w:lang w:val="en-GB"/>
        </w:rPr>
        <w:t xml:space="preserve"> </w:t>
      </w:r>
      <w:r w:rsidR="00D35AD7" w:rsidRPr="00D35AD7">
        <w:rPr>
          <w:lang w:val="en-GB"/>
        </w:rPr>
        <w:fldChar w:fldCharType="begin"/>
      </w:r>
      <w:r w:rsidR="00D35AD7" w:rsidRPr="00D35AD7">
        <w:rPr>
          <w:lang w:val="en-GB"/>
        </w:rPr>
        <w:instrText xml:space="preserve"> ADDIN EN.CITE &lt;EndNote&gt;&lt;Cite&gt;&lt;Author&gt;Watkins&lt;/Author&gt;&lt;Year&gt;2008&lt;/Year&gt;&lt;IDText&gt;Constructive and unconstructive repetitive thought&lt;/IDText&gt;&lt;DisplayText&gt;(Watkins, 2008)&lt;/DisplayText&gt;&lt;record&gt;&lt;titles&gt;&lt;title&gt;Constructive and unconstructive repetitive thought&lt;/title&gt;&lt;secondary-title&gt;Psychological bulletin&lt;/secondary-title&gt;&lt;/titles&gt;&lt;pages&gt;163-206&lt;/pages&gt;&lt;number&gt;2&lt;/number&gt;&lt;contributors&gt;&lt;authors&gt;&lt;author&gt;Watkins, Edward R.&lt;/author&gt;&lt;/authors&gt;&lt;/contributors&gt;&lt;added-date format="utc"&gt;1604063669&lt;/added-date&gt;&lt;ref-type name="Journal Article"&gt;17&lt;/ref-type&gt;&lt;dates&gt;&lt;year&gt;2008&lt;/year&gt;&lt;/dates&gt;&lt;rec-number&gt;181&lt;/rec-number&gt;&lt;last-updated-date format="utc"&gt;1604063723&lt;/last-updated-date&gt;&lt;volume&gt;134&lt;/volume&gt;&lt;/record&gt;&lt;/Cite&gt;&lt;/EndNote&gt;</w:instrText>
      </w:r>
      <w:r w:rsidR="00D35AD7" w:rsidRPr="00D35AD7">
        <w:rPr>
          <w:lang w:val="en-GB"/>
        </w:rPr>
        <w:fldChar w:fldCharType="separate"/>
      </w:r>
      <w:r w:rsidR="00D35AD7" w:rsidRPr="00D35AD7">
        <w:rPr>
          <w:noProof/>
          <w:lang w:val="en-GB"/>
        </w:rPr>
        <w:t>(Watkins, 2008)</w:t>
      </w:r>
      <w:r w:rsidR="00D35AD7" w:rsidRPr="00D35AD7">
        <w:rPr>
          <w:lang w:val="en-GB"/>
        </w:rPr>
        <w:fldChar w:fldCharType="end"/>
      </w:r>
      <w:r w:rsidR="00E776FA" w:rsidRPr="00D35AD7">
        <w:rPr>
          <w:lang w:val="en-GB"/>
        </w:rPr>
        <w:t>.</w:t>
      </w:r>
      <w:r w:rsidR="00E776FA">
        <w:rPr>
          <w:lang w:val="en-GB"/>
        </w:rPr>
        <w:t xml:space="preserve"> </w:t>
      </w:r>
    </w:p>
    <w:p w14:paraId="0EDAFB75" w14:textId="4A45FBCB" w:rsidR="0057119E" w:rsidRDefault="00B5778D" w:rsidP="003217B1">
      <w:pPr>
        <w:pStyle w:val="Heading2"/>
        <w:jc w:val="both"/>
        <w:rPr>
          <w:lang w:val="en-GB"/>
        </w:rPr>
      </w:pPr>
      <w:bookmarkStart w:id="6" w:name="_Toc56003238"/>
      <w:r>
        <w:rPr>
          <w:lang w:val="en-GB"/>
        </w:rPr>
        <w:t xml:space="preserve">2.2 </w:t>
      </w:r>
      <w:r w:rsidR="00834F81">
        <w:rPr>
          <w:lang w:val="en-GB"/>
        </w:rPr>
        <w:t>Motivation</w:t>
      </w:r>
      <w:bookmarkEnd w:id="6"/>
      <w:r w:rsidR="00834F81">
        <w:rPr>
          <w:lang w:val="en-GB"/>
        </w:rPr>
        <w:t xml:space="preserve"> </w:t>
      </w:r>
    </w:p>
    <w:p w14:paraId="7CE22135" w14:textId="07EBD7FA" w:rsidR="00E86B73" w:rsidRDefault="00E86B73" w:rsidP="003217B1">
      <w:pPr>
        <w:jc w:val="both"/>
        <w:rPr>
          <w:lang w:val="en-GB"/>
        </w:rPr>
      </w:pPr>
      <w:r>
        <w:rPr>
          <w:lang w:val="en-GB"/>
        </w:rPr>
        <w:t xml:space="preserve">Motivation has been found to be an important determinant of MR. </w:t>
      </w:r>
      <w:r w:rsidR="00333E90">
        <w:rPr>
          <w:lang w:val="en-GB"/>
        </w:rPr>
        <w:t xml:space="preserve">High levels of motivation is reported to be a required psychological attribute to elite performance </w:t>
      </w:r>
      <w:r w:rsidR="00333E90">
        <w:rPr>
          <w:lang w:val="en-GB"/>
        </w:rPr>
        <w:fldChar w:fldCharType="begin"/>
      </w:r>
      <w:r w:rsidR="00333E90">
        <w:rPr>
          <w:lang w:val="en-GB"/>
        </w:rPr>
        <w:instrText xml:space="preserve"> ADDIN EN.CITE &lt;EndNote&gt;&lt;Cite&gt;&lt;Author&gt;Sarkar&lt;/Author&gt;&lt;Year&gt;2014&lt;/Year&gt;&lt;IDText&gt;Psychological resilience in sport performers: a review of stressors and protective factors&lt;/IDText&gt;&lt;DisplayText&gt;(Sarkar &amp;amp; Fletcher, 2014)&lt;/DisplayText&gt;&lt;record&gt;&lt;titles&gt;&lt;title&gt;Psychological resilience in sport performers: a review of stressors and protective factors&lt;/title&gt;&lt;secondary-title&gt;Journal of sport science&lt;/secondary-title&gt;&lt;/titles&gt;&lt;pages&gt;419-434&lt;/pages&gt;&lt;contributors&gt;&lt;authors&gt;&lt;author&gt;Sarkar, Mustafa&lt;/author&gt;&lt;author&gt;Fletcher, David&lt;/author&gt;&lt;/authors&gt;&lt;/contributors&gt;&lt;added-date format="utc"&gt;1602685275&lt;/added-date&gt;&lt;ref-type name="Journal Article"&gt;17&lt;/ref-type&gt;&lt;dates&gt;&lt;year&gt;2014&lt;/year&gt;&lt;/dates&gt;&lt;rec-number&gt;159&lt;/rec-number&gt;&lt;last-updated-date format="utc"&gt;1602685660&lt;/last-updated-date&gt;&lt;volume&gt;32&lt;/volume&gt;&lt;/record&gt;&lt;/Cite&gt;&lt;/EndNote&gt;</w:instrText>
      </w:r>
      <w:r w:rsidR="00333E90">
        <w:rPr>
          <w:lang w:val="en-GB"/>
        </w:rPr>
        <w:fldChar w:fldCharType="separate"/>
      </w:r>
      <w:r w:rsidR="00333E90">
        <w:rPr>
          <w:noProof/>
          <w:lang w:val="en-GB"/>
        </w:rPr>
        <w:t>(Sarkar &amp; Fletcher, 2014)</w:t>
      </w:r>
      <w:r w:rsidR="00333E90">
        <w:rPr>
          <w:lang w:val="en-GB"/>
        </w:rPr>
        <w:fldChar w:fldCharType="end"/>
      </w:r>
      <w:r w:rsidR="00333E90">
        <w:rPr>
          <w:lang w:val="en-GB"/>
        </w:rPr>
        <w:t>.</w:t>
      </w:r>
      <w:r w:rsidR="00DC7C65">
        <w:rPr>
          <w:lang w:val="en-GB"/>
        </w:rPr>
        <w:t xml:space="preserve"> </w:t>
      </w:r>
      <w:r w:rsidR="00112AD0">
        <w:rPr>
          <w:lang w:val="en-GB"/>
        </w:rPr>
        <w:t>There are multiple theories such as the Achievement Goal Theory (AGT) and the Self-Determination Theory (SDT)</w:t>
      </w:r>
      <w:r w:rsidR="00873E6E">
        <w:rPr>
          <w:lang w:val="en-GB"/>
        </w:rPr>
        <w:t xml:space="preserve"> </w:t>
      </w:r>
      <w:r w:rsidR="001C76B2">
        <w:rPr>
          <w:lang w:val="en-GB"/>
        </w:rPr>
        <w:t>tha</w:t>
      </w:r>
      <w:r w:rsidR="00D54F04">
        <w:rPr>
          <w:lang w:val="en-GB"/>
        </w:rPr>
        <w:t xml:space="preserve">t are founded around motivation (see </w:t>
      </w:r>
      <w:r w:rsidR="00E73402">
        <w:rPr>
          <w:lang w:val="en-GB"/>
        </w:rPr>
        <w:t xml:space="preserve">6.2.1). </w:t>
      </w:r>
      <w:r w:rsidR="00053179">
        <w:rPr>
          <w:lang w:val="en-GB"/>
        </w:rPr>
        <w:t>Motivation is a very important aspect of performance,</w:t>
      </w:r>
      <w:r w:rsidR="00F75470">
        <w:rPr>
          <w:lang w:val="en-GB"/>
        </w:rPr>
        <w:t xml:space="preserve"> it is needed for an athlete to be successful </w:t>
      </w:r>
      <w:r w:rsidR="0064520E">
        <w:rPr>
          <w:lang w:val="en-GB"/>
        </w:rPr>
        <w:fldChar w:fldCharType="begin"/>
      </w:r>
      <w:r w:rsidR="0064520E">
        <w:rPr>
          <w:lang w:val="en-GB"/>
        </w:rPr>
        <w:instrText xml:space="preserve"> ADDIN EN.CITE &lt;EndNote&gt;&lt;Cite&gt;&lt;Author&gt;Fletcher&lt;/Author&gt;&lt;Year&gt;2012&lt;/Year&gt;&lt;IDText&gt;A grounded theory of psychological resilience in Olympic champions&lt;/IDText&gt;&lt;DisplayText&gt;(Fletcher &amp;amp; Sarkar, 2012; Mallett &amp;amp; Hanrahan, 2004)&lt;/DisplayText&gt;&lt;record&gt;&lt;titles&gt;&lt;title&gt;A grounded theory of psychological resilience in Olympic champions&lt;/title&gt;&lt;secondary-title&gt;Psychology of Sport and Exercise&lt;/secondary-title&gt;&lt;/titles&gt;&lt;pages&gt;669-678&lt;/pages&gt;&lt;contributors&gt;&lt;authors&gt;&lt;author&gt;Fletcher, David&lt;/author&gt;&lt;author&gt;Sarkar, Mustafa&lt;/author&gt;&lt;/authors&gt;&lt;/contributors&gt;&lt;added-date format="utc"&gt;1602581422&lt;/added-date&gt;&lt;ref-type name="Journal Article"&gt;17&lt;/ref-type&gt;&lt;dates&gt;&lt;year&gt;2012&lt;/year&gt;&lt;/dates&gt;&lt;rec-number&gt;153&lt;/rec-number&gt;&lt;last-updated-date format="utc"&gt;1602581614&lt;/last-updated-date&gt;&lt;volume&gt;13&lt;/volume&gt;&lt;/record&gt;&lt;/Cite&gt;&lt;Cite&gt;&lt;Author&gt;Mallett&lt;/Author&gt;&lt;Year&gt;2004&lt;/Year&gt;&lt;IDText&gt;Elite athletes: why does the &amp;apos;fire&amp;apos; burn so brightly?&lt;/IDText&gt;&lt;record&gt;&lt;titles&gt;&lt;title&gt;Elite athletes: why does the &amp;apos;fire&amp;apos; burn so brightly?&lt;/title&gt;&lt;secondary-title&gt;Psychology of sport and exercise&lt;/secondary-title&gt;&lt;/titles&gt;&lt;pages&gt;183-200&lt;/pages&gt;&lt;contributors&gt;&lt;authors&gt;&lt;author&gt;Mallett, Clifford J&lt;/author&gt;&lt;author&gt;Hanrahan, Stephanie J&lt;/author&gt;&lt;/authors&gt;&lt;/contributors&gt;&lt;added-date format="utc"&gt;1602586790&lt;/added-date&gt;&lt;ref-type name="Journal Article"&gt;17&lt;/ref-type&gt;&lt;dates&gt;&lt;year&gt;2004&lt;/year&gt;&lt;/dates&gt;&lt;rec-number&gt;156&lt;/rec-number&gt;&lt;last-updated-date format="utc"&gt;1602586895&lt;/last-updated-date&gt;&lt;volume&gt;5&lt;/volume&gt;&lt;/record&gt;&lt;/Cite&gt;&lt;/EndNote&gt;</w:instrText>
      </w:r>
      <w:r w:rsidR="0064520E">
        <w:rPr>
          <w:lang w:val="en-GB"/>
        </w:rPr>
        <w:fldChar w:fldCharType="separate"/>
      </w:r>
      <w:r w:rsidR="0064520E">
        <w:rPr>
          <w:noProof/>
          <w:lang w:val="en-GB"/>
        </w:rPr>
        <w:t>(Fletcher &amp; Sarkar, 2012; Mallett &amp; Hanrahan, 2004)</w:t>
      </w:r>
      <w:r w:rsidR="0064520E">
        <w:rPr>
          <w:lang w:val="en-GB"/>
        </w:rPr>
        <w:fldChar w:fldCharType="end"/>
      </w:r>
      <w:r w:rsidR="0064520E">
        <w:rPr>
          <w:lang w:val="en-GB"/>
        </w:rPr>
        <w:t xml:space="preserve">. </w:t>
      </w:r>
    </w:p>
    <w:p w14:paraId="1C430AE3" w14:textId="11F23DF9" w:rsidR="00A31907" w:rsidRDefault="0001184F" w:rsidP="003217B1">
      <w:pPr>
        <w:jc w:val="both"/>
        <w:rPr>
          <w:lang w:val="en-GB"/>
        </w:rPr>
      </w:pPr>
      <w:r w:rsidRPr="00E53F37">
        <w:rPr>
          <w:lang w:val="en-GB"/>
        </w:rPr>
        <w:t>Howeve</w:t>
      </w:r>
      <w:r w:rsidR="002767E9" w:rsidRPr="00E53F37">
        <w:rPr>
          <w:lang w:val="en-GB"/>
        </w:rPr>
        <w:t>r</w:t>
      </w:r>
      <w:r w:rsidR="00D35AD7" w:rsidRPr="00E53F37">
        <w:rPr>
          <w:lang w:val="en-GB"/>
        </w:rPr>
        <w:t>,</w:t>
      </w:r>
      <w:r w:rsidR="00D35AD7">
        <w:rPr>
          <w:lang w:val="en-GB"/>
        </w:rPr>
        <w:t xml:space="preserve"> </w:t>
      </w:r>
      <w:r w:rsidR="00C21D7D">
        <w:rPr>
          <w:lang w:val="en-GB"/>
        </w:rPr>
        <w:t xml:space="preserve">motivation can be detrimental to performance if an individual is not motivated by the right things </w:t>
      </w:r>
      <w:r w:rsidR="00F75470">
        <w:rPr>
          <w:lang w:val="en-GB"/>
        </w:rPr>
        <w:t>(such as ego-oriented motivation)</w:t>
      </w:r>
      <w:r w:rsidR="00E53F37">
        <w:rPr>
          <w:lang w:val="en-GB"/>
        </w:rPr>
        <w:t xml:space="preserve"> </w:t>
      </w:r>
      <w:r w:rsidR="00E53F37">
        <w:rPr>
          <w:lang w:val="en-GB"/>
        </w:rPr>
        <w:fldChar w:fldCharType="begin"/>
      </w:r>
      <w:r w:rsidR="00F56C3C">
        <w:rPr>
          <w:lang w:val="en-GB"/>
        </w:rPr>
        <w:instrText xml:space="preserve"> ADDIN EN.CITE &lt;EndNote&gt;&lt;Cite&gt;&lt;Author&gt;Friedlander&lt;/Author&gt;&lt;Year&gt;1964&lt;/Year&gt;&lt;IDText&gt;Positive and negative motivations toward work&lt;/IDText&gt;&lt;DisplayText&gt;(Friedlander &amp;amp; Walton, 1964; Rand, Lens, &amp;amp; Decock, 2007)&lt;/DisplayText&gt;&lt;record&gt;&lt;titles&gt;&lt;title&gt;Positive and negative motivations toward work&lt;/title&gt;&lt;secondary-title&gt;Administrative Science Quarterly&lt;/secondary-title&gt;&lt;/titles&gt;&lt;pages&gt;194-207&lt;/pages&gt;&lt;number&gt;2&lt;/number&gt;&lt;contributors&gt;&lt;authors&gt;&lt;author&gt;Friedlander, Frank&lt;/author&gt;&lt;author&gt;Walton, Eugene&lt;/author&gt;&lt;/authors&gt;&lt;/contributors&gt;&lt;added-date format="utc"&gt;1604063865&lt;/added-date&gt;&lt;ref-type name="Journal Article"&gt;17&lt;/ref-type&gt;&lt;dates&gt;&lt;year&gt;1964&lt;/year&gt;&lt;/dates&gt;&lt;rec-number&gt;182&lt;/rec-number&gt;&lt;last-updated-date format="utc"&gt;1604063961&lt;/last-updated-date&gt;&lt;volume&gt;9&lt;/volume&gt;&lt;/record&gt;&lt;/Cite&gt;&lt;Cite&gt;&lt;Author&gt;Rand&lt;/Author&gt;&lt;Year&gt;2007&lt;/Year&gt;&lt;IDText&gt;Negative motivation is half the story: achievement motivation combines positive and negative motivation&lt;/IDText&gt;&lt;record&gt;&lt;titles&gt;&lt;title&gt;Negative motivation is half the story: achievement motivation combines positive and negative motivation&lt;/title&gt;&lt;secondary-title&gt;Scandinavian journal of educational research&lt;/secondary-title&gt;&lt;/titles&gt;&lt;number&gt;1&lt;/number&gt;&lt;contributors&gt;&lt;authors&gt;&lt;author&gt;Rand, Per&lt;/author&gt;&lt;author&gt;Lens, Willy&lt;/author&gt;&lt;author&gt;Decock, Ben&lt;/author&gt;&lt;/authors&gt;&lt;/contributors&gt;&lt;added-date format="utc"&gt;1604064127&lt;/added-date&gt;&lt;ref-type name="Journal Article"&gt;17&lt;/ref-type&gt;&lt;dates&gt;&lt;year&gt;2007&lt;/year&gt;&lt;/dates&gt;&lt;rec-number&gt;183&lt;/rec-number&gt;&lt;last-updated-date format="utc"&gt;1604064215&lt;/last-updated-date&gt;&lt;volume&gt;35&lt;/volume&gt;&lt;/record&gt;&lt;/Cite&gt;&lt;/EndNote&gt;</w:instrText>
      </w:r>
      <w:r w:rsidR="00E53F37">
        <w:rPr>
          <w:lang w:val="en-GB"/>
        </w:rPr>
        <w:fldChar w:fldCharType="separate"/>
      </w:r>
      <w:r w:rsidR="00F56C3C">
        <w:rPr>
          <w:noProof/>
          <w:lang w:val="en-GB"/>
        </w:rPr>
        <w:t>(Friedlander &amp; Walton, 1964; Rand, Lens, &amp; Decock, 2007)</w:t>
      </w:r>
      <w:r w:rsidR="00E53F37">
        <w:rPr>
          <w:lang w:val="en-GB"/>
        </w:rPr>
        <w:fldChar w:fldCharType="end"/>
      </w:r>
      <w:r w:rsidR="00E53F37">
        <w:rPr>
          <w:lang w:val="en-GB"/>
        </w:rPr>
        <w:t xml:space="preserve">.  </w:t>
      </w:r>
    </w:p>
    <w:p w14:paraId="77C95AF4" w14:textId="20026FDB" w:rsidR="00CD1F04" w:rsidRDefault="00B5778D" w:rsidP="003217B1">
      <w:pPr>
        <w:pStyle w:val="Heading2"/>
        <w:jc w:val="both"/>
        <w:rPr>
          <w:lang w:val="en-GB"/>
        </w:rPr>
      </w:pPr>
      <w:bookmarkStart w:id="7" w:name="_Toc56003239"/>
      <w:r>
        <w:rPr>
          <w:lang w:val="en-GB"/>
        </w:rPr>
        <w:t xml:space="preserve">2.3 </w:t>
      </w:r>
      <w:r w:rsidR="00CD1F04" w:rsidRPr="00CD1F04">
        <w:rPr>
          <w:lang w:val="en-GB"/>
        </w:rPr>
        <w:t>Confidence</w:t>
      </w:r>
      <w:bookmarkEnd w:id="7"/>
    </w:p>
    <w:p w14:paraId="26165503" w14:textId="32FA401E" w:rsidR="00394AC2" w:rsidRDefault="005553D3" w:rsidP="003217B1">
      <w:pPr>
        <w:jc w:val="both"/>
        <w:rPr>
          <w:lang w:val="en-GB"/>
        </w:rPr>
      </w:pPr>
      <w:r>
        <w:rPr>
          <w:lang w:val="en-GB"/>
        </w:rPr>
        <w:t xml:space="preserve">The degree of certainty an individual possesses about their ability to be successful is called confidence. </w:t>
      </w:r>
      <w:r w:rsidR="006D74DB">
        <w:rPr>
          <w:lang w:val="en-GB"/>
        </w:rPr>
        <w:t>Self-confidence has been found to have a positive</w:t>
      </w:r>
      <w:r>
        <w:rPr>
          <w:lang w:val="en-GB"/>
        </w:rPr>
        <w:t xml:space="preserve"> </w:t>
      </w:r>
      <w:r w:rsidR="006D74DB">
        <w:rPr>
          <w:lang w:val="en-GB"/>
        </w:rPr>
        <w:t xml:space="preserve">impact on performance. </w:t>
      </w:r>
      <w:r w:rsidR="00630672">
        <w:rPr>
          <w:lang w:val="en-GB"/>
        </w:rPr>
        <w:t>Confidence is a very important determinant of MR</w:t>
      </w:r>
      <w:r w:rsidR="00C63D69">
        <w:rPr>
          <w:lang w:val="en-GB"/>
        </w:rPr>
        <w:t xml:space="preserve"> </w:t>
      </w:r>
      <w:r w:rsidR="00C63D69">
        <w:rPr>
          <w:lang w:val="en-GB"/>
        </w:rPr>
        <w:fldChar w:fldCharType="begin">
          <w:fldData xml:space="preserve">PEVuZE5vdGU+PENpdGU+PEF1dGhvcj5NYWxsZXR0PC9BdXRob3I+PFllYXI+MjAwNDwvWWVhcj48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</w:fldData>
        </w:fldChar>
      </w:r>
      <w:r w:rsidR="0077271A">
        <w:rPr>
          <w:lang w:val="en-GB"/>
        </w:rPr>
        <w:instrText xml:space="preserve"> ADDIN EN.CITE </w:instrText>
      </w:r>
      <w:r w:rsidR="0077271A">
        <w:rPr>
          <w:lang w:val="en-GB"/>
        </w:rPr>
        <w:fldChar w:fldCharType="begin">
          <w:fldData xml:space="preserve">PEVuZE5vdGU+PENpdGU+PEF1dGhvcj5NYWxsZXR0PC9BdXRob3I+PFllYXI+MjAwNDwvWWVhcj48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</w:fldData>
        </w:fldChar>
      </w:r>
      <w:r w:rsidR="0077271A">
        <w:rPr>
          <w:lang w:val="en-GB"/>
        </w:rPr>
        <w:instrText xml:space="preserve"> ADDIN EN.CITE.DATA </w:instrText>
      </w:r>
      <w:r w:rsidR="0077271A">
        <w:rPr>
          <w:lang w:val="en-GB"/>
        </w:rPr>
      </w:r>
      <w:r w:rsidR="0077271A">
        <w:rPr>
          <w:lang w:val="en-GB"/>
        </w:rPr>
        <w:fldChar w:fldCharType="end"/>
      </w:r>
      <w:r w:rsidR="00C63D69">
        <w:rPr>
          <w:lang w:val="en-GB"/>
        </w:rPr>
      </w:r>
      <w:r w:rsidR="00C63D69">
        <w:rPr>
          <w:lang w:val="en-GB"/>
        </w:rPr>
        <w:fldChar w:fldCharType="separate"/>
      </w:r>
      <w:r w:rsidR="0077271A">
        <w:rPr>
          <w:noProof/>
          <w:lang w:val="en-GB"/>
        </w:rPr>
        <w:t>(K. Hays, Thomas, Butt, &amp; Maynard, 2010; Mallett &amp; Hanrahan, 2004)</w:t>
      </w:r>
      <w:r w:rsidR="00C63D69">
        <w:rPr>
          <w:lang w:val="en-GB"/>
        </w:rPr>
        <w:fldChar w:fldCharType="end"/>
      </w:r>
      <w:r w:rsidR="00C63D69">
        <w:rPr>
          <w:lang w:val="en-GB"/>
        </w:rPr>
        <w:t>.</w:t>
      </w:r>
    </w:p>
    <w:p w14:paraId="339088BD" w14:textId="2262E904" w:rsidR="00B81DA6" w:rsidRPr="006232C7" w:rsidRDefault="00517941" w:rsidP="003217B1">
      <w:pPr>
        <w:jc w:val="both"/>
        <w:rPr>
          <w:lang w:val="en-GB"/>
        </w:rPr>
      </w:pPr>
      <w:r w:rsidRPr="00394AC2">
        <w:rPr>
          <w:lang w:val="en-GB"/>
        </w:rPr>
        <w:t>However, too much confidence can cloud one’s judgement</w:t>
      </w:r>
      <w:r w:rsidR="002E1D1F" w:rsidRPr="00394AC2">
        <w:rPr>
          <w:lang w:val="en-GB"/>
        </w:rPr>
        <w:t xml:space="preserve">, </w:t>
      </w:r>
      <w:r w:rsidR="00A524F4">
        <w:rPr>
          <w:lang w:val="en-GB"/>
        </w:rPr>
        <w:t xml:space="preserve">and lead them to not accepting responsibility for underperformance and mistakes, but instead </w:t>
      </w:r>
      <w:r w:rsidR="002E1D1F" w:rsidRPr="00394AC2">
        <w:rPr>
          <w:lang w:val="en-GB"/>
        </w:rPr>
        <w:t xml:space="preserve">blaming other people. </w:t>
      </w:r>
      <w:r w:rsidR="00A524F4">
        <w:rPr>
          <w:lang w:val="en-GB"/>
        </w:rPr>
        <w:t>Over-</w:t>
      </w:r>
      <w:r w:rsidR="002E1D1F" w:rsidRPr="00394AC2">
        <w:rPr>
          <w:lang w:val="en-GB"/>
        </w:rPr>
        <w:t>confidence will stop an athlete from being the</w:t>
      </w:r>
      <w:r w:rsidR="00A524F4">
        <w:rPr>
          <w:lang w:val="en-GB"/>
        </w:rPr>
        <w:t>ir</w:t>
      </w:r>
      <w:r w:rsidR="002E1D1F" w:rsidRPr="00394AC2">
        <w:rPr>
          <w:lang w:val="en-GB"/>
        </w:rPr>
        <w:t xml:space="preserve"> best as </w:t>
      </w:r>
      <w:r w:rsidR="00A524F4">
        <w:rPr>
          <w:lang w:val="en-GB"/>
        </w:rPr>
        <w:t xml:space="preserve">it could result in less engagement in training </w:t>
      </w:r>
      <w:r w:rsidR="000A7FDE">
        <w:rPr>
          <w:lang w:val="en-GB"/>
        </w:rPr>
        <w:fldChar w:fldCharType="begin"/>
      </w:r>
      <w:r w:rsidR="000A7FDE">
        <w:rPr>
          <w:lang w:val="en-GB"/>
        </w:rPr>
        <w:instrText xml:space="preserve"> ADDIN EN.CITE &lt;EndNote&gt;&lt;Cite&gt;&lt;Author&gt;Shipman&lt;/Author&gt;&lt;Year&gt;2011&lt;/Year&gt;&lt;IDText&gt;When confidence is detrimental: influence of overconfidence on leadership effectiveness&lt;/IDText&gt;&lt;DisplayText&gt;(Shipman &amp;amp; Mumford, 2011)&lt;/DisplayText&gt;&lt;record&gt;&lt;titles&gt;&lt;title&gt;When confidence is detrimental: influence of overconfidence on leadership effectiveness&lt;/title&gt;&lt;secondary-title&gt;The leadership quarterly&lt;/secondary-title&gt;&lt;/titles&gt;&lt;pages&gt;649-665&lt;/pages&gt;&lt;number&gt;4&lt;/number&gt;&lt;contributors&gt;&lt;authors&gt;&lt;author&gt;Shipman, Amanda S.&lt;/author&gt;&lt;author&gt;Mumford, Michael D.&lt;/author&gt;&lt;/authors&gt;&lt;/contributors&gt;&lt;added-date format="utc"&gt;1604064386&lt;/added-date&gt;&lt;ref-type name="Journal Article"&gt;17&lt;/ref-type&gt;&lt;dates&gt;&lt;year&gt;2011&lt;/year&gt;&lt;/dates&gt;&lt;rec-number&gt;184&lt;/rec-number&gt;&lt;last-updated-date format="utc"&gt;1604064460&lt;/last-updated-date&gt;&lt;volume&gt;22&lt;/volume&gt;&lt;/record&gt;&lt;/Cite&gt;&lt;/EndNote&gt;</w:instrText>
      </w:r>
      <w:r w:rsidR="000A7FDE">
        <w:rPr>
          <w:lang w:val="en-GB"/>
        </w:rPr>
        <w:fldChar w:fldCharType="separate"/>
      </w:r>
      <w:r w:rsidR="000A7FDE">
        <w:rPr>
          <w:noProof/>
          <w:lang w:val="en-GB"/>
        </w:rPr>
        <w:t>(Shipman &amp; Mumford, 2011)</w:t>
      </w:r>
      <w:r w:rsidR="000A7FDE">
        <w:rPr>
          <w:lang w:val="en-GB"/>
        </w:rPr>
        <w:fldChar w:fldCharType="end"/>
      </w:r>
      <w:r w:rsidR="0031768C" w:rsidRPr="00394AC2">
        <w:rPr>
          <w:lang w:val="en-GB"/>
        </w:rPr>
        <w:t>.</w:t>
      </w:r>
      <w:r w:rsidR="0031768C">
        <w:rPr>
          <w:lang w:val="en-GB"/>
        </w:rPr>
        <w:t xml:space="preserve"> </w:t>
      </w:r>
    </w:p>
    <w:p w14:paraId="41C27DF8" w14:textId="55F1B8BC" w:rsidR="00B36A83" w:rsidRDefault="00B5778D" w:rsidP="003217B1">
      <w:pPr>
        <w:pStyle w:val="Heading2"/>
        <w:jc w:val="both"/>
        <w:rPr>
          <w:lang w:val="en-GB"/>
        </w:rPr>
      </w:pPr>
      <w:bookmarkStart w:id="8" w:name="_Toc56003240"/>
      <w:r>
        <w:rPr>
          <w:lang w:val="en-GB"/>
        </w:rPr>
        <w:t xml:space="preserve">2.4 </w:t>
      </w:r>
      <w:r w:rsidR="00B36A83" w:rsidRPr="00B36A83">
        <w:rPr>
          <w:lang w:val="en-GB"/>
        </w:rPr>
        <w:t>Focus</w:t>
      </w:r>
      <w:bookmarkEnd w:id="8"/>
    </w:p>
    <w:p w14:paraId="3FEFB9E7" w14:textId="56A1DB3D" w:rsidR="007172F3" w:rsidRDefault="004E1A68" w:rsidP="003217B1">
      <w:pPr>
        <w:jc w:val="both"/>
        <w:rPr>
          <w:lang w:val="en-GB"/>
        </w:rPr>
      </w:pPr>
      <w:r>
        <w:rPr>
          <w:lang w:val="en-GB"/>
        </w:rPr>
        <w:t xml:space="preserve">Focus is </w:t>
      </w:r>
      <w:r w:rsidR="00CD0FAE">
        <w:rPr>
          <w:lang w:val="en-GB"/>
        </w:rPr>
        <w:t>an</w:t>
      </w:r>
      <w:r w:rsidR="00891C25">
        <w:rPr>
          <w:lang w:val="en-GB"/>
        </w:rPr>
        <w:t>other important aspect of MR for Olympic champions</w:t>
      </w:r>
      <w:r w:rsidR="0035097E">
        <w:rPr>
          <w:lang w:val="en-GB"/>
        </w:rPr>
        <w:t xml:space="preserve"> </w:t>
      </w:r>
      <w:r w:rsidR="00891C25">
        <w:rPr>
          <w:lang w:val="en-GB"/>
        </w:rPr>
        <w:fldChar w:fldCharType="begin"/>
      </w:r>
      <w:r w:rsidR="00891C25">
        <w:rPr>
          <w:lang w:val="en-GB"/>
        </w:rPr>
        <w:instrText xml:space="preserve"> ADDIN EN.CITE &lt;EndNote&gt;&lt;Cite&gt;&lt;Author&gt;Fletcher&lt;/Author&gt;&lt;Year&gt;2012&lt;/Year&gt;&lt;IDText&gt;A grounded theory of psychological resilience in Olympic champions&lt;/IDText&gt;&lt;DisplayText&gt;(Fletcher &amp;amp; Sarkar, 2012)&lt;/DisplayText&gt;&lt;record&gt;&lt;titles&gt;&lt;title&gt;A grounded theory of psychological resilience in Olympic champions&lt;/title&gt;&lt;secondary-title&gt;Psychology of Sport and Exercise&lt;/secondary-title&gt;&lt;/titles&gt;&lt;pages&gt;669-678&lt;/pages&gt;&lt;contributors&gt;&lt;authors&gt;&lt;author&gt;Fletcher, David&lt;/author&gt;&lt;author&gt;Sarkar, Mustafa&lt;/author&gt;&lt;/authors&gt;&lt;/contributors&gt;&lt;added-date format="utc"&gt;1602581422&lt;/added-date&gt;&lt;ref-type name="Journal Article"&gt;17&lt;/ref-type&gt;&lt;dates&gt;&lt;year&gt;2012&lt;/year&gt;&lt;/dates&gt;&lt;rec-number&gt;153&lt;/rec-number&gt;&lt;last-updated-date format="utc"&gt;1602581614&lt;/last-updated-date&gt;&lt;volume&gt;13&lt;/volume&gt;&lt;/record&gt;&lt;/Cite&gt;&lt;/EndNote&gt;</w:instrText>
      </w:r>
      <w:r w:rsidR="00891C25">
        <w:rPr>
          <w:lang w:val="en-GB"/>
        </w:rPr>
        <w:fldChar w:fldCharType="separate"/>
      </w:r>
      <w:r w:rsidR="00891C25">
        <w:rPr>
          <w:noProof/>
          <w:lang w:val="en-GB"/>
        </w:rPr>
        <w:t>(Fletcher &amp; Sarkar, 2012)</w:t>
      </w:r>
      <w:r w:rsidR="00891C25">
        <w:rPr>
          <w:lang w:val="en-GB"/>
        </w:rPr>
        <w:fldChar w:fldCharType="end"/>
      </w:r>
      <w:r w:rsidR="00891C25">
        <w:rPr>
          <w:lang w:val="en-GB"/>
        </w:rPr>
        <w:t xml:space="preserve">. </w:t>
      </w:r>
      <w:r w:rsidR="0035097E">
        <w:rPr>
          <w:lang w:val="en-GB"/>
        </w:rPr>
        <w:t xml:space="preserve">It is the ability to focus on </w:t>
      </w:r>
      <w:r w:rsidR="00804E95">
        <w:rPr>
          <w:lang w:val="en-GB"/>
        </w:rPr>
        <w:t>oneself</w:t>
      </w:r>
      <w:r w:rsidR="0035097E">
        <w:rPr>
          <w:lang w:val="en-GB"/>
        </w:rPr>
        <w:t xml:space="preserve"> and not get distracted by noise, others, outcome that makes focus so important for success</w:t>
      </w:r>
      <w:r w:rsidR="00156E29">
        <w:rPr>
          <w:lang w:val="en-GB"/>
        </w:rPr>
        <w:t xml:space="preserve"> </w:t>
      </w:r>
      <w:r w:rsidR="00156E29">
        <w:rPr>
          <w:lang w:val="en-GB"/>
        </w:rPr>
        <w:fldChar w:fldCharType="begin"/>
      </w:r>
      <w:r w:rsidR="00156E29">
        <w:rPr>
          <w:lang w:val="en-GB"/>
        </w:rPr>
        <w:instrText xml:space="preserve"> ADDIN EN.CITE &lt;EndNote&gt;&lt;Cite&gt;&lt;Author&gt;Longshore&lt;/Author&gt;&lt;Year&gt;2015&lt;/Year&gt;&lt;IDText&gt;Mindfulness Training for Coaches: A Mixed-Method Exploratory Study&lt;/IDText&gt;&lt;DisplayText&gt;(Longshore &amp;amp; Sachs, 2015)&lt;/DisplayText&gt;&lt;record&gt;&lt;dates&gt;&lt;pub-dates&gt;&lt;date&gt;Jun&lt;/date&gt;&lt;/pub-dates&gt;&lt;year&gt;2015&lt;/year&gt;&lt;/dates&gt;&lt;keywords&gt;&lt;keyword&gt;mindfulness&lt;/keyword&gt;&lt;keyword&gt;sport&lt;/keyword&gt;&lt;keyword&gt;coaches&lt;/keyword&gt;&lt;keyword&gt;anxiety&lt;/keyword&gt;&lt;keyword&gt;stress&lt;/keyword&gt;&lt;keyword&gt;professional development&lt;/keyword&gt;&lt;keyword&gt;stress-reduction&lt;/keyword&gt;&lt;keyword&gt;sport&lt;/keyword&gt;&lt;keyword&gt;interventions&lt;/keyword&gt;&lt;keyword&gt;validation&lt;/keyword&gt;&lt;keyword&gt;acceptance&lt;/keyword&gt;&lt;keyword&gt;&lt;/keyword&gt;&lt;keyword&gt;satisfaction&lt;/keyword&gt;&lt;keyword&gt;metaanalysis&lt;/keyword&gt;&lt;keyword&gt;benefits&lt;/keyword&gt;&lt;keyword&gt;burnout&lt;/keyword&gt;&lt;keyword&gt;context&lt;/keyword&gt;&lt;keyword&gt;Psychology&lt;/keyword&gt;&lt;/keywords&gt;&lt;urls&gt;&lt;related-urls&gt;&lt;url&gt;&amp;lt;Go to ISI&amp;gt;://WOS:000365866200002&lt;/url&gt;&lt;/related-urls&gt;&lt;/urls&gt;&lt;isbn&gt;1932-9261&lt;/isbn&gt;&lt;work-type&gt;Article&lt;/work-type&gt;&lt;titles&gt;&lt;title&gt;Mindfulness Training for Coaches: A Mixed-Method Exploratory Study&lt;/title&gt;&lt;secondary-title&gt;Journal of Clinical Sport Psychology&lt;/secondary-title&gt;&lt;alt-title&gt;J. Clin. Sport Psychol.&lt;/alt-title&gt;&lt;/titles&gt;&lt;pages&gt;116-137&lt;/pages&gt;&lt;number&gt;2&lt;/number&gt;&lt;contributors&gt;&lt;authors&gt;&lt;author&gt;Longshore, K.&lt;/author&gt;&lt;author&gt;Sachs, M.&lt;/author&gt;&lt;/authors&gt;&lt;/contributors&gt;&lt;language&gt;English&lt;/language&gt;&lt;added-date format="utc"&gt;1588781638&lt;/added-date&gt;&lt;ref-type name="Journal Article"&gt;17&lt;/ref-type&gt;&lt;auth-address&gt;[Longshore, Kathryn&amp;#xD;Sachs, Michael] Temple Univ, Dept Kinesiol, Philadelphia, PA 19122 USA.&amp;#xD;Longshore, K (reprint author), Temple Univ, Dept Kinesiol, Philadelphia, PA 19122 USA.&amp;#xD;katlongshore@temple.edu&lt;/auth-address&gt;&lt;rec-number&gt;135&lt;/rec-number&gt;&lt;last-updated-date format="utc"&gt;1600275643&lt;/last-updated-date&gt;&lt;accession-num&gt;WOS:000365866200002&lt;/accession-num&gt;&lt;electronic-resource-num&gt;10.1123/jcsp.2014-0038&lt;/electronic-resource-num&gt;&lt;volume&gt;9&lt;/volume&gt;&lt;/record&gt;&lt;/Cite&gt;&lt;/EndNote&gt;</w:instrText>
      </w:r>
      <w:r w:rsidR="00156E29">
        <w:rPr>
          <w:lang w:val="en-GB"/>
        </w:rPr>
        <w:fldChar w:fldCharType="separate"/>
      </w:r>
      <w:r w:rsidR="00156E29">
        <w:rPr>
          <w:noProof/>
          <w:lang w:val="en-GB"/>
        </w:rPr>
        <w:t>(Longshore &amp; Sachs, 2015)</w:t>
      </w:r>
      <w:r w:rsidR="00156E29">
        <w:rPr>
          <w:lang w:val="en-GB"/>
        </w:rPr>
        <w:fldChar w:fldCharType="end"/>
      </w:r>
      <w:r w:rsidR="0035097E">
        <w:rPr>
          <w:lang w:val="en-GB"/>
        </w:rPr>
        <w:t xml:space="preserve">. </w:t>
      </w:r>
    </w:p>
    <w:p w14:paraId="03B4D91E" w14:textId="0E61719A" w:rsidR="00B81DA6" w:rsidRPr="007172F3" w:rsidRDefault="001822F4" w:rsidP="003217B1">
      <w:pPr>
        <w:jc w:val="both"/>
        <w:rPr>
          <w:lang w:val="en-GB"/>
        </w:rPr>
      </w:pPr>
      <w:r w:rsidRPr="00ED235F">
        <w:rPr>
          <w:lang w:val="en-GB"/>
        </w:rPr>
        <w:lastRenderedPageBreak/>
        <w:t>However</w:t>
      </w:r>
      <w:r w:rsidR="00DD63F9" w:rsidRPr="00ED235F">
        <w:rPr>
          <w:lang w:val="en-GB"/>
        </w:rPr>
        <w:t>, focus can be negative, if the athletes concentrate on the wrong aspects, for example, t</w:t>
      </w:r>
      <w:r w:rsidR="00ED235F" w:rsidRPr="00ED235F">
        <w:rPr>
          <w:lang w:val="en-GB"/>
        </w:rPr>
        <w:t>he</w:t>
      </w:r>
      <w:r w:rsidR="00ED235F">
        <w:rPr>
          <w:lang w:val="en-GB"/>
        </w:rPr>
        <w:t xml:space="preserve"> fact that something isn’t going well in their personal life then this we cause huge detrimental effects to their performance </w:t>
      </w:r>
      <w:r w:rsidR="00ED235F">
        <w:rPr>
          <w:lang w:val="en-GB"/>
        </w:rPr>
        <w:fldChar w:fldCharType="begin"/>
      </w:r>
      <w:r w:rsidR="00ED235F">
        <w:rPr>
          <w:lang w:val="en-GB"/>
        </w:rPr>
        <w:instrText xml:space="preserve"> ADDIN EN.CITE &lt;EndNote&gt;&lt;Cite&gt;&lt;Author&gt;Ford&lt;/Author&gt;&lt;Year&gt;2017&lt;/Year&gt;&lt;IDText&gt;Sport-related anxiety: current insights&lt;/IDText&gt;&lt;DisplayText&gt;(Ford, Ildefonso, Jones, &amp;amp; Arvinen-Barrow, 2017)&lt;/DisplayText&gt;&lt;record&gt;&lt;titles&gt;&lt;title&gt;Sport-related anxiety: current insights&lt;/title&gt;&lt;secondary-title&gt;Open access journal of sports medicine&lt;/secondary-title&gt;&lt;/titles&gt;&lt;pages&gt;205-212&lt;/pages&gt;&lt;contributors&gt;&lt;authors&gt;&lt;author&gt;Ford, Jessica L.&lt;/author&gt;&lt;author&gt;Ildefonso, Kenneth&lt;/author&gt;&lt;author&gt;Jones, Megan L.&lt;/author&gt;&lt;author&gt;Arvinen-Barrow, Monna&lt;/author&gt;&lt;/authors&gt;&lt;/contributors&gt;&lt;added-date format="utc"&gt;1604064575&lt;/added-date&gt;&lt;ref-type name="Journal Article"&gt;17&lt;/ref-type&gt;&lt;dates&gt;&lt;year&gt;2017&lt;/year&gt;&lt;/dates&gt;&lt;rec-number&gt;185&lt;/rec-number&gt;&lt;last-updated-date format="utc"&gt;1604064631&lt;/last-updated-date&gt;&lt;volume&gt;8&lt;/volume&gt;&lt;/record&gt;&lt;/Cite&gt;&lt;/EndNote&gt;</w:instrText>
      </w:r>
      <w:r w:rsidR="00ED235F">
        <w:rPr>
          <w:lang w:val="en-GB"/>
        </w:rPr>
        <w:fldChar w:fldCharType="separate"/>
      </w:r>
      <w:r w:rsidR="00ED235F">
        <w:rPr>
          <w:noProof/>
          <w:lang w:val="en-GB"/>
        </w:rPr>
        <w:t>(Ford, Ildefonso, Jones, &amp; Arvinen-Barrow, 2017)</w:t>
      </w:r>
      <w:r w:rsidR="00ED235F">
        <w:rPr>
          <w:lang w:val="en-GB"/>
        </w:rPr>
        <w:fldChar w:fldCharType="end"/>
      </w:r>
      <w:r w:rsidR="00ED235F">
        <w:rPr>
          <w:lang w:val="en-GB"/>
        </w:rPr>
        <w:t xml:space="preserve">. </w:t>
      </w:r>
    </w:p>
    <w:p w14:paraId="7281AD39" w14:textId="397FF417" w:rsidR="00B36A83" w:rsidRDefault="00B5778D" w:rsidP="003217B1">
      <w:pPr>
        <w:pStyle w:val="Heading2"/>
        <w:jc w:val="both"/>
        <w:rPr>
          <w:lang w:val="en-GB"/>
        </w:rPr>
      </w:pPr>
      <w:bookmarkStart w:id="9" w:name="_Toc56003241"/>
      <w:r>
        <w:rPr>
          <w:lang w:val="en-GB"/>
        </w:rPr>
        <w:t xml:space="preserve">2.5 </w:t>
      </w:r>
      <w:r w:rsidR="00B36A83" w:rsidRPr="00B36A83">
        <w:rPr>
          <w:lang w:val="en-GB"/>
        </w:rPr>
        <w:t>Social support</w:t>
      </w:r>
      <w:bookmarkEnd w:id="9"/>
    </w:p>
    <w:p w14:paraId="6A7BEB4F" w14:textId="4FE9E637" w:rsidR="0035097E" w:rsidRPr="009E6BE9" w:rsidRDefault="003625E0" w:rsidP="003217B1">
      <w:pPr>
        <w:jc w:val="both"/>
        <w:rPr>
          <w:lang w:val="en-GB"/>
        </w:rPr>
      </w:pPr>
      <w:r>
        <w:rPr>
          <w:lang w:val="en-GB"/>
        </w:rPr>
        <w:t>Social support</w:t>
      </w:r>
      <w:r w:rsidR="00365D2D">
        <w:rPr>
          <w:lang w:val="en-GB"/>
        </w:rPr>
        <w:t xml:space="preserve">, and more importantly the perception of available social support has a stress buffering effect. It was found that </w:t>
      </w:r>
      <w:r w:rsidR="009A340B">
        <w:rPr>
          <w:lang w:val="en-GB"/>
        </w:rPr>
        <w:t>athletes in high stress environments</w:t>
      </w:r>
      <w:r w:rsidR="00222451">
        <w:rPr>
          <w:lang w:val="en-GB"/>
        </w:rPr>
        <w:t>,</w:t>
      </w:r>
      <w:r w:rsidR="009A340B">
        <w:rPr>
          <w:lang w:val="en-GB"/>
        </w:rPr>
        <w:t xml:space="preserve"> such as </w:t>
      </w:r>
      <w:r w:rsidR="00E417B3">
        <w:rPr>
          <w:lang w:val="en-GB"/>
        </w:rPr>
        <w:t>the Olympics</w:t>
      </w:r>
      <w:r w:rsidR="00222451">
        <w:rPr>
          <w:lang w:val="en-GB"/>
        </w:rPr>
        <w:t>,</w:t>
      </w:r>
      <w:r w:rsidR="009A340B">
        <w:rPr>
          <w:lang w:val="en-GB"/>
        </w:rPr>
        <w:t xml:space="preserve"> needed to know they had the social support of their friends and family. </w:t>
      </w:r>
      <w:r w:rsidR="00A2657B">
        <w:rPr>
          <w:lang w:val="en-GB"/>
        </w:rPr>
        <w:t xml:space="preserve">Athletes with high levels of perceived social support performed better and were less affected by the </w:t>
      </w:r>
      <w:r w:rsidR="00CC3773">
        <w:rPr>
          <w:lang w:val="en-GB"/>
        </w:rPr>
        <w:t>external pressure put on them</w:t>
      </w:r>
      <w:r w:rsidR="00911C39">
        <w:rPr>
          <w:lang w:val="en-GB"/>
        </w:rPr>
        <w:t xml:space="preserve"> </w:t>
      </w:r>
      <w:r w:rsidR="000E1452" w:rsidRPr="009E6BE9">
        <w:rPr>
          <w:lang w:val="en-GB"/>
        </w:rPr>
        <w:fldChar w:fldCharType="begin">
          <w:fldData xml:space="preserve">PEVuZE5vdGU+PENpdGU+PEF1dGhvcj5HZWFyaXR5PC9BdXRob3I+PFllYXI+MjAxMTwvWWVhcj48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</w:fldData>
        </w:fldChar>
      </w:r>
      <w:r w:rsidR="000E1452" w:rsidRPr="009E6BE9">
        <w:rPr>
          <w:lang w:val="en-GB"/>
        </w:rPr>
        <w:instrText xml:space="preserve"> ADDIN EN.CITE </w:instrText>
      </w:r>
      <w:r w:rsidR="000E1452" w:rsidRPr="009E6BE9">
        <w:rPr>
          <w:lang w:val="en-GB"/>
        </w:rPr>
        <w:fldChar w:fldCharType="begin">
          <w:fldData xml:space="preserve">PEVuZE5vdGU+PENpdGU+PEF1dGhvcj5HZWFyaXR5PC9BdXRob3I+PFllYXI+MjAxMTwvWWVhcj48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</w:fldData>
        </w:fldChar>
      </w:r>
      <w:r w:rsidR="000E1452" w:rsidRPr="009E6BE9">
        <w:rPr>
          <w:lang w:val="en-GB"/>
        </w:rPr>
        <w:instrText xml:space="preserve"> ADDIN EN.CITE.DATA </w:instrText>
      </w:r>
      <w:r w:rsidR="000E1452" w:rsidRPr="009E6BE9">
        <w:rPr>
          <w:lang w:val="en-GB"/>
        </w:rPr>
      </w:r>
      <w:r w:rsidR="000E1452" w:rsidRPr="009E6BE9">
        <w:rPr>
          <w:lang w:val="en-GB"/>
        </w:rPr>
        <w:fldChar w:fldCharType="end"/>
      </w:r>
      <w:r w:rsidR="000E1452" w:rsidRPr="009E6BE9">
        <w:rPr>
          <w:lang w:val="en-GB"/>
        </w:rPr>
      </w:r>
      <w:r w:rsidR="000E1452" w:rsidRPr="009E6BE9">
        <w:rPr>
          <w:lang w:val="en-GB"/>
        </w:rPr>
        <w:fldChar w:fldCharType="separate"/>
      </w:r>
      <w:r w:rsidR="000E1452" w:rsidRPr="009E6BE9">
        <w:rPr>
          <w:noProof/>
          <w:lang w:val="en-GB"/>
        </w:rPr>
        <w:t>(Fletcher &amp; Sarkar, 2012; Gearity &amp; Murray, 2011)</w:t>
      </w:r>
      <w:r w:rsidR="000E1452" w:rsidRPr="009E6BE9">
        <w:rPr>
          <w:lang w:val="en-GB"/>
        </w:rPr>
        <w:fldChar w:fldCharType="end"/>
      </w:r>
      <w:r w:rsidR="000E1452" w:rsidRPr="009E6BE9">
        <w:rPr>
          <w:lang w:val="en-GB"/>
        </w:rPr>
        <w:t xml:space="preserve">. </w:t>
      </w:r>
    </w:p>
    <w:p w14:paraId="5B31AE23" w14:textId="771B8056" w:rsidR="00B81DA6" w:rsidRDefault="00027ACA" w:rsidP="003217B1">
      <w:pPr>
        <w:jc w:val="both"/>
        <w:rPr>
          <w:lang w:val="en-GB"/>
        </w:rPr>
      </w:pPr>
      <w:r>
        <w:rPr>
          <w:lang w:val="en-GB"/>
        </w:rPr>
        <w:t>However, i</w:t>
      </w:r>
      <w:r w:rsidR="000E072D" w:rsidRPr="009E6BE9">
        <w:rPr>
          <w:lang w:val="en-GB"/>
        </w:rPr>
        <w:t>f an athlete has too much social support, th</w:t>
      </w:r>
      <w:r w:rsidR="00A524F4">
        <w:rPr>
          <w:lang w:val="en-GB"/>
        </w:rPr>
        <w:t xml:space="preserve">is could be detrimental to their performance as they may rely heavily on their </w:t>
      </w:r>
      <w:r w:rsidR="000A3637">
        <w:rPr>
          <w:lang w:val="en-GB"/>
        </w:rPr>
        <w:t xml:space="preserve">support and not gain sufficient independence to manage their training, performance and lifestyle </w:t>
      </w:r>
      <w:r w:rsidR="009E6BE9" w:rsidRPr="009E6BE9">
        <w:rPr>
          <w:lang w:val="en-GB"/>
        </w:rPr>
        <w:fldChar w:fldCharType="begin"/>
      </w:r>
      <w:r w:rsidR="009E6BE9" w:rsidRPr="009E6BE9">
        <w:rPr>
          <w:lang w:val="en-GB"/>
        </w:rPr>
        <w:instrText xml:space="preserve"> ADDIN EN.CITE &lt;EndNote&gt;&lt;Cite&gt;&lt;Author&gt;Shinn&lt;/Author&gt;&lt;Year&gt;1984&lt;/Year&gt;&lt;IDText&gt;Social interaction and social support&lt;/IDText&gt;&lt;DisplayText&gt;(Shinn, Lehmann, &amp;amp; Wong, 1984)&lt;/DisplayText&gt;&lt;record&gt;&lt;titles&gt;&lt;title&gt;Social interaction and social support&lt;/title&gt;&lt;secondary-title&gt;Social issues&lt;/secondary-title&gt;&lt;/titles&gt;&lt;pages&gt;55-76&lt;/pages&gt;&lt;number&gt;4&lt;/number&gt;&lt;contributors&gt;&lt;authors&gt;&lt;author&gt;Shinn, Marybeth&lt;/author&gt;&lt;author&gt;Lehmann, Stanley&lt;/author&gt;&lt;author&gt;Wong, Nora&lt;/author&gt;&lt;/authors&gt;&lt;/contributors&gt;&lt;added-date format="utc"&gt;1604065056&lt;/added-date&gt;&lt;ref-type name="Journal Article"&gt;17&lt;/ref-type&gt;&lt;dates&gt;&lt;year&gt;1984&lt;/year&gt;&lt;/dates&gt;&lt;rec-number&gt;186&lt;/rec-number&gt;&lt;last-updated-date format="utc"&gt;1604065101&lt;/last-updated-date&gt;&lt;volume&gt;40&lt;/volume&gt;&lt;/record&gt;&lt;/Cite&gt;&lt;/EndNote&gt;</w:instrText>
      </w:r>
      <w:r w:rsidR="009E6BE9" w:rsidRPr="009E6BE9">
        <w:rPr>
          <w:lang w:val="en-GB"/>
        </w:rPr>
        <w:fldChar w:fldCharType="separate"/>
      </w:r>
      <w:r w:rsidR="009E6BE9" w:rsidRPr="009E6BE9">
        <w:rPr>
          <w:noProof/>
          <w:lang w:val="en-GB"/>
        </w:rPr>
        <w:t>(Shinn, Lehmann, &amp; Wong, 1984)</w:t>
      </w:r>
      <w:r w:rsidR="009E6BE9" w:rsidRPr="009E6BE9">
        <w:rPr>
          <w:lang w:val="en-GB"/>
        </w:rPr>
        <w:fldChar w:fldCharType="end"/>
      </w:r>
      <w:r w:rsidR="00BD4E74" w:rsidRPr="009E6BE9">
        <w:rPr>
          <w:lang w:val="en-GB"/>
        </w:rPr>
        <w:t>.</w:t>
      </w:r>
      <w:r w:rsidR="00BD4E74">
        <w:rPr>
          <w:lang w:val="en-GB"/>
        </w:rPr>
        <w:t xml:space="preserve"> </w:t>
      </w:r>
    </w:p>
    <w:p w14:paraId="5AC22B50" w14:textId="2B084D10" w:rsidR="00DB730A" w:rsidRDefault="00B5778D" w:rsidP="003217B1">
      <w:pPr>
        <w:pStyle w:val="Heading2"/>
        <w:jc w:val="both"/>
        <w:rPr>
          <w:lang w:val="en-GB"/>
        </w:rPr>
      </w:pPr>
      <w:bookmarkStart w:id="10" w:name="_Toc56003242"/>
      <w:r>
        <w:rPr>
          <w:lang w:val="en-GB"/>
        </w:rPr>
        <w:t xml:space="preserve">2.6 </w:t>
      </w:r>
      <w:r w:rsidR="00DB730A" w:rsidRPr="006A6DE1">
        <w:rPr>
          <w:lang w:val="en-GB"/>
        </w:rPr>
        <w:t>Coping strategies</w:t>
      </w:r>
      <w:bookmarkEnd w:id="10"/>
    </w:p>
    <w:p w14:paraId="065D0BF7" w14:textId="4DEF2AEE" w:rsidR="00005962" w:rsidRDefault="006A5CC7" w:rsidP="003217B1">
      <w:pPr>
        <w:jc w:val="both"/>
        <w:rPr>
          <w:lang w:val="en-GB"/>
        </w:rPr>
      </w:pPr>
      <w:r>
        <w:rPr>
          <w:lang w:val="en-GB"/>
        </w:rPr>
        <w:t xml:space="preserve">Coping with elite sport demands is </w:t>
      </w:r>
      <w:r w:rsidR="00295532">
        <w:rPr>
          <w:lang w:val="en-GB"/>
        </w:rPr>
        <w:t xml:space="preserve">a crucial factor for athletes to be successful and make their way to international podiums </w:t>
      </w:r>
      <w:r w:rsidR="00295532">
        <w:rPr>
          <w:lang w:val="en-GB"/>
        </w:rPr>
        <w:fldChar w:fldCharType="begin"/>
      </w:r>
      <w:r w:rsidR="00295532">
        <w:rPr>
          <w:lang w:val="en-GB"/>
        </w:rPr>
        <w:instrText xml:space="preserve"> ADDIN EN.CITE &lt;EndNote&gt;&lt;Cite&gt;&lt;Author&gt;Pedro&lt;/Author&gt;&lt;Year&gt;2016&lt;/Year&gt;&lt;IDText&gt;Athletes engagement, resilience, and rate of perceived exertion on portuguese national- and international-level wrestlers&lt;/IDText&gt;&lt;DisplayText&gt;(Pedro, 2016)&lt;/DisplayText&gt;&lt;record&gt;&lt;titles&gt;&lt;title&gt;Athletes engagement, resilience, and rate of perceived exertion on portuguese national- and international-level wrestlers&lt;/title&gt;&lt;secondary-title&gt;International journal of wrestling science&lt;/secondary-title&gt;&lt;/titles&gt;&lt;pages&gt;5-10&lt;/pages&gt;&lt;number&gt;1&lt;/number&gt;&lt;contributors&gt;&lt;authors&gt;&lt;author&gt;Pedro, Samuel D. G.&lt;/author&gt;&lt;/authors&gt;&lt;/contributors&gt;&lt;added-date format="utc"&gt;1602683141&lt;/added-date&gt;&lt;ref-type name="Journal Article"&gt;17&lt;/ref-type&gt;&lt;dates&gt;&lt;year&gt;2016&lt;/year&gt;&lt;/dates&gt;&lt;rec-number&gt;158&lt;/rec-number&gt;&lt;last-updated-date format="utc"&gt;1602683284&lt;/last-updated-date&gt;&lt;volume&gt;6&lt;/volume&gt;&lt;/record&gt;&lt;/Cite&gt;&lt;/EndNote&gt;</w:instrText>
      </w:r>
      <w:r w:rsidR="00295532">
        <w:rPr>
          <w:lang w:val="en-GB"/>
        </w:rPr>
        <w:fldChar w:fldCharType="separate"/>
      </w:r>
      <w:r w:rsidR="00295532">
        <w:rPr>
          <w:noProof/>
          <w:lang w:val="en-GB"/>
        </w:rPr>
        <w:t>(Pedro, 2016)</w:t>
      </w:r>
      <w:r w:rsidR="00295532">
        <w:rPr>
          <w:lang w:val="en-GB"/>
        </w:rPr>
        <w:fldChar w:fldCharType="end"/>
      </w:r>
      <w:r w:rsidR="00295532">
        <w:rPr>
          <w:lang w:val="en-GB"/>
        </w:rPr>
        <w:t xml:space="preserve">. </w:t>
      </w:r>
      <w:r w:rsidR="006229F4">
        <w:rPr>
          <w:lang w:val="en-GB"/>
        </w:rPr>
        <w:t xml:space="preserve">Being able to be resilient in the face of threats and adversities </w:t>
      </w:r>
      <w:r w:rsidR="00FB1338">
        <w:rPr>
          <w:lang w:val="en-GB"/>
        </w:rPr>
        <w:t xml:space="preserve">is necessary to improve as an athlete. </w:t>
      </w:r>
      <w:r w:rsidR="00142D0F">
        <w:rPr>
          <w:lang w:val="en-GB"/>
        </w:rPr>
        <w:t xml:space="preserve">To have athletes’ MR develop, adapt and grow positively, they need to be exposed to a controlled risk. </w:t>
      </w:r>
      <w:r w:rsidR="00F948D2">
        <w:rPr>
          <w:lang w:val="en-GB"/>
        </w:rPr>
        <w:t xml:space="preserve">This controlled risk </w:t>
      </w:r>
      <w:r w:rsidR="006A07B5">
        <w:rPr>
          <w:lang w:val="en-GB"/>
        </w:rPr>
        <w:t xml:space="preserve">will make sure athletes have enough exposure to pressure and the high demands of sport so they can develop their coping skills without putting them </w:t>
      </w:r>
      <w:r w:rsidR="004E28A0">
        <w:rPr>
          <w:lang w:val="en-GB"/>
        </w:rPr>
        <w:t xml:space="preserve">or their career in jeopardy </w:t>
      </w:r>
      <w:r w:rsidR="004E28A0">
        <w:rPr>
          <w:lang w:val="en-GB"/>
        </w:rPr>
        <w:fldChar w:fldCharType="begin"/>
      </w:r>
      <w:r w:rsidR="004E28A0">
        <w:rPr>
          <w:lang w:val="en-GB"/>
        </w:rPr>
        <w:instrText xml:space="preserve"> ADDIN EN.CITE &lt;EndNote&gt;&lt;Cite&gt;&lt;Author&gt;Sarkar&lt;/Author&gt;&lt;Year&gt;2014&lt;/Year&gt;&lt;IDText&gt;Psychological resilience in sport performers: a review of stressors and protective factors&lt;/IDText&gt;&lt;DisplayText&gt;(Sarkar &amp;amp; Fletcher, 2014)&lt;/DisplayText&gt;&lt;record&gt;&lt;titles&gt;&lt;title&gt;Psychological resilience in sport performers: a review of stressors and protective factors&lt;/title&gt;&lt;secondary-title&gt;Journal of sport science&lt;/secondary-title&gt;&lt;/titles&gt;&lt;pages&gt;419-434&lt;/pages&gt;&lt;contributors&gt;&lt;authors&gt;&lt;author&gt;Sarkar, Mustafa&lt;/author&gt;&lt;author&gt;Fletcher, David&lt;/author&gt;&lt;/authors&gt;&lt;/contributors&gt;&lt;added-date format="utc"&gt;1602685275&lt;/added-date&gt;&lt;ref-type name="Journal Article"&gt;17&lt;/ref-type&gt;&lt;dates&gt;&lt;year&gt;2014&lt;/year&gt;&lt;/dates&gt;&lt;rec-number&gt;159&lt;/rec-number&gt;&lt;last-updated-date format="utc"&gt;1602685660&lt;/last-updated-date&gt;&lt;volume&gt;32&lt;/volume&gt;&lt;/record&gt;&lt;/Cite&gt;&lt;/EndNote&gt;</w:instrText>
      </w:r>
      <w:r w:rsidR="004E28A0">
        <w:rPr>
          <w:lang w:val="en-GB"/>
        </w:rPr>
        <w:fldChar w:fldCharType="separate"/>
      </w:r>
      <w:r w:rsidR="004E28A0">
        <w:rPr>
          <w:noProof/>
          <w:lang w:val="en-GB"/>
        </w:rPr>
        <w:t>(Sarkar &amp; Fletcher, 2014)</w:t>
      </w:r>
      <w:r w:rsidR="004E28A0">
        <w:rPr>
          <w:lang w:val="en-GB"/>
        </w:rPr>
        <w:fldChar w:fldCharType="end"/>
      </w:r>
      <w:r w:rsidR="004E28A0">
        <w:rPr>
          <w:lang w:val="en-GB"/>
        </w:rPr>
        <w:t xml:space="preserve">. Different coping strategies exist that athletes can work on such as positive thinking, </w:t>
      </w:r>
      <w:r w:rsidR="009C181F">
        <w:rPr>
          <w:lang w:val="en-GB"/>
        </w:rPr>
        <w:t>relaxation and goal setting.</w:t>
      </w:r>
    </w:p>
    <w:p w14:paraId="6B4ECE9D" w14:textId="3188D677" w:rsidR="00B81DA6" w:rsidRDefault="00A1022E" w:rsidP="003217B1">
      <w:pPr>
        <w:jc w:val="both"/>
        <w:rPr>
          <w:lang w:val="en-GB"/>
        </w:rPr>
      </w:pPr>
      <w:r>
        <w:rPr>
          <w:lang w:val="en-GB"/>
        </w:rPr>
        <w:t xml:space="preserve">However, </w:t>
      </w:r>
      <w:r w:rsidR="00D67DC8">
        <w:rPr>
          <w:lang w:val="en-GB"/>
        </w:rPr>
        <w:t xml:space="preserve">some coping strategies such as drinking alcohol </w:t>
      </w:r>
      <w:r w:rsidR="005829CC">
        <w:rPr>
          <w:lang w:val="en-GB"/>
        </w:rPr>
        <w:t xml:space="preserve">or smoking, </w:t>
      </w:r>
      <w:r w:rsidR="00D67DC8">
        <w:rPr>
          <w:lang w:val="en-GB"/>
        </w:rPr>
        <w:t>are detrimental to health and wellbeing</w:t>
      </w:r>
      <w:r w:rsidR="006F4A84">
        <w:rPr>
          <w:lang w:val="en-GB"/>
        </w:rPr>
        <w:t xml:space="preserve"> </w:t>
      </w:r>
      <w:r w:rsidR="006F4A84">
        <w:rPr>
          <w:lang w:val="en-GB"/>
        </w:rPr>
        <w:fldChar w:fldCharType="begin"/>
      </w:r>
      <w:r w:rsidR="006F4A84">
        <w:rPr>
          <w:lang w:val="en-GB"/>
        </w:rPr>
        <w:instrText xml:space="preserve"> ADDIN EN.CITE &lt;EndNote&gt;&lt;Cite&gt;&lt;Author&gt;Gilbar&lt;/Author&gt;&lt;Year&gt;2010&lt;/Year&gt;&lt;IDText&gt;Coping, mastery, stress appraisals, mental preparation, and unit cohesion predicting distress and performance: a longitudinal study of soldiers undertaking evacuation tasks&lt;/IDText&gt;&lt;DisplayText&gt;(Gilbar, Ben-Zur, &amp;amp; Lubin, 2010)&lt;/DisplayText&gt;&lt;record&gt;&lt;titles&gt;&lt;title&gt;Coping, mastery, stress appraisals, mental preparation, and unit cohesion predicting distress and performance: a longitudinal study of soldiers undertaking evacuation tasks&lt;/title&gt;&lt;secondary-title&gt;Anxiety, stress, &amp;amp; coping&lt;/secondary-title&gt;&lt;/titles&gt;&lt;pages&gt;547-562&lt;/pages&gt;&lt;contributors&gt;&lt;authors&gt;&lt;author&gt;Gilbar, Ora&lt;/author&gt;&lt;author&gt;Ben-Zur, Hasida&lt;/author&gt;&lt;author&gt;Lubin, Gadi&lt;/author&gt;&lt;/authors&gt;&lt;/contributors&gt;&lt;added-date format="utc"&gt;1604312311&lt;/added-date&gt;&lt;ref-type name="Journal Article"&gt;17&lt;/ref-type&gt;&lt;dates&gt;&lt;year&gt;2010&lt;/year&gt;&lt;/dates&gt;&lt;rec-number&gt;187&lt;/rec-number&gt;&lt;last-updated-date format="utc"&gt;1604312540&lt;/last-updated-date&gt;&lt;volume&gt;23&lt;/volume&gt;&lt;num-vols&gt;5&lt;/num-vols&gt;&lt;/record&gt;&lt;/Cite&gt;&lt;/EndNote&gt;</w:instrText>
      </w:r>
      <w:r w:rsidR="006F4A84">
        <w:rPr>
          <w:lang w:val="en-GB"/>
        </w:rPr>
        <w:fldChar w:fldCharType="separate"/>
      </w:r>
      <w:r w:rsidR="006F4A84">
        <w:rPr>
          <w:noProof/>
          <w:lang w:val="en-GB"/>
        </w:rPr>
        <w:t>(Gilbar, Ben-Zur, &amp; Lubin, 2010)</w:t>
      </w:r>
      <w:r w:rsidR="006F4A84">
        <w:rPr>
          <w:lang w:val="en-GB"/>
        </w:rPr>
        <w:fldChar w:fldCharType="end"/>
      </w:r>
      <w:r w:rsidR="00D67DC8">
        <w:rPr>
          <w:lang w:val="en-GB"/>
        </w:rPr>
        <w:t xml:space="preserve">. </w:t>
      </w:r>
    </w:p>
    <w:p w14:paraId="60743A69" w14:textId="166DDD2B" w:rsidR="00DB730A" w:rsidRDefault="00B5778D" w:rsidP="003217B1">
      <w:pPr>
        <w:pStyle w:val="Heading2"/>
        <w:jc w:val="both"/>
        <w:rPr>
          <w:lang w:val="en-GB"/>
        </w:rPr>
      </w:pPr>
      <w:bookmarkStart w:id="11" w:name="_Toc56003243"/>
      <w:r>
        <w:rPr>
          <w:lang w:val="en-GB"/>
        </w:rPr>
        <w:t xml:space="preserve">2.7 </w:t>
      </w:r>
      <w:r w:rsidR="00DB730A" w:rsidRPr="006A6DE1">
        <w:rPr>
          <w:lang w:val="en-GB"/>
        </w:rPr>
        <w:t>Training</w:t>
      </w:r>
      <w:r w:rsidR="00745358">
        <w:rPr>
          <w:lang w:val="en-GB"/>
        </w:rPr>
        <w:t xml:space="preserve"> and engagement</w:t>
      </w:r>
      <w:bookmarkEnd w:id="11"/>
    </w:p>
    <w:p w14:paraId="06C8EFFC" w14:textId="43386427" w:rsidR="00D77962" w:rsidRDefault="000879AE" w:rsidP="003217B1">
      <w:pPr>
        <w:jc w:val="both"/>
        <w:rPr>
          <w:lang w:val="en-GB"/>
        </w:rPr>
      </w:pPr>
      <w:r>
        <w:rPr>
          <w:lang w:val="en-GB"/>
        </w:rPr>
        <w:t xml:space="preserve">Studies have shown that </w:t>
      </w:r>
      <w:r w:rsidR="00F33478">
        <w:rPr>
          <w:lang w:val="en-GB"/>
        </w:rPr>
        <w:t xml:space="preserve">athletes were more prone to be </w:t>
      </w:r>
      <w:r w:rsidR="00485E12">
        <w:rPr>
          <w:lang w:val="en-GB"/>
        </w:rPr>
        <w:t>mentally resilient</w:t>
      </w:r>
      <w:r w:rsidR="00F33478">
        <w:rPr>
          <w:lang w:val="en-GB"/>
        </w:rPr>
        <w:t xml:space="preserve"> if they had a lot of practice time and were engaged when training. </w:t>
      </w:r>
      <w:r w:rsidR="00D8130D">
        <w:rPr>
          <w:lang w:val="en-GB"/>
        </w:rPr>
        <w:t xml:space="preserve">More experienced athletes </w:t>
      </w:r>
      <w:r w:rsidR="00BA57B9">
        <w:rPr>
          <w:lang w:val="en-GB"/>
        </w:rPr>
        <w:t xml:space="preserve">were shown to be more </w:t>
      </w:r>
      <w:r w:rsidR="00485E12">
        <w:rPr>
          <w:lang w:val="en-GB"/>
        </w:rPr>
        <w:t>mentally resilient</w:t>
      </w:r>
      <w:r w:rsidR="00BA57B9">
        <w:rPr>
          <w:lang w:val="en-GB"/>
        </w:rPr>
        <w:t>.</w:t>
      </w:r>
      <w:r w:rsidR="004D1BCB">
        <w:rPr>
          <w:lang w:val="en-GB"/>
        </w:rPr>
        <w:t xml:space="preserve"> T</w:t>
      </w:r>
      <w:r w:rsidR="00BA57B9">
        <w:rPr>
          <w:lang w:val="en-GB"/>
        </w:rPr>
        <w:t>raining time is only a positive factor if it is associated with engagement</w:t>
      </w:r>
      <w:r w:rsidR="00395FD5">
        <w:rPr>
          <w:lang w:val="en-GB"/>
        </w:rPr>
        <w:t xml:space="preserve"> </w:t>
      </w:r>
      <w:r w:rsidR="00395FD5">
        <w:rPr>
          <w:lang w:val="en-GB"/>
        </w:rPr>
        <w:fldChar w:fldCharType="begin"/>
      </w:r>
      <w:r w:rsidR="00395FD5">
        <w:rPr>
          <w:lang w:val="en-GB"/>
        </w:rPr>
        <w:instrText xml:space="preserve"> ADDIN EN.CITE &lt;EndNote&gt;&lt;Cite&gt;&lt;Author&gt;Pedro&lt;/Author&gt;&lt;Year&gt;2016&lt;/Year&gt;&lt;IDText&gt;Athletes engagement, resilience, and rate of perceived exertion on portuguese national- and international-level wrestlers&lt;/IDText&gt;&lt;DisplayText&gt;(Belem, Caryzzo, Nascimento, Vieira, &amp;amp; Vieira, 2014; Pedro, 2016)&lt;/DisplayText&gt;&lt;record&gt;&lt;titles&gt;&lt;title&gt;Athletes engagement, resilience, and rate of perceived exertion on portuguese national- and international-level wrestlers&lt;/title&gt;&lt;secondary-title&gt;International journal of wrestling science&lt;/secondary-title&gt;&lt;/titles&gt;&lt;pages&gt;5-10&lt;/pages&gt;&lt;number&gt;1&lt;/number&gt;&lt;contributors&gt;&lt;authors&gt;&lt;author&gt;Pedro, Samuel D. G.&lt;/author&gt;&lt;/authors&gt;&lt;/contributors&gt;&lt;added-date format="utc"&gt;1602683141&lt;/added-date&gt;&lt;ref-type name="Journal Article"&gt;17&lt;/ref-type&gt;&lt;dates&gt;&lt;year&gt;2016&lt;/year&gt;&lt;/dates&gt;&lt;rec-number&gt;158&lt;/rec-number&gt;&lt;last-updated-date format="utc"&gt;1602683284&lt;/last-updated-date&gt;&lt;volume&gt;6&lt;/volume&gt;&lt;/record&gt;&lt;/Cite&gt;&lt;Cite&gt;&lt;Author&gt;Belem&lt;/Author&gt;&lt;Year&gt;2014&lt;/Year&gt;&lt;IDText&gt;Impact of coping strategies on resilience of elite beach volleyball athletes&lt;/IDText&gt;&lt;record&gt;&lt;titles&gt;&lt;title&gt;Impact of coping strategies on resilience of elite beach volleyball athletes&lt;/title&gt;&lt;secondary-title&gt;Revista Brasileira de cineantropometria e desempenho humano&lt;/secondary-title&gt;&lt;/titles&gt;&lt;number&gt;4&lt;/number&gt;&lt;contributors&gt;&lt;authors&gt;&lt;author&gt;Belem, Isabella Caroline&lt;/author&gt;&lt;author&gt;Caryzzo, Nayara Malheiros&lt;/author&gt;&lt;author&gt;Nascimento, Jose Roberto&lt;/author&gt;&lt;author&gt;Vieira, José Luiz Lopes&lt;/author&gt;&lt;author&gt;Vieira, Lenamar Fiorese&lt;/author&gt;&lt;/authors&gt;&lt;/contributors&gt;&lt;added-date format="utc"&gt;1602772866&lt;/added-date&gt;&lt;ref-type name="Journal Article"&gt;17&lt;/ref-type&gt;&lt;dates&gt;&lt;year&gt;2014&lt;/year&gt;&lt;/dates&gt;&lt;rec-number&gt;162&lt;/rec-number&gt;&lt;last-updated-date format="utc"&gt;1602773103&lt;/last-updated-date&gt;&lt;volume&gt;16&lt;/volume&gt;&lt;/record&gt;&lt;/Cite&gt;&lt;/EndNote&gt;</w:instrText>
      </w:r>
      <w:r w:rsidR="00395FD5">
        <w:rPr>
          <w:lang w:val="en-GB"/>
        </w:rPr>
        <w:fldChar w:fldCharType="separate"/>
      </w:r>
      <w:r w:rsidR="00395FD5">
        <w:rPr>
          <w:noProof/>
          <w:lang w:val="en-GB"/>
        </w:rPr>
        <w:t>(Belem, Caryzzo, Nascimento, Vieira, &amp; Vieira, 2014; Pedro, 2016)</w:t>
      </w:r>
      <w:r w:rsidR="00395FD5">
        <w:rPr>
          <w:lang w:val="en-GB"/>
        </w:rPr>
        <w:fldChar w:fldCharType="end"/>
      </w:r>
      <w:r w:rsidR="00BA57B9">
        <w:rPr>
          <w:lang w:val="en-GB"/>
        </w:rPr>
        <w:t xml:space="preserve">. </w:t>
      </w:r>
    </w:p>
    <w:p w14:paraId="1472A7D8" w14:textId="600107A6" w:rsidR="00B81DA6" w:rsidRDefault="008050F9" w:rsidP="003217B1">
      <w:pPr>
        <w:jc w:val="both"/>
        <w:rPr>
          <w:lang w:val="en-GB"/>
        </w:rPr>
      </w:pPr>
      <w:r w:rsidRPr="009D6785">
        <w:rPr>
          <w:lang w:val="en-GB"/>
        </w:rPr>
        <w:t xml:space="preserve">However, too much engagement </w:t>
      </w:r>
      <w:r w:rsidR="00CE48A6" w:rsidRPr="009D6785">
        <w:rPr>
          <w:lang w:val="en-GB"/>
        </w:rPr>
        <w:t>and practice time can lead to athlete burnout. A burnout is</w:t>
      </w:r>
      <w:r w:rsidR="009D6785">
        <w:rPr>
          <w:lang w:val="en-GB"/>
        </w:rPr>
        <w:t xml:space="preserve"> </w:t>
      </w:r>
      <w:r w:rsidR="00315CD4">
        <w:rPr>
          <w:lang w:val="en-GB"/>
        </w:rPr>
        <w:t xml:space="preserve">a syndrome characterised by emotional and physical exhaustion, </w:t>
      </w:r>
      <w:r w:rsidR="008B6D4C">
        <w:rPr>
          <w:lang w:val="en-GB"/>
        </w:rPr>
        <w:t xml:space="preserve">sport devaluation and a reduced sense of accomplishment </w:t>
      </w:r>
      <w:r w:rsidR="008B6D4C">
        <w:rPr>
          <w:lang w:val="en-GB"/>
        </w:rPr>
        <w:fldChar w:fldCharType="begin"/>
      </w:r>
      <w:r w:rsidR="008B6D4C">
        <w:rPr>
          <w:lang w:val="en-GB"/>
        </w:rPr>
        <w:instrText xml:space="preserve"> ADDIN EN.CITE &lt;EndNote&gt;&lt;Cite&gt;&lt;Author&gt;Lonsdale&lt;/Author&gt;&lt;Year&gt;2009&lt;/Year&gt;&lt;IDText&gt;Athlete burnout in elite sport: a self-determination perspective&lt;/IDText&gt;&lt;DisplayText&gt;(Lonsdale, Hodge, &amp;amp; Rose, 2009)&lt;/DisplayText&gt;&lt;record&gt;&lt;titles&gt;&lt;title&gt;Athlete burnout in elite sport: a self-determination perspective&lt;/title&gt;&lt;secondary-title&gt;Journal of sports sciences&lt;/secondary-title&gt;&lt;/titles&gt;&lt;pages&gt;785-795&lt;/pages&gt;&lt;contributors&gt;&lt;authors&gt;&lt;author&gt;Lonsdale, Chris&lt;/author&gt;&lt;author&gt;Hodge, Ken&lt;/author&gt;&lt;author&gt;Rose, Elaine&lt;/author&gt;&lt;/authors&gt;&lt;/contributors&gt;&lt;added-date format="utc"&gt;1604312775&lt;/added-date&gt;&lt;ref-type name="Journal Article"&gt;17&lt;/ref-type&gt;&lt;dates&gt;&lt;year&gt;2009&lt;/year&gt;&lt;/dates&gt;&lt;rec-number&gt;188&lt;/rec-number&gt;&lt;last-updated-date format="utc"&gt;1604312826&lt;/last-updated-date&gt;&lt;volume&gt;27&lt;/volume&gt;&lt;num-vols&gt;8&lt;/num-vols&gt;&lt;/record&gt;&lt;/Cite&gt;&lt;/EndNote&gt;</w:instrText>
      </w:r>
      <w:r w:rsidR="008B6D4C">
        <w:rPr>
          <w:lang w:val="en-GB"/>
        </w:rPr>
        <w:fldChar w:fldCharType="separate"/>
      </w:r>
      <w:r w:rsidR="008B6D4C">
        <w:rPr>
          <w:noProof/>
          <w:lang w:val="en-GB"/>
        </w:rPr>
        <w:t>(Lonsdale, Hodge, &amp; Rose, 2009)</w:t>
      </w:r>
      <w:r w:rsidR="008B6D4C">
        <w:rPr>
          <w:lang w:val="en-GB"/>
        </w:rPr>
        <w:fldChar w:fldCharType="end"/>
      </w:r>
      <w:r w:rsidR="008B6D4C">
        <w:rPr>
          <w:lang w:val="en-GB"/>
        </w:rPr>
        <w:t>.</w:t>
      </w:r>
    </w:p>
    <w:p w14:paraId="53760C32" w14:textId="38E101A1" w:rsidR="00674B49" w:rsidRDefault="00B5778D" w:rsidP="003217B1">
      <w:pPr>
        <w:pStyle w:val="Heading2"/>
        <w:jc w:val="both"/>
        <w:rPr>
          <w:lang w:val="en-GB"/>
        </w:rPr>
      </w:pPr>
      <w:bookmarkStart w:id="12" w:name="_Toc56003244"/>
      <w:r>
        <w:rPr>
          <w:lang w:val="en-GB"/>
        </w:rPr>
        <w:t xml:space="preserve">2.8 </w:t>
      </w:r>
      <w:r w:rsidR="00674B49">
        <w:rPr>
          <w:lang w:val="en-GB"/>
        </w:rPr>
        <w:t>Need for coaches</w:t>
      </w:r>
      <w:bookmarkEnd w:id="12"/>
    </w:p>
    <w:p w14:paraId="52B6DAC3" w14:textId="6BB3820A" w:rsidR="00674B49" w:rsidRDefault="00674B49" w:rsidP="003217B1">
      <w:pPr>
        <w:jc w:val="both"/>
        <w:rPr>
          <w:lang w:val="en-GB"/>
        </w:rPr>
      </w:pPr>
      <w:r>
        <w:rPr>
          <w:lang w:val="en-GB"/>
        </w:rPr>
        <w:t xml:space="preserve">Mental resilience is of significant importance for an athletes’ success. The coach’s attitude plays a big role in an athletes’ success, and contributes to their MR </w:t>
      </w:r>
      <w:r>
        <w:rPr>
          <w:lang w:val="en-GB"/>
        </w:rPr>
        <w:fldChar w:fldCharType="begin"/>
      </w:r>
      <w:r>
        <w:rPr>
          <w:lang w:val="en-GB"/>
        </w:rPr>
        <w:instrText xml:space="preserve"> ADDIN EN.CITE &lt;EndNote&gt;&lt;Cite&gt;&lt;Author&gt;Hodgson&lt;/Author&gt;&lt;Year&gt;2017&lt;/Year&gt;&lt;IDText&gt;Exploring the psychological attributes underpinning elite sports coaching&lt;/IDText&gt;&lt;DisplayText&gt;(Hodgson, Butt, &amp;amp; Maynard, 2017)&lt;/DisplayText&gt;&lt;record&gt;&lt;titles&gt;&lt;title&gt;Exploring the psychological attributes underpinning elite sports coaching&lt;/title&gt;&lt;secondary-title&gt;Journal of sports science and coaching&lt;/secondary-title&gt;&lt;/titles&gt;&lt;pages&gt;439-451&lt;/pages&gt;&lt;number&gt;4&lt;/number&gt;&lt;contributors&gt;&lt;authors&gt;&lt;author&gt;Hodgson, Laura&lt;/author&gt;&lt;author&gt;Butt, Joanne&lt;/author&gt;&lt;author&gt;Maynard, Ian&lt;/author&gt;&lt;/authors&gt;&lt;/contributors&gt;&lt;added-date format="utc"&gt;1602668150&lt;/added-date&gt;&lt;ref-type name="Journal Article"&gt;17&lt;/ref-type&gt;&lt;dates&gt;&lt;year&gt;2017&lt;/year&gt;&lt;/dates&gt;&lt;rec-number&gt;157&lt;/rec-number&gt;&lt;last-updated-date format="utc"&gt;1602668215&lt;/last-updated-date&gt;&lt;volume&gt;12&lt;/volume&gt;&lt;/record&gt;&lt;/Cite&gt;&lt;/EndNote&gt;</w:instrText>
      </w:r>
      <w:r>
        <w:rPr>
          <w:lang w:val="en-GB"/>
        </w:rPr>
        <w:fldChar w:fldCharType="separate"/>
      </w:r>
      <w:r>
        <w:rPr>
          <w:noProof/>
          <w:lang w:val="en-GB"/>
        </w:rPr>
        <w:t>(Hodgson, Butt, &amp; Maynard, 2017)</w:t>
      </w:r>
      <w:r>
        <w:rPr>
          <w:lang w:val="en-GB"/>
        </w:rPr>
        <w:fldChar w:fldCharType="end"/>
      </w:r>
      <w:r>
        <w:rPr>
          <w:lang w:val="en-GB"/>
        </w:rPr>
        <w:t xml:space="preserve">. </w:t>
      </w:r>
      <w:r w:rsidR="00831D9F">
        <w:rPr>
          <w:lang w:val="en-GB"/>
        </w:rPr>
        <w:t>Figure 1 shows the</w:t>
      </w:r>
      <w:r>
        <w:rPr>
          <w:lang w:val="en-GB"/>
        </w:rPr>
        <w:t xml:space="preserve"> psychological attributes</w:t>
      </w:r>
      <w:r w:rsidR="009E5B2C">
        <w:rPr>
          <w:lang w:val="en-GB"/>
        </w:rPr>
        <w:t xml:space="preserve"> that</w:t>
      </w:r>
      <w:r>
        <w:rPr>
          <w:lang w:val="en-GB"/>
        </w:rPr>
        <w:t xml:space="preserve"> were found in elite coaches</w:t>
      </w:r>
      <w:r w:rsidR="009E5B2C">
        <w:rPr>
          <w:lang w:val="en-GB"/>
        </w:rPr>
        <w:t>.</w:t>
      </w:r>
    </w:p>
    <w:p w14:paraId="504A6A36" w14:textId="3B816F5E" w:rsidR="000C1F27" w:rsidRDefault="001B180F" w:rsidP="003217B1">
      <w:pPr>
        <w:jc w:val="both"/>
        <w:rPr>
          <w:lang w:val="en-GB"/>
        </w:rPr>
      </w:pPr>
      <w:r>
        <w:rPr>
          <w:noProof/>
          <w:lang w:val="en-GB"/>
        </w:rPr>
        <w:lastRenderedPageBreak/>
        <w:drawing>
          <wp:inline distT="0" distB="0" distL="0" distR="0" wp14:anchorId="0673818A" wp14:editId="290D999A">
            <wp:extent cx="5179326" cy="4005618"/>
            <wp:effectExtent l="0" t="0" r="0" b="1397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6F9A3ABE" w14:textId="03267690" w:rsidR="00BB09A9" w:rsidRDefault="00BB09A9" w:rsidP="003217B1">
      <w:pPr>
        <w:jc w:val="both"/>
        <w:rPr>
          <w:lang w:val="en-GB"/>
        </w:rPr>
      </w:pPr>
      <w:r w:rsidRPr="00885BE7">
        <w:rPr>
          <w:b/>
          <w:bCs/>
          <w:lang w:val="en-GB"/>
        </w:rPr>
        <w:t>F</w:t>
      </w:r>
      <w:r w:rsidR="006B21E2" w:rsidRPr="00885BE7">
        <w:rPr>
          <w:b/>
          <w:bCs/>
          <w:lang w:val="en-GB"/>
        </w:rPr>
        <w:t>igure 1:</w:t>
      </w:r>
      <w:r w:rsidR="006B21E2">
        <w:rPr>
          <w:lang w:val="en-GB"/>
        </w:rPr>
        <w:t xml:space="preserve"> Attributes of a mentally resilient and successful coach</w:t>
      </w:r>
      <w:r w:rsidR="006D1713">
        <w:rPr>
          <w:lang w:val="en-GB"/>
        </w:rPr>
        <w:t xml:space="preserve"> within elite sport</w:t>
      </w:r>
    </w:p>
    <w:p w14:paraId="5E2B2B34" w14:textId="3FA0DDF8" w:rsidR="000A1154" w:rsidRDefault="000A1154" w:rsidP="003217B1">
      <w:pPr>
        <w:jc w:val="both"/>
        <w:rPr>
          <w:lang w:val="en-GB"/>
        </w:rPr>
      </w:pPr>
      <w:r>
        <w:rPr>
          <w:lang w:val="en-GB"/>
        </w:rPr>
        <w:t xml:space="preserve">This study suggests that to produce better coaches their psychological attributes should be developed in the early stages of their coaching career. The development of emotional abilities is particularly encouraged, considering how emotions influence their practice. Self-assessment for coaches could be used to understand what personal attributes they need to improve on </w:t>
      </w:r>
      <w:r>
        <w:rPr>
          <w:lang w:val="en-GB"/>
        </w:rPr>
        <w:fldChar w:fldCharType="begin"/>
      </w:r>
      <w:r>
        <w:rPr>
          <w:lang w:val="en-GB"/>
        </w:rPr>
        <w:instrText xml:space="preserve"> ADDIN EN.CITE &lt;EndNote&gt;&lt;Cite&gt;&lt;Author&gt;Hodgson&lt;/Author&gt;&lt;Year&gt;2017&lt;/Year&gt;&lt;IDText&gt;Exploring the psychological attributes underpinning elite sports coaching&lt;/IDText&gt;&lt;DisplayText&gt;(Hodgson et al., 2017)&lt;/DisplayText&gt;&lt;record&gt;&lt;titles&gt;&lt;title&gt;Exploring the psychological attributes underpinning elite sports coaching&lt;/title&gt;&lt;secondary-title&gt;Journal of sports science and coaching&lt;/secondary-title&gt;&lt;/titles&gt;&lt;pages&gt;439-451&lt;/pages&gt;&lt;number&gt;4&lt;/number&gt;&lt;contributors&gt;&lt;authors&gt;&lt;author&gt;Hodgson, Laura&lt;/author&gt;&lt;author&gt;Butt, Joanne&lt;/author&gt;&lt;author&gt;Maynard, Ian&lt;/author&gt;&lt;/authors&gt;&lt;/contributors&gt;&lt;added-date format="utc"&gt;1602668150&lt;/added-date&gt;&lt;ref-type name="Journal Article"&gt;17&lt;/ref-type&gt;&lt;dates&gt;&lt;year&gt;2017&lt;/year&gt;&lt;/dates&gt;&lt;rec-number&gt;157&lt;/rec-number&gt;&lt;last-updated-date format="utc"&gt;1602668215&lt;/last-updated-date&gt;&lt;volume&gt;12&lt;/volume&gt;&lt;/record&gt;&lt;/Cite&gt;&lt;/EndNote&gt;</w:instrText>
      </w:r>
      <w:r>
        <w:rPr>
          <w:lang w:val="en-GB"/>
        </w:rPr>
        <w:fldChar w:fldCharType="separate"/>
      </w:r>
      <w:r>
        <w:rPr>
          <w:noProof/>
          <w:lang w:val="en-GB"/>
        </w:rPr>
        <w:t>(Hodgson et al., 2017)</w:t>
      </w:r>
      <w:r>
        <w:rPr>
          <w:lang w:val="en-GB"/>
        </w:rPr>
        <w:fldChar w:fldCharType="end"/>
      </w:r>
      <w:r w:rsidR="008F24F3">
        <w:rPr>
          <w:lang w:val="en-GB"/>
        </w:rPr>
        <w:t>.</w:t>
      </w:r>
    </w:p>
    <w:p w14:paraId="07450061" w14:textId="14CDA3AD" w:rsidR="00D80C4B" w:rsidRDefault="00B5778D" w:rsidP="003217B1">
      <w:pPr>
        <w:pStyle w:val="Heading2"/>
        <w:jc w:val="both"/>
        <w:rPr>
          <w:lang w:val="en-GB"/>
        </w:rPr>
      </w:pPr>
      <w:bookmarkStart w:id="13" w:name="_Toc56003245"/>
      <w:r>
        <w:rPr>
          <w:lang w:val="en-GB"/>
        </w:rPr>
        <w:t>2.9</w:t>
      </w:r>
      <w:r w:rsidR="00473E8E">
        <w:rPr>
          <w:lang w:val="en-GB"/>
        </w:rPr>
        <w:t xml:space="preserve"> Conclusion of MR</w:t>
      </w:r>
      <w:r w:rsidR="00D80C4B" w:rsidRPr="00D80C4B">
        <w:rPr>
          <w:lang w:val="en-GB"/>
        </w:rPr>
        <w:t xml:space="preserve"> </w:t>
      </w:r>
      <w:r w:rsidR="00513582">
        <w:rPr>
          <w:lang w:val="en-GB"/>
        </w:rPr>
        <w:t>in sport</w:t>
      </w:r>
      <w:bookmarkEnd w:id="13"/>
    </w:p>
    <w:p w14:paraId="00F07C64" w14:textId="3140D7D3" w:rsidR="00E418DC" w:rsidRDefault="006740B1" w:rsidP="003217B1">
      <w:pPr>
        <w:jc w:val="both"/>
        <w:rPr>
          <w:lang w:val="en-GB"/>
        </w:rPr>
      </w:pPr>
      <w:r>
        <w:rPr>
          <w:lang w:val="en-GB"/>
        </w:rPr>
        <w:t>Olympic gold medallists showed high levels of mental resilience</w:t>
      </w:r>
      <w:r w:rsidR="004D14F6">
        <w:rPr>
          <w:lang w:val="en-GB"/>
        </w:rPr>
        <w:t xml:space="preserve"> </w:t>
      </w:r>
      <w:r w:rsidR="004D14F6">
        <w:rPr>
          <w:lang w:val="en-GB"/>
        </w:rPr>
        <w:fldChar w:fldCharType="begin"/>
      </w:r>
      <w:r w:rsidR="004D14F6">
        <w:rPr>
          <w:lang w:val="en-GB"/>
        </w:rPr>
        <w:instrText xml:space="preserve"> ADDIN EN.CITE &lt;EndNote&gt;&lt;Cite&gt;&lt;Author&gt;Fletcher&lt;/Author&gt;&lt;Year&gt;2012&lt;/Year&gt;&lt;IDText&gt;A grounded theory of psychological resilience in Olympic champions&lt;/IDText&gt;&lt;DisplayText&gt;(Fletcher &amp;amp; Sarkar, 2012; Mallett &amp;amp; Hanrahan, 2004)&lt;/DisplayText&gt;&lt;record&gt;&lt;titles&gt;&lt;title&gt;A grounded theory of psychological resilience in Olympic champions&lt;/title&gt;&lt;secondary-title&gt;Psychology of Sport and Exercise&lt;/secondary-title&gt;&lt;/titles&gt;&lt;pages&gt;669-678&lt;/pages&gt;&lt;contributors&gt;&lt;authors&gt;&lt;author&gt;Fletcher, David&lt;/author&gt;&lt;author&gt;Sarkar, Mustafa&lt;/author&gt;&lt;/authors&gt;&lt;/contributors&gt;&lt;added-date format="utc"&gt;1602581422&lt;/added-date&gt;&lt;ref-type name="Journal Article"&gt;17&lt;/ref-type&gt;&lt;dates&gt;&lt;year&gt;2012&lt;/year&gt;&lt;/dates&gt;&lt;rec-number&gt;153&lt;/rec-number&gt;&lt;last-updated-date format="utc"&gt;1602581614&lt;/last-updated-date&gt;&lt;volume&gt;13&lt;/volume&gt;&lt;/record&gt;&lt;/Cite&gt;&lt;Cite&gt;&lt;Author&gt;Mallett&lt;/Author&gt;&lt;Year&gt;2004&lt;/Year&gt;&lt;IDText&gt;Elite athletes: why does the &amp;apos;fire&amp;apos; burn so brightly?&lt;/IDText&gt;&lt;record&gt;&lt;titles&gt;&lt;title&gt;Elite athletes: why does the &amp;apos;fire&amp;apos; burn so brightly?&lt;/title&gt;&lt;secondary-title&gt;Psychology of sport and exercise&lt;/secondary-title&gt;&lt;/titles&gt;&lt;pages&gt;183-200&lt;/pages&gt;&lt;contributors&gt;&lt;authors&gt;&lt;author&gt;Mallett, Clifford J&lt;/author&gt;&lt;author&gt;Hanrahan, Stephanie J&lt;/author&gt;&lt;/authors&gt;&lt;/contributors&gt;&lt;added-date format="utc"&gt;1602586790&lt;/added-date&gt;&lt;ref-type name="Journal Article"&gt;17&lt;/ref-type&gt;&lt;dates&gt;&lt;year&gt;2004&lt;/year&gt;&lt;/dates&gt;&lt;rec-number&gt;156&lt;/rec-number&gt;&lt;last-updated-date format="utc"&gt;1602586895&lt;/last-updated-date&gt;&lt;volume&gt;5&lt;/volume&gt;&lt;/record&gt;&lt;/Cite&gt;&lt;/EndNote&gt;</w:instrText>
      </w:r>
      <w:r w:rsidR="004D14F6">
        <w:rPr>
          <w:lang w:val="en-GB"/>
        </w:rPr>
        <w:fldChar w:fldCharType="separate"/>
      </w:r>
      <w:r w:rsidR="004D14F6">
        <w:rPr>
          <w:noProof/>
          <w:lang w:val="en-GB"/>
        </w:rPr>
        <w:t>(Fletcher &amp; Sarkar, 2012; Mallett &amp; Hanrahan, 2004)</w:t>
      </w:r>
      <w:r w:rsidR="004D14F6">
        <w:rPr>
          <w:lang w:val="en-GB"/>
        </w:rPr>
        <w:fldChar w:fldCharType="end"/>
      </w:r>
      <w:r w:rsidR="00CC3773">
        <w:rPr>
          <w:lang w:val="en-GB"/>
        </w:rPr>
        <w:t xml:space="preserve">. </w:t>
      </w:r>
      <w:r w:rsidR="00E10B49">
        <w:rPr>
          <w:lang w:val="en-GB"/>
        </w:rPr>
        <w:t>Fo</w:t>
      </w:r>
      <w:r w:rsidR="005B4016">
        <w:rPr>
          <w:lang w:val="en-GB"/>
        </w:rPr>
        <w:t>r athletes</w:t>
      </w:r>
      <w:r w:rsidR="00E10B49">
        <w:rPr>
          <w:lang w:val="en-GB"/>
        </w:rPr>
        <w:t>,</w:t>
      </w:r>
      <w:r w:rsidR="005B4016">
        <w:rPr>
          <w:lang w:val="en-GB"/>
        </w:rPr>
        <w:t xml:space="preserve"> MR is a </w:t>
      </w:r>
      <w:r w:rsidR="00331E9B">
        <w:rPr>
          <w:lang w:val="en-GB"/>
        </w:rPr>
        <w:t>blend</w:t>
      </w:r>
      <w:r w:rsidR="005B4016">
        <w:rPr>
          <w:lang w:val="en-GB"/>
        </w:rPr>
        <w:t xml:space="preserve"> of </w:t>
      </w:r>
      <w:r w:rsidR="0092003E">
        <w:rPr>
          <w:lang w:val="en-GB"/>
        </w:rPr>
        <w:t>a challenge mindset, motivation, confidence, focus, social support</w:t>
      </w:r>
      <w:r w:rsidR="00236A81">
        <w:rPr>
          <w:lang w:val="en-GB"/>
        </w:rPr>
        <w:t xml:space="preserve">, coping strategies, </w:t>
      </w:r>
      <w:r w:rsidR="00DB730A">
        <w:rPr>
          <w:lang w:val="en-GB"/>
        </w:rPr>
        <w:t>training time</w:t>
      </w:r>
      <w:r w:rsidR="0092003E">
        <w:rPr>
          <w:lang w:val="en-GB"/>
        </w:rPr>
        <w:t xml:space="preserve"> and positive personality traits</w:t>
      </w:r>
      <w:r w:rsidR="00E10B49">
        <w:rPr>
          <w:lang w:val="en-GB"/>
        </w:rPr>
        <w:t>. Athletes can</w:t>
      </w:r>
      <w:r w:rsidR="00B139CB">
        <w:rPr>
          <w:lang w:val="en-GB"/>
        </w:rPr>
        <w:t>not be successful with only one of these processes, a solely confident athlete is not a champion. It is not a single psychological factor</w:t>
      </w:r>
      <w:r w:rsidR="009C5288">
        <w:rPr>
          <w:lang w:val="en-GB"/>
        </w:rPr>
        <w:t xml:space="preserve"> but an interaction between multiple psychological factors that gives the athletes the tools to fulfil their athletic potential</w:t>
      </w:r>
      <w:r w:rsidR="00FD3C2F">
        <w:rPr>
          <w:lang w:val="en-GB"/>
        </w:rPr>
        <w:t xml:space="preserve">, and be successful </w:t>
      </w:r>
      <w:r w:rsidR="00FD3C2F">
        <w:rPr>
          <w:lang w:val="en-GB"/>
        </w:rPr>
        <w:fldChar w:fldCharType="begin">
          <w:fldData xml:space="preserve">PEVuZE5vdGU+PENpdGU+PEF1dGhvcj5GbGV0Y2hlcjwvQXV0aG9yPjxZZWFyPjIwMTI8L1llYXI+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</w:fldData>
        </w:fldChar>
      </w:r>
      <w:r w:rsidR="00FD3C2F">
        <w:rPr>
          <w:lang w:val="en-GB"/>
        </w:rPr>
        <w:instrText xml:space="preserve"> ADDIN EN.CITE </w:instrText>
      </w:r>
      <w:r w:rsidR="00FD3C2F">
        <w:rPr>
          <w:lang w:val="en-GB"/>
        </w:rPr>
        <w:fldChar w:fldCharType="begin">
          <w:fldData xml:space="preserve">PEVuZE5vdGU+PENpdGU+PEF1dGhvcj5GbGV0Y2hlcjwvQXV0aG9yPjxZZWFyPjIwMTI8L1llYXI+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</w:fldData>
        </w:fldChar>
      </w:r>
      <w:r w:rsidR="00FD3C2F">
        <w:rPr>
          <w:lang w:val="en-GB"/>
        </w:rPr>
        <w:instrText xml:space="preserve"> ADDIN EN.CITE.DATA </w:instrText>
      </w:r>
      <w:r w:rsidR="00FD3C2F">
        <w:rPr>
          <w:lang w:val="en-GB"/>
        </w:rPr>
      </w:r>
      <w:r w:rsidR="00FD3C2F">
        <w:rPr>
          <w:lang w:val="en-GB"/>
        </w:rPr>
        <w:fldChar w:fldCharType="end"/>
      </w:r>
      <w:r w:rsidR="00FD3C2F">
        <w:rPr>
          <w:lang w:val="en-GB"/>
        </w:rPr>
      </w:r>
      <w:r w:rsidR="00FD3C2F">
        <w:rPr>
          <w:lang w:val="en-GB"/>
        </w:rPr>
        <w:fldChar w:fldCharType="separate"/>
      </w:r>
      <w:r w:rsidR="00FD3C2F">
        <w:rPr>
          <w:noProof/>
          <w:lang w:val="en-GB"/>
        </w:rPr>
        <w:t>(Cowden et al., 2016; Fletcher &amp; Sarkar, 2012, 2016; Sarkar &amp; Fletcher, 2014)</w:t>
      </w:r>
      <w:r w:rsidR="00FD3C2F">
        <w:rPr>
          <w:lang w:val="en-GB"/>
        </w:rPr>
        <w:fldChar w:fldCharType="end"/>
      </w:r>
      <w:r w:rsidR="009C5288">
        <w:rPr>
          <w:lang w:val="en-GB"/>
        </w:rPr>
        <w:t xml:space="preserve">. </w:t>
      </w:r>
    </w:p>
    <w:p w14:paraId="071A56C4" w14:textId="2E340C32" w:rsidR="00513582" w:rsidRDefault="003916B4" w:rsidP="003217B1">
      <w:pPr>
        <w:jc w:val="both"/>
        <w:rPr>
          <w:lang w:val="en-GB"/>
        </w:rPr>
      </w:pPr>
      <w:r>
        <w:rPr>
          <w:lang w:val="en-GB"/>
        </w:rPr>
        <w:t xml:space="preserve">Athletes with </w:t>
      </w:r>
      <w:r w:rsidR="000414D5">
        <w:rPr>
          <w:lang w:val="en-GB"/>
        </w:rPr>
        <w:t>high</w:t>
      </w:r>
      <w:r>
        <w:rPr>
          <w:lang w:val="en-GB"/>
        </w:rPr>
        <w:t xml:space="preserve"> resilience </w:t>
      </w:r>
      <w:r w:rsidR="00534359">
        <w:rPr>
          <w:lang w:val="en-GB"/>
        </w:rPr>
        <w:t>can interpret their emotions, reflect about their performance, make efficient decision and increase their e</w:t>
      </w:r>
      <w:r w:rsidR="00B948EC">
        <w:rPr>
          <w:lang w:val="en-GB"/>
        </w:rPr>
        <w:t xml:space="preserve">xertion of effort </w:t>
      </w:r>
      <w:r w:rsidR="00B948EC">
        <w:rPr>
          <w:lang w:val="en-GB"/>
        </w:rPr>
        <w:fldChar w:fldCharType="begin"/>
      </w:r>
      <w:r w:rsidR="00B948EC">
        <w:rPr>
          <w:lang w:val="en-GB"/>
        </w:rPr>
        <w:instrText xml:space="preserve"> ADDIN EN.CITE &lt;EndNote&gt;&lt;Cite&gt;&lt;Author&gt;Obando&lt;/Author&gt;&lt;Year&gt;2008&lt;/Year&gt;&lt;IDText&gt;Resilience in children with abandonment experiences&lt;/IDText&gt;&lt;DisplayText&gt;(Obando, Villalobos, &amp;amp; Arango, 2008; Pedro, 2016)&lt;/DisplayText&gt;&lt;record&gt;&lt;titles&gt;&lt;title&gt;Resilience in children with abandonment experiences&lt;/title&gt;&lt;secondary-title&gt;Acta colombiana de psicologia&lt;/secondary-title&gt;&lt;/titles&gt;&lt;pages&gt;149-159&lt;/pages&gt;&lt;number&gt;2&lt;/number&gt;&lt;contributors&gt;&lt;authors&gt;&lt;author&gt;Obando, Olga Lucia&lt;/author&gt;&lt;author&gt;Villalobos, Maria Eugenia&lt;/author&gt;&lt;author&gt;Arango, Sandra lorena&lt;/author&gt;&lt;/authors&gt;&lt;/contributors&gt;&lt;added-date format="utc"&gt;1602756113&lt;/added-date&gt;&lt;ref-type name="Journal Article"&gt;17&lt;/ref-type&gt;&lt;dates&gt;&lt;year&gt;2008&lt;/year&gt;&lt;/dates&gt;&lt;rec-number&gt;160&lt;/rec-number&gt;&lt;last-updated-date format="utc"&gt;1602756180&lt;/last-updated-date&gt;&lt;volume&gt;13&lt;/volume&gt;&lt;/record&gt;&lt;/Cite&gt;&lt;Cite&gt;&lt;Author&gt;Pedro&lt;/Author&gt;&lt;Year&gt;2016&lt;/Year&gt;&lt;IDText&gt;Athletes engagement, resilience, and rate of perceived exertion on portuguese national- and international-level wrestlers&lt;/IDText&gt;&lt;record&gt;&lt;titles&gt;&lt;title&gt;Athletes engagement, resilience, and rate of perceived exertion on portuguese national- and international-level wrestlers&lt;/title&gt;&lt;secondary-title&gt;International journal of wrestling science&lt;/secondary-title&gt;&lt;/titles&gt;&lt;pages&gt;5-10&lt;/pages&gt;&lt;number&gt;1&lt;/number&gt;&lt;contributors&gt;&lt;authors&gt;&lt;author&gt;Pedro, Samuel D. G.&lt;/author&gt;&lt;/authors&gt;&lt;/contributors&gt;&lt;added-date format="utc"&gt;1602683141&lt;/added-date&gt;&lt;ref-type name="Journal Article"&gt;17&lt;/ref-type&gt;&lt;dates&gt;&lt;year&gt;2016&lt;/year&gt;&lt;/dates&gt;&lt;rec-number&gt;158&lt;/rec-number&gt;&lt;last-updated-date format="utc"&gt;1602683284&lt;/last-updated-date&gt;&lt;volume&gt;6&lt;/volume&gt;&lt;/record&gt;&lt;/Cite&gt;&lt;/EndNote&gt;</w:instrText>
      </w:r>
      <w:r w:rsidR="00B948EC">
        <w:rPr>
          <w:lang w:val="en-GB"/>
        </w:rPr>
        <w:fldChar w:fldCharType="separate"/>
      </w:r>
      <w:r w:rsidR="00B948EC">
        <w:rPr>
          <w:noProof/>
          <w:lang w:val="en-GB"/>
        </w:rPr>
        <w:t>(Obando, Villalobos, &amp; Arango, 2008; Pedro, 2016)</w:t>
      </w:r>
      <w:r w:rsidR="00B948EC">
        <w:rPr>
          <w:lang w:val="en-GB"/>
        </w:rPr>
        <w:fldChar w:fldCharType="end"/>
      </w:r>
      <w:r w:rsidR="00B948EC">
        <w:rPr>
          <w:lang w:val="en-GB"/>
        </w:rPr>
        <w:t xml:space="preserve">. </w:t>
      </w:r>
      <w:r w:rsidR="00CE1E4C">
        <w:rPr>
          <w:lang w:val="en-GB"/>
        </w:rPr>
        <w:t xml:space="preserve">Additionally, MR is shown to promote more persistent and positive behaviours in athletes. </w:t>
      </w:r>
      <w:r w:rsidR="00BB4F5A">
        <w:rPr>
          <w:lang w:val="en-GB"/>
        </w:rPr>
        <w:t xml:space="preserve">For athletes to be successful and perform their best, not only do they need to be mentally resilient, but their coaches need to be resilient as well. </w:t>
      </w:r>
      <w:r w:rsidR="00275EB9">
        <w:rPr>
          <w:lang w:val="en-GB"/>
        </w:rPr>
        <w:t xml:space="preserve">Figure 2 </w:t>
      </w:r>
      <w:r w:rsidR="00831D9F">
        <w:rPr>
          <w:lang w:val="en-GB"/>
        </w:rPr>
        <w:t>shows all the different determinants of a successful athletes.</w:t>
      </w:r>
    </w:p>
    <w:p w14:paraId="27286741" w14:textId="759F27A9" w:rsidR="009E5B2C" w:rsidRDefault="00FB59AF" w:rsidP="003217B1">
      <w:pPr>
        <w:jc w:val="both"/>
        <w:rPr>
          <w:lang w:val="en-GB"/>
        </w:rPr>
      </w:pPr>
      <w:r>
        <w:rPr>
          <w:noProof/>
          <w:lang w:val="en-GB"/>
        </w:rPr>
        <w:lastRenderedPageBreak/>
        <w:drawing>
          <wp:inline distT="0" distB="0" distL="0" distR="0" wp14:anchorId="58C329A7" wp14:editId="1B7909E1">
            <wp:extent cx="5448300" cy="4154805"/>
            <wp:effectExtent l="0" t="0" r="0" b="17145"/>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75C164D2" w14:textId="050C5F13" w:rsidR="006D1713" w:rsidRDefault="006D1713" w:rsidP="003217B1">
      <w:pPr>
        <w:jc w:val="both"/>
        <w:rPr>
          <w:lang w:val="en-GB"/>
        </w:rPr>
      </w:pPr>
      <w:r w:rsidRPr="00885BE7">
        <w:rPr>
          <w:b/>
          <w:bCs/>
          <w:lang w:val="en-GB"/>
        </w:rPr>
        <w:t>Figure 2:</w:t>
      </w:r>
      <w:r>
        <w:rPr>
          <w:lang w:val="en-GB"/>
        </w:rPr>
        <w:t xml:space="preserve"> Psychological attributes of a mentally resilient athlete</w:t>
      </w:r>
    </w:p>
    <w:p w14:paraId="2AC72CB5" w14:textId="4732D80B" w:rsidR="00D1517A" w:rsidRPr="00D1517A" w:rsidRDefault="00CE1E4C" w:rsidP="003217B1">
      <w:pPr>
        <w:jc w:val="both"/>
        <w:rPr>
          <w:rStyle w:val="Heading1Char"/>
          <w:rFonts w:asciiTheme="minorHAnsi" w:eastAsiaTheme="minorEastAsia" w:hAnsiTheme="minorHAnsi" w:cstheme="minorBidi"/>
          <w:color w:val="auto"/>
          <w:sz w:val="22"/>
          <w:szCs w:val="22"/>
          <w:lang w:val="en-GB"/>
        </w:rPr>
      </w:pPr>
      <w:r>
        <w:rPr>
          <w:lang w:val="en-GB"/>
        </w:rPr>
        <w:t>In conclusion</w:t>
      </w:r>
      <w:r w:rsidR="00CD2444">
        <w:rPr>
          <w:lang w:val="en-GB"/>
        </w:rPr>
        <w:t xml:space="preserve">, MR is essential to </w:t>
      </w:r>
      <w:r w:rsidR="00065611">
        <w:rPr>
          <w:lang w:val="en-GB"/>
        </w:rPr>
        <w:t xml:space="preserve">healthy, significant and rational sport performance or simply sport experience. </w:t>
      </w:r>
    </w:p>
    <w:p w14:paraId="3438658B" w14:textId="77777777" w:rsidR="00D14EF6" w:rsidRDefault="00D14EF6" w:rsidP="003217B1">
      <w:pPr>
        <w:jc w:val="both"/>
        <w:rPr>
          <w:rStyle w:val="Heading1Char"/>
          <w:lang w:val="en-GB"/>
        </w:rPr>
      </w:pPr>
    </w:p>
    <w:p w14:paraId="48C68ACC" w14:textId="02B773DA" w:rsidR="00A31186" w:rsidRDefault="00B5778D" w:rsidP="003217B1">
      <w:pPr>
        <w:jc w:val="both"/>
        <w:rPr>
          <w:rStyle w:val="Heading1Char"/>
          <w:lang w:val="en-GB"/>
        </w:rPr>
      </w:pPr>
      <w:bookmarkStart w:id="14" w:name="_Toc56003246"/>
      <w:r>
        <w:rPr>
          <w:rStyle w:val="Heading1Char"/>
          <w:lang w:val="en-GB"/>
        </w:rPr>
        <w:t xml:space="preserve">3.0 </w:t>
      </w:r>
      <w:r w:rsidR="0069006F">
        <w:rPr>
          <w:rStyle w:val="Heading1Char"/>
          <w:lang w:val="en-GB"/>
        </w:rPr>
        <w:t>Mental Resilience Training</w:t>
      </w:r>
      <w:r w:rsidR="00473E8E">
        <w:rPr>
          <w:rStyle w:val="Heading1Char"/>
          <w:lang w:val="en-GB"/>
        </w:rPr>
        <w:t xml:space="preserve"> for the Army</w:t>
      </w:r>
      <w:r w:rsidR="009946EB" w:rsidRPr="00E874B8">
        <w:rPr>
          <w:rStyle w:val="Heading1Char"/>
          <w:lang w:val="en-GB"/>
        </w:rPr>
        <w:t>:</w:t>
      </w:r>
      <w:bookmarkEnd w:id="14"/>
    </w:p>
    <w:p w14:paraId="53C1439A" w14:textId="5029D575" w:rsidR="00C77FC7" w:rsidRPr="00623082" w:rsidRDefault="00B5778D" w:rsidP="003217B1">
      <w:pPr>
        <w:pStyle w:val="Heading2"/>
        <w:jc w:val="both"/>
        <w:rPr>
          <w:rStyle w:val="Heading1Char"/>
          <w:color w:val="365F91" w:themeColor="accent1" w:themeShade="BF"/>
          <w:sz w:val="32"/>
          <w:szCs w:val="32"/>
          <w:lang w:val="en-GB"/>
        </w:rPr>
      </w:pPr>
      <w:bookmarkStart w:id="15" w:name="_Toc56003247"/>
      <w:r>
        <w:rPr>
          <w:rStyle w:val="Heading1Char"/>
          <w:color w:val="365F91" w:themeColor="accent1" w:themeShade="BF"/>
          <w:sz w:val="32"/>
          <w:szCs w:val="32"/>
          <w:lang w:val="en-GB"/>
        </w:rPr>
        <w:t xml:space="preserve">3.1 </w:t>
      </w:r>
      <w:r w:rsidR="00D662F1" w:rsidRPr="00623082">
        <w:rPr>
          <w:rStyle w:val="Heading1Char"/>
          <w:color w:val="365F91" w:themeColor="accent1" w:themeShade="BF"/>
          <w:sz w:val="32"/>
          <w:szCs w:val="32"/>
          <w:lang w:val="en-GB"/>
        </w:rPr>
        <w:t>Research</w:t>
      </w:r>
      <w:bookmarkEnd w:id="15"/>
    </w:p>
    <w:p w14:paraId="31A2BC7F" w14:textId="34CA67AC" w:rsidR="006C5047" w:rsidRDefault="00071771" w:rsidP="003217B1">
      <w:pPr>
        <w:jc w:val="both"/>
        <w:rPr>
          <w:lang w:val="en-GB"/>
        </w:rPr>
      </w:pPr>
      <w:r>
        <w:rPr>
          <w:lang w:val="en-GB"/>
        </w:rPr>
        <w:t xml:space="preserve">Military operations expose the soldiers to countless stressors, these can lead to negative health (physical and psychological) outcomes </w:t>
      </w:r>
      <w:r>
        <w:rPr>
          <w:lang w:val="en-GB"/>
        </w:rPr>
        <w:fldChar w:fldCharType="begin"/>
      </w:r>
      <w:r>
        <w:rPr>
          <w:lang w:val="en-GB"/>
        </w:rPr>
        <w:instrText xml:space="preserve"> ADDIN EN.CITE &lt;EndNote&gt;&lt;Cite&gt;&lt;Author&gt;Bartone&lt;/Author&gt;&lt;Year&gt;2006&lt;/Year&gt;&lt;IDText&gt;Resilience under military operational stress: can leaders influence hardiness?&lt;/IDText&gt;&lt;DisplayText&gt;(Bartone, 2006)&lt;/DisplayText&gt;&lt;record&gt;&lt;titles&gt;&lt;title&gt;Resilience under military operational stress: can leaders influence hardiness?&lt;/title&gt;&lt;secondary-title&gt;Military psychology&lt;/secondary-title&gt;&lt;/titles&gt;&lt;pages&gt;131-148&lt;/pages&gt;&lt;contributors&gt;&lt;authors&gt;&lt;author&gt;Bartone, Paul T.&lt;/author&gt;&lt;/authors&gt;&lt;/contributors&gt;&lt;added-date format="utc"&gt;1603200490&lt;/added-date&gt;&lt;ref-type name="Journal Article"&gt;17&lt;/ref-type&gt;&lt;dates&gt;&lt;year&gt;2006&lt;/year&gt;&lt;/dates&gt;&lt;rec-number&gt;166&lt;/rec-number&gt;&lt;last-updated-date format="utc"&gt;1603200545&lt;/last-updated-date&gt;&lt;volume&gt;18&lt;/volume&gt;&lt;/record&gt;&lt;/Cite&gt;&lt;/EndNote&gt;</w:instrText>
      </w:r>
      <w:r>
        <w:rPr>
          <w:lang w:val="en-GB"/>
        </w:rPr>
        <w:fldChar w:fldCharType="separate"/>
      </w:r>
      <w:r>
        <w:rPr>
          <w:noProof/>
          <w:lang w:val="en-GB"/>
        </w:rPr>
        <w:t>(Bartone, 2006)</w:t>
      </w:r>
      <w:r>
        <w:rPr>
          <w:lang w:val="en-GB"/>
        </w:rPr>
        <w:fldChar w:fldCharType="end"/>
      </w:r>
      <w:r>
        <w:rPr>
          <w:lang w:val="en-GB"/>
        </w:rPr>
        <w:t xml:space="preserve">. </w:t>
      </w:r>
      <w:r w:rsidR="001441DE">
        <w:rPr>
          <w:lang w:val="en-GB"/>
        </w:rPr>
        <w:t xml:space="preserve">There is a growing need </w:t>
      </w:r>
      <w:r w:rsidR="0013230A">
        <w:rPr>
          <w:lang w:val="en-GB"/>
        </w:rPr>
        <w:t xml:space="preserve"> to identify and understand the distinct stressors that </w:t>
      </w:r>
      <w:r w:rsidR="00616AAA">
        <w:rPr>
          <w:lang w:val="en-GB"/>
        </w:rPr>
        <w:t>soldiers</w:t>
      </w:r>
      <w:r w:rsidR="0013230A">
        <w:rPr>
          <w:lang w:val="en-GB"/>
        </w:rPr>
        <w:t xml:space="preserve"> encounter and the particular period of time when they </w:t>
      </w:r>
      <w:r w:rsidR="00E41675">
        <w:rPr>
          <w:lang w:val="en-GB"/>
        </w:rPr>
        <w:t>are getting deployed</w:t>
      </w:r>
      <w:r w:rsidR="003C5120">
        <w:rPr>
          <w:lang w:val="en-GB"/>
        </w:rPr>
        <w:t xml:space="preserve"> </w:t>
      </w:r>
      <w:r w:rsidR="0013230A">
        <w:rPr>
          <w:lang w:val="en-GB"/>
        </w:rPr>
        <w:fldChar w:fldCharType="begin"/>
      </w:r>
      <w:r w:rsidR="0013230A">
        <w:rPr>
          <w:lang w:val="en-GB"/>
        </w:rPr>
        <w:instrText xml:space="preserve"> ADDIN EN.CITE &lt;EndNote&gt;&lt;Cite&gt;&lt;Author&gt;Fletcher&lt;/Author&gt;&lt;Year&gt;2012&lt;/Year&gt;&lt;IDText&gt;A grounded theory of psychological resilience in Olympic champions&lt;/IDText&gt;&lt;DisplayText&gt;(Fletcher &amp;amp; Sarkar, 2012)&lt;/DisplayText&gt;&lt;record&gt;&lt;titles&gt;&lt;title&gt;A grounded theory of psychological resilience in Olympic champions&lt;/title&gt;&lt;secondary-title&gt;Psychology of Sport and Exercise&lt;/secondary-title&gt;&lt;/titles&gt;&lt;pages&gt;669-678&lt;/pages&gt;&lt;contributors&gt;&lt;authors&gt;&lt;author&gt;Fletcher, David&lt;/author&gt;&lt;author&gt;Sarkar, Mustafa&lt;/author&gt;&lt;/authors&gt;&lt;/contributors&gt;&lt;added-date format="utc"&gt;1602581422&lt;/added-date&gt;&lt;ref-type name="Journal Article"&gt;17&lt;/ref-type&gt;&lt;dates&gt;&lt;year&gt;2012&lt;/year&gt;&lt;/dates&gt;&lt;rec-number&gt;153&lt;/rec-number&gt;&lt;last-updated-date format="utc"&gt;1602581614&lt;/last-updated-date&gt;&lt;volume&gt;13&lt;/volume&gt;&lt;/record&gt;&lt;/Cite&gt;&lt;/EndNote&gt;</w:instrText>
      </w:r>
      <w:r w:rsidR="0013230A">
        <w:rPr>
          <w:lang w:val="en-GB"/>
        </w:rPr>
        <w:fldChar w:fldCharType="separate"/>
      </w:r>
      <w:r w:rsidR="0013230A">
        <w:rPr>
          <w:noProof/>
          <w:lang w:val="en-GB"/>
        </w:rPr>
        <w:t>(Fletcher &amp; Sarkar, 2012)</w:t>
      </w:r>
      <w:r w:rsidR="0013230A">
        <w:rPr>
          <w:lang w:val="en-GB"/>
        </w:rPr>
        <w:fldChar w:fldCharType="end"/>
      </w:r>
      <w:r w:rsidR="0013230A">
        <w:rPr>
          <w:lang w:val="en-GB"/>
        </w:rPr>
        <w:t>.</w:t>
      </w:r>
      <w:r w:rsidR="006C5047">
        <w:rPr>
          <w:lang w:val="en-GB"/>
        </w:rPr>
        <w:t xml:space="preserve"> </w:t>
      </w:r>
      <w:r w:rsidR="00E5410D">
        <w:rPr>
          <w:lang w:val="en-GB"/>
        </w:rPr>
        <w:t xml:space="preserve">There is also a need to understand how soldiers can be more resilient in the face of these everchanging </w:t>
      </w:r>
      <w:r w:rsidR="00EC2C89">
        <w:rPr>
          <w:lang w:val="en-GB"/>
        </w:rPr>
        <w:t>conditions</w:t>
      </w:r>
      <w:r w:rsidR="00E5410D">
        <w:rPr>
          <w:lang w:val="en-GB"/>
        </w:rPr>
        <w:t xml:space="preserve">. </w:t>
      </w:r>
    </w:p>
    <w:p w14:paraId="5FA00736" w14:textId="759C2612" w:rsidR="00CD6CBA" w:rsidRDefault="00B5778D" w:rsidP="003217B1">
      <w:pPr>
        <w:pStyle w:val="Heading3"/>
        <w:jc w:val="both"/>
        <w:rPr>
          <w:lang w:val="en-GB"/>
        </w:rPr>
      </w:pPr>
      <w:bookmarkStart w:id="16" w:name="_Toc56003248"/>
      <w:r>
        <w:rPr>
          <w:lang w:val="en-GB"/>
        </w:rPr>
        <w:t xml:space="preserve">3.1.1 </w:t>
      </w:r>
      <w:r w:rsidR="00CD6CBA">
        <w:rPr>
          <w:lang w:val="en-GB"/>
        </w:rPr>
        <w:t>Unit cohesion</w:t>
      </w:r>
      <w:r w:rsidR="0090012E">
        <w:rPr>
          <w:lang w:val="en-GB"/>
        </w:rPr>
        <w:t xml:space="preserve"> &amp; social interaction</w:t>
      </w:r>
      <w:bookmarkEnd w:id="16"/>
    </w:p>
    <w:p w14:paraId="1504D278" w14:textId="75BB6DD1" w:rsidR="00CD6CBA" w:rsidRPr="002007C1" w:rsidRDefault="00E95FBF" w:rsidP="003217B1">
      <w:pPr>
        <w:jc w:val="both"/>
        <w:rPr>
          <w:lang w:val="en-GB"/>
        </w:rPr>
      </w:pPr>
      <w:r w:rsidRPr="002007C1">
        <w:rPr>
          <w:lang w:val="en-GB"/>
        </w:rPr>
        <w:t>Unit cohesion has been defined as a sense of group integration and personal bonding among military service members</w:t>
      </w:r>
      <w:r w:rsidR="002B0476" w:rsidRPr="002007C1">
        <w:rPr>
          <w:lang w:val="en-GB"/>
        </w:rPr>
        <w:t>, it is an essential dynamic for military readiness</w:t>
      </w:r>
      <w:r w:rsidR="00336904" w:rsidRPr="002007C1">
        <w:rPr>
          <w:lang w:val="en-GB"/>
        </w:rPr>
        <w:t xml:space="preserve"> </w:t>
      </w:r>
      <w:r w:rsidR="00336904" w:rsidRPr="002007C1">
        <w:rPr>
          <w:lang w:val="en-GB"/>
        </w:rPr>
        <w:fldChar w:fldCharType="begin">
          <w:fldData xml:space="preserve">PEVuZE5vdGU+PENpdGU+PEF1dGhvcj5DYXJyb248L0F1dGhvcj48WWVhcj4yMDAyPC9ZZWFyPjxJ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</w:fldData>
        </w:fldChar>
      </w:r>
      <w:r w:rsidR="00CB4241" w:rsidRPr="002007C1">
        <w:rPr>
          <w:lang w:val="en-GB"/>
        </w:rPr>
        <w:instrText xml:space="preserve"> ADDIN EN.CITE </w:instrText>
      </w:r>
      <w:r w:rsidR="00CB4241" w:rsidRPr="002007C1">
        <w:rPr>
          <w:lang w:val="en-GB"/>
        </w:rPr>
        <w:fldChar w:fldCharType="begin">
          <w:fldData xml:space="preserve">PEVuZE5vdGU+PENpdGU+PEF1dGhvcj5DYXJyb248L0F1dGhvcj48WWVhcj4yMDAyPC9ZZWFyPjxJ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</w:fldData>
        </w:fldChar>
      </w:r>
      <w:r w:rsidR="00CB4241" w:rsidRPr="002007C1">
        <w:rPr>
          <w:lang w:val="en-GB"/>
        </w:rPr>
        <w:instrText xml:space="preserve"> ADDIN EN.CITE.DATA </w:instrText>
      </w:r>
      <w:r w:rsidR="00CB4241" w:rsidRPr="002007C1">
        <w:rPr>
          <w:lang w:val="en-GB"/>
        </w:rPr>
      </w:r>
      <w:r w:rsidR="00CB4241" w:rsidRPr="002007C1">
        <w:rPr>
          <w:lang w:val="en-GB"/>
        </w:rPr>
        <w:fldChar w:fldCharType="end"/>
      </w:r>
      <w:r w:rsidR="00336904" w:rsidRPr="002007C1">
        <w:rPr>
          <w:lang w:val="en-GB"/>
        </w:rPr>
      </w:r>
      <w:r w:rsidR="00336904" w:rsidRPr="002007C1">
        <w:rPr>
          <w:lang w:val="en-GB"/>
        </w:rPr>
        <w:fldChar w:fldCharType="separate"/>
      </w:r>
      <w:r w:rsidR="00CB4241" w:rsidRPr="002007C1">
        <w:rPr>
          <w:noProof/>
          <w:lang w:val="en-GB"/>
        </w:rPr>
        <w:t>(Carron, Colman, Wheeler, &amp; Stevens, 2002; Martin, Rosen, Durand, Knudson, &amp; Stretch, 2000)</w:t>
      </w:r>
      <w:r w:rsidR="00336904" w:rsidRPr="002007C1">
        <w:rPr>
          <w:lang w:val="en-GB"/>
        </w:rPr>
        <w:fldChar w:fldCharType="end"/>
      </w:r>
      <w:r w:rsidR="003851FE" w:rsidRPr="002007C1">
        <w:rPr>
          <w:lang w:val="en-GB"/>
        </w:rPr>
        <w:t>.</w:t>
      </w:r>
      <w:r w:rsidR="00E74B6E">
        <w:rPr>
          <w:lang w:val="en-GB"/>
        </w:rPr>
        <w:t xml:space="preserve"> </w:t>
      </w:r>
      <w:r w:rsidR="002B0476" w:rsidRPr="002007C1">
        <w:rPr>
          <w:lang w:val="en-GB"/>
        </w:rPr>
        <w:t xml:space="preserve">Unit cohesion </w:t>
      </w:r>
      <w:r w:rsidR="002D00DD" w:rsidRPr="002007C1">
        <w:rPr>
          <w:lang w:val="en-GB"/>
        </w:rPr>
        <w:t>incre</w:t>
      </w:r>
      <w:r w:rsidR="00F45DCD" w:rsidRPr="002007C1">
        <w:rPr>
          <w:lang w:val="en-GB"/>
        </w:rPr>
        <w:t>ases with</w:t>
      </w:r>
      <w:r w:rsidR="002B0476" w:rsidRPr="002007C1">
        <w:rPr>
          <w:lang w:val="en-GB"/>
        </w:rPr>
        <w:t xml:space="preserve"> positive and regular</w:t>
      </w:r>
      <w:r w:rsidR="00F25EA3" w:rsidRPr="002007C1">
        <w:rPr>
          <w:lang w:val="en-GB"/>
        </w:rPr>
        <w:t xml:space="preserve"> social interaction </w:t>
      </w:r>
      <w:r w:rsidR="00F25EA3" w:rsidRPr="002007C1">
        <w:rPr>
          <w:lang w:val="en-GB"/>
        </w:rPr>
        <w:fldChar w:fldCharType="begin"/>
      </w:r>
      <w:r w:rsidR="00260BE3">
        <w:rPr>
          <w:lang w:val="en-GB"/>
        </w:rPr>
        <w:instrText xml:space="preserve"> ADDIN EN.CITE &lt;EndNote&gt;&lt;Cite&gt;&lt;Author&gt;Williams&lt;/Author&gt;&lt;Year&gt;2016&lt;/Year&gt;&lt;IDText&gt;Unit Cohesion, Resilience, and Mental Health of Soldiers in Basic Combat Training&lt;/IDText&gt;&lt;DisplayText&gt;(Jason Williams et al., 2016)&lt;/DisplayText&gt;&lt;record&gt;&lt;dates&gt;&lt;pub-dates&gt;&lt;date&gt;Jul&lt;/date&gt;&lt;/pub-dates&gt;&lt;year&gt;2016&lt;/year&gt;&lt;/dates&gt;&lt;urls&gt;&lt;related-urls&gt;&lt;url&gt;&amp;lt;Go to ISI&amp;gt;://WOS:000380070000004&lt;/url&gt;&lt;/related-urls&gt;&lt;/urls&gt;&lt;isbn&gt;0899-5605&lt;/isbn&gt;&lt;titles&gt;&lt;title&gt;Unit Cohesion, Resilience, and Mental Health of Soldiers in Basic Combat Training&lt;/title&gt;&lt;secondary-title&gt;Military Psychology&lt;/secondary-title&gt;&lt;/titles&gt;&lt;pages&gt;241-250&lt;/pages&gt;&lt;number&gt;4&lt;/number&gt;&lt;contributors&gt;&lt;authors&gt;&lt;author&gt;Williams, Jason&lt;/author&gt;&lt;author&gt;Brown, Janice M.&lt;/author&gt;&lt;author&gt;Bray, Robert M.&lt;/author&gt;&lt;author&gt;Goodell, Erin M. Anderson&lt;/author&gt;&lt;author&gt;Olmsted, Kristine Rae&lt;/author&gt;&lt;author&gt;Adler, Amy B.&lt;/author&gt;&lt;/authors&gt;&lt;/contributors&gt;&lt;added-date format="utc"&gt;1601977393&lt;/added-date&gt;&lt;ref-type name="Journal Article"&gt;17&lt;/ref-type&gt;&lt;rec-number&gt;145&lt;/rec-number&gt;&lt;last-updated-date format="utc"&gt;1601977393&lt;/last-updated-date&gt;&lt;accession-num&gt;WOS:000380070000004&lt;/accession-num&gt;&lt;electronic-resource-num&gt;10.1037/mil0000120&lt;/electronic-resource-num&gt;&lt;volume&gt;28&lt;/volume&gt;&lt;/record&gt;&lt;/Cite&gt;&lt;/EndNote&gt;</w:instrText>
      </w:r>
      <w:r w:rsidR="00F25EA3" w:rsidRPr="002007C1">
        <w:rPr>
          <w:lang w:val="en-GB"/>
        </w:rPr>
        <w:fldChar w:fldCharType="separate"/>
      </w:r>
      <w:r w:rsidR="00260BE3">
        <w:rPr>
          <w:noProof/>
          <w:lang w:val="en-GB"/>
        </w:rPr>
        <w:t>(Jason Williams et al., 2016)</w:t>
      </w:r>
      <w:r w:rsidR="00F25EA3" w:rsidRPr="002007C1">
        <w:rPr>
          <w:lang w:val="en-GB"/>
        </w:rPr>
        <w:fldChar w:fldCharType="end"/>
      </w:r>
      <w:r w:rsidR="00F25EA3" w:rsidRPr="002007C1">
        <w:rPr>
          <w:lang w:val="en-GB"/>
        </w:rPr>
        <w:t xml:space="preserve">. </w:t>
      </w:r>
      <w:r w:rsidR="00C5359C" w:rsidRPr="002007C1">
        <w:rPr>
          <w:lang w:val="en-GB"/>
        </w:rPr>
        <w:t xml:space="preserve">High rates of unit cohesion have been </w:t>
      </w:r>
      <w:r w:rsidR="00690FAF" w:rsidRPr="002007C1">
        <w:rPr>
          <w:lang w:val="en-GB"/>
        </w:rPr>
        <w:t>found to be stress-buffering</w:t>
      </w:r>
      <w:r w:rsidR="00B404C4" w:rsidRPr="002007C1">
        <w:rPr>
          <w:lang w:val="en-GB"/>
        </w:rPr>
        <w:t>.</w:t>
      </w:r>
      <w:r w:rsidR="00690FAF" w:rsidRPr="002007C1">
        <w:rPr>
          <w:lang w:val="en-GB"/>
        </w:rPr>
        <w:t xml:space="preserve"> </w:t>
      </w:r>
      <w:r w:rsidR="00F226F8" w:rsidRPr="002007C1">
        <w:rPr>
          <w:lang w:val="en-GB"/>
        </w:rPr>
        <w:t>T</w:t>
      </w:r>
      <w:r w:rsidR="00690FAF" w:rsidRPr="002007C1">
        <w:rPr>
          <w:lang w:val="en-GB"/>
        </w:rPr>
        <w:t xml:space="preserve">hey also have a positive relationship </w:t>
      </w:r>
      <w:r w:rsidR="00453CB1" w:rsidRPr="002007C1">
        <w:rPr>
          <w:lang w:val="en-GB"/>
        </w:rPr>
        <w:t xml:space="preserve">with well-being, enjoyment, satisfaction and moderation of </w:t>
      </w:r>
      <w:r w:rsidR="000A3637">
        <w:rPr>
          <w:lang w:val="en-GB"/>
        </w:rPr>
        <w:t>post-traumatic stress disorder (</w:t>
      </w:r>
      <w:r w:rsidR="00453CB1" w:rsidRPr="002007C1">
        <w:rPr>
          <w:lang w:val="en-GB"/>
        </w:rPr>
        <w:t>PTSD</w:t>
      </w:r>
      <w:r w:rsidR="000A3637">
        <w:rPr>
          <w:lang w:val="en-GB"/>
        </w:rPr>
        <w:t>)</w:t>
      </w:r>
      <w:r w:rsidR="00453CB1" w:rsidRPr="002007C1">
        <w:rPr>
          <w:lang w:val="en-GB"/>
        </w:rPr>
        <w:t xml:space="preserve"> </w:t>
      </w:r>
      <w:r w:rsidR="00475278" w:rsidRPr="002007C1">
        <w:rPr>
          <w:lang w:val="en-GB"/>
        </w:rPr>
        <w:fldChar w:fldCharType="begin"/>
      </w:r>
      <w:r w:rsidR="00CB4241" w:rsidRPr="002007C1">
        <w:rPr>
          <w:lang w:val="en-GB"/>
        </w:rPr>
        <w:instrText xml:space="preserve"> ADDIN EN.CITE &lt;EndNote&gt;&lt;Cite&gt;&lt;Author&gt;Martin&lt;/Author&gt;&lt;Year&gt;2000&lt;/Year&gt;&lt;IDText&gt;Psychological and physical health effects of sexual assaults and nonsexual traumas among male and female United States Army soldiers&lt;/IDText&gt;&lt;DisplayText&gt;(Martin et al., 2000)&lt;/DisplayText&gt;&lt;record&gt;&lt;titles&gt;&lt;title&gt;Psychological and physical health effects of sexual assaults and nonsexual traumas among male and female United States Army soldiers&lt;/title&gt;&lt;secondary-title&gt;Behavioral medicine&lt;/secondary-title&gt;&lt;/titles&gt;&lt;pages&gt;23-33&lt;/pages&gt;&lt;contributors&gt;&lt;authors&gt;&lt;author&gt;Martin, Lee&lt;/author&gt;&lt;author&gt;Rosen, Leora N.&lt;/author&gt;&lt;author&gt;Durand, Doris B.&lt;/author&gt;&lt;author&gt;Knudson, Kathryn H.&lt;/author&gt;&lt;author&gt;Stretch, Robert H.&lt;/author&gt;&lt;/authors&gt;&lt;/contributors&gt;&lt;added-date format="utc"&gt;1603116356&lt;/added-date&gt;&lt;ref-type name="Journal Article"&gt;17&lt;/ref-type&gt;&lt;dates&gt;&lt;year&gt;2000&lt;/year&gt;&lt;/dates&gt;&lt;rec-number&gt;165&lt;/rec-number&gt;&lt;last-updated-date format="utc"&gt;1603116461&lt;/last-updated-date&gt;&lt;volume&gt;26&lt;/volume&gt;&lt;num-vols&gt;1&lt;/num-vols&gt;&lt;/record&gt;&lt;/Cite&gt;&lt;/EndNote&gt;</w:instrText>
      </w:r>
      <w:r w:rsidR="00475278" w:rsidRPr="002007C1">
        <w:rPr>
          <w:lang w:val="en-GB"/>
        </w:rPr>
        <w:fldChar w:fldCharType="separate"/>
      </w:r>
      <w:r w:rsidR="00CB4241" w:rsidRPr="002007C1">
        <w:rPr>
          <w:noProof/>
          <w:lang w:val="en-GB"/>
        </w:rPr>
        <w:t>(Martin et al., 2000)</w:t>
      </w:r>
      <w:r w:rsidR="00475278" w:rsidRPr="002007C1">
        <w:rPr>
          <w:lang w:val="en-GB"/>
        </w:rPr>
        <w:fldChar w:fldCharType="end"/>
      </w:r>
      <w:r w:rsidR="00453CB1" w:rsidRPr="002007C1">
        <w:rPr>
          <w:lang w:val="en-GB"/>
        </w:rPr>
        <w:t>.</w:t>
      </w:r>
    </w:p>
    <w:p w14:paraId="28BF874E" w14:textId="1BFD945E" w:rsidR="00B85F35" w:rsidRDefault="000215D2" w:rsidP="003217B1">
      <w:pPr>
        <w:jc w:val="both"/>
        <w:rPr>
          <w:lang w:val="en-GB"/>
        </w:rPr>
      </w:pPr>
      <w:r w:rsidRPr="000215D2">
        <w:rPr>
          <w:lang w:val="en-GB"/>
        </w:rPr>
        <w:t>Unit</w:t>
      </w:r>
      <w:r>
        <w:rPr>
          <w:lang w:val="en-GB"/>
        </w:rPr>
        <w:t xml:space="preserve"> cohesion is </w:t>
      </w:r>
      <w:r w:rsidR="004E5AF8">
        <w:rPr>
          <w:lang w:val="en-GB"/>
        </w:rPr>
        <w:t>developed for the first time through basic combat training (BCT)</w:t>
      </w:r>
      <w:r w:rsidR="00EA68BD">
        <w:rPr>
          <w:lang w:val="en-GB"/>
        </w:rPr>
        <w:t>.</w:t>
      </w:r>
      <w:r w:rsidR="004E5AF8">
        <w:rPr>
          <w:lang w:val="en-GB"/>
        </w:rPr>
        <w:t xml:space="preserve"> </w:t>
      </w:r>
      <w:r w:rsidR="00EA68BD">
        <w:rPr>
          <w:lang w:val="en-GB"/>
        </w:rPr>
        <w:t>A</w:t>
      </w:r>
      <w:r w:rsidR="004E5AF8">
        <w:rPr>
          <w:lang w:val="en-GB"/>
        </w:rPr>
        <w:t xml:space="preserve">s soldiers arrive in a new environment and </w:t>
      </w:r>
      <w:r w:rsidR="00787239">
        <w:rPr>
          <w:lang w:val="en-GB"/>
        </w:rPr>
        <w:t>experience extreme physical stressors</w:t>
      </w:r>
      <w:r w:rsidR="00EA68BD">
        <w:rPr>
          <w:lang w:val="en-GB"/>
        </w:rPr>
        <w:t xml:space="preserve">, </w:t>
      </w:r>
      <w:r w:rsidR="000A3637">
        <w:rPr>
          <w:lang w:val="en-GB"/>
        </w:rPr>
        <w:t xml:space="preserve">unit cohesion is an important predictor </w:t>
      </w:r>
      <w:r w:rsidR="000A3637">
        <w:rPr>
          <w:lang w:val="en-GB"/>
        </w:rPr>
        <w:lastRenderedPageBreak/>
        <w:t>of their success.</w:t>
      </w:r>
      <w:r w:rsidR="00EA68BD">
        <w:rPr>
          <w:lang w:val="en-GB"/>
        </w:rPr>
        <w:t xml:space="preserve"> </w:t>
      </w:r>
      <w:r w:rsidR="009D701E">
        <w:rPr>
          <w:lang w:val="en-GB"/>
        </w:rPr>
        <w:t xml:space="preserve">Williams et al., </w:t>
      </w:r>
      <w:r w:rsidR="00551490">
        <w:rPr>
          <w:lang w:val="en-GB"/>
        </w:rPr>
        <w:t>(2016) found that as unit cohesion increased, resilience also increased</w:t>
      </w:r>
      <w:r w:rsidR="00527500">
        <w:rPr>
          <w:lang w:val="en-GB"/>
        </w:rPr>
        <w:t>; t</w:t>
      </w:r>
      <w:r w:rsidR="00551490">
        <w:rPr>
          <w:lang w:val="en-GB"/>
        </w:rPr>
        <w:t xml:space="preserve">his shows that unit cohesion is </w:t>
      </w:r>
      <w:r w:rsidR="00B06990">
        <w:rPr>
          <w:lang w:val="en-GB"/>
        </w:rPr>
        <w:t xml:space="preserve">an important </w:t>
      </w:r>
      <w:r w:rsidR="00333D0F">
        <w:rPr>
          <w:lang w:val="en-GB"/>
        </w:rPr>
        <w:t xml:space="preserve">determinant of MR. </w:t>
      </w:r>
      <w:r w:rsidR="00B153BA">
        <w:rPr>
          <w:lang w:val="en-GB"/>
        </w:rPr>
        <w:t>This study</w:t>
      </w:r>
      <w:r w:rsidR="00A31E12">
        <w:rPr>
          <w:lang w:val="en-GB"/>
        </w:rPr>
        <w:t xml:space="preserve"> </w:t>
      </w:r>
      <w:r w:rsidR="000A3637">
        <w:rPr>
          <w:lang w:val="en-GB"/>
        </w:rPr>
        <w:t>found</w:t>
      </w:r>
      <w:r w:rsidR="00A31E12">
        <w:rPr>
          <w:lang w:val="en-GB"/>
        </w:rPr>
        <w:t xml:space="preserve"> </w:t>
      </w:r>
      <w:r w:rsidR="004F13E7">
        <w:rPr>
          <w:lang w:val="en-GB"/>
        </w:rPr>
        <w:t xml:space="preserve">unit cohesion </w:t>
      </w:r>
      <w:r w:rsidR="000A3637">
        <w:rPr>
          <w:lang w:val="en-GB"/>
        </w:rPr>
        <w:t>to</w:t>
      </w:r>
      <w:r w:rsidR="000F1EDA">
        <w:rPr>
          <w:lang w:val="en-GB"/>
        </w:rPr>
        <w:t xml:space="preserve"> be </w:t>
      </w:r>
      <w:r w:rsidR="000A3637">
        <w:rPr>
          <w:lang w:val="en-GB"/>
        </w:rPr>
        <w:t>an initialising factor in</w:t>
      </w:r>
      <w:r w:rsidR="001179B3">
        <w:rPr>
          <w:lang w:val="en-GB"/>
        </w:rPr>
        <w:t xml:space="preserve"> </w:t>
      </w:r>
      <w:r w:rsidR="000A3637">
        <w:rPr>
          <w:lang w:val="en-GB"/>
        </w:rPr>
        <w:t>s</w:t>
      </w:r>
      <w:r w:rsidR="001954F1">
        <w:rPr>
          <w:lang w:val="en-GB"/>
        </w:rPr>
        <w:t>oldiers avoid</w:t>
      </w:r>
      <w:r w:rsidR="000A3637">
        <w:rPr>
          <w:lang w:val="en-GB"/>
        </w:rPr>
        <w:t>ing</w:t>
      </w:r>
      <w:r w:rsidR="001954F1">
        <w:rPr>
          <w:lang w:val="en-GB"/>
        </w:rPr>
        <w:t xml:space="preserve"> negative psychological symptoms </w:t>
      </w:r>
    </w:p>
    <w:p w14:paraId="64316A77" w14:textId="1C315B1C" w:rsidR="00BF571C" w:rsidRDefault="00BF571C" w:rsidP="003217B1">
      <w:pPr>
        <w:jc w:val="both"/>
        <w:rPr>
          <w:lang w:val="en-GB"/>
        </w:rPr>
      </w:pPr>
      <w:r w:rsidRPr="005612D6">
        <w:rPr>
          <w:lang w:val="en-GB"/>
        </w:rPr>
        <w:t xml:space="preserve">However, </w:t>
      </w:r>
      <w:r w:rsidR="00C01182" w:rsidRPr="005612D6">
        <w:rPr>
          <w:lang w:val="en-GB"/>
        </w:rPr>
        <w:t>too much unit cohesion can</w:t>
      </w:r>
      <w:r w:rsidR="00B73B7A" w:rsidRPr="005612D6">
        <w:rPr>
          <w:lang w:val="en-GB"/>
        </w:rPr>
        <w:t xml:space="preserve"> lead to a lack of independence and a lack of independent thinking. </w:t>
      </w:r>
      <w:r w:rsidR="000A3637">
        <w:rPr>
          <w:lang w:val="en-GB"/>
        </w:rPr>
        <w:t xml:space="preserve">A lack of independence may result in soldiers </w:t>
      </w:r>
      <w:r w:rsidR="003F0560">
        <w:rPr>
          <w:lang w:val="en-GB"/>
        </w:rPr>
        <w:t>getting negatively influenced by their peers and being pressured into situations that could be harmful or illegal</w:t>
      </w:r>
      <w:r w:rsidR="005612D6">
        <w:rPr>
          <w:lang w:val="en-GB"/>
        </w:rPr>
        <w:t xml:space="preserve"> </w:t>
      </w:r>
      <w:r w:rsidR="005612D6">
        <w:rPr>
          <w:lang w:val="en-GB"/>
        </w:rPr>
        <w:fldChar w:fldCharType="begin"/>
      </w:r>
      <w:r w:rsidR="005612D6">
        <w:rPr>
          <w:lang w:val="en-GB"/>
        </w:rPr>
        <w:instrText xml:space="preserve"> ADDIN EN.CITE &lt;EndNote&gt;&lt;Cite&gt;&lt;Author&gt;Shinn&lt;/Author&gt;&lt;Year&gt;1984&lt;/Year&gt;&lt;IDText&gt;Social interaction and social support&lt;/IDText&gt;&lt;DisplayText&gt;(Shinn et al., 1984)&lt;/DisplayText&gt;&lt;record&gt;&lt;titles&gt;&lt;title&gt;Social interaction and social support&lt;/title&gt;&lt;secondary-title&gt;Social issues&lt;/secondary-title&gt;&lt;/titles&gt;&lt;pages&gt;55-76&lt;/pages&gt;&lt;number&gt;4&lt;/number&gt;&lt;contributors&gt;&lt;authors&gt;&lt;author&gt;Shinn, Marybeth&lt;/author&gt;&lt;author&gt;Lehmann, Stanley&lt;/author&gt;&lt;author&gt;Wong, Nora&lt;/author&gt;&lt;/authors&gt;&lt;/contributors&gt;&lt;added-date format="utc"&gt;1604065056&lt;/added-date&gt;&lt;ref-type name="Journal Article"&gt;17&lt;/ref-type&gt;&lt;dates&gt;&lt;year&gt;1984&lt;/year&gt;&lt;/dates&gt;&lt;rec-number&gt;186&lt;/rec-number&gt;&lt;last-updated-date format="utc"&gt;1604065101&lt;/last-updated-date&gt;&lt;volume&gt;40&lt;/volume&gt;&lt;/record&gt;&lt;/Cite&gt;&lt;/EndNote&gt;</w:instrText>
      </w:r>
      <w:r w:rsidR="005612D6">
        <w:rPr>
          <w:lang w:val="en-GB"/>
        </w:rPr>
        <w:fldChar w:fldCharType="separate"/>
      </w:r>
      <w:r w:rsidR="005612D6">
        <w:rPr>
          <w:noProof/>
          <w:lang w:val="en-GB"/>
        </w:rPr>
        <w:t>(Shinn et al., 1984)</w:t>
      </w:r>
      <w:r w:rsidR="005612D6">
        <w:rPr>
          <w:lang w:val="en-GB"/>
        </w:rPr>
        <w:fldChar w:fldCharType="end"/>
      </w:r>
      <w:r w:rsidR="00E8017A" w:rsidRPr="005612D6">
        <w:rPr>
          <w:lang w:val="en-GB"/>
        </w:rPr>
        <w:t>.</w:t>
      </w:r>
    </w:p>
    <w:p w14:paraId="0D309C9D" w14:textId="3F0D5E0B" w:rsidR="00FA7500" w:rsidRDefault="00B5778D" w:rsidP="003217B1">
      <w:pPr>
        <w:pStyle w:val="Heading3"/>
        <w:jc w:val="both"/>
        <w:rPr>
          <w:lang w:val="en-GB"/>
        </w:rPr>
      </w:pPr>
      <w:bookmarkStart w:id="17" w:name="_Toc56003249"/>
      <w:r>
        <w:rPr>
          <w:lang w:val="en-GB"/>
        </w:rPr>
        <w:t>3.</w:t>
      </w:r>
      <w:r w:rsidR="00D662F1">
        <w:rPr>
          <w:lang w:val="en-GB"/>
        </w:rPr>
        <w:t xml:space="preserve">1.2 </w:t>
      </w:r>
      <w:r w:rsidR="00FA7500">
        <w:rPr>
          <w:lang w:val="en-GB"/>
        </w:rPr>
        <w:t>Leadership</w:t>
      </w:r>
      <w:bookmarkEnd w:id="17"/>
    </w:p>
    <w:p w14:paraId="656E15C5" w14:textId="3931CFA7" w:rsidR="00042DF6" w:rsidRPr="000021F6" w:rsidRDefault="00245310" w:rsidP="003217B1">
      <w:pPr>
        <w:jc w:val="both"/>
        <w:rPr>
          <w:lang w:val="en-GB"/>
        </w:rPr>
      </w:pPr>
      <w:r w:rsidRPr="000021F6">
        <w:rPr>
          <w:lang w:val="en-GB"/>
        </w:rPr>
        <w:t xml:space="preserve">Resilient leaders tend to </w:t>
      </w:r>
      <w:r w:rsidR="00135F32" w:rsidRPr="000021F6">
        <w:rPr>
          <w:lang w:val="en-GB"/>
        </w:rPr>
        <w:t>influence their subordinates to behave in a more resilient way</w:t>
      </w:r>
      <w:r w:rsidR="005D74AB" w:rsidRPr="000021F6">
        <w:rPr>
          <w:lang w:val="en-GB"/>
        </w:rPr>
        <w:t>, therefore g</w:t>
      </w:r>
      <w:r w:rsidR="007E08D7" w:rsidRPr="000021F6">
        <w:rPr>
          <w:lang w:val="en-GB"/>
        </w:rPr>
        <w:t>etting better performance from them</w:t>
      </w:r>
      <w:r w:rsidR="007C2B0D" w:rsidRPr="000021F6">
        <w:rPr>
          <w:lang w:val="en-GB"/>
        </w:rPr>
        <w:t xml:space="preserve"> </w:t>
      </w:r>
      <w:r w:rsidR="007C2B0D" w:rsidRPr="000021F6">
        <w:rPr>
          <w:lang w:val="en-GB"/>
        </w:rPr>
        <w:fldChar w:fldCharType="begin"/>
      </w:r>
      <w:r w:rsidR="007C2B0D" w:rsidRPr="000021F6">
        <w:rPr>
          <w:lang w:val="en-GB"/>
        </w:rPr>
        <w:instrText xml:space="preserve"> ADDIN EN.CITE &lt;EndNote&gt;&lt;Cite&gt;&lt;Author&gt;Bartone&lt;/Author&gt;&lt;Year&gt;2006&lt;/Year&gt;&lt;IDText&gt;Resilience under military operational stress: can leaders influence hardiness?&lt;/IDText&gt;&lt;DisplayText&gt;(Bartone, 2006)&lt;/DisplayText&gt;&lt;record&gt;&lt;titles&gt;&lt;title&gt;Resilience under military operational stress: can leaders influence hardiness?&lt;/title&gt;&lt;secondary-title&gt;Military psychology&lt;/secondary-title&gt;&lt;/titles&gt;&lt;pages&gt;131-148&lt;/pages&gt;&lt;contributors&gt;&lt;authors&gt;&lt;author&gt;Bartone, Paul T.&lt;/author&gt;&lt;/authors&gt;&lt;/contributors&gt;&lt;added-date format="utc"&gt;1603200490&lt;/added-date&gt;&lt;ref-type name="Journal Article"&gt;17&lt;/ref-type&gt;&lt;dates&gt;&lt;year&gt;2006&lt;/year&gt;&lt;/dates&gt;&lt;rec-number&gt;166&lt;/rec-number&gt;&lt;last-updated-date format="utc"&gt;1603200545&lt;/last-updated-date&gt;&lt;volume&gt;18&lt;/volume&gt;&lt;/record&gt;&lt;/Cite&gt;&lt;/EndNote&gt;</w:instrText>
      </w:r>
      <w:r w:rsidR="007C2B0D" w:rsidRPr="000021F6">
        <w:rPr>
          <w:lang w:val="en-GB"/>
        </w:rPr>
        <w:fldChar w:fldCharType="separate"/>
      </w:r>
      <w:r w:rsidR="007C2B0D" w:rsidRPr="000021F6">
        <w:rPr>
          <w:noProof/>
          <w:lang w:val="en-GB"/>
        </w:rPr>
        <w:t>(Bartone, 2006)</w:t>
      </w:r>
      <w:r w:rsidR="007C2B0D" w:rsidRPr="000021F6">
        <w:rPr>
          <w:lang w:val="en-GB"/>
        </w:rPr>
        <w:fldChar w:fldCharType="end"/>
      </w:r>
      <w:r w:rsidR="00135F32" w:rsidRPr="000021F6">
        <w:rPr>
          <w:lang w:val="en-GB"/>
        </w:rPr>
        <w:t xml:space="preserve">. </w:t>
      </w:r>
      <w:r w:rsidR="009F3817" w:rsidRPr="000021F6">
        <w:rPr>
          <w:lang w:val="en-GB"/>
        </w:rPr>
        <w:t>A study showed that soldiers high in resilience performed better as leaders</w:t>
      </w:r>
      <w:r w:rsidR="00897DF3" w:rsidRPr="000021F6">
        <w:rPr>
          <w:lang w:val="en-GB"/>
        </w:rPr>
        <w:t>.</w:t>
      </w:r>
      <w:r w:rsidR="00D72F6E" w:rsidRPr="000021F6">
        <w:rPr>
          <w:lang w:val="en-GB"/>
        </w:rPr>
        <w:t xml:space="preserve"> </w:t>
      </w:r>
      <w:proofErr w:type="spellStart"/>
      <w:r w:rsidR="00D72F6E" w:rsidRPr="000021F6">
        <w:rPr>
          <w:lang w:val="en-GB"/>
        </w:rPr>
        <w:t>Bartone</w:t>
      </w:r>
      <w:proofErr w:type="spellEnd"/>
      <w:r w:rsidR="00D72F6E" w:rsidRPr="000021F6">
        <w:rPr>
          <w:lang w:val="en-GB"/>
        </w:rPr>
        <w:t xml:space="preserve"> (2006)</w:t>
      </w:r>
      <w:r w:rsidR="008F4E2A" w:rsidRPr="000021F6">
        <w:rPr>
          <w:lang w:val="en-GB"/>
        </w:rPr>
        <w:t>, found that</w:t>
      </w:r>
      <w:r w:rsidR="00B74658">
        <w:rPr>
          <w:lang w:val="en-GB"/>
        </w:rPr>
        <w:t xml:space="preserve"> one of the components of</w:t>
      </w:r>
      <w:r w:rsidR="008F4E2A" w:rsidRPr="000021F6">
        <w:rPr>
          <w:lang w:val="en-GB"/>
        </w:rPr>
        <w:t xml:space="preserve"> </w:t>
      </w:r>
      <w:r w:rsidR="00177C76">
        <w:rPr>
          <w:lang w:val="en-GB"/>
        </w:rPr>
        <w:t>resilience could be</w:t>
      </w:r>
      <w:r w:rsidR="006C2317" w:rsidRPr="000021F6">
        <w:rPr>
          <w:lang w:val="en-GB"/>
        </w:rPr>
        <w:t xml:space="preserve"> defined as </w:t>
      </w:r>
      <w:r w:rsidR="00801D66" w:rsidRPr="000021F6">
        <w:rPr>
          <w:lang w:val="en-GB"/>
        </w:rPr>
        <w:t>a characteristic sense of commitment, control</w:t>
      </w:r>
      <w:r w:rsidR="006800E9" w:rsidRPr="000021F6">
        <w:rPr>
          <w:lang w:val="en-GB"/>
        </w:rPr>
        <w:t>,</w:t>
      </w:r>
      <w:r w:rsidR="00801D66" w:rsidRPr="000021F6">
        <w:rPr>
          <w:lang w:val="en-GB"/>
        </w:rPr>
        <w:t xml:space="preserve"> </w:t>
      </w:r>
      <w:r w:rsidR="007C25A1" w:rsidRPr="000021F6">
        <w:rPr>
          <w:lang w:val="en-GB"/>
        </w:rPr>
        <w:t xml:space="preserve">challenge </w:t>
      </w:r>
      <w:r w:rsidR="00801D66" w:rsidRPr="000021F6">
        <w:rPr>
          <w:lang w:val="en-GB"/>
        </w:rPr>
        <w:t xml:space="preserve">and </w:t>
      </w:r>
      <w:r w:rsidR="006800E9" w:rsidRPr="000021F6">
        <w:rPr>
          <w:lang w:val="en-GB"/>
        </w:rPr>
        <w:t xml:space="preserve">confidence </w:t>
      </w:r>
      <w:r w:rsidR="00801D66" w:rsidRPr="000021F6">
        <w:rPr>
          <w:lang w:val="en-GB"/>
        </w:rPr>
        <w:t>(</w:t>
      </w:r>
      <w:r w:rsidR="00AB3332" w:rsidRPr="000021F6">
        <w:rPr>
          <w:lang w:val="en-GB"/>
        </w:rPr>
        <w:t>4</w:t>
      </w:r>
      <w:r w:rsidR="00801D66" w:rsidRPr="000021F6">
        <w:rPr>
          <w:lang w:val="en-GB"/>
        </w:rPr>
        <w:t xml:space="preserve">Cs). </w:t>
      </w:r>
      <w:r w:rsidR="00252187" w:rsidRPr="000021F6">
        <w:rPr>
          <w:lang w:val="en-GB"/>
        </w:rPr>
        <w:t xml:space="preserve">A resilient leader is rated a better one </w:t>
      </w:r>
      <w:r w:rsidR="00532C7A" w:rsidRPr="000021F6">
        <w:rPr>
          <w:lang w:val="en-GB"/>
        </w:rPr>
        <w:t>because</w:t>
      </w:r>
      <w:r w:rsidR="00252187" w:rsidRPr="000021F6">
        <w:rPr>
          <w:lang w:val="en-GB"/>
        </w:rPr>
        <w:t xml:space="preserve"> they </w:t>
      </w:r>
      <w:r w:rsidR="0001290D">
        <w:rPr>
          <w:lang w:val="en-GB"/>
        </w:rPr>
        <w:t xml:space="preserve">would </w:t>
      </w:r>
      <w:r w:rsidR="00252187" w:rsidRPr="000021F6">
        <w:rPr>
          <w:lang w:val="en-GB"/>
        </w:rPr>
        <w:t xml:space="preserve">have participated in the adjustment and </w:t>
      </w:r>
      <w:r w:rsidR="00D70BA1" w:rsidRPr="000021F6">
        <w:rPr>
          <w:lang w:val="en-GB"/>
        </w:rPr>
        <w:t xml:space="preserve">performance of their </w:t>
      </w:r>
      <w:r w:rsidR="00340D16" w:rsidRPr="000021F6">
        <w:rPr>
          <w:lang w:val="en-GB"/>
        </w:rPr>
        <w:t>group</w:t>
      </w:r>
      <w:r w:rsidR="00D70BA1" w:rsidRPr="000021F6">
        <w:rPr>
          <w:lang w:val="en-GB"/>
        </w:rPr>
        <w:t xml:space="preserve"> under</w:t>
      </w:r>
      <w:r w:rsidR="00340D16" w:rsidRPr="000021F6">
        <w:rPr>
          <w:lang w:val="en-GB"/>
        </w:rPr>
        <w:t xml:space="preserve"> stressful conditions. </w:t>
      </w:r>
    </w:p>
    <w:p w14:paraId="744748F2" w14:textId="6C76F100" w:rsidR="00E8017A" w:rsidRDefault="00E44253" w:rsidP="003217B1">
      <w:pPr>
        <w:jc w:val="both"/>
        <w:rPr>
          <w:lang w:val="en-GB"/>
        </w:rPr>
      </w:pPr>
      <w:r>
        <w:rPr>
          <w:lang w:val="en-GB"/>
        </w:rPr>
        <w:t xml:space="preserve">Transformational leadership promotes </w:t>
      </w:r>
      <w:r w:rsidR="00C04A14">
        <w:rPr>
          <w:lang w:val="en-GB"/>
        </w:rPr>
        <w:t>admiration, respect, trust, motivation and commitment from subordinates</w:t>
      </w:r>
      <w:r w:rsidR="00A01C5C">
        <w:rPr>
          <w:lang w:val="en-GB"/>
        </w:rPr>
        <w:t>, it</w:t>
      </w:r>
      <w:r w:rsidR="007575D6">
        <w:rPr>
          <w:lang w:val="en-GB"/>
        </w:rPr>
        <w:t xml:space="preserve"> leads to higher performance</w:t>
      </w:r>
      <w:r w:rsidR="00E923F2">
        <w:rPr>
          <w:lang w:val="en-GB"/>
        </w:rPr>
        <w:t xml:space="preserve"> </w:t>
      </w:r>
      <w:r w:rsidR="00E923F2">
        <w:rPr>
          <w:lang w:val="en-GB"/>
        </w:rPr>
        <w:fldChar w:fldCharType="begin"/>
      </w:r>
      <w:r w:rsidR="00E923F2">
        <w:rPr>
          <w:lang w:val="en-GB"/>
        </w:rPr>
        <w:instrText xml:space="preserve"> ADDIN EN.CITE &lt;EndNote&gt;&lt;Cite&gt;&lt;Author&gt;Kane&lt;/Author&gt;&lt;Year&gt;2000&lt;/Year&gt;&lt;IDText&gt;Transformational leadership effects at different levels of the Army&lt;/IDText&gt;&lt;DisplayText&gt;(Kane &amp;amp; Tremble Jr, 2000)&lt;/DisplayText&gt;&lt;record&gt;&lt;titles&gt;&lt;title&gt;Transformational leadership effects at different levels of the Army&lt;/title&gt;&lt;secondary-title&gt;Military psychology&lt;/secondary-title&gt;&lt;/titles&gt;&lt;pages&gt;137-160&lt;/pages&gt;&lt;contributors&gt;&lt;authors&gt;&lt;author&gt;Kane, Thomas. D.&lt;/author&gt;&lt;author&gt;Tremble Jr, Trueman. R.&lt;/author&gt;&lt;/authors&gt;&lt;/contributors&gt;&lt;added-date format="utc"&gt;1603808788&lt;/added-date&gt;&lt;ref-type name="Journal Article"&gt;17&lt;/ref-type&gt;&lt;dates&gt;&lt;year&gt;2000&lt;/year&gt;&lt;/dates&gt;&lt;rec-number&gt;171&lt;/rec-number&gt;&lt;last-updated-date format="utc"&gt;1603808926&lt;/last-updated-date&gt;&lt;volume&gt;12&lt;/volume&gt;&lt;num-vols&gt;2&lt;/num-vols&gt;&lt;/record&gt;&lt;/Cite&gt;&lt;/EndNote&gt;</w:instrText>
      </w:r>
      <w:r w:rsidR="00E923F2">
        <w:rPr>
          <w:lang w:val="en-GB"/>
        </w:rPr>
        <w:fldChar w:fldCharType="separate"/>
      </w:r>
      <w:r w:rsidR="00E923F2">
        <w:rPr>
          <w:noProof/>
          <w:lang w:val="en-GB"/>
        </w:rPr>
        <w:t>(Kane &amp; Tremble Jr, 2000)</w:t>
      </w:r>
      <w:r w:rsidR="00E923F2">
        <w:rPr>
          <w:lang w:val="en-GB"/>
        </w:rPr>
        <w:fldChar w:fldCharType="end"/>
      </w:r>
      <w:r w:rsidR="00C04A14">
        <w:rPr>
          <w:lang w:val="en-GB"/>
        </w:rPr>
        <w:t xml:space="preserve">. </w:t>
      </w:r>
      <w:r w:rsidR="00737E85">
        <w:rPr>
          <w:lang w:val="en-GB"/>
        </w:rPr>
        <w:t xml:space="preserve">Studies carried out in military training </w:t>
      </w:r>
      <w:r w:rsidR="00B77CAB">
        <w:rPr>
          <w:lang w:val="en-GB"/>
        </w:rPr>
        <w:t xml:space="preserve">environments have shown </w:t>
      </w:r>
      <w:r w:rsidR="00C02A62">
        <w:rPr>
          <w:lang w:val="en-GB"/>
        </w:rPr>
        <w:t xml:space="preserve">that transformational leadership </w:t>
      </w:r>
      <w:r w:rsidR="000A2328">
        <w:rPr>
          <w:lang w:val="en-GB"/>
        </w:rPr>
        <w:t>positively impact performance variables such as resilience</w:t>
      </w:r>
      <w:r w:rsidR="00EB0F68">
        <w:rPr>
          <w:lang w:val="en-GB"/>
        </w:rPr>
        <w:t xml:space="preserve"> </w:t>
      </w:r>
      <w:r w:rsidR="00EB0F68">
        <w:rPr>
          <w:lang w:val="en-GB"/>
        </w:rPr>
        <w:fldChar w:fldCharType="begin"/>
      </w:r>
      <w:r w:rsidR="00EB0F68">
        <w:rPr>
          <w:lang w:val="en-GB"/>
        </w:rPr>
        <w:instrText xml:space="preserve"> ADDIN EN.CITE &lt;EndNote&gt;&lt;Cite&gt;&lt;Author&gt;Fitzwater&lt;/Author&gt;&lt;Year&gt;2017&lt;/Year&gt;&lt;IDText&gt;The conceptualisation, measurement, and development of mental toughness in military training&lt;/IDText&gt;&lt;DisplayText&gt;(Fitzwater, 2017)&lt;/DisplayText&gt;&lt;record&gt;&lt;titles&gt;&lt;title&gt;The conceptualisation, measurement, and development of mental toughness in military training&lt;/title&gt;&lt;secondary-title&gt;Sport, health and exercise sciences&lt;/secondary-title&gt;&lt;/titles&gt;&lt;pages&gt;242&lt;/pages&gt;&lt;contributors&gt;&lt;authors&gt;&lt;author&gt;Fitzwater, James P. J.&lt;/author&gt;&lt;/authors&gt;&lt;/contributors&gt;&lt;added-date format="utc"&gt;1603709710&lt;/added-date&gt;&lt;ref-type name="Thesis"&gt;32&lt;/ref-type&gt;&lt;dates&gt;&lt;year&gt;2017&lt;/year&gt;&lt;/dates&gt;&lt;rec-number&gt;169&lt;/rec-number&gt;&lt;publisher&gt;Bangor University&lt;/publisher&gt;&lt;last-updated-date format="utc"&gt;1603709823&lt;/last-updated-date&gt;&lt;volume&gt;Doctor of Philosophy&lt;/volume&gt;&lt;/record&gt;&lt;/Cite&gt;&lt;/EndNote&gt;</w:instrText>
      </w:r>
      <w:r w:rsidR="00EB0F68">
        <w:rPr>
          <w:lang w:val="en-GB"/>
        </w:rPr>
        <w:fldChar w:fldCharType="separate"/>
      </w:r>
      <w:r w:rsidR="00EB0F68">
        <w:rPr>
          <w:noProof/>
          <w:lang w:val="en-GB"/>
        </w:rPr>
        <w:t>(Fitzwater, 2017)</w:t>
      </w:r>
      <w:r w:rsidR="00EB0F68">
        <w:rPr>
          <w:lang w:val="en-GB"/>
        </w:rPr>
        <w:fldChar w:fldCharType="end"/>
      </w:r>
      <w:r w:rsidR="000A2328">
        <w:rPr>
          <w:lang w:val="en-GB"/>
        </w:rPr>
        <w:t xml:space="preserve">. </w:t>
      </w:r>
    </w:p>
    <w:p w14:paraId="38D5B03D" w14:textId="76913EA4" w:rsidR="00D51DA0" w:rsidRPr="00471832" w:rsidRDefault="00B47D8A" w:rsidP="003217B1">
      <w:pPr>
        <w:jc w:val="both"/>
        <w:rPr>
          <w:lang w:val="en-GB"/>
        </w:rPr>
      </w:pPr>
      <w:r w:rsidRPr="00B76AA5">
        <w:rPr>
          <w:lang w:val="en-GB"/>
        </w:rPr>
        <w:t xml:space="preserve">However, reaching </w:t>
      </w:r>
      <w:r w:rsidR="004B11F5" w:rsidRPr="00B76AA5">
        <w:rPr>
          <w:lang w:val="en-GB"/>
        </w:rPr>
        <w:t xml:space="preserve">for the admiration of their subordinates can </w:t>
      </w:r>
      <w:r w:rsidR="003455A5" w:rsidRPr="00B76AA5">
        <w:rPr>
          <w:lang w:val="en-GB"/>
        </w:rPr>
        <w:t xml:space="preserve">push soldiers to make wrong decisions </w:t>
      </w:r>
      <w:r w:rsidR="00B76AA5" w:rsidRPr="00B76AA5">
        <w:rPr>
          <w:lang w:val="en-GB"/>
        </w:rPr>
        <w:fldChar w:fldCharType="begin"/>
      </w:r>
      <w:r w:rsidR="00B76AA5" w:rsidRPr="00B76AA5">
        <w:rPr>
          <w:lang w:val="en-GB"/>
        </w:rPr>
        <w:instrText xml:space="preserve"> ADDIN EN.CITE &lt;EndNote&gt;&lt;Cite&gt;&lt;Author&gt;House&lt;/Author&gt;&lt;Year&gt;1975&lt;/Year&gt;&lt;IDText&gt;Path-goal theory of leadership&lt;/IDText&gt;&lt;DisplayText&gt;(House &amp;amp; Mitchell, 1975; Kane &amp;amp; Tremble Jr, 2000)&lt;/DisplayText&gt;&lt;record&gt;&lt;titles&gt;&lt;title&gt;Path-goal theory of leadership&lt;/title&gt;&lt;secondary-title&gt;National technical information service&lt;/secondary-title&gt;&lt;/titles&gt;&lt;contributors&gt;&lt;authors&gt;&lt;author&gt;House, Robert J.&lt;/author&gt;&lt;author&gt;Mitchell, Terence R.&lt;/author&gt;&lt;/authors&gt;&lt;/contributors&gt;&lt;added-date format="utc"&gt;1603443592&lt;/added-date&gt;&lt;ref-type name="Journal Article"&gt;17&lt;/ref-type&gt;&lt;dates&gt;&lt;year&gt;1975&lt;/year&gt;&lt;/dates&gt;&lt;rec-number&gt;167&lt;/rec-number&gt;&lt;last-updated-date format="utc"&gt;1603443663&lt;/last-updated-date&gt;&lt;/record&gt;&lt;/Cite&gt;&lt;Cite&gt;&lt;Author&gt;Kane&lt;/Author&gt;&lt;Year&gt;2000&lt;/Year&gt;&lt;IDText&gt;Transformational leadership effects at different levels of the Army&lt;/IDText&gt;&lt;record&gt;&lt;titles&gt;&lt;title&gt;Transformational leadership effects at different levels of the Army&lt;/title&gt;&lt;secondary-title&gt;Military psychology&lt;/secondary-title&gt;&lt;/titles&gt;&lt;pages&gt;137-160&lt;/pages&gt;&lt;contributors&gt;&lt;authors&gt;&lt;author&gt;Kane, Thomas. D.&lt;/author&gt;&lt;author&gt;Tremble Jr, Trueman. R.&lt;/author&gt;&lt;/authors&gt;&lt;/contributors&gt;&lt;added-date format="utc"&gt;1603808788&lt;/added-date&gt;&lt;ref-type name="Journal Article"&gt;17&lt;/ref-type&gt;&lt;dates&gt;&lt;year&gt;2000&lt;/year&gt;&lt;/dates&gt;&lt;rec-number&gt;171&lt;/rec-number&gt;&lt;last-updated-date format="utc"&gt;1603808926&lt;/last-updated-date&gt;&lt;volume&gt;12&lt;/volume&gt;&lt;num-vols&gt;2&lt;/num-vols&gt;&lt;/record&gt;&lt;/Cite&gt;&lt;/EndNote&gt;</w:instrText>
      </w:r>
      <w:r w:rsidR="00B76AA5" w:rsidRPr="00B76AA5">
        <w:rPr>
          <w:lang w:val="en-GB"/>
        </w:rPr>
        <w:fldChar w:fldCharType="separate"/>
      </w:r>
      <w:r w:rsidR="00B76AA5" w:rsidRPr="00B76AA5">
        <w:rPr>
          <w:noProof/>
          <w:lang w:val="en-GB"/>
        </w:rPr>
        <w:t>(House &amp; Mitchell, 1975; Kane &amp; Tremble Jr, 2000)</w:t>
      </w:r>
      <w:r w:rsidR="00B76AA5" w:rsidRPr="00B76AA5">
        <w:rPr>
          <w:lang w:val="en-GB"/>
        </w:rPr>
        <w:fldChar w:fldCharType="end"/>
      </w:r>
      <w:r w:rsidR="003455A5" w:rsidRPr="00B76AA5">
        <w:rPr>
          <w:lang w:val="en-GB"/>
        </w:rPr>
        <w:t>.</w:t>
      </w:r>
      <w:r w:rsidR="003455A5">
        <w:rPr>
          <w:lang w:val="en-GB"/>
        </w:rPr>
        <w:t xml:space="preserve"> </w:t>
      </w:r>
    </w:p>
    <w:p w14:paraId="13E28469" w14:textId="11AA37D1" w:rsidR="00F50828" w:rsidRDefault="00B5778D" w:rsidP="003217B1">
      <w:pPr>
        <w:pStyle w:val="Heading3"/>
        <w:jc w:val="both"/>
        <w:rPr>
          <w:lang w:val="en-GB"/>
        </w:rPr>
      </w:pPr>
      <w:bookmarkStart w:id="18" w:name="_Toc56003250"/>
      <w:r>
        <w:rPr>
          <w:lang w:val="en-GB"/>
        </w:rPr>
        <w:t>3.</w:t>
      </w:r>
      <w:r w:rsidR="00D662F1">
        <w:rPr>
          <w:lang w:val="en-GB"/>
        </w:rPr>
        <w:t xml:space="preserve">1.3 </w:t>
      </w:r>
      <w:r w:rsidR="009A53EC">
        <w:rPr>
          <w:lang w:val="en-GB"/>
        </w:rPr>
        <w:t>Challenge mindset</w:t>
      </w:r>
      <w:bookmarkEnd w:id="18"/>
    </w:p>
    <w:p w14:paraId="0525680D" w14:textId="73226D62" w:rsidR="00765FD0" w:rsidRDefault="0001477B" w:rsidP="003217B1">
      <w:pPr>
        <w:jc w:val="both"/>
        <w:rPr>
          <w:lang w:val="en-GB"/>
        </w:rPr>
      </w:pPr>
      <w:r w:rsidRPr="0001477B">
        <w:rPr>
          <w:lang w:val="en-GB"/>
        </w:rPr>
        <w:t>A</w:t>
      </w:r>
      <w:r>
        <w:rPr>
          <w:lang w:val="en-GB"/>
        </w:rPr>
        <w:t xml:space="preserve"> stressful or painful experience can be “cognitively framed”</w:t>
      </w:r>
      <w:r w:rsidR="00977FD6">
        <w:rPr>
          <w:lang w:val="en-GB"/>
        </w:rPr>
        <w:t xml:space="preserve"> </w:t>
      </w:r>
      <w:r w:rsidR="00C61A89">
        <w:rPr>
          <w:lang w:val="en-GB"/>
        </w:rPr>
        <w:t>to understand it better and turn a negative experience into a positive one</w:t>
      </w:r>
      <w:r w:rsidR="001F07D6">
        <w:rPr>
          <w:lang w:val="en-GB"/>
        </w:rPr>
        <w:t xml:space="preserve">, this implies that there </w:t>
      </w:r>
      <w:r w:rsidR="004D403B">
        <w:rPr>
          <w:lang w:val="en-GB"/>
        </w:rPr>
        <w:t>can be</w:t>
      </w:r>
      <w:r w:rsidR="001F07D6">
        <w:rPr>
          <w:lang w:val="en-GB"/>
        </w:rPr>
        <w:t xml:space="preserve"> beneficial psychological effects to harmful/negative experience</w:t>
      </w:r>
      <w:r w:rsidR="004D403B">
        <w:rPr>
          <w:lang w:val="en-GB"/>
        </w:rPr>
        <w:t>s</w:t>
      </w:r>
      <w:r w:rsidR="001F07D6">
        <w:rPr>
          <w:lang w:val="en-GB"/>
        </w:rPr>
        <w:t xml:space="preserve">. </w:t>
      </w:r>
      <w:r w:rsidR="008622E7">
        <w:rPr>
          <w:lang w:val="en-GB"/>
        </w:rPr>
        <w:t>Resilience is about interp</w:t>
      </w:r>
      <w:r w:rsidR="00F50C35">
        <w:rPr>
          <w:lang w:val="en-GB"/>
        </w:rPr>
        <w:t>reting stressful events as opportunities to grow</w:t>
      </w:r>
      <w:r w:rsidR="00275BE5">
        <w:rPr>
          <w:lang w:val="en-GB"/>
        </w:rPr>
        <w:t>.</w:t>
      </w:r>
    </w:p>
    <w:p w14:paraId="4702E844" w14:textId="63D9F710" w:rsidR="000E7A7A" w:rsidRDefault="000E7A7A" w:rsidP="003217B1">
      <w:pPr>
        <w:jc w:val="both"/>
        <w:rPr>
          <w:lang w:val="en-GB"/>
        </w:rPr>
      </w:pPr>
      <w:r>
        <w:rPr>
          <w:lang w:val="en-GB"/>
        </w:rPr>
        <w:t xml:space="preserve">However, it is important to remember that too much control over one’s thoughts will have detrimental effects to mental wellbeing </w:t>
      </w:r>
      <w:r>
        <w:rPr>
          <w:lang w:val="en-GB"/>
        </w:rPr>
        <w:fldChar w:fldCharType="begin"/>
      </w:r>
      <w:r>
        <w:rPr>
          <w:lang w:val="en-GB"/>
        </w:rPr>
        <w:instrText xml:space="preserve"> ADDIN EN.CITE &lt;EndNote&gt;&lt;Cite&gt;&lt;Author&gt;Deci&lt;/Author&gt;&lt;Year&gt;1980&lt;/Year&gt;&lt;IDText&gt;Self determination theory: when mind mediates behavior&lt;/IDText&gt;&lt;DisplayText&gt;(Deci &amp;amp; Ryan, 1980)&lt;/DisplayText&gt;&lt;record&gt;&lt;titles&gt;&lt;title&gt;Self determination theory: when mind mediates behavior&lt;/title&gt;&lt;/titles&gt;&lt;contributors&gt;&lt;authors&gt;&lt;author&gt;Deci, Edward L.&lt;/author&gt;&lt;author&gt;Ryan, Richard M.&lt;/author&gt;&lt;/authors&gt;&lt;/contributors&gt;&lt;added-date format="utc"&gt;1602860836&lt;/added-date&gt;&lt;ref-type name="Journal Article"&gt;17&lt;/ref-type&gt;&lt;dates&gt;&lt;year&gt;1980&lt;/year&gt;&lt;/dates&gt;&lt;rec-number&gt;164&lt;/rec-number&gt;&lt;last-updated-date format="utc"&gt;1602860907&lt;/last-updated-date&gt;&lt;/record&gt;&lt;/Cite&gt;&lt;/EndNote&gt;</w:instrText>
      </w:r>
      <w:r>
        <w:rPr>
          <w:lang w:val="en-GB"/>
        </w:rPr>
        <w:fldChar w:fldCharType="separate"/>
      </w:r>
      <w:r>
        <w:rPr>
          <w:noProof/>
          <w:lang w:val="en-GB"/>
        </w:rPr>
        <w:t>(Deci &amp; Ryan, 1980)</w:t>
      </w:r>
      <w:r>
        <w:rPr>
          <w:lang w:val="en-GB"/>
        </w:rPr>
        <w:fldChar w:fldCharType="end"/>
      </w:r>
      <w:r>
        <w:rPr>
          <w:lang w:val="en-GB"/>
        </w:rPr>
        <w:t xml:space="preserve">. </w:t>
      </w:r>
    </w:p>
    <w:p w14:paraId="0B0ECBBA" w14:textId="14C204F9" w:rsidR="009A53EC" w:rsidRDefault="00B5778D" w:rsidP="003217B1">
      <w:pPr>
        <w:pStyle w:val="Heading3"/>
        <w:jc w:val="both"/>
        <w:rPr>
          <w:lang w:val="en-GB"/>
        </w:rPr>
      </w:pPr>
      <w:bookmarkStart w:id="19" w:name="_Toc56003251"/>
      <w:r>
        <w:rPr>
          <w:lang w:val="en-GB"/>
        </w:rPr>
        <w:t>3.</w:t>
      </w:r>
      <w:r w:rsidR="00D662F1">
        <w:rPr>
          <w:lang w:val="en-GB"/>
        </w:rPr>
        <w:t xml:space="preserve">1.4 </w:t>
      </w:r>
      <w:r w:rsidR="00F07666">
        <w:rPr>
          <w:lang w:val="en-GB"/>
        </w:rPr>
        <w:t>Sense of purpose</w:t>
      </w:r>
      <w:bookmarkEnd w:id="19"/>
    </w:p>
    <w:p w14:paraId="7AF03754" w14:textId="6E8AC37C" w:rsidR="00205151" w:rsidRDefault="00275BE5" w:rsidP="003217B1">
      <w:pPr>
        <w:jc w:val="both"/>
        <w:rPr>
          <w:lang w:val="en-GB"/>
        </w:rPr>
      </w:pPr>
      <w:r>
        <w:rPr>
          <w:lang w:val="en-GB"/>
        </w:rPr>
        <w:t xml:space="preserve"> </w:t>
      </w:r>
      <w:r w:rsidR="00765FD0">
        <w:rPr>
          <w:lang w:val="en-GB"/>
        </w:rPr>
        <w:t xml:space="preserve">A successful resilient leader </w:t>
      </w:r>
      <w:r w:rsidR="006D31B4">
        <w:rPr>
          <w:lang w:val="en-GB"/>
        </w:rPr>
        <w:t xml:space="preserve">motivates and inspires </w:t>
      </w:r>
      <w:r w:rsidR="00D27C87">
        <w:rPr>
          <w:lang w:val="en-GB"/>
        </w:rPr>
        <w:t>their subordinates by giving them attainable goals to work towards</w:t>
      </w:r>
      <w:r w:rsidR="00933E7F">
        <w:rPr>
          <w:lang w:val="en-GB"/>
        </w:rPr>
        <w:t xml:space="preserve"> </w:t>
      </w:r>
      <w:r w:rsidR="001849BA">
        <w:rPr>
          <w:lang w:val="en-GB"/>
        </w:rPr>
        <w:fldChar w:fldCharType="begin"/>
      </w:r>
      <w:r w:rsidR="001849BA">
        <w:rPr>
          <w:lang w:val="en-GB"/>
        </w:rPr>
        <w:instrText xml:space="preserve"> ADDIN EN.CITE &lt;EndNote&gt;&lt;Cite&gt;&lt;Author&gt;Bartone&lt;/Author&gt;&lt;Year&gt;2006&lt;/Year&gt;&lt;IDText&gt;Resilience under military operational stress: can leaders influence hardiness?&lt;/IDText&gt;&lt;DisplayText&gt;(Bartone, 2006)&lt;/DisplayText&gt;&lt;record&gt;&lt;titles&gt;&lt;title&gt;Resilience under military operational stress: can leaders influence hardiness?&lt;/title&gt;&lt;secondary-title&gt;Military psychology&lt;/secondary-title&gt;&lt;/titles&gt;&lt;pages&gt;131-148&lt;/pages&gt;&lt;contributors&gt;&lt;authors&gt;&lt;author&gt;Bartone, Paul T.&lt;/author&gt;&lt;/authors&gt;&lt;/contributors&gt;&lt;added-date format="utc"&gt;1603200490&lt;/added-date&gt;&lt;ref-type name="Journal Article"&gt;17&lt;/ref-type&gt;&lt;dates&gt;&lt;year&gt;2006&lt;/year&gt;&lt;/dates&gt;&lt;rec-number&gt;166&lt;/rec-number&gt;&lt;last-updated-date format="utc"&gt;1603200545&lt;/last-updated-date&gt;&lt;volume&gt;18&lt;/volume&gt;&lt;/record&gt;&lt;/Cite&gt;&lt;/EndNote&gt;</w:instrText>
      </w:r>
      <w:r w:rsidR="001849BA">
        <w:rPr>
          <w:lang w:val="en-GB"/>
        </w:rPr>
        <w:fldChar w:fldCharType="separate"/>
      </w:r>
      <w:r w:rsidR="001849BA">
        <w:rPr>
          <w:noProof/>
          <w:lang w:val="en-GB"/>
        </w:rPr>
        <w:t>(Bartone, 2006)</w:t>
      </w:r>
      <w:r w:rsidR="001849BA">
        <w:rPr>
          <w:lang w:val="en-GB"/>
        </w:rPr>
        <w:fldChar w:fldCharType="end"/>
      </w:r>
      <w:r w:rsidR="00D27C87">
        <w:rPr>
          <w:lang w:val="en-GB"/>
        </w:rPr>
        <w:t xml:space="preserve">. </w:t>
      </w:r>
      <w:r w:rsidR="002229AB">
        <w:rPr>
          <w:lang w:val="en-GB"/>
        </w:rPr>
        <w:t>They need to have good communication skills i</w:t>
      </w:r>
      <w:r w:rsidR="00D321D1">
        <w:rPr>
          <w:lang w:val="en-GB"/>
        </w:rPr>
        <w:t xml:space="preserve">n order to give clear expectations to their team. </w:t>
      </w:r>
      <w:r w:rsidR="00331981">
        <w:rPr>
          <w:lang w:val="en-GB"/>
        </w:rPr>
        <w:t>The path-goal</w:t>
      </w:r>
      <w:r w:rsidR="00844A24">
        <w:rPr>
          <w:lang w:val="en-GB"/>
        </w:rPr>
        <w:t xml:space="preserve"> leadership theories states that a leader’s main objective is to help, support and</w:t>
      </w:r>
      <w:r w:rsidR="00C65228">
        <w:rPr>
          <w:lang w:val="en-GB"/>
        </w:rPr>
        <w:t xml:space="preserve"> guide their subordinates </w:t>
      </w:r>
      <w:r w:rsidR="008F2B53">
        <w:rPr>
          <w:lang w:val="en-GB"/>
        </w:rPr>
        <w:t>for</w:t>
      </w:r>
      <w:r w:rsidR="00C65228">
        <w:rPr>
          <w:lang w:val="en-GB"/>
        </w:rPr>
        <w:t xml:space="preserve"> them to reach their personal goals as well as the organisations goals</w:t>
      </w:r>
      <w:r w:rsidR="001849BA">
        <w:rPr>
          <w:lang w:val="en-GB"/>
        </w:rPr>
        <w:t xml:space="preserve"> </w:t>
      </w:r>
      <w:r w:rsidR="001849BA">
        <w:rPr>
          <w:lang w:val="en-GB"/>
        </w:rPr>
        <w:fldChar w:fldCharType="begin"/>
      </w:r>
      <w:r w:rsidR="001849BA">
        <w:rPr>
          <w:lang w:val="en-GB"/>
        </w:rPr>
        <w:instrText xml:space="preserve"> ADDIN EN.CITE &lt;EndNote&gt;&lt;Cite&gt;&lt;Author&gt;House&lt;/Author&gt;&lt;Year&gt;1975&lt;/Year&gt;&lt;IDText&gt;Path-goal theory of leadership&lt;/IDText&gt;&lt;DisplayText&gt;(House &amp;amp; Mitchell, 1975)&lt;/DisplayText&gt;&lt;record&gt;&lt;titles&gt;&lt;title&gt;Path-goal theory of leadership&lt;/title&gt;&lt;secondary-title&gt;National technical information service&lt;/secondary-title&gt;&lt;/titles&gt;&lt;contributors&gt;&lt;authors&gt;&lt;author&gt;House, Robert J.&lt;/author&gt;&lt;author&gt;Mitchell, Terence R.&lt;/author&gt;&lt;/authors&gt;&lt;/contributors&gt;&lt;added-date format="utc"&gt;1603443592&lt;/added-date&gt;&lt;ref-type name="Journal Article"&gt;17&lt;/ref-type&gt;&lt;dates&gt;&lt;year&gt;1975&lt;/year&gt;&lt;/dates&gt;&lt;rec-number&gt;167&lt;/rec-number&gt;&lt;last-updated-date format="utc"&gt;1603443663&lt;/last-updated-date&gt;&lt;/record&gt;&lt;/Cite&gt;&lt;/EndNote&gt;</w:instrText>
      </w:r>
      <w:r w:rsidR="001849BA">
        <w:rPr>
          <w:lang w:val="en-GB"/>
        </w:rPr>
        <w:fldChar w:fldCharType="separate"/>
      </w:r>
      <w:r w:rsidR="001849BA">
        <w:rPr>
          <w:noProof/>
          <w:lang w:val="en-GB"/>
        </w:rPr>
        <w:t>(House &amp; Mitchell, 1975)</w:t>
      </w:r>
      <w:r w:rsidR="001849BA">
        <w:rPr>
          <w:lang w:val="en-GB"/>
        </w:rPr>
        <w:fldChar w:fldCharType="end"/>
      </w:r>
      <w:r w:rsidR="001849BA">
        <w:rPr>
          <w:lang w:val="en-GB"/>
        </w:rPr>
        <w:t xml:space="preserve">. </w:t>
      </w:r>
      <w:r w:rsidR="002220A8">
        <w:rPr>
          <w:lang w:val="en-GB"/>
        </w:rPr>
        <w:t xml:space="preserve">In other words, this is how a leader influenced their subordinates’ motivation by </w:t>
      </w:r>
      <w:r w:rsidR="00F85F1A">
        <w:rPr>
          <w:lang w:val="en-GB"/>
        </w:rPr>
        <w:t>identifying, planning and rewarding personal goals</w:t>
      </w:r>
      <w:r w:rsidR="001849BA">
        <w:rPr>
          <w:lang w:val="en-GB"/>
        </w:rPr>
        <w:t xml:space="preserve"> </w:t>
      </w:r>
      <w:r w:rsidR="00D72F6E">
        <w:rPr>
          <w:lang w:val="en-GB"/>
        </w:rPr>
        <w:fldChar w:fldCharType="begin"/>
      </w:r>
      <w:r w:rsidR="00D72F6E">
        <w:rPr>
          <w:lang w:val="en-GB"/>
        </w:rPr>
        <w:instrText xml:space="preserve"> ADDIN EN.CITE &lt;EndNote&gt;&lt;Cite&gt;&lt;Author&gt;Alanazi&lt;/Author&gt;&lt;Year&gt;2013&lt;/Year&gt;&lt;IDText&gt;Overview of path-goal leadership theory&lt;/IDText&gt;&lt;DisplayText&gt;(Alanazi, Alharthey, &amp;amp; Amran, 2013)&lt;/DisplayText&gt;&lt;record&gt;&lt;titles&gt;&lt;title&gt;Overview of path-goal leadership theory&lt;/title&gt;&lt;secondary-title&gt;Journal teknologi&lt;/secondary-title&gt;&lt;/titles&gt;&lt;pages&gt;49-53&lt;/pages&gt;&lt;contributors&gt;&lt;authors&gt;&lt;author&gt;Alanazi, Talal Ratyan&lt;/author&gt;&lt;author&gt;Alharthey, Bandar Khalaf&lt;/author&gt;&lt;author&gt;Amran, Rasli&lt;/author&gt;&lt;/authors&gt;&lt;/contributors&gt;&lt;added-date format="utc"&gt;1603443707&lt;/added-date&gt;&lt;ref-type name="Journal Article"&gt;17&lt;/ref-type&gt;&lt;dates&gt;&lt;year&gt;2013&lt;/year&gt;&lt;/dates&gt;&lt;rec-number&gt;168&lt;/rec-number&gt;&lt;last-updated-date format="utc"&gt;1603443833&lt;/last-updated-date&gt;&lt;volume&gt;64&lt;/volume&gt;&lt;num-vols&gt;2&lt;/num-vols&gt;&lt;/record&gt;&lt;/Cite&gt;&lt;/EndNote&gt;</w:instrText>
      </w:r>
      <w:r w:rsidR="00D72F6E">
        <w:rPr>
          <w:lang w:val="en-GB"/>
        </w:rPr>
        <w:fldChar w:fldCharType="separate"/>
      </w:r>
      <w:r w:rsidR="00D72F6E">
        <w:rPr>
          <w:noProof/>
          <w:lang w:val="en-GB"/>
        </w:rPr>
        <w:t>(Alanazi, Alharthey, &amp; Amran, 2013)</w:t>
      </w:r>
      <w:r w:rsidR="00D72F6E">
        <w:rPr>
          <w:lang w:val="en-GB"/>
        </w:rPr>
        <w:fldChar w:fldCharType="end"/>
      </w:r>
      <w:r w:rsidR="00F85F1A">
        <w:rPr>
          <w:lang w:val="en-GB"/>
        </w:rPr>
        <w:t xml:space="preserve">. </w:t>
      </w:r>
      <w:r w:rsidR="003F0560">
        <w:rPr>
          <w:lang w:val="en-GB"/>
        </w:rPr>
        <w:t xml:space="preserve">Leaders should be there to guide a soldier in identifying their purpose rather than pushing it onto them. </w:t>
      </w:r>
    </w:p>
    <w:p w14:paraId="2397DD5B" w14:textId="79D7983A" w:rsidR="006C3CD5" w:rsidRPr="0001477B" w:rsidRDefault="006C3CD5" w:rsidP="003217B1">
      <w:pPr>
        <w:jc w:val="both"/>
        <w:rPr>
          <w:lang w:val="en-GB"/>
        </w:rPr>
      </w:pPr>
      <w:r w:rsidRPr="00885B71">
        <w:rPr>
          <w:lang w:val="en-GB"/>
        </w:rPr>
        <w:t>However</w:t>
      </w:r>
      <w:r w:rsidR="00B748BA">
        <w:rPr>
          <w:lang w:val="en-GB"/>
        </w:rPr>
        <w:t>, a wrong sense of purpose such as b</w:t>
      </w:r>
      <w:r w:rsidR="00DE4946">
        <w:rPr>
          <w:lang w:val="en-GB"/>
        </w:rPr>
        <w:t xml:space="preserve">eing in the army </w:t>
      </w:r>
      <w:r w:rsidR="0042184B">
        <w:rPr>
          <w:lang w:val="en-GB"/>
        </w:rPr>
        <w:t xml:space="preserve">for money or </w:t>
      </w:r>
      <w:r w:rsidR="009424C5">
        <w:rPr>
          <w:lang w:val="en-GB"/>
        </w:rPr>
        <w:t xml:space="preserve">security could lead to detrimental effects when deployed and a lack of motivation. </w:t>
      </w:r>
    </w:p>
    <w:p w14:paraId="1794BA41" w14:textId="6F4D4F87" w:rsidR="0013230A" w:rsidRDefault="00B5778D" w:rsidP="003217B1">
      <w:pPr>
        <w:pStyle w:val="Heading3"/>
        <w:jc w:val="both"/>
        <w:rPr>
          <w:lang w:val="en-GB"/>
        </w:rPr>
      </w:pPr>
      <w:bookmarkStart w:id="20" w:name="_Toc56003252"/>
      <w:r>
        <w:rPr>
          <w:lang w:val="en-GB"/>
        </w:rPr>
        <w:t>3.</w:t>
      </w:r>
      <w:r w:rsidR="003E2A45">
        <w:rPr>
          <w:lang w:val="en-GB"/>
        </w:rPr>
        <w:t xml:space="preserve">1.5 </w:t>
      </w:r>
      <w:r w:rsidR="00AE03D2">
        <w:rPr>
          <w:lang w:val="en-GB"/>
        </w:rPr>
        <w:t>Facilitative environment</w:t>
      </w:r>
      <w:bookmarkEnd w:id="20"/>
    </w:p>
    <w:p w14:paraId="1F476D95" w14:textId="3AAF5229" w:rsidR="00243AA9" w:rsidRDefault="0069635A" w:rsidP="003217B1">
      <w:pPr>
        <w:jc w:val="both"/>
        <w:rPr>
          <w:lang w:val="en-GB"/>
        </w:rPr>
      </w:pPr>
      <w:r>
        <w:rPr>
          <w:lang w:val="en-GB"/>
        </w:rPr>
        <w:t>To increase mental resilience and therefore performance, individuals need to be in a high support and high challenge environment. This is also called a facilitative environment</w:t>
      </w:r>
      <w:r w:rsidR="00C81B90">
        <w:rPr>
          <w:lang w:val="en-GB"/>
        </w:rPr>
        <w:t xml:space="preserve"> </w:t>
      </w:r>
      <w:r w:rsidR="00C81B90">
        <w:rPr>
          <w:lang w:val="en-GB"/>
        </w:rPr>
        <w:fldChar w:fldCharType="begin"/>
      </w:r>
      <w:r w:rsidR="00C81B90">
        <w:rPr>
          <w:lang w:val="en-GB"/>
        </w:rPr>
        <w:instrText xml:space="preserve"> ADDIN EN.CITE &lt;EndNote&gt;&lt;Cite&gt;&lt;Author&gt;Fletcher&lt;/Author&gt;&lt;Year&gt;2016&lt;/Year&gt;&lt;IDText&gt;Mental fortitude training: An evidence-based approach to developing psychological resilience for sustained success&lt;/IDText&gt;&lt;DisplayText&gt;(Fletcher &amp;amp; Sarkar, 2016)&lt;/DisplayText&gt;&lt;record&gt;&lt;dates&gt;&lt;pub-dates&gt;&lt;date&gt;2016&lt;/date&gt;&lt;/pub-dates&gt;&lt;year&gt;2016&lt;/year&gt;&lt;/dates&gt;&lt;urls&gt;&lt;related-urls&gt;&lt;/related-urls&gt;&lt;/urls&gt;&lt;isbn&gt;2152-0704&lt;/isbn&gt;&lt;titles&gt;&lt;title&gt;Mental fortitude training: An evidence-based approach to developing psychological resilience for sustained success&lt;/title&gt;&lt;secondary-title&gt;Journal of Sport Psychology in Action&lt;/secondary-title&gt;&lt;/titles&gt;&lt;pages&gt;135-157&lt;/pages&gt;&lt;number&gt;3&lt;/number&gt;&lt;contributors&gt;&lt;authors&gt;&lt;author&gt;Fletcher, David&lt;/author&gt;&lt;author&gt;Sarkar, Mustafa&lt;/author&gt;&lt;/authors&gt;&lt;/contributors&gt;&lt;added-date format="utc"&gt;1601976868&lt;/added-date&gt;&lt;ref-type name="Journal Article"&gt;17&lt;/ref-type&gt;&lt;rec-number&gt;143&lt;/rec-number&gt;&lt;last-updated-date format="utc"&gt;1602513649&lt;/last-updated-date&gt;&lt;accession-num&gt;WOS:000411377500002&lt;/accession-num&gt;&lt;electronic-resource-num&gt;10.1080/21520704.2016.1255496&lt;/electronic-resource-num&gt;&lt;volume&gt;7&lt;/volume&gt;&lt;/record&gt;&lt;/Cite&gt;&lt;/EndNote&gt;</w:instrText>
      </w:r>
      <w:r w:rsidR="00C81B90">
        <w:rPr>
          <w:lang w:val="en-GB"/>
        </w:rPr>
        <w:fldChar w:fldCharType="separate"/>
      </w:r>
      <w:r w:rsidR="00C81B90">
        <w:rPr>
          <w:noProof/>
          <w:lang w:val="en-GB"/>
        </w:rPr>
        <w:t>(Fletcher &amp; Sarkar, 2016)</w:t>
      </w:r>
      <w:r w:rsidR="00C81B90">
        <w:rPr>
          <w:lang w:val="en-GB"/>
        </w:rPr>
        <w:fldChar w:fldCharType="end"/>
      </w:r>
      <w:r>
        <w:rPr>
          <w:lang w:val="en-GB"/>
        </w:rPr>
        <w:t xml:space="preserve">. </w:t>
      </w:r>
    </w:p>
    <w:p w14:paraId="72EFBB18" w14:textId="2C013AA6" w:rsidR="00305777" w:rsidRDefault="00305777" w:rsidP="003217B1">
      <w:pPr>
        <w:jc w:val="both"/>
        <w:rPr>
          <w:lang w:val="en-GB"/>
        </w:rPr>
      </w:pPr>
      <w:r w:rsidRPr="00F05D8E">
        <w:rPr>
          <w:lang w:val="en-GB"/>
        </w:rPr>
        <w:t>However</w:t>
      </w:r>
      <w:r w:rsidR="00246481" w:rsidRPr="00F05D8E">
        <w:rPr>
          <w:lang w:val="en-GB"/>
        </w:rPr>
        <w:t>, there is a fine line bet</w:t>
      </w:r>
      <w:r w:rsidR="00FD5510" w:rsidRPr="00F05D8E">
        <w:rPr>
          <w:lang w:val="en-GB"/>
        </w:rPr>
        <w:t>ween</w:t>
      </w:r>
      <w:r w:rsidR="00F05D8E">
        <w:rPr>
          <w:lang w:val="en-GB"/>
        </w:rPr>
        <w:t xml:space="preserve"> </w:t>
      </w:r>
      <w:r w:rsidR="008C7857">
        <w:rPr>
          <w:lang w:val="en-GB"/>
        </w:rPr>
        <w:t xml:space="preserve">too much </w:t>
      </w:r>
      <w:r w:rsidR="00623426">
        <w:rPr>
          <w:lang w:val="en-GB"/>
        </w:rPr>
        <w:t xml:space="preserve">or too little support, and too much or too little challenge, if it isn’t the right amount then the soldiers won’t benefit from it </w:t>
      </w:r>
      <w:r w:rsidR="00623426">
        <w:rPr>
          <w:lang w:val="en-GB"/>
        </w:rPr>
        <w:fldChar w:fldCharType="begin"/>
      </w:r>
      <w:r w:rsidR="00623426">
        <w:rPr>
          <w:lang w:val="en-GB"/>
        </w:rPr>
        <w:instrText xml:space="preserve"> ADDIN EN.CITE &lt;EndNote&gt;&lt;Cite&gt;&lt;Author&gt;Sarkar&lt;/Author&gt;&lt;Year&gt;2014&lt;/Year&gt;&lt;IDText&gt;Psychological resilience in sport performers: a review of stressors and protective factors&lt;/IDText&gt;&lt;DisplayText&gt;(Sarkar &amp;amp; Fletcher, 2014)&lt;/DisplayText&gt;&lt;record&gt;&lt;urls&gt;&lt;related-urls&gt;&lt;/related-urls&gt;&lt;/urls&gt;&lt;titles&gt;&lt;title&gt;Psychological resilience in sport performers: a review of stressors and protective factors&lt;/title&gt;&lt;secondary-title&gt;Journal of sport science&lt;/secondary-title&gt;&lt;/titles&gt;&lt;pages&gt;419-434&lt;/pages&gt;&lt;contributors&gt;&lt;authors&gt;&lt;author&gt;Sarkar, Mustafa&lt;/author&gt;&lt;author&gt;Fletcher, David&lt;/author&gt;&lt;/authors&gt;&lt;/contributors&gt;&lt;added-date format="utc"&gt;1602685275&lt;/added-date&gt;&lt;ref-type name="Journal Article"&gt;17&lt;/ref-type&gt;&lt;dates&gt;&lt;year&gt;2014&lt;/year&gt;&lt;/dates&gt;&lt;rec-number&gt;159&lt;/rec-number&gt;&lt;last-updated-date format="utc"&gt;1603990188&lt;/last-updated-date&gt;&lt;volume&gt;32&lt;/volume&gt;&lt;/record&gt;&lt;/Cite&gt;&lt;/EndNote&gt;</w:instrText>
      </w:r>
      <w:r w:rsidR="00623426">
        <w:rPr>
          <w:lang w:val="en-GB"/>
        </w:rPr>
        <w:fldChar w:fldCharType="separate"/>
      </w:r>
      <w:r w:rsidR="00623426">
        <w:rPr>
          <w:noProof/>
          <w:lang w:val="en-GB"/>
        </w:rPr>
        <w:t>(Sarkar &amp; Fletcher, 2014)</w:t>
      </w:r>
      <w:r w:rsidR="00623426">
        <w:rPr>
          <w:lang w:val="en-GB"/>
        </w:rPr>
        <w:fldChar w:fldCharType="end"/>
      </w:r>
      <w:r w:rsidR="00623426">
        <w:rPr>
          <w:lang w:val="en-GB"/>
        </w:rPr>
        <w:t xml:space="preserve">. </w:t>
      </w:r>
    </w:p>
    <w:p w14:paraId="2F81EEE1" w14:textId="510D6630" w:rsidR="00FD5510" w:rsidRDefault="005157C8" w:rsidP="003217B1">
      <w:pPr>
        <w:jc w:val="both"/>
        <w:rPr>
          <w:lang w:val="en-GB"/>
        </w:rPr>
      </w:pPr>
      <w:r>
        <w:rPr>
          <w:noProof/>
        </w:rPr>
        <w:lastRenderedPageBreak/>
        <w:drawing>
          <wp:inline distT="0" distB="0" distL="0" distR="0" wp14:anchorId="559D4CC1" wp14:editId="394DFE09">
            <wp:extent cx="3589361" cy="2829312"/>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616722" cy="2850880"/>
                    </a:xfrm>
                    <a:prstGeom prst="rect">
                      <a:avLst/>
                    </a:prstGeom>
                  </pic:spPr>
                </pic:pic>
              </a:graphicData>
            </a:graphic>
          </wp:inline>
        </w:drawing>
      </w:r>
    </w:p>
    <w:p w14:paraId="0A162FD5" w14:textId="18256401" w:rsidR="00A72E13" w:rsidRPr="00B52A29" w:rsidRDefault="00A72E13" w:rsidP="003217B1">
      <w:pPr>
        <w:jc w:val="both"/>
        <w:rPr>
          <w:lang w:val="en-GB"/>
        </w:rPr>
      </w:pPr>
      <w:r w:rsidRPr="00885BE7">
        <w:rPr>
          <w:b/>
          <w:bCs/>
          <w:lang w:val="en-GB"/>
        </w:rPr>
        <w:t>Figure 3:</w:t>
      </w:r>
      <w:r w:rsidRPr="00B52A29">
        <w:rPr>
          <w:lang w:val="en-GB"/>
        </w:rPr>
        <w:t xml:space="preserve"> </w:t>
      </w:r>
      <w:r w:rsidR="00B52A29" w:rsidRPr="00B52A29">
        <w:rPr>
          <w:lang w:val="en-GB"/>
        </w:rPr>
        <w:t>A challenge-support matrix for enhancing MR</w:t>
      </w:r>
      <w:r w:rsidR="00B52A29">
        <w:rPr>
          <w:lang w:val="en-GB"/>
        </w:rPr>
        <w:t xml:space="preserve">. Adapted from </w:t>
      </w:r>
      <w:r w:rsidR="00B320FA">
        <w:rPr>
          <w:lang w:val="en-GB"/>
        </w:rPr>
        <w:t>Fletcher &amp; Sarkar, 2016.</w:t>
      </w:r>
    </w:p>
    <w:p w14:paraId="608ADEB4" w14:textId="40545E0C" w:rsidR="0013230A" w:rsidRPr="00A34FFB" w:rsidRDefault="00B5778D" w:rsidP="003217B1">
      <w:pPr>
        <w:pStyle w:val="Heading2"/>
        <w:jc w:val="both"/>
        <w:rPr>
          <w:lang w:val="en-GB"/>
        </w:rPr>
      </w:pPr>
      <w:bookmarkStart w:id="21" w:name="_Toc56003253"/>
      <w:r>
        <w:rPr>
          <w:lang w:val="en-GB"/>
        </w:rPr>
        <w:t>3.2</w:t>
      </w:r>
      <w:r w:rsidR="00D662F1" w:rsidRPr="00A34FFB">
        <w:rPr>
          <w:lang w:val="en-GB"/>
        </w:rPr>
        <w:t xml:space="preserve"> </w:t>
      </w:r>
      <w:r w:rsidR="0013230A" w:rsidRPr="00A34FFB">
        <w:rPr>
          <w:lang w:val="en-GB"/>
        </w:rPr>
        <w:t>OPSMART</w:t>
      </w:r>
      <w:bookmarkEnd w:id="21"/>
    </w:p>
    <w:p w14:paraId="1EF7690A" w14:textId="6FCC2669" w:rsidR="002A557B" w:rsidRDefault="002A557B" w:rsidP="003217B1">
      <w:pPr>
        <w:jc w:val="both"/>
        <w:rPr>
          <w:lang w:val="en-GB"/>
        </w:rPr>
      </w:pPr>
      <w:r>
        <w:rPr>
          <w:lang w:val="en-GB"/>
        </w:rPr>
        <w:t>OPSMART (</w:t>
      </w:r>
      <w:r w:rsidR="0043275A">
        <w:rPr>
          <w:lang w:val="en-GB"/>
        </w:rPr>
        <w:t xml:space="preserve">Optimising </w:t>
      </w:r>
      <w:r w:rsidR="00BD4C8D">
        <w:rPr>
          <w:lang w:val="en-GB"/>
        </w:rPr>
        <w:t>h</w:t>
      </w:r>
      <w:r w:rsidR="0043275A">
        <w:rPr>
          <w:lang w:val="en-GB"/>
        </w:rPr>
        <w:t xml:space="preserve">uman Performance </w:t>
      </w:r>
      <w:r w:rsidR="00BD4C8D">
        <w:rPr>
          <w:lang w:val="en-GB"/>
        </w:rPr>
        <w:t>t</w:t>
      </w:r>
      <w:r w:rsidR="0043275A">
        <w:rPr>
          <w:lang w:val="en-GB"/>
        </w:rPr>
        <w:t xml:space="preserve">hrough Stress </w:t>
      </w:r>
      <w:r w:rsidR="00BD4C8D">
        <w:rPr>
          <w:lang w:val="en-GB"/>
        </w:rPr>
        <w:t xml:space="preserve">Management And Resilience Training) </w:t>
      </w:r>
      <w:r w:rsidR="00793D40">
        <w:rPr>
          <w:lang w:val="en-GB"/>
        </w:rPr>
        <w:t xml:space="preserve">is the army programme </w:t>
      </w:r>
      <w:r w:rsidR="003F0560">
        <w:rPr>
          <w:lang w:val="en-GB"/>
        </w:rPr>
        <w:t>responsible for</w:t>
      </w:r>
      <w:r w:rsidR="00793D40">
        <w:rPr>
          <w:lang w:val="en-GB"/>
        </w:rPr>
        <w:t xml:space="preserve"> mental wellbeing. </w:t>
      </w:r>
      <w:r w:rsidR="00D276FE">
        <w:rPr>
          <w:lang w:val="en-GB"/>
        </w:rPr>
        <w:t>This programme found 7 pillars to mental resilience. These are the pillars:</w:t>
      </w:r>
    </w:p>
    <w:p w14:paraId="6DE5AACF" w14:textId="67C2F294" w:rsidR="00CE7D65" w:rsidRDefault="00CE7D65" w:rsidP="003217B1">
      <w:pPr>
        <w:jc w:val="both"/>
        <w:rPr>
          <w:lang w:val="en-GB"/>
        </w:rPr>
      </w:pPr>
      <w:r w:rsidRPr="00A50986">
        <w:rPr>
          <w:noProof/>
        </w:rPr>
        <w:drawing>
          <wp:inline distT="0" distB="0" distL="0" distR="0" wp14:anchorId="6F4FFA46" wp14:editId="4B4B8ED2">
            <wp:extent cx="5340096" cy="4096512"/>
            <wp:effectExtent l="0" t="0" r="0" b="18415"/>
            <wp:docPr id="1" name="Diagram 1">
              <a:extLst xmlns:a="http://schemas.openxmlformats.org/drawingml/2006/main">
                <a:ext uri="{FF2B5EF4-FFF2-40B4-BE49-F238E27FC236}">
                  <a16:creationId xmlns:a16="http://schemas.microsoft.com/office/drawing/2014/main" id="{8F706599-3765-4EA6-96B2-DE4C24C18B25}"/>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3CE10ADB" w14:textId="7BC491D7" w:rsidR="000B65CE" w:rsidRDefault="000B65CE" w:rsidP="003217B1">
      <w:pPr>
        <w:jc w:val="both"/>
        <w:rPr>
          <w:lang w:val="en-GB"/>
        </w:rPr>
      </w:pPr>
      <w:r w:rsidRPr="00885BE7">
        <w:rPr>
          <w:b/>
          <w:bCs/>
          <w:lang w:val="en-GB"/>
        </w:rPr>
        <w:t xml:space="preserve">Figure </w:t>
      </w:r>
      <w:r w:rsidR="00885BE7" w:rsidRPr="00885BE7">
        <w:rPr>
          <w:b/>
          <w:bCs/>
          <w:lang w:val="en-GB"/>
        </w:rPr>
        <w:t>4</w:t>
      </w:r>
      <w:r w:rsidRPr="00885BE7">
        <w:rPr>
          <w:b/>
          <w:bCs/>
          <w:lang w:val="en-GB"/>
        </w:rPr>
        <w:t>:</w:t>
      </w:r>
      <w:r>
        <w:rPr>
          <w:lang w:val="en-GB"/>
        </w:rPr>
        <w:t xml:space="preserve"> </w:t>
      </w:r>
      <w:r w:rsidR="00A52A54">
        <w:rPr>
          <w:lang w:val="en-GB"/>
        </w:rPr>
        <w:t>Psychological attribute for a mentally resilient soldier according to OPSMART</w:t>
      </w:r>
    </w:p>
    <w:p w14:paraId="0CB5B101" w14:textId="3F708ADA" w:rsidR="00CE7D65" w:rsidRDefault="006001D5" w:rsidP="003217B1">
      <w:pPr>
        <w:jc w:val="both"/>
        <w:rPr>
          <w:lang w:val="en-GB"/>
        </w:rPr>
      </w:pPr>
      <w:r>
        <w:rPr>
          <w:lang w:val="en-GB"/>
        </w:rPr>
        <w:lastRenderedPageBreak/>
        <w:t xml:space="preserve">These pillars </w:t>
      </w:r>
      <w:r w:rsidR="0014405D">
        <w:rPr>
          <w:lang w:val="en-GB"/>
        </w:rPr>
        <w:t>were created by the OPSMART</w:t>
      </w:r>
      <w:r w:rsidR="00F0484B">
        <w:rPr>
          <w:lang w:val="en-GB"/>
        </w:rPr>
        <w:t xml:space="preserve"> team</w:t>
      </w:r>
      <w:r w:rsidR="008F2AF7">
        <w:rPr>
          <w:lang w:val="en-GB"/>
        </w:rPr>
        <w:t xml:space="preserve">. </w:t>
      </w:r>
      <w:r w:rsidR="00DB3DCC">
        <w:rPr>
          <w:lang w:val="en-GB"/>
        </w:rPr>
        <w:t xml:space="preserve">These pillars need to be </w:t>
      </w:r>
      <w:r w:rsidR="00F0484B">
        <w:rPr>
          <w:lang w:val="en-GB"/>
        </w:rPr>
        <w:t xml:space="preserve">continuously worked on, </w:t>
      </w:r>
      <w:r w:rsidR="00DB3DCC">
        <w:rPr>
          <w:lang w:val="en-GB"/>
        </w:rPr>
        <w:t xml:space="preserve">they will </w:t>
      </w:r>
      <w:r w:rsidR="001E0EC4">
        <w:rPr>
          <w:lang w:val="en-GB"/>
        </w:rPr>
        <w:t>vary</w:t>
      </w:r>
      <w:r w:rsidR="00DB3DCC">
        <w:rPr>
          <w:lang w:val="en-GB"/>
        </w:rPr>
        <w:t xml:space="preserve"> throughout someone’s life. </w:t>
      </w:r>
      <w:r w:rsidR="0096140D">
        <w:rPr>
          <w:lang w:val="en-GB"/>
        </w:rPr>
        <w:t>An individual’s resilience is measured by the streng</w:t>
      </w:r>
      <w:r w:rsidR="00F83FF5">
        <w:rPr>
          <w:lang w:val="en-GB"/>
        </w:rPr>
        <w:t xml:space="preserve">th and number of pillars they have at a specific moment. </w:t>
      </w:r>
      <w:r w:rsidR="00077793">
        <w:rPr>
          <w:lang w:val="en-GB"/>
        </w:rPr>
        <w:t xml:space="preserve">Not all pillars are required for someone’s resilience to be strong, however, the more they have the stronger their resilience is. </w:t>
      </w:r>
      <w:r w:rsidR="009E6527">
        <w:rPr>
          <w:lang w:val="en-GB"/>
        </w:rPr>
        <w:t>To be resilient, soldiers need to be able to understand, identify and train these pillars throughout their career</w:t>
      </w:r>
      <w:r w:rsidR="005427B0">
        <w:rPr>
          <w:lang w:val="en-GB"/>
        </w:rPr>
        <w:t>. Further explanation of the 7 pillars will be given in the following points.</w:t>
      </w:r>
    </w:p>
    <w:p w14:paraId="3A4AA5DB" w14:textId="084A223D" w:rsidR="00E46264" w:rsidRDefault="00B5778D" w:rsidP="003217B1">
      <w:pPr>
        <w:pStyle w:val="Heading3"/>
        <w:jc w:val="both"/>
        <w:rPr>
          <w:lang w:val="en-GB"/>
        </w:rPr>
      </w:pPr>
      <w:bookmarkStart w:id="22" w:name="_Toc56003254"/>
      <w:r>
        <w:rPr>
          <w:lang w:val="en-GB"/>
        </w:rPr>
        <w:t>3.</w:t>
      </w:r>
      <w:r w:rsidR="00E46264">
        <w:rPr>
          <w:lang w:val="en-GB"/>
        </w:rPr>
        <w:t xml:space="preserve">2.1 </w:t>
      </w:r>
      <w:r w:rsidR="009E05AB">
        <w:rPr>
          <w:lang w:val="en-GB"/>
        </w:rPr>
        <w:t>Self-belief</w:t>
      </w:r>
      <w:bookmarkEnd w:id="22"/>
    </w:p>
    <w:p w14:paraId="58127DE8" w14:textId="2527E4DB" w:rsidR="00D51DA0" w:rsidRDefault="00A741BB" w:rsidP="003217B1">
      <w:pPr>
        <w:jc w:val="both"/>
        <w:rPr>
          <w:lang w:val="en-GB"/>
        </w:rPr>
      </w:pPr>
      <w:r>
        <w:rPr>
          <w:lang w:val="en-GB"/>
        </w:rPr>
        <w:t xml:space="preserve">Self-belief or self-confidence is the belief that </w:t>
      </w:r>
      <w:r w:rsidR="00BF0DB7">
        <w:rPr>
          <w:lang w:val="en-GB"/>
        </w:rPr>
        <w:t>one</w:t>
      </w:r>
      <w:r>
        <w:rPr>
          <w:lang w:val="en-GB"/>
        </w:rPr>
        <w:t xml:space="preserve"> can overcome adversity and be successful in </w:t>
      </w:r>
      <w:r w:rsidR="00BF0DB7">
        <w:rPr>
          <w:lang w:val="en-GB"/>
        </w:rPr>
        <w:t>their</w:t>
      </w:r>
      <w:r>
        <w:rPr>
          <w:lang w:val="en-GB"/>
        </w:rPr>
        <w:t xml:space="preserve"> endeavours. Self-belief is very important in an army </w:t>
      </w:r>
      <w:r w:rsidR="00D51DA0">
        <w:rPr>
          <w:lang w:val="en-GB"/>
        </w:rPr>
        <w:t>context;</w:t>
      </w:r>
      <w:r>
        <w:rPr>
          <w:lang w:val="en-GB"/>
        </w:rPr>
        <w:t xml:space="preserve"> soldiers need to believe in themselves and in their abilities to be successful</w:t>
      </w:r>
      <w:r w:rsidR="00D51DA0">
        <w:rPr>
          <w:lang w:val="en-GB"/>
        </w:rPr>
        <w:t xml:space="preserve"> (OPSMART)</w:t>
      </w:r>
      <w:r>
        <w:rPr>
          <w:lang w:val="en-GB"/>
        </w:rPr>
        <w:t>.</w:t>
      </w:r>
      <w:r w:rsidR="00D51DA0">
        <w:rPr>
          <w:lang w:val="en-GB"/>
        </w:rPr>
        <w:t xml:space="preserve"> </w:t>
      </w:r>
      <w:r w:rsidR="007541C9">
        <w:rPr>
          <w:lang w:val="en-GB"/>
        </w:rPr>
        <w:t xml:space="preserve">A mentally resilient individual has high self-belief which </w:t>
      </w:r>
      <w:r w:rsidR="00683069">
        <w:rPr>
          <w:lang w:val="en-GB"/>
        </w:rPr>
        <w:t xml:space="preserve">leads them to being relatively unaffected by adversity, competition or challenges. </w:t>
      </w:r>
      <w:r w:rsidR="00D51DA0">
        <w:rPr>
          <w:lang w:val="en-GB"/>
        </w:rPr>
        <w:t xml:space="preserve">A study in the army found that soldiers with higher self-confidence performed significantly better on a variety of military tasks </w:t>
      </w:r>
      <w:r w:rsidR="00D51DA0">
        <w:rPr>
          <w:lang w:val="en-GB"/>
        </w:rPr>
        <w:fldChar w:fldCharType="begin">
          <w:fldData xml:space="preserve">PEVuZE5vdGU+PENpdGU+PEF1dGhvcj5BZGxlcjwvQXV0aG9yPjxZZWFyPjIwMTU8L1llYXI+PElE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</w:fldData>
        </w:fldChar>
      </w:r>
      <w:r w:rsidR="00732094">
        <w:rPr>
          <w:lang w:val="en-GB"/>
        </w:rPr>
        <w:instrText xml:space="preserve"> ADDIN EN.CITE </w:instrText>
      </w:r>
      <w:r w:rsidR="00732094">
        <w:rPr>
          <w:lang w:val="en-GB"/>
        </w:rPr>
        <w:fldChar w:fldCharType="begin">
          <w:fldData xml:space="preserve">PEVuZE5vdGU+PENpdGU+PEF1dGhvcj5BZGxlcjwvQXV0aG9yPjxZZWFyPjIwMTU8L1llYXI+PElE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</w:fldData>
        </w:fldChar>
      </w:r>
      <w:r w:rsidR="00732094">
        <w:rPr>
          <w:lang w:val="en-GB"/>
        </w:rPr>
        <w:instrText xml:space="preserve"> ADDIN EN.CITE.DATA </w:instrText>
      </w:r>
      <w:r w:rsidR="00732094">
        <w:rPr>
          <w:lang w:val="en-GB"/>
        </w:rPr>
      </w:r>
      <w:r w:rsidR="00732094">
        <w:rPr>
          <w:lang w:val="en-GB"/>
        </w:rPr>
        <w:fldChar w:fldCharType="end"/>
      </w:r>
      <w:r w:rsidR="00D51DA0">
        <w:rPr>
          <w:lang w:val="en-GB"/>
        </w:rPr>
      </w:r>
      <w:r w:rsidR="00D51DA0">
        <w:rPr>
          <w:lang w:val="en-GB"/>
        </w:rPr>
        <w:fldChar w:fldCharType="separate"/>
      </w:r>
      <w:r w:rsidR="00732094">
        <w:rPr>
          <w:noProof/>
          <w:lang w:val="en-GB"/>
        </w:rPr>
        <w:t>(Adler et al., 2015; Fitzwater, 2017)</w:t>
      </w:r>
      <w:r w:rsidR="00D51DA0">
        <w:rPr>
          <w:lang w:val="en-GB"/>
        </w:rPr>
        <w:fldChar w:fldCharType="end"/>
      </w:r>
      <w:r w:rsidR="00D51DA0">
        <w:rPr>
          <w:lang w:val="en-GB"/>
        </w:rPr>
        <w:t>.</w:t>
      </w:r>
    </w:p>
    <w:p w14:paraId="1DB908E2" w14:textId="600B05E8" w:rsidR="00471832" w:rsidRPr="00471832" w:rsidRDefault="002F4D41" w:rsidP="003217B1">
      <w:pPr>
        <w:jc w:val="both"/>
        <w:rPr>
          <w:lang w:val="en-GB"/>
        </w:rPr>
      </w:pPr>
      <w:r w:rsidRPr="0077271A">
        <w:rPr>
          <w:lang w:val="en-GB"/>
        </w:rPr>
        <w:t>However, too much self-belief can become an issue, an individual needs to be willing to understand and listen to feedback and criticism</w:t>
      </w:r>
      <w:r w:rsidR="005427B0">
        <w:rPr>
          <w:lang w:val="en-GB"/>
        </w:rPr>
        <w:t xml:space="preserve"> </w:t>
      </w:r>
      <w:r w:rsidR="0077271A" w:rsidRPr="0077271A">
        <w:rPr>
          <w:lang w:val="en-GB"/>
        </w:rPr>
        <w:fldChar w:fldCharType="begin"/>
      </w:r>
      <w:r w:rsidR="0077271A" w:rsidRPr="0077271A">
        <w:rPr>
          <w:lang w:val="en-GB"/>
        </w:rPr>
        <w:instrText xml:space="preserve"> ADDIN EN.CITE &lt;EndNote&gt;&lt;Cite&gt;&lt;Author&gt;Hays&lt;/Author&gt;&lt;Year&gt;2010&lt;/Year&gt;&lt;IDText&gt;The Role of Confidence Profiling in Cognitive-Behavioral Interventions in Sport&lt;/IDText&gt;&lt;DisplayText&gt;(Kate Hays, Thomas, Maynard, &amp;amp; Buttt, 2010; Shipman &amp;amp; Mumford, 2011)&lt;/DisplayText&gt;&lt;record&gt;&lt;dates&gt;&lt;pub-dates&gt;&lt;date&gt;Sep&lt;/date&gt;&lt;/pub-dates&gt;&lt;year&gt;2010&lt;/year&gt;&lt;/dates&gt;&lt;urls&gt;&lt;related-urls&gt;&lt;url&gt;&amp;lt;Go to ISI&amp;gt;://WOS:000282652200007&lt;/url&gt;&lt;/related-urls&gt;&lt;/urls&gt;&lt;isbn&gt;0888-4781&lt;/isbn&gt;&lt;titles&gt;&lt;title&gt;The Role of Confidence Profiling in Cognitive-Behavioral Interventions in Sport&lt;/title&gt;&lt;secondary-title&gt;Sport Psychologist&lt;/secondary-title&gt;&lt;/titles&gt;&lt;pages&gt;393-414&lt;/pages&gt;&lt;number&gt;3&lt;/number&gt;&lt;contributors&gt;&lt;authors&gt;&lt;author&gt;Hays, Kate&lt;/author&gt;&lt;author&gt;Thomas, Owen&lt;/author&gt;&lt;author&gt;Maynard, Ian&lt;/author&gt;&lt;author&gt;Buttt, Joanne&lt;/author&gt;&lt;/authors&gt;&lt;/contributors&gt;&lt;added-date format="utc"&gt;1583253050&lt;/added-date&gt;&lt;ref-type name="Journal Article"&gt;17&lt;/ref-type&gt;&lt;rec-number&gt;94&lt;/rec-number&gt;&lt;last-updated-date format="utc"&gt;1584191494&lt;/last-updated-date&gt;&lt;accession-num&gt;WOS:000282652200007&lt;/accession-num&gt;&lt;electronic-resource-num&gt;10.1123/tsp.24.3.393&lt;/electronic-resource-num&gt;&lt;volume&gt;24&lt;/volume&gt;&lt;/record&gt;&lt;/Cite&gt;&lt;Cite&gt;&lt;Author&gt;Shipman&lt;/Author&gt;&lt;Year&gt;2011&lt;/Year&gt;&lt;IDText&gt;When confidence is detrimental: influence of overconfidence on leadership effectiveness&lt;/IDText&gt;&lt;record&gt;&lt;titles&gt;&lt;title&gt;When confidence is detrimental: influence of overconfidence on leadership effectiveness&lt;/title&gt;&lt;secondary-title&gt;The leadership quarterly&lt;/secondary-title&gt;&lt;/titles&gt;&lt;pages&gt;649-665&lt;/pages&gt;&lt;number&gt;4&lt;/number&gt;&lt;contributors&gt;&lt;authors&gt;&lt;author&gt;Shipman, Amanda S.&lt;/author&gt;&lt;author&gt;Mumford, Michael D.&lt;/author&gt;&lt;/authors&gt;&lt;/contributors&gt;&lt;added-date format="utc"&gt;1604064386&lt;/added-date&gt;&lt;ref-type name="Journal Article"&gt;17&lt;/ref-type&gt;&lt;dates&gt;&lt;year&gt;2011&lt;/year&gt;&lt;/dates&gt;&lt;rec-number&gt;184&lt;/rec-number&gt;&lt;last-updated-date format="utc"&gt;1604064460&lt;/last-updated-date&gt;&lt;volume&gt;22&lt;/volume&gt;&lt;/record&gt;&lt;/Cite&gt;&lt;/EndNote&gt;</w:instrText>
      </w:r>
      <w:r w:rsidR="0077271A" w:rsidRPr="0077271A">
        <w:rPr>
          <w:lang w:val="en-GB"/>
        </w:rPr>
        <w:fldChar w:fldCharType="separate"/>
      </w:r>
      <w:r w:rsidR="0077271A" w:rsidRPr="0077271A">
        <w:rPr>
          <w:noProof/>
          <w:lang w:val="en-GB"/>
        </w:rPr>
        <w:t>(Kate Hays, Thomas, Maynard, &amp; Buttt, 2010; Shipman &amp; Mumford, 2011)</w:t>
      </w:r>
      <w:r w:rsidR="0077271A" w:rsidRPr="0077271A">
        <w:rPr>
          <w:lang w:val="en-GB"/>
        </w:rPr>
        <w:fldChar w:fldCharType="end"/>
      </w:r>
      <w:r w:rsidRPr="0077271A">
        <w:rPr>
          <w:lang w:val="en-GB"/>
        </w:rPr>
        <w:t>.</w:t>
      </w:r>
      <w:r>
        <w:rPr>
          <w:lang w:val="en-GB"/>
        </w:rPr>
        <w:t xml:space="preserve"> </w:t>
      </w:r>
    </w:p>
    <w:p w14:paraId="00BA0EFC" w14:textId="77636A06" w:rsidR="009E05AB" w:rsidRDefault="00B5778D" w:rsidP="003217B1">
      <w:pPr>
        <w:pStyle w:val="Heading3"/>
        <w:jc w:val="both"/>
        <w:rPr>
          <w:lang w:val="en-GB"/>
        </w:rPr>
      </w:pPr>
      <w:bookmarkStart w:id="23" w:name="_Toc56003255"/>
      <w:r>
        <w:rPr>
          <w:lang w:val="en-GB"/>
        </w:rPr>
        <w:t>3.</w:t>
      </w:r>
      <w:r w:rsidR="009E05AB">
        <w:rPr>
          <w:lang w:val="en-GB"/>
        </w:rPr>
        <w:t>2.2 Positive affect</w:t>
      </w:r>
      <w:r w:rsidR="005166EA">
        <w:rPr>
          <w:lang w:val="en-GB"/>
        </w:rPr>
        <w:t xml:space="preserve"> &amp; Emotional control</w:t>
      </w:r>
      <w:bookmarkEnd w:id="23"/>
    </w:p>
    <w:p w14:paraId="1629FB4A" w14:textId="4B3B4604" w:rsidR="009C6D72" w:rsidRDefault="003B2374" w:rsidP="003217B1">
      <w:pPr>
        <w:jc w:val="both"/>
        <w:rPr>
          <w:lang w:val="en-GB"/>
        </w:rPr>
      </w:pPr>
      <w:r>
        <w:rPr>
          <w:lang w:val="en-GB"/>
        </w:rPr>
        <w:t xml:space="preserve">Positive </w:t>
      </w:r>
      <w:r w:rsidR="005166EA">
        <w:rPr>
          <w:lang w:val="en-GB"/>
        </w:rPr>
        <w:t xml:space="preserve">affect and emotional control </w:t>
      </w:r>
      <w:r w:rsidR="00D17766">
        <w:rPr>
          <w:lang w:val="en-GB"/>
        </w:rPr>
        <w:t>fall</w:t>
      </w:r>
      <w:r w:rsidR="005166EA">
        <w:rPr>
          <w:lang w:val="en-GB"/>
        </w:rPr>
        <w:t xml:space="preserve"> under the same category, it is the way </w:t>
      </w:r>
      <w:r>
        <w:rPr>
          <w:lang w:val="en-GB"/>
        </w:rPr>
        <w:t>one</w:t>
      </w:r>
      <w:r w:rsidR="005166EA">
        <w:rPr>
          <w:lang w:val="en-GB"/>
        </w:rPr>
        <w:t xml:space="preserve"> regulate</w:t>
      </w:r>
      <w:r>
        <w:rPr>
          <w:lang w:val="en-GB"/>
        </w:rPr>
        <w:t>s</w:t>
      </w:r>
      <w:r w:rsidR="005166EA">
        <w:rPr>
          <w:lang w:val="en-GB"/>
        </w:rPr>
        <w:t xml:space="preserve"> </w:t>
      </w:r>
      <w:r>
        <w:rPr>
          <w:lang w:val="en-GB"/>
        </w:rPr>
        <w:t>their</w:t>
      </w:r>
      <w:r w:rsidR="005166EA">
        <w:rPr>
          <w:lang w:val="en-GB"/>
        </w:rPr>
        <w:t xml:space="preserve"> emotions in order to generate positive thoughts. </w:t>
      </w:r>
      <w:r w:rsidR="00D17766">
        <w:rPr>
          <w:lang w:val="en-GB"/>
        </w:rPr>
        <w:t>Emotions impact</w:t>
      </w:r>
      <w:r w:rsidR="005427B0">
        <w:rPr>
          <w:lang w:val="en-GB"/>
        </w:rPr>
        <w:t xml:space="preserve"> confidence, motivation and focus which can lead to drops in performance.</w:t>
      </w:r>
      <w:r w:rsidR="00D17766">
        <w:rPr>
          <w:lang w:val="en-GB"/>
        </w:rPr>
        <w:t xml:space="preserve"> </w:t>
      </w:r>
    </w:p>
    <w:p w14:paraId="166D4CC4" w14:textId="229A73EA" w:rsidR="00760FC1" w:rsidRPr="009C6D72" w:rsidRDefault="00760FC1" w:rsidP="003217B1">
      <w:pPr>
        <w:jc w:val="both"/>
        <w:rPr>
          <w:lang w:val="en-GB"/>
        </w:rPr>
      </w:pPr>
      <w:r w:rsidRPr="0077271A">
        <w:rPr>
          <w:lang w:val="en-GB"/>
        </w:rPr>
        <w:t xml:space="preserve">However, too much positive affect and emotional control can be detrimental to performance and wellbeing. </w:t>
      </w:r>
      <w:r w:rsidR="00A007F5" w:rsidRPr="0077271A">
        <w:rPr>
          <w:lang w:val="en-GB"/>
        </w:rPr>
        <w:t xml:space="preserve">It is important that soldiers </w:t>
      </w:r>
      <w:r w:rsidR="00D26542" w:rsidRPr="0077271A">
        <w:rPr>
          <w:lang w:val="en-GB"/>
        </w:rPr>
        <w:t xml:space="preserve">express themselves when need be without having to control every emotion </w:t>
      </w:r>
      <w:r w:rsidR="00EE7D8F">
        <w:rPr>
          <w:lang w:val="en-GB"/>
        </w:rPr>
        <w:t>they feel</w:t>
      </w:r>
      <w:r w:rsidR="0077271A">
        <w:rPr>
          <w:lang w:val="en-GB"/>
        </w:rPr>
        <w:t xml:space="preserve"> </w:t>
      </w:r>
      <w:r w:rsidR="0077271A">
        <w:rPr>
          <w:lang w:val="en-GB"/>
        </w:rPr>
        <w:fldChar w:fldCharType="begin"/>
      </w:r>
      <w:r w:rsidR="0077271A">
        <w:rPr>
          <w:lang w:val="en-GB"/>
        </w:rPr>
        <w:instrText xml:space="preserve"> ADDIN EN.CITE &lt;EndNote&gt;&lt;Cite&gt;&lt;Author&gt;Longshore&lt;/Author&gt;&lt;Year&gt;2015&lt;/Year&gt;&lt;IDText&gt;Mindfulness Training for Coaches: A Mixed-Method Exploratory Study&lt;/IDText&gt;&lt;DisplayText&gt;(Longshore &amp;amp; Sachs, 2015)&lt;/DisplayText&gt;&lt;record&gt;&lt;dates&gt;&lt;pub-dates&gt;&lt;date&gt;Jun&lt;/date&gt;&lt;/pub-dates&gt;&lt;year&gt;2015&lt;/year&gt;&lt;/dates&gt;&lt;keywords&gt;&lt;keyword&gt;mindfulness&lt;/keyword&gt;&lt;keyword&gt;sport&lt;/keyword&gt;&lt;keyword&gt;coaches&lt;/keyword&gt;&lt;keyword&gt;anxiety&lt;/keyword&gt;&lt;keyword&gt;stress&lt;/keyword&gt;&lt;keyword&gt;professional development&lt;/keyword&gt;&lt;keyword&gt;stress-reduction&lt;/keyword&gt;&lt;keyword&gt;sport&lt;/keyword&gt;&lt;keyword&gt;interventions&lt;/keyword&gt;&lt;keyword&gt;validation&lt;/keyword&gt;&lt;keyword&gt;acceptance&lt;/keyword&gt;&lt;keyword&gt;&lt;/keyword&gt;&lt;keyword&gt;satisfaction&lt;/keyword&gt;&lt;keyword&gt;metaanalysis&lt;/keyword&gt;&lt;keyword&gt;benefits&lt;/keyword&gt;&lt;keyword&gt;burnout&lt;/keyword&gt;&lt;keyword&gt;context&lt;/keyword&gt;&lt;keyword&gt;Psychology&lt;/keyword&gt;&lt;/keywords&gt;&lt;urls&gt;&lt;related-urls&gt;&lt;url&gt;&amp;lt;Go to ISI&amp;gt;://WOS:000365866200002&lt;/url&gt;&lt;/related-urls&gt;&lt;/urls&gt;&lt;isbn&gt;1932-9261&lt;/isbn&gt;&lt;work-type&gt;Article&lt;/work-type&gt;&lt;titles&gt;&lt;title&gt;Mindfulness Training for Coaches: A Mixed-Method Exploratory Study&lt;/title&gt;&lt;secondary-title&gt;Journal of Clinical Sport Psychology&lt;/secondary-title&gt;&lt;alt-title&gt;J. Clin. Sport Psychol.&lt;/alt-title&gt;&lt;/titles&gt;&lt;pages&gt;116-137&lt;/pages&gt;&lt;number&gt;2&lt;/number&gt;&lt;contributors&gt;&lt;authors&gt;&lt;author&gt;Longshore, K.&lt;/author&gt;&lt;author&gt;Sachs, M.&lt;/author&gt;&lt;/authors&gt;&lt;/contributors&gt;&lt;language&gt;English&lt;/language&gt;&lt;added-date format="utc"&gt;1588781638&lt;/added-date&gt;&lt;ref-type name="Journal Article"&gt;17&lt;/ref-type&gt;&lt;auth-address&gt;[Longshore, Kathryn&amp;#xD;Sachs, Michael] Temple Univ, Dept Kinesiol, Philadelphia, PA 19122 USA.&amp;#xD;Longshore, K (reprint author), Temple Univ, Dept Kinesiol, Philadelphia, PA 19122 USA.&amp;#xD;katlongshore@temple.edu&lt;/auth-address&gt;&lt;rec-number&gt;135&lt;/rec-number&gt;&lt;last-updated-date format="utc"&gt;1600275643&lt;/last-updated-date&gt;&lt;accession-num&gt;WOS:000365866200002&lt;/accession-num&gt;&lt;electronic-resource-num&gt;10.1123/jcsp.2014-0038&lt;/electronic-resource-num&gt;&lt;volume&gt;9&lt;/volume&gt;&lt;/record&gt;&lt;/Cite&gt;&lt;/EndNote&gt;</w:instrText>
      </w:r>
      <w:r w:rsidR="0077271A">
        <w:rPr>
          <w:lang w:val="en-GB"/>
        </w:rPr>
        <w:fldChar w:fldCharType="separate"/>
      </w:r>
      <w:r w:rsidR="0077271A">
        <w:rPr>
          <w:noProof/>
          <w:lang w:val="en-GB"/>
        </w:rPr>
        <w:t>(Longshore &amp; Sachs, 2015)</w:t>
      </w:r>
      <w:r w:rsidR="0077271A">
        <w:rPr>
          <w:lang w:val="en-GB"/>
        </w:rPr>
        <w:fldChar w:fldCharType="end"/>
      </w:r>
      <w:r w:rsidR="00D26542" w:rsidRPr="0077271A">
        <w:rPr>
          <w:lang w:val="en-GB"/>
        </w:rPr>
        <w:t>.</w:t>
      </w:r>
      <w:r w:rsidR="00D26542">
        <w:rPr>
          <w:lang w:val="en-GB"/>
        </w:rPr>
        <w:t xml:space="preserve"> </w:t>
      </w:r>
    </w:p>
    <w:p w14:paraId="0E5B9C5E" w14:textId="61138331" w:rsidR="009E05AB" w:rsidRDefault="00B5778D" w:rsidP="003217B1">
      <w:pPr>
        <w:pStyle w:val="Heading3"/>
        <w:jc w:val="both"/>
        <w:rPr>
          <w:lang w:val="en-GB"/>
        </w:rPr>
      </w:pPr>
      <w:bookmarkStart w:id="24" w:name="_Toc56003256"/>
      <w:r>
        <w:rPr>
          <w:lang w:val="en-GB"/>
        </w:rPr>
        <w:t>3.</w:t>
      </w:r>
      <w:r w:rsidR="009E05AB">
        <w:rPr>
          <w:lang w:val="en-GB"/>
        </w:rPr>
        <w:t>2.</w:t>
      </w:r>
      <w:r>
        <w:rPr>
          <w:lang w:val="en-GB"/>
        </w:rPr>
        <w:t>3</w:t>
      </w:r>
      <w:r w:rsidR="009E05AB">
        <w:rPr>
          <w:lang w:val="en-GB"/>
        </w:rPr>
        <w:t xml:space="preserve"> Mental control</w:t>
      </w:r>
      <w:bookmarkEnd w:id="24"/>
    </w:p>
    <w:p w14:paraId="2792527B" w14:textId="22109D6C" w:rsidR="009C6D72" w:rsidRPr="00BC5ED0" w:rsidRDefault="005166EA" w:rsidP="003217B1">
      <w:pPr>
        <w:jc w:val="both"/>
        <w:rPr>
          <w:lang w:val="en-GB"/>
        </w:rPr>
      </w:pPr>
      <w:r>
        <w:rPr>
          <w:lang w:val="en-GB"/>
        </w:rPr>
        <w:t xml:space="preserve">The ability to focus on one task with a </w:t>
      </w:r>
      <w:r w:rsidR="00FA49AF">
        <w:rPr>
          <w:lang w:val="en-GB"/>
        </w:rPr>
        <w:t>hundred percent</w:t>
      </w:r>
      <w:r>
        <w:rPr>
          <w:lang w:val="en-GB"/>
        </w:rPr>
        <w:t xml:space="preserve"> attention, this can help in problem solving and self-awareness (OPSMART</w:t>
      </w:r>
      <w:r w:rsidRPr="00BC5ED0">
        <w:rPr>
          <w:lang w:val="en-GB"/>
        </w:rPr>
        <w:t>).</w:t>
      </w:r>
      <w:r w:rsidR="00EF46EE" w:rsidRPr="00BC5ED0">
        <w:rPr>
          <w:lang w:val="en-GB"/>
        </w:rPr>
        <w:t xml:space="preserve"> Focusing on what is right in front of you instead of thinking three steps ahead is very important, it is also called mindfulness </w:t>
      </w:r>
      <w:r w:rsidR="00EF46EE" w:rsidRPr="00341B95">
        <w:rPr>
          <w:highlight w:val="green"/>
          <w:lang w:val="en-GB"/>
        </w:rPr>
        <w:t xml:space="preserve">(see Kate’s </w:t>
      </w:r>
      <w:r w:rsidR="00DB22E3" w:rsidRPr="00341B95">
        <w:rPr>
          <w:highlight w:val="green"/>
          <w:lang w:val="en-GB"/>
        </w:rPr>
        <w:t>mindfulness piece)</w:t>
      </w:r>
      <w:r w:rsidR="006B6DF8" w:rsidRPr="00341B95">
        <w:rPr>
          <w:highlight w:val="green"/>
          <w:lang w:val="en-GB"/>
        </w:rPr>
        <w:t>.</w:t>
      </w:r>
    </w:p>
    <w:p w14:paraId="6002C081" w14:textId="02DA125D" w:rsidR="006B6DF8" w:rsidRPr="009C6D72" w:rsidRDefault="006B6DF8" w:rsidP="003217B1">
      <w:pPr>
        <w:jc w:val="both"/>
        <w:rPr>
          <w:lang w:val="en-GB"/>
        </w:rPr>
      </w:pPr>
      <w:r w:rsidRPr="00BC5ED0">
        <w:rPr>
          <w:lang w:val="en-GB"/>
        </w:rPr>
        <w:t>However, too much focus can be detrimental as a soldier still needs to be aware of their surroundings</w:t>
      </w:r>
      <w:r w:rsidR="00BC5ED0">
        <w:rPr>
          <w:lang w:val="en-GB"/>
        </w:rPr>
        <w:t xml:space="preserve"> </w:t>
      </w:r>
      <w:r w:rsidR="00BC5ED0">
        <w:rPr>
          <w:lang w:val="en-GB"/>
        </w:rPr>
        <w:fldChar w:fldCharType="begin"/>
      </w:r>
      <w:r w:rsidR="00BC5ED0">
        <w:rPr>
          <w:lang w:val="en-GB"/>
        </w:rPr>
        <w:instrText xml:space="preserve"> ADDIN EN.CITE &lt;EndNote&gt;&lt;Cite&gt;&lt;Author&gt;Sheard&lt;/Author&gt;&lt;Year&gt;2009&lt;/Year&gt;&lt;IDText&gt;A cross-national analysis of mental toughness and hardiness in elite rugby league teams&lt;/IDText&gt;&lt;DisplayText&gt;(Sheard, 2009)&lt;/DisplayText&gt;&lt;record&gt;&lt;dates&gt;&lt;pub-dates&gt;&lt;date&gt;Aug&lt;/date&gt;&lt;/pub-dates&gt;&lt;year&gt;2009&lt;/year&gt;&lt;/dates&gt;&lt;urls&gt;&lt;related-urls&gt;&lt;url&gt;&amp;lt;Go to ISI&amp;gt;://WOS:000270118700019&lt;/url&gt;&lt;/related-urls&gt;&lt;/urls&gt;&lt;isbn&gt;0031-5125&lt;/isbn&gt;&lt;titles&gt;&lt;title&gt;A cross-national analysis of mental toughness and hardiness in elite rugby league teams&lt;/title&gt;&lt;secondary-title&gt;Perceptual and Motor Skills&lt;/secondary-title&gt;&lt;/titles&gt;&lt;pages&gt;213-223&lt;/pages&gt;&lt;number&gt;1&lt;/number&gt;&lt;contributors&gt;&lt;authors&gt;&lt;author&gt;Sheard, Michael&lt;/author&gt;&lt;/authors&gt;&lt;/contributors&gt;&lt;added-date format="utc"&gt;1601988887&lt;/added-date&gt;&lt;ref-type name="Journal Article"&gt;17&lt;/ref-type&gt;&lt;rec-number&gt;147&lt;/rec-number&gt;&lt;last-updated-date format="utc"&gt;1603990226&lt;/last-updated-date&gt;&lt;accession-num&gt;WOS:000270118700019&lt;/accession-num&gt;&lt;electronic-resource-num&gt;10.2466/pms.109.1.213-223&lt;/electronic-resource-num&gt;&lt;volume&gt;109&lt;/volume&gt;&lt;/record&gt;&lt;/Cite&gt;&lt;/EndNote&gt;</w:instrText>
      </w:r>
      <w:r w:rsidR="00BC5ED0">
        <w:rPr>
          <w:lang w:val="en-GB"/>
        </w:rPr>
        <w:fldChar w:fldCharType="separate"/>
      </w:r>
      <w:r w:rsidR="00BC5ED0">
        <w:rPr>
          <w:noProof/>
          <w:lang w:val="en-GB"/>
        </w:rPr>
        <w:t>(Sheard, 2009)</w:t>
      </w:r>
      <w:r w:rsidR="00BC5ED0">
        <w:rPr>
          <w:lang w:val="en-GB"/>
        </w:rPr>
        <w:fldChar w:fldCharType="end"/>
      </w:r>
      <w:r w:rsidRPr="00BC5ED0">
        <w:rPr>
          <w:lang w:val="en-GB"/>
        </w:rPr>
        <w:t>.</w:t>
      </w:r>
      <w:r>
        <w:rPr>
          <w:lang w:val="en-GB"/>
        </w:rPr>
        <w:t xml:space="preserve"> </w:t>
      </w:r>
    </w:p>
    <w:p w14:paraId="30934338" w14:textId="4259E1F2" w:rsidR="009E05AB" w:rsidRDefault="00B5778D" w:rsidP="003217B1">
      <w:pPr>
        <w:pStyle w:val="Heading3"/>
        <w:jc w:val="both"/>
        <w:rPr>
          <w:lang w:val="en-GB"/>
        </w:rPr>
      </w:pPr>
      <w:bookmarkStart w:id="25" w:name="_Toc56003257"/>
      <w:r>
        <w:rPr>
          <w:lang w:val="en-GB"/>
        </w:rPr>
        <w:t>3.2.4</w:t>
      </w:r>
      <w:r w:rsidR="009E05AB">
        <w:rPr>
          <w:lang w:val="en-GB"/>
        </w:rPr>
        <w:t xml:space="preserve"> Sense of purpose</w:t>
      </w:r>
      <w:bookmarkEnd w:id="25"/>
    </w:p>
    <w:p w14:paraId="5D16B8D4" w14:textId="238B5216" w:rsidR="009C6D72" w:rsidRDefault="001E2DB4" w:rsidP="003217B1">
      <w:pPr>
        <w:jc w:val="both"/>
        <w:rPr>
          <w:lang w:val="en-GB"/>
        </w:rPr>
      </w:pPr>
      <w:r>
        <w:rPr>
          <w:lang w:val="en-GB"/>
        </w:rPr>
        <w:t xml:space="preserve">An individual must be sure </w:t>
      </w:r>
      <w:r w:rsidR="00ED49FA">
        <w:rPr>
          <w:lang w:val="en-GB"/>
        </w:rPr>
        <w:t>what</w:t>
      </w:r>
      <w:r>
        <w:rPr>
          <w:lang w:val="en-GB"/>
        </w:rPr>
        <w:t xml:space="preserve"> they are doing fits in with their beliefs and values, and they agree</w:t>
      </w:r>
      <w:r w:rsidR="00ED49FA">
        <w:rPr>
          <w:lang w:val="en-GB"/>
        </w:rPr>
        <w:t xml:space="preserve"> </w:t>
      </w:r>
      <w:r>
        <w:rPr>
          <w:lang w:val="en-GB"/>
        </w:rPr>
        <w:t xml:space="preserve">with </w:t>
      </w:r>
      <w:r w:rsidR="00ED49FA">
        <w:rPr>
          <w:lang w:val="en-GB"/>
        </w:rPr>
        <w:t>it</w:t>
      </w:r>
      <w:r>
        <w:rPr>
          <w:lang w:val="en-GB"/>
        </w:rPr>
        <w:t>. If they do, they</w:t>
      </w:r>
      <w:r w:rsidR="005166EA">
        <w:rPr>
          <w:lang w:val="en-GB"/>
        </w:rPr>
        <w:t xml:space="preserve"> will work harder and be more confident and motivated (OPSMART).</w:t>
      </w:r>
    </w:p>
    <w:p w14:paraId="751AD09F" w14:textId="6281F3E7" w:rsidR="00DD3CC6" w:rsidRPr="009C6D72" w:rsidRDefault="00DD3CC6" w:rsidP="003217B1">
      <w:pPr>
        <w:jc w:val="both"/>
        <w:rPr>
          <w:lang w:val="en-GB"/>
        </w:rPr>
      </w:pPr>
      <w:r w:rsidRPr="00BC5ED0">
        <w:rPr>
          <w:lang w:val="en-GB"/>
        </w:rPr>
        <w:t xml:space="preserve">However, </w:t>
      </w:r>
      <w:r w:rsidR="00665A04" w:rsidRPr="00BC5ED0">
        <w:rPr>
          <w:lang w:val="en-GB"/>
        </w:rPr>
        <w:t>a soldier will have to answer to their su</w:t>
      </w:r>
      <w:r w:rsidR="000B1E21" w:rsidRPr="00BC5ED0">
        <w:rPr>
          <w:lang w:val="en-GB"/>
        </w:rPr>
        <w:t xml:space="preserve">periors without asking questions in some cases. They might not agree, but in a war context, </w:t>
      </w:r>
      <w:r w:rsidR="00991947" w:rsidRPr="00BC5ED0">
        <w:rPr>
          <w:lang w:val="en-GB"/>
        </w:rPr>
        <w:t>there is not time to question orders.</w:t>
      </w:r>
      <w:r w:rsidR="00991947">
        <w:rPr>
          <w:lang w:val="en-GB"/>
        </w:rPr>
        <w:t xml:space="preserve"> </w:t>
      </w:r>
    </w:p>
    <w:p w14:paraId="0E25B874" w14:textId="7EABB8B2" w:rsidR="009E05AB" w:rsidRDefault="00B5778D" w:rsidP="003217B1">
      <w:pPr>
        <w:pStyle w:val="Heading3"/>
        <w:jc w:val="both"/>
        <w:rPr>
          <w:lang w:val="en-GB"/>
        </w:rPr>
      </w:pPr>
      <w:bookmarkStart w:id="26" w:name="_Toc56003258"/>
      <w:r>
        <w:rPr>
          <w:lang w:val="en-GB"/>
        </w:rPr>
        <w:t>3.2.5</w:t>
      </w:r>
      <w:r w:rsidR="009E05AB">
        <w:rPr>
          <w:lang w:val="en-GB"/>
        </w:rPr>
        <w:t xml:space="preserve"> Coping</w:t>
      </w:r>
      <w:bookmarkEnd w:id="26"/>
    </w:p>
    <w:p w14:paraId="420938C0" w14:textId="1A914604" w:rsidR="009C6D72" w:rsidRDefault="005166EA" w:rsidP="003217B1">
      <w:pPr>
        <w:jc w:val="both"/>
        <w:rPr>
          <w:lang w:val="en-GB"/>
        </w:rPr>
      </w:pPr>
      <w:r>
        <w:rPr>
          <w:lang w:val="en-GB"/>
        </w:rPr>
        <w:t xml:space="preserve">These are the natural coping strategies </w:t>
      </w:r>
      <w:r w:rsidR="00E80261">
        <w:rPr>
          <w:lang w:val="en-GB"/>
        </w:rPr>
        <w:t>one will have</w:t>
      </w:r>
      <w:r>
        <w:rPr>
          <w:lang w:val="en-GB"/>
        </w:rPr>
        <w:t xml:space="preserve"> learnt through life to deal with challenges, in the army a big coping mechanism is sense of humour (OPSMART).</w:t>
      </w:r>
    </w:p>
    <w:p w14:paraId="21FBAB0A" w14:textId="26485B93" w:rsidR="00991947" w:rsidRPr="009C6D72" w:rsidRDefault="00190868" w:rsidP="003217B1">
      <w:pPr>
        <w:jc w:val="both"/>
        <w:rPr>
          <w:lang w:val="en-GB"/>
        </w:rPr>
      </w:pPr>
      <w:r>
        <w:rPr>
          <w:lang w:val="en-GB"/>
        </w:rPr>
        <w:t xml:space="preserve">Certain coping strategies such as drinking are detrimental </w:t>
      </w:r>
      <w:r>
        <w:rPr>
          <w:lang w:val="en-GB"/>
        </w:rPr>
        <w:fldChar w:fldCharType="begin"/>
      </w:r>
      <w:r>
        <w:rPr>
          <w:lang w:val="en-GB"/>
        </w:rPr>
        <w:instrText xml:space="preserve"> ADDIN EN.CITE &lt;EndNote&gt;&lt;Cite&gt;&lt;Author&gt;Belem&lt;/Author&gt;&lt;Year&gt;2014&lt;/Year&gt;&lt;IDText&gt;Impact of coping strategies on resilience of elite beach volleyball athletes&lt;/IDText&gt;&lt;DisplayText&gt;(Belem et al., 2014)&lt;/DisplayText&gt;&lt;record&gt;&lt;titles&gt;&lt;title&gt;Impact of coping strategies on resilience of elite beach volleyball athletes&lt;/title&gt;&lt;secondary-title&gt;Revista Brasileira de cineantropometria e desempenho humano&lt;/secondary-title&gt;&lt;/titles&gt;&lt;number&gt;4&lt;/number&gt;&lt;contributors&gt;&lt;authors&gt;&lt;author&gt;Belem, Isabella Caroline&lt;/author&gt;&lt;author&gt;Caryzzo, Nayara Malheiros&lt;/author&gt;&lt;author&gt;Nascimento, Jose Roberto&lt;/author&gt;&lt;author&gt;Vieira, José Luiz Lopes&lt;/author&gt;&lt;author&gt;Vieira, Lenamar Fiorese&lt;/author&gt;&lt;/authors&gt;&lt;/contributors&gt;&lt;added-date format="utc"&gt;1602772866&lt;/added-date&gt;&lt;ref-type name="Journal Article"&gt;17&lt;/ref-type&gt;&lt;dates&gt;&lt;year&gt;2014&lt;/year&gt;&lt;/dates&gt;&lt;rec-number&gt;162&lt;/rec-number&gt;&lt;last-updated-date format="utc"&gt;1602773103&lt;/last-updated-date&gt;&lt;volume&gt;16&lt;/volume&gt;&lt;/record&gt;&lt;/Cite&gt;&lt;/EndNote&gt;</w:instrText>
      </w:r>
      <w:r>
        <w:rPr>
          <w:lang w:val="en-GB"/>
        </w:rPr>
        <w:fldChar w:fldCharType="separate"/>
      </w:r>
      <w:r>
        <w:rPr>
          <w:noProof/>
          <w:lang w:val="en-GB"/>
        </w:rPr>
        <w:t>(Belem et al., 2014)</w:t>
      </w:r>
      <w:r>
        <w:rPr>
          <w:lang w:val="en-GB"/>
        </w:rPr>
        <w:fldChar w:fldCharType="end"/>
      </w:r>
      <w:r>
        <w:rPr>
          <w:lang w:val="en-GB"/>
        </w:rPr>
        <w:t xml:space="preserve">. </w:t>
      </w:r>
    </w:p>
    <w:p w14:paraId="1FE02A72" w14:textId="61BA66B8" w:rsidR="009E05AB" w:rsidRDefault="00B5778D" w:rsidP="003217B1">
      <w:pPr>
        <w:pStyle w:val="Heading3"/>
        <w:jc w:val="both"/>
        <w:rPr>
          <w:lang w:val="en-GB"/>
        </w:rPr>
      </w:pPr>
      <w:bookmarkStart w:id="27" w:name="_Toc56003259"/>
      <w:r>
        <w:rPr>
          <w:lang w:val="en-GB"/>
        </w:rPr>
        <w:lastRenderedPageBreak/>
        <w:t>3.</w:t>
      </w:r>
      <w:r w:rsidR="009E05AB">
        <w:rPr>
          <w:lang w:val="en-GB"/>
        </w:rPr>
        <w:t>2.</w:t>
      </w:r>
      <w:r>
        <w:rPr>
          <w:lang w:val="en-GB"/>
        </w:rPr>
        <w:t>6</w:t>
      </w:r>
      <w:r w:rsidR="009E05AB">
        <w:rPr>
          <w:lang w:val="en-GB"/>
        </w:rPr>
        <w:t xml:space="preserve"> Social support</w:t>
      </w:r>
      <w:bookmarkEnd w:id="27"/>
    </w:p>
    <w:p w14:paraId="290D64F4" w14:textId="54E3EE98" w:rsidR="00486029" w:rsidRDefault="00486029" w:rsidP="003217B1">
      <w:pPr>
        <w:jc w:val="both"/>
        <w:rPr>
          <w:lang w:val="en-GB"/>
        </w:rPr>
      </w:pPr>
      <w:r>
        <w:rPr>
          <w:lang w:val="en-GB"/>
        </w:rPr>
        <w:t>Social support is the perception one has of th</w:t>
      </w:r>
      <w:r w:rsidR="004A7B8D">
        <w:rPr>
          <w:lang w:val="en-GB"/>
        </w:rPr>
        <w:t xml:space="preserve">e available support around them; it is who one relies </w:t>
      </w:r>
      <w:r w:rsidR="00B67023">
        <w:rPr>
          <w:lang w:val="en-GB"/>
        </w:rPr>
        <w:t>on,</w:t>
      </w:r>
      <w:r w:rsidR="004A7B8D">
        <w:rPr>
          <w:lang w:val="en-GB"/>
        </w:rPr>
        <w:t xml:space="preserve"> their family, friends, chain of command. It is important that individuals have</w:t>
      </w:r>
      <w:r w:rsidR="00B67023">
        <w:rPr>
          <w:lang w:val="en-GB"/>
        </w:rPr>
        <w:t xml:space="preserve"> </w:t>
      </w:r>
      <w:r w:rsidR="006C2260">
        <w:rPr>
          <w:lang w:val="en-GB"/>
        </w:rPr>
        <w:t xml:space="preserve">people they can rely on and vent to, the perception of available social support has a stress buffering effect </w:t>
      </w:r>
      <w:r w:rsidR="00B67023">
        <w:rPr>
          <w:lang w:val="en-GB"/>
        </w:rPr>
        <w:t>(OPSMART).</w:t>
      </w:r>
    </w:p>
    <w:p w14:paraId="08878BD2" w14:textId="5B0C1A79" w:rsidR="002D362B" w:rsidRDefault="00716CE5" w:rsidP="003217B1">
      <w:pPr>
        <w:jc w:val="both"/>
        <w:rPr>
          <w:lang w:val="en-GB"/>
        </w:rPr>
      </w:pPr>
      <w:r w:rsidRPr="00190868">
        <w:rPr>
          <w:lang w:val="en-GB"/>
        </w:rPr>
        <w:t>However,</w:t>
      </w:r>
      <w:r w:rsidR="00190868" w:rsidRPr="00190868">
        <w:rPr>
          <w:lang w:val="en-GB"/>
        </w:rPr>
        <w:t xml:space="preserve"> too much social support can be detrimental to soldiers as they need to be able to function</w:t>
      </w:r>
      <w:r w:rsidR="00190868">
        <w:rPr>
          <w:lang w:val="en-GB"/>
        </w:rPr>
        <w:t xml:space="preserve"> without it when they are deployed </w:t>
      </w:r>
      <w:r w:rsidR="00190868">
        <w:rPr>
          <w:lang w:val="en-GB"/>
        </w:rPr>
        <w:fldChar w:fldCharType="begin"/>
      </w:r>
      <w:r w:rsidR="00190868">
        <w:rPr>
          <w:lang w:val="en-GB"/>
        </w:rPr>
        <w:instrText xml:space="preserve"> ADDIN EN.CITE &lt;EndNote&gt;&lt;Cite&gt;&lt;Author&gt;Shinn&lt;/Author&gt;&lt;Year&gt;1984&lt;/Year&gt;&lt;IDText&gt;Social interaction and social support&lt;/IDText&gt;&lt;DisplayText&gt;(Shinn et al., 1984)&lt;/DisplayText&gt;&lt;record&gt;&lt;titles&gt;&lt;title&gt;Social interaction and social support&lt;/title&gt;&lt;secondary-title&gt;Social issues&lt;/secondary-title&gt;&lt;/titles&gt;&lt;pages&gt;55-76&lt;/pages&gt;&lt;number&gt;4&lt;/number&gt;&lt;contributors&gt;&lt;authors&gt;&lt;author&gt;Shinn, Marybeth&lt;/author&gt;&lt;author&gt;Lehmann, Stanley&lt;/author&gt;&lt;author&gt;Wong, Nora&lt;/author&gt;&lt;/authors&gt;&lt;/contributors&gt;&lt;added-date format="utc"&gt;1604065056&lt;/added-date&gt;&lt;ref-type name="Journal Article"&gt;17&lt;/ref-type&gt;&lt;dates&gt;&lt;year&gt;1984&lt;/year&gt;&lt;/dates&gt;&lt;rec-number&gt;186&lt;/rec-number&gt;&lt;last-updated-date format="utc"&gt;1604065101&lt;/last-updated-date&gt;&lt;volume&gt;40&lt;/volume&gt;&lt;/record&gt;&lt;/Cite&gt;&lt;/EndNote&gt;</w:instrText>
      </w:r>
      <w:r w:rsidR="00190868">
        <w:rPr>
          <w:lang w:val="en-GB"/>
        </w:rPr>
        <w:fldChar w:fldCharType="separate"/>
      </w:r>
      <w:r w:rsidR="00190868">
        <w:rPr>
          <w:noProof/>
          <w:lang w:val="en-GB"/>
        </w:rPr>
        <w:t>(Shinn et al., 1984)</w:t>
      </w:r>
      <w:r w:rsidR="00190868">
        <w:rPr>
          <w:lang w:val="en-GB"/>
        </w:rPr>
        <w:fldChar w:fldCharType="end"/>
      </w:r>
      <w:r w:rsidR="00190868">
        <w:rPr>
          <w:lang w:val="en-GB"/>
        </w:rPr>
        <w:t>.</w:t>
      </w:r>
    </w:p>
    <w:p w14:paraId="40EB8F06" w14:textId="40C4698B" w:rsidR="0037103E" w:rsidRPr="00C574C8" w:rsidRDefault="00473E8E" w:rsidP="003217B1">
      <w:pPr>
        <w:pStyle w:val="Heading1"/>
        <w:jc w:val="both"/>
        <w:rPr>
          <w:lang w:val="en-GB"/>
        </w:rPr>
      </w:pPr>
      <w:bookmarkStart w:id="28" w:name="_Toc56003260"/>
      <w:r>
        <w:rPr>
          <w:lang w:val="en-GB"/>
        </w:rPr>
        <w:t>4.0 Mental resilience in elite sport and in the Army: summary</w:t>
      </w:r>
      <w:bookmarkEnd w:id="28"/>
    </w:p>
    <w:p w14:paraId="137F7236" w14:textId="05F4DBCD" w:rsidR="00885BE7" w:rsidRDefault="0037103E" w:rsidP="003217B1">
      <w:pPr>
        <w:jc w:val="both"/>
        <w:rPr>
          <w:lang w:val="en-GB"/>
        </w:rPr>
      </w:pPr>
      <w:r w:rsidRPr="0037103E">
        <w:rPr>
          <w:noProof/>
          <w:lang w:val="en-GB"/>
        </w:rPr>
        <w:t xml:space="preserve"> </w:t>
      </w:r>
      <w:r w:rsidR="00E04864" w:rsidRPr="00885BE7">
        <w:rPr>
          <w:b/>
          <w:bCs/>
          <w:noProof/>
          <w:lang w:val="en-GB"/>
        </w:rPr>
        <w:drawing>
          <wp:anchor distT="0" distB="0" distL="114300" distR="114300" simplePos="0" relativeHeight="251660288" behindDoc="0" locked="0" layoutInCell="1" allowOverlap="1" wp14:anchorId="54BCAE87" wp14:editId="60A3449A">
            <wp:simplePos x="0" y="0"/>
            <wp:positionH relativeFrom="margin">
              <wp:align>center</wp:align>
            </wp:positionH>
            <wp:positionV relativeFrom="paragraph">
              <wp:posOffset>452120</wp:posOffset>
            </wp:positionV>
            <wp:extent cx="6899910" cy="4758055"/>
            <wp:effectExtent l="0" t="95250" r="0" b="99695"/>
            <wp:wrapTopAndBottom/>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anchor>
        </w:drawing>
      </w:r>
      <w:r w:rsidR="00885BE7" w:rsidRPr="00885BE7">
        <w:rPr>
          <w:b/>
          <w:bCs/>
          <w:lang w:val="en-GB"/>
        </w:rPr>
        <w:t>Figu</w:t>
      </w:r>
      <w:r w:rsidR="00885BE7">
        <w:rPr>
          <w:b/>
          <w:bCs/>
          <w:lang w:val="en-GB"/>
        </w:rPr>
        <w:t>re</w:t>
      </w:r>
      <w:r w:rsidR="00885BE7" w:rsidRPr="00885BE7">
        <w:rPr>
          <w:b/>
          <w:bCs/>
          <w:lang w:val="en-GB"/>
        </w:rPr>
        <w:t xml:space="preserve"> </w:t>
      </w:r>
      <w:r w:rsidR="00885BE7">
        <w:rPr>
          <w:b/>
          <w:bCs/>
          <w:lang w:val="en-GB"/>
        </w:rPr>
        <w:t>5:</w:t>
      </w:r>
      <w:r w:rsidR="00885BE7">
        <w:rPr>
          <w:lang w:val="en-GB"/>
        </w:rPr>
        <w:t xml:space="preserve"> Psychological attributes of mentally resilient soldiers and athletes.</w:t>
      </w:r>
      <w:r w:rsidR="00885BE7" w:rsidRPr="00885BE7">
        <w:rPr>
          <w:noProof/>
          <w:lang w:val="en-GB"/>
        </w:rPr>
        <w:t xml:space="preserve"> </w:t>
      </w:r>
      <w:r w:rsidR="00885BE7">
        <w:rPr>
          <w:noProof/>
        </w:rPr>
        <w:drawing>
          <wp:inline distT="0" distB="0" distL="0" distR="0" wp14:anchorId="253CF160" wp14:editId="2E04B7A8">
            <wp:extent cx="583809" cy="685082"/>
            <wp:effectExtent l="0" t="0" r="6985"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0968" cy="693483"/>
                    </a:xfrm>
                    <a:prstGeom prst="rect">
                      <a:avLst/>
                    </a:prstGeom>
                  </pic:spPr>
                </pic:pic>
              </a:graphicData>
            </a:graphic>
          </wp:inline>
        </w:drawing>
      </w:r>
    </w:p>
    <w:p w14:paraId="5B841EF3" w14:textId="1B4D370B" w:rsidR="00522931" w:rsidRDefault="00522931" w:rsidP="003217B1">
      <w:pPr>
        <w:jc w:val="both"/>
        <w:rPr>
          <w:lang w:val="en-GB"/>
        </w:rPr>
      </w:pPr>
    </w:p>
    <w:p w14:paraId="265827E8" w14:textId="77C3F5A7" w:rsidR="00C574C8" w:rsidRPr="00C574C8" w:rsidRDefault="00473E8E" w:rsidP="003217B1">
      <w:pPr>
        <w:pStyle w:val="Heading1"/>
        <w:jc w:val="both"/>
        <w:rPr>
          <w:lang w:val="en-GB"/>
        </w:rPr>
      </w:pPr>
      <w:bookmarkStart w:id="29" w:name="_Toc56003261"/>
      <w:r>
        <w:rPr>
          <w:lang w:val="en-GB"/>
        </w:rPr>
        <w:lastRenderedPageBreak/>
        <w:t xml:space="preserve">5.0 </w:t>
      </w:r>
      <w:r w:rsidR="00B3671B">
        <w:rPr>
          <w:lang w:val="en-GB"/>
        </w:rPr>
        <w:t xml:space="preserve">Definitions and practical implications </w:t>
      </w:r>
      <w:r>
        <w:rPr>
          <w:lang w:val="en-GB"/>
        </w:rPr>
        <w:t>pillars for the</w:t>
      </w:r>
      <w:r w:rsidR="00373B94">
        <w:rPr>
          <w:lang w:val="en-GB"/>
        </w:rPr>
        <w:t xml:space="preserve"> RAPTC</w:t>
      </w:r>
      <w:bookmarkEnd w:id="29"/>
    </w:p>
    <w:p w14:paraId="7FB55F5E" w14:textId="19000261" w:rsidR="001634A7" w:rsidRDefault="002212D5" w:rsidP="003217B1">
      <w:pPr>
        <w:jc w:val="both"/>
        <w:rPr>
          <w:lang w:val="en-GB"/>
        </w:rPr>
      </w:pPr>
      <w:r>
        <w:rPr>
          <w:lang w:val="en-GB"/>
        </w:rPr>
        <w:t>There</w:t>
      </w:r>
      <w:r w:rsidR="00EE311B">
        <w:rPr>
          <w:lang w:val="en-GB"/>
        </w:rPr>
        <w:t xml:space="preserve"> are </w:t>
      </w:r>
      <w:r w:rsidR="0041124E">
        <w:rPr>
          <w:lang w:val="en-GB"/>
        </w:rPr>
        <w:t>eight</w:t>
      </w:r>
      <w:r w:rsidR="00627AC9">
        <w:rPr>
          <w:lang w:val="en-GB"/>
        </w:rPr>
        <w:t xml:space="preserve"> </w:t>
      </w:r>
      <w:r w:rsidR="00EE311B">
        <w:rPr>
          <w:lang w:val="en-GB"/>
        </w:rPr>
        <w:t xml:space="preserve">pillars </w:t>
      </w:r>
      <w:r w:rsidR="005427B0">
        <w:rPr>
          <w:lang w:val="en-GB"/>
        </w:rPr>
        <w:t>that influence the resilience of an individual within the RAPTC.</w:t>
      </w:r>
      <w:r w:rsidR="00EE311B">
        <w:rPr>
          <w:lang w:val="en-GB"/>
        </w:rPr>
        <w:t xml:space="preserve"> As a reminder, this is what resilience is in the </w:t>
      </w:r>
      <w:r w:rsidR="00C70516">
        <w:rPr>
          <w:lang w:val="en-GB"/>
        </w:rPr>
        <w:t>RAPTC</w:t>
      </w:r>
      <w:r w:rsidR="00EE311B">
        <w:rPr>
          <w:lang w:val="en-GB"/>
        </w:rPr>
        <w:t xml:space="preserve">: </w:t>
      </w:r>
      <w:r w:rsidR="00627AC9">
        <w:rPr>
          <w:lang w:val="en-GB"/>
        </w:rPr>
        <w:t>mental resilience (MR)</w:t>
      </w:r>
      <w:r w:rsidR="00627AC9" w:rsidRPr="00393506">
        <w:rPr>
          <w:lang w:val="en-GB"/>
        </w:rPr>
        <w:t xml:space="preserve"> is a set o</w:t>
      </w:r>
      <w:r w:rsidR="00627AC9">
        <w:rPr>
          <w:lang w:val="en-GB"/>
        </w:rPr>
        <w:t xml:space="preserve">f psychological processes that contribute to the ability to overcome, adapt, persist and recover in the face of serious threats and challenges </w:t>
      </w:r>
      <w:r w:rsidR="00627AC9">
        <w:rPr>
          <w:lang w:val="en-GB"/>
        </w:rPr>
        <w:fldChar w:fldCharType="begin">
          <w:fldData xml:space="preserve">PEVuZE5vdGU+PENpdGU+PEF1dGhvcj5DcmFuZTwvQXV0aG9yPjxZZWFyPjIwMTc8L1llYXI+PElE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==
</w:fldData>
        </w:fldChar>
      </w:r>
      <w:r w:rsidR="00260BE3">
        <w:rPr>
          <w:lang w:val="en-GB"/>
        </w:rPr>
        <w:instrText xml:space="preserve"> ADDIN EN.CITE </w:instrText>
      </w:r>
      <w:r w:rsidR="00260BE3">
        <w:rPr>
          <w:lang w:val="en-GB"/>
        </w:rPr>
        <w:fldChar w:fldCharType="begin">
          <w:fldData xml:space="preserve">PEVuZE5vdGU+PENpdGU+PEF1dGhvcj5DcmFuZTwvQXV0aG9yPjxZZWFyPjIwMTc8L1llYXI+PElE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==
</w:fldData>
        </w:fldChar>
      </w:r>
      <w:r w:rsidR="00260BE3">
        <w:rPr>
          <w:lang w:val="en-GB"/>
        </w:rPr>
        <w:instrText xml:space="preserve"> ADDIN EN.CITE.DATA </w:instrText>
      </w:r>
      <w:r w:rsidR="00260BE3">
        <w:rPr>
          <w:lang w:val="en-GB"/>
        </w:rPr>
      </w:r>
      <w:r w:rsidR="00260BE3">
        <w:rPr>
          <w:lang w:val="en-GB"/>
        </w:rPr>
        <w:fldChar w:fldCharType="end"/>
      </w:r>
      <w:r w:rsidR="00627AC9">
        <w:rPr>
          <w:lang w:val="en-GB"/>
        </w:rPr>
      </w:r>
      <w:r w:rsidR="00627AC9">
        <w:rPr>
          <w:lang w:val="en-GB"/>
        </w:rPr>
        <w:fldChar w:fldCharType="separate"/>
      </w:r>
      <w:r w:rsidR="00260BE3">
        <w:rPr>
          <w:noProof/>
          <w:lang w:val="en-GB"/>
        </w:rPr>
        <w:t>(Cornum et al., 2011; Crane &amp; Boga, 2017; Fletcher &amp; Sarkar, 2016; Precious &amp; Lindsay, 2019; Reivich et al., 2011; Jason Williams et al., 2016)</w:t>
      </w:r>
      <w:r w:rsidR="00627AC9">
        <w:rPr>
          <w:lang w:val="en-GB"/>
        </w:rPr>
        <w:fldChar w:fldCharType="end"/>
      </w:r>
      <w:r w:rsidR="00627AC9">
        <w:rPr>
          <w:lang w:val="en-GB"/>
        </w:rPr>
        <w:t>.</w:t>
      </w:r>
      <w:r w:rsidR="0013753F">
        <w:rPr>
          <w:lang w:val="en-GB"/>
        </w:rPr>
        <w:t xml:space="preserve"> </w:t>
      </w:r>
    </w:p>
    <w:p w14:paraId="3329B967" w14:textId="5EE277A6" w:rsidR="002F454F" w:rsidRDefault="0013753F" w:rsidP="003217B1">
      <w:pPr>
        <w:jc w:val="both"/>
        <w:rPr>
          <w:lang w:val="en-GB"/>
        </w:rPr>
      </w:pPr>
      <w:r>
        <w:rPr>
          <w:lang w:val="en-GB"/>
        </w:rPr>
        <w:t xml:space="preserve">There are </w:t>
      </w:r>
      <w:r w:rsidR="001634A7">
        <w:rPr>
          <w:lang w:val="en-GB"/>
        </w:rPr>
        <w:t>two</w:t>
      </w:r>
      <w:r>
        <w:rPr>
          <w:lang w:val="en-GB"/>
        </w:rPr>
        <w:t xml:space="preserve"> different types of </w:t>
      </w:r>
      <w:r w:rsidR="001634A7">
        <w:rPr>
          <w:lang w:val="en-GB"/>
        </w:rPr>
        <w:t>courses</w:t>
      </w:r>
      <w:r>
        <w:rPr>
          <w:lang w:val="en-GB"/>
        </w:rPr>
        <w:t xml:space="preserve"> </w:t>
      </w:r>
      <w:r w:rsidR="008D5965">
        <w:rPr>
          <w:lang w:val="en-GB"/>
        </w:rPr>
        <w:t>in the RAPTC</w:t>
      </w:r>
      <w:r w:rsidR="006579F9">
        <w:rPr>
          <w:lang w:val="en-GB"/>
        </w:rPr>
        <w:t>:</w:t>
      </w:r>
      <w:r w:rsidR="008D5965">
        <w:rPr>
          <w:lang w:val="en-GB"/>
        </w:rPr>
        <w:t xml:space="preserve"> </w:t>
      </w:r>
    </w:p>
    <w:p w14:paraId="078F3B42" w14:textId="643895A0" w:rsidR="00627AC9" w:rsidRDefault="000A389B" w:rsidP="003217B1">
      <w:pPr>
        <w:pStyle w:val="ListParagraph"/>
        <w:numPr>
          <w:ilvl w:val="0"/>
          <w:numId w:val="9"/>
        </w:numPr>
        <w:jc w:val="both"/>
        <w:rPr>
          <w:lang w:val="en-GB"/>
        </w:rPr>
      </w:pPr>
      <w:r>
        <w:rPr>
          <w:lang w:val="en-GB"/>
        </w:rPr>
        <w:t>T</w:t>
      </w:r>
      <w:r w:rsidR="008D5965" w:rsidRPr="000A389B">
        <w:rPr>
          <w:lang w:val="en-GB"/>
        </w:rPr>
        <w:t xml:space="preserve">he AAPTI </w:t>
      </w:r>
      <w:r w:rsidR="00E31FF4">
        <w:rPr>
          <w:lang w:val="en-GB"/>
        </w:rPr>
        <w:t>course</w:t>
      </w:r>
      <w:r w:rsidR="00A34196">
        <w:rPr>
          <w:lang w:val="en-GB"/>
        </w:rPr>
        <w:t xml:space="preserve"> </w:t>
      </w:r>
      <w:r w:rsidR="008D5965" w:rsidRPr="000A389B">
        <w:rPr>
          <w:lang w:val="en-GB"/>
        </w:rPr>
        <w:t>(All Arms Physical Training Instructor</w:t>
      </w:r>
      <w:r w:rsidR="002F454F" w:rsidRPr="000A389B">
        <w:rPr>
          <w:lang w:val="en-GB"/>
        </w:rPr>
        <w:t>)</w:t>
      </w:r>
      <w:r w:rsidR="00BB4D6A">
        <w:rPr>
          <w:lang w:val="en-GB"/>
        </w:rPr>
        <w:t xml:space="preserve">: </w:t>
      </w:r>
      <w:r w:rsidR="00A34196">
        <w:rPr>
          <w:lang w:val="en-GB"/>
        </w:rPr>
        <w:t>S</w:t>
      </w:r>
      <w:r w:rsidR="00F120A7">
        <w:rPr>
          <w:lang w:val="en-GB"/>
        </w:rPr>
        <w:t xml:space="preserve">oldiers from different units come in and do a </w:t>
      </w:r>
      <w:r w:rsidR="008B4CB5">
        <w:rPr>
          <w:lang w:val="en-GB"/>
        </w:rPr>
        <w:t>nine-</w:t>
      </w:r>
      <w:r w:rsidR="00F120A7">
        <w:rPr>
          <w:lang w:val="en-GB"/>
        </w:rPr>
        <w:t xml:space="preserve">week course. Once they </w:t>
      </w:r>
      <w:r w:rsidR="00A34196">
        <w:rPr>
          <w:lang w:val="en-GB"/>
        </w:rPr>
        <w:t>have gone through the course, they are qualified AAPTIs.</w:t>
      </w:r>
    </w:p>
    <w:p w14:paraId="532BAC49" w14:textId="5F193C3A" w:rsidR="000A389B" w:rsidRDefault="000A389B" w:rsidP="003217B1">
      <w:pPr>
        <w:pStyle w:val="ListParagraph"/>
        <w:numPr>
          <w:ilvl w:val="0"/>
          <w:numId w:val="9"/>
        </w:numPr>
        <w:jc w:val="both"/>
        <w:rPr>
          <w:lang w:val="en-GB"/>
        </w:rPr>
      </w:pPr>
      <w:r>
        <w:rPr>
          <w:lang w:val="en-GB"/>
        </w:rPr>
        <w:t xml:space="preserve">The </w:t>
      </w:r>
      <w:r w:rsidR="00BB4D6A">
        <w:rPr>
          <w:lang w:val="en-GB"/>
        </w:rPr>
        <w:t xml:space="preserve">RAPTCI class </w:t>
      </w:r>
      <w:r w:rsidR="008B4CB5">
        <w:rPr>
          <w:lang w:val="en-GB"/>
        </w:rPr>
        <w:t>one</w:t>
      </w:r>
      <w:r w:rsidR="00C719B7">
        <w:rPr>
          <w:lang w:val="en-GB"/>
        </w:rPr>
        <w:t xml:space="preserve"> course (Royal Army Physical Training Instructors): </w:t>
      </w:r>
      <w:r w:rsidR="005B720E">
        <w:rPr>
          <w:lang w:val="en-GB"/>
        </w:rPr>
        <w:t xml:space="preserve">Qualified </w:t>
      </w:r>
      <w:r w:rsidR="00C719B7">
        <w:rPr>
          <w:lang w:val="en-GB"/>
        </w:rPr>
        <w:t xml:space="preserve">AAPTIs can come to do a </w:t>
      </w:r>
      <w:r w:rsidR="008B4CB5">
        <w:rPr>
          <w:lang w:val="en-GB"/>
        </w:rPr>
        <w:t>nine-</w:t>
      </w:r>
      <w:r w:rsidR="00C719B7">
        <w:rPr>
          <w:lang w:val="en-GB"/>
        </w:rPr>
        <w:t xml:space="preserve">month course to join the corps. </w:t>
      </w:r>
      <w:r w:rsidR="003432E4">
        <w:rPr>
          <w:lang w:val="en-GB"/>
        </w:rPr>
        <w:t>Once they have gone through the course, they are part of the corps.</w:t>
      </w:r>
    </w:p>
    <w:p w14:paraId="63265B6B" w14:textId="557282C0" w:rsidR="003432E4" w:rsidRDefault="005427B0" w:rsidP="003217B1">
      <w:pPr>
        <w:jc w:val="both"/>
        <w:rPr>
          <w:lang w:val="en-GB"/>
        </w:rPr>
      </w:pPr>
      <w:r>
        <w:rPr>
          <w:lang w:val="en-GB"/>
        </w:rPr>
        <w:t>R</w:t>
      </w:r>
      <w:r w:rsidR="003432E4">
        <w:rPr>
          <w:lang w:val="en-GB"/>
        </w:rPr>
        <w:t xml:space="preserve">esilience needs to be implemented into the training at both levels so both AAPTIs and RAPTCIs can themselves </w:t>
      </w:r>
      <w:r w:rsidR="00C80F1B">
        <w:rPr>
          <w:lang w:val="en-GB"/>
        </w:rPr>
        <w:t xml:space="preserve">be resilient and be able to teach resilience. This should be </w:t>
      </w:r>
      <w:r w:rsidR="00AB104C">
        <w:rPr>
          <w:lang w:val="en-GB"/>
        </w:rPr>
        <w:t>integrated</w:t>
      </w:r>
      <w:r w:rsidR="00C80F1B">
        <w:rPr>
          <w:lang w:val="en-GB"/>
        </w:rPr>
        <w:t xml:space="preserve"> into the training</w:t>
      </w:r>
      <w:r w:rsidR="00AB104C">
        <w:rPr>
          <w:lang w:val="en-GB"/>
        </w:rPr>
        <w:t xml:space="preserve"> in order to minimise the amount of change </w:t>
      </w:r>
      <w:r w:rsidR="00AB104C">
        <w:rPr>
          <w:lang w:val="en-GB"/>
        </w:rPr>
        <w:fldChar w:fldCharType="begin"/>
      </w:r>
      <w:r w:rsidR="00AB104C">
        <w:rPr>
          <w:lang w:val="en-GB"/>
        </w:rPr>
        <w:instrText xml:space="preserve"> ADDIN EN.CITE &lt;EndNote&gt;&lt;Cite&gt;&lt;Author&gt;Fletcher&lt;/Author&gt;&lt;Year&gt;2016&lt;/Year&gt;&lt;IDText&gt;Mental fortitude training: An evidence-based approach to developing psychological resilience for sustained success&lt;/IDText&gt;&lt;DisplayText&gt;(Fletcher &amp;amp; Sarkar, 2016)&lt;/DisplayText&gt;&lt;record&gt;&lt;dates&gt;&lt;pub-dates&gt;&lt;date&gt;2016&lt;/date&gt;&lt;/pub-dates&gt;&lt;year&gt;2016&lt;/year&gt;&lt;/dates&gt;&lt;urls&gt;&lt;related-urls&gt;&lt;/related-urls&gt;&lt;/urls&gt;&lt;isbn&gt;2152-0704&lt;/isbn&gt;&lt;titles&gt;&lt;title&gt;Mental fortitude training: An evidence-based approach to developing psychological resilience for sustained success&lt;/title&gt;&lt;secondary-title&gt;Journal of Sport Psychology in Action&lt;/secondary-title&gt;&lt;/titles&gt;&lt;pages&gt;135-157&lt;/pages&gt;&lt;number&gt;3&lt;/number&gt;&lt;contributors&gt;&lt;authors&gt;&lt;author&gt;Fletcher, David&lt;/author&gt;&lt;author&gt;Sarkar, Mustafa&lt;/author&gt;&lt;/authors&gt;&lt;/contributors&gt;&lt;added-date format="utc"&gt;1601976868&lt;/added-date&gt;&lt;ref-type name="Journal Article"&gt;17&lt;/ref-type&gt;&lt;rec-number&gt;143&lt;/rec-number&gt;&lt;last-updated-date format="utc"&gt;1602513649&lt;/last-updated-date&gt;&lt;accession-num&gt;WOS:000411377500002&lt;/accession-num&gt;&lt;electronic-resource-num&gt;10.1080/21520704.2016.1255496&lt;/electronic-resource-num&gt;&lt;volume&gt;7&lt;/volume&gt;&lt;/record&gt;&lt;/Cite&gt;&lt;/EndNote&gt;</w:instrText>
      </w:r>
      <w:r w:rsidR="00AB104C">
        <w:rPr>
          <w:lang w:val="en-GB"/>
        </w:rPr>
        <w:fldChar w:fldCharType="separate"/>
      </w:r>
      <w:r w:rsidR="00AB104C">
        <w:rPr>
          <w:noProof/>
          <w:lang w:val="en-GB"/>
        </w:rPr>
        <w:t>(Fletcher &amp; Sarkar, 2016)</w:t>
      </w:r>
      <w:r w:rsidR="00AB104C">
        <w:rPr>
          <w:lang w:val="en-GB"/>
        </w:rPr>
        <w:fldChar w:fldCharType="end"/>
      </w:r>
      <w:r w:rsidR="00C80F1B">
        <w:rPr>
          <w:lang w:val="en-GB"/>
        </w:rPr>
        <w:t xml:space="preserve">. </w:t>
      </w:r>
      <w:r w:rsidR="006579F9">
        <w:rPr>
          <w:lang w:val="en-GB"/>
        </w:rPr>
        <w:t>The outcome goal of</w:t>
      </w:r>
      <w:r w:rsidR="00DB7829">
        <w:rPr>
          <w:lang w:val="en-GB"/>
        </w:rPr>
        <w:t xml:space="preserve"> MR in the corps is that instructors are aware of their own levels of resilience, know how to </w:t>
      </w:r>
      <w:r w:rsidR="00D2057C">
        <w:rPr>
          <w:lang w:val="en-GB"/>
        </w:rPr>
        <w:t xml:space="preserve">improve and train their MR, but are </w:t>
      </w:r>
      <w:r w:rsidR="002212D5">
        <w:rPr>
          <w:lang w:val="en-GB"/>
        </w:rPr>
        <w:t xml:space="preserve">also </w:t>
      </w:r>
      <w:r w:rsidR="00D2057C">
        <w:rPr>
          <w:lang w:val="en-GB"/>
        </w:rPr>
        <w:t>knowledgeable and can teach different techniques to increase their unit</w:t>
      </w:r>
      <w:r w:rsidR="002212D5">
        <w:rPr>
          <w:lang w:val="en-GB"/>
        </w:rPr>
        <w:t>’s MR.</w:t>
      </w:r>
      <w:r w:rsidR="008F5DC2">
        <w:rPr>
          <w:lang w:val="en-GB"/>
        </w:rPr>
        <w:t xml:space="preserve"> It is important to remember that an individual can be resilient without all </w:t>
      </w:r>
      <w:r w:rsidR="0040481B">
        <w:rPr>
          <w:lang w:val="en-GB"/>
        </w:rPr>
        <w:t>eight</w:t>
      </w:r>
      <w:r w:rsidR="008F5DC2">
        <w:rPr>
          <w:lang w:val="en-GB"/>
        </w:rPr>
        <w:t xml:space="preserve"> pillars, but the more pillars they have, the more resilient they are. </w:t>
      </w:r>
    </w:p>
    <w:p w14:paraId="45F42F8E" w14:textId="0DA6C79F" w:rsidR="008F5DC2" w:rsidRPr="003432E4" w:rsidRDefault="008F5DC2" w:rsidP="003217B1">
      <w:pPr>
        <w:jc w:val="both"/>
        <w:rPr>
          <w:lang w:val="en-GB"/>
        </w:rPr>
      </w:pPr>
      <w:r>
        <w:rPr>
          <w:lang w:val="en-GB"/>
        </w:rPr>
        <w:t xml:space="preserve">These are the </w:t>
      </w:r>
      <w:r w:rsidR="0040481B">
        <w:rPr>
          <w:lang w:val="en-GB"/>
        </w:rPr>
        <w:t>eight</w:t>
      </w:r>
      <w:r>
        <w:rPr>
          <w:lang w:val="en-GB"/>
        </w:rPr>
        <w:t xml:space="preserve"> pillars necessary to be resilient in the corps:</w:t>
      </w:r>
    </w:p>
    <w:p w14:paraId="538FDA54" w14:textId="4FF5C732" w:rsidR="00211899" w:rsidRDefault="00211899" w:rsidP="003217B1">
      <w:pPr>
        <w:jc w:val="both"/>
        <w:rPr>
          <w:lang w:val="en-GB"/>
        </w:rPr>
      </w:pPr>
    </w:p>
    <w:p w14:paraId="61881204" w14:textId="064B582B" w:rsidR="006358A1" w:rsidRDefault="0037103E" w:rsidP="003217B1">
      <w:pPr>
        <w:ind w:left="-709"/>
        <w:jc w:val="both"/>
        <w:rPr>
          <w:lang w:val="en-GB"/>
        </w:rPr>
      </w:pPr>
      <w:r>
        <w:rPr>
          <w:noProof/>
          <w:lang w:val="en-GB"/>
        </w:rPr>
        <w:lastRenderedPageBreak/>
        <w:drawing>
          <wp:inline distT="0" distB="0" distL="0" distR="0" wp14:anchorId="21AD56D7" wp14:editId="23D81892">
            <wp:extent cx="6738425" cy="4740813"/>
            <wp:effectExtent l="0" t="0" r="0" b="22225"/>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13822C3C" w14:textId="448B8528" w:rsidR="001A48F5" w:rsidRDefault="001A48F5" w:rsidP="003217B1">
      <w:pPr>
        <w:jc w:val="both"/>
        <w:rPr>
          <w:lang w:val="en-GB"/>
        </w:rPr>
      </w:pPr>
      <w:r w:rsidRPr="00885BE7">
        <w:rPr>
          <w:b/>
          <w:bCs/>
          <w:lang w:val="en-GB"/>
        </w:rPr>
        <w:t xml:space="preserve">Figure </w:t>
      </w:r>
      <w:r w:rsidR="00885BE7" w:rsidRPr="00885BE7">
        <w:rPr>
          <w:b/>
          <w:bCs/>
          <w:lang w:val="en-GB"/>
        </w:rPr>
        <w:t>6</w:t>
      </w:r>
      <w:r w:rsidRPr="00885BE7">
        <w:rPr>
          <w:b/>
          <w:bCs/>
          <w:lang w:val="en-GB"/>
        </w:rPr>
        <w:t>:</w:t>
      </w:r>
      <w:r>
        <w:rPr>
          <w:lang w:val="en-GB"/>
        </w:rPr>
        <w:t xml:space="preserve"> Psychological attributes of a mentally resilient soldier in the RAPTC</w:t>
      </w:r>
    </w:p>
    <w:p w14:paraId="16AF3307" w14:textId="7E8265CD" w:rsidR="006358A1" w:rsidRDefault="006B1372" w:rsidP="003217B1">
      <w:pPr>
        <w:jc w:val="both"/>
        <w:rPr>
          <w:lang w:val="en-GB"/>
        </w:rPr>
      </w:pPr>
      <w:r>
        <w:rPr>
          <w:lang w:val="en-GB"/>
        </w:rPr>
        <w:t xml:space="preserve">This is how each pillar can </w:t>
      </w:r>
      <w:r w:rsidR="00345B03">
        <w:rPr>
          <w:lang w:val="en-GB"/>
        </w:rPr>
        <w:t xml:space="preserve">be </w:t>
      </w:r>
      <w:r w:rsidR="001279FE">
        <w:rPr>
          <w:lang w:val="en-GB"/>
        </w:rPr>
        <w:t>improved and worked on to become a more resilient individual.</w:t>
      </w:r>
      <w:r w:rsidR="003672BA">
        <w:rPr>
          <w:lang w:val="en-GB"/>
        </w:rPr>
        <w:t xml:space="preserve"> It is important to remember that </w:t>
      </w:r>
      <w:r w:rsidR="005024D3">
        <w:rPr>
          <w:lang w:val="en-GB"/>
        </w:rPr>
        <w:t>if an individual has too high levels of some pillars, this could be detrimental to them, their career and mental resilience.</w:t>
      </w:r>
    </w:p>
    <w:p w14:paraId="031C0C55" w14:textId="10D5D139" w:rsidR="00490191" w:rsidRDefault="00473E8E" w:rsidP="003217B1">
      <w:pPr>
        <w:pStyle w:val="Heading2"/>
        <w:jc w:val="both"/>
        <w:rPr>
          <w:lang w:val="en-GB"/>
        </w:rPr>
      </w:pPr>
      <w:bookmarkStart w:id="30" w:name="_Toc56003262"/>
      <w:r>
        <w:rPr>
          <w:lang w:val="en-GB"/>
        </w:rPr>
        <w:t>5.</w:t>
      </w:r>
      <w:r w:rsidR="00657A79" w:rsidRPr="00657A79">
        <w:rPr>
          <w:lang w:val="en-GB"/>
        </w:rPr>
        <w:t>1</w:t>
      </w:r>
      <w:r w:rsidR="00657A79">
        <w:rPr>
          <w:lang w:val="en-GB"/>
        </w:rPr>
        <w:t xml:space="preserve"> </w:t>
      </w:r>
      <w:r w:rsidR="00F15839">
        <w:rPr>
          <w:lang w:val="en-GB"/>
        </w:rPr>
        <w:t>Social support and unit cohesion</w:t>
      </w:r>
      <w:bookmarkEnd w:id="30"/>
    </w:p>
    <w:p w14:paraId="050DAFA7" w14:textId="796A4E40" w:rsidR="0077356C" w:rsidRDefault="00A04E47" w:rsidP="003217B1">
      <w:pPr>
        <w:jc w:val="both"/>
        <w:rPr>
          <w:lang w:val="en-GB"/>
        </w:rPr>
      </w:pPr>
      <w:r>
        <w:rPr>
          <w:lang w:val="en-GB"/>
        </w:rPr>
        <w:t xml:space="preserve">Social support in a PTI capability is not only </w:t>
      </w:r>
      <w:r w:rsidR="006459B6">
        <w:rPr>
          <w:lang w:val="en-GB"/>
        </w:rPr>
        <w:t xml:space="preserve">support from </w:t>
      </w:r>
      <w:r>
        <w:rPr>
          <w:lang w:val="en-GB"/>
        </w:rPr>
        <w:t>friends and family</w:t>
      </w:r>
      <w:r w:rsidR="00E85DED">
        <w:rPr>
          <w:lang w:val="en-GB"/>
        </w:rPr>
        <w:t>, but also, the chain of command and unit</w:t>
      </w:r>
      <w:r w:rsidR="006D1D20">
        <w:rPr>
          <w:lang w:val="en-GB"/>
        </w:rPr>
        <w:t xml:space="preserve">. </w:t>
      </w:r>
      <w:r w:rsidR="0076101D">
        <w:rPr>
          <w:lang w:val="en-GB"/>
        </w:rPr>
        <w:t xml:space="preserve">As a reminder, social support is the </w:t>
      </w:r>
      <w:r w:rsidR="00F049BE">
        <w:rPr>
          <w:lang w:val="en-GB"/>
        </w:rPr>
        <w:t xml:space="preserve">perceived support of the </w:t>
      </w:r>
      <w:r w:rsidR="0076101D">
        <w:rPr>
          <w:lang w:val="en-GB"/>
        </w:rPr>
        <w:t xml:space="preserve">people around the soldiers </w:t>
      </w:r>
      <w:r w:rsidR="00AE2FAC">
        <w:rPr>
          <w:lang w:val="en-GB"/>
        </w:rPr>
        <w:t>they can rely on</w:t>
      </w:r>
      <w:r w:rsidR="0085575A">
        <w:rPr>
          <w:lang w:val="en-GB"/>
        </w:rPr>
        <w:t xml:space="preserve"> and </w:t>
      </w:r>
      <w:r w:rsidR="005C0AAD">
        <w:rPr>
          <w:lang w:val="en-GB"/>
        </w:rPr>
        <w:t>vent</w:t>
      </w:r>
      <w:r w:rsidR="0085575A">
        <w:rPr>
          <w:lang w:val="en-GB"/>
        </w:rPr>
        <w:t xml:space="preserve"> to</w:t>
      </w:r>
      <w:r w:rsidR="001D7E88">
        <w:rPr>
          <w:lang w:val="en-GB"/>
        </w:rPr>
        <w:t xml:space="preserve"> </w:t>
      </w:r>
      <w:r w:rsidR="00795B39">
        <w:rPr>
          <w:lang w:val="en-GB"/>
        </w:rPr>
        <w:fldChar w:fldCharType="begin"/>
      </w:r>
      <w:r w:rsidR="00795B39">
        <w:rPr>
          <w:lang w:val="en-GB"/>
        </w:rPr>
        <w:instrText xml:space="preserve"> ADDIN EN.CITE &lt;EndNote&gt;&lt;Cite&gt;&lt;Author&gt;Fletcher&lt;/Author&gt;&lt;Year&gt;2012&lt;/Year&gt;&lt;IDText&gt;A grounded theory of psychological resilience in Olympic champions&lt;/IDText&gt;&lt;DisplayText&gt;(Fletcher &amp;amp; Sarkar, 2012)&lt;/DisplayText&gt;&lt;record&gt;&lt;titles&gt;&lt;title&gt;A grounded theory of psychological resilience in Olympic champions&lt;/title&gt;&lt;secondary-title&gt;Psychology of Sport and Exercise&lt;/secondary-title&gt;&lt;/titles&gt;&lt;pages&gt;669-678&lt;/pages&gt;&lt;contributors&gt;&lt;authors&gt;&lt;author&gt;Fletcher, David&lt;/author&gt;&lt;author&gt;Sarkar, Mustafa&lt;/author&gt;&lt;/authors&gt;&lt;/contributors&gt;&lt;added-date format="utc"&gt;1602581422&lt;/added-date&gt;&lt;ref-type name="Journal Article"&gt;17&lt;/ref-type&gt;&lt;dates&gt;&lt;year&gt;2012&lt;/year&gt;&lt;/dates&gt;&lt;rec-number&gt;153&lt;/rec-number&gt;&lt;last-updated-date format="utc"&gt;1602581614&lt;/last-updated-date&gt;&lt;volume&gt;13&lt;/volume&gt;&lt;/record&gt;&lt;/Cite&gt;&lt;/EndNote&gt;</w:instrText>
      </w:r>
      <w:r w:rsidR="00795B39">
        <w:rPr>
          <w:lang w:val="en-GB"/>
        </w:rPr>
        <w:fldChar w:fldCharType="separate"/>
      </w:r>
      <w:r w:rsidR="00795B39">
        <w:rPr>
          <w:noProof/>
          <w:lang w:val="en-GB"/>
        </w:rPr>
        <w:t>(Fletcher &amp; Sarkar, 2012)</w:t>
      </w:r>
      <w:r w:rsidR="00795B39">
        <w:rPr>
          <w:lang w:val="en-GB"/>
        </w:rPr>
        <w:fldChar w:fldCharType="end"/>
      </w:r>
      <w:r w:rsidR="0085575A">
        <w:rPr>
          <w:lang w:val="en-GB"/>
        </w:rPr>
        <w:t xml:space="preserve">. </w:t>
      </w:r>
      <w:r w:rsidR="004E5101">
        <w:rPr>
          <w:lang w:val="en-GB"/>
        </w:rPr>
        <w:t>Soldiers</w:t>
      </w:r>
      <w:r w:rsidR="0085575A">
        <w:rPr>
          <w:lang w:val="en-GB"/>
        </w:rPr>
        <w:t xml:space="preserve"> with </w:t>
      </w:r>
      <w:r w:rsidR="000447E7">
        <w:rPr>
          <w:lang w:val="en-GB"/>
        </w:rPr>
        <w:t>higher levels of perceived social support will perform better and be less affected by the pressure put on them</w:t>
      </w:r>
      <w:r w:rsidR="00795B39">
        <w:rPr>
          <w:lang w:val="en-GB"/>
        </w:rPr>
        <w:t xml:space="preserve"> </w:t>
      </w:r>
      <w:r w:rsidR="00795B39">
        <w:rPr>
          <w:lang w:val="en-GB"/>
        </w:rPr>
        <w:fldChar w:fldCharType="begin">
          <w:fldData xml:space="preserve">PEVuZE5vdGU+PENpdGU+PEF1dGhvcj5HZWFyaXR5PC9BdXRob3I+PFllYXI+MjAxMTwvWWVhcj48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</w:fldData>
        </w:fldChar>
      </w:r>
      <w:r w:rsidR="00795B39">
        <w:rPr>
          <w:lang w:val="en-GB"/>
        </w:rPr>
        <w:instrText xml:space="preserve"> ADDIN EN.CITE </w:instrText>
      </w:r>
      <w:r w:rsidR="00795B39">
        <w:rPr>
          <w:lang w:val="en-GB"/>
        </w:rPr>
        <w:fldChar w:fldCharType="begin">
          <w:fldData xml:space="preserve">PEVuZE5vdGU+PENpdGU+PEF1dGhvcj5HZWFyaXR5PC9BdXRob3I+PFllYXI+MjAxMTwvWWVhcj48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</w:fldData>
        </w:fldChar>
      </w:r>
      <w:r w:rsidR="00795B39">
        <w:rPr>
          <w:lang w:val="en-GB"/>
        </w:rPr>
        <w:instrText xml:space="preserve"> ADDIN EN.CITE.DATA </w:instrText>
      </w:r>
      <w:r w:rsidR="00795B39">
        <w:rPr>
          <w:lang w:val="en-GB"/>
        </w:rPr>
      </w:r>
      <w:r w:rsidR="00795B39">
        <w:rPr>
          <w:lang w:val="en-GB"/>
        </w:rPr>
        <w:fldChar w:fldCharType="end"/>
      </w:r>
      <w:r w:rsidR="00795B39">
        <w:rPr>
          <w:lang w:val="en-GB"/>
        </w:rPr>
      </w:r>
      <w:r w:rsidR="00795B39">
        <w:rPr>
          <w:lang w:val="en-GB"/>
        </w:rPr>
        <w:fldChar w:fldCharType="separate"/>
      </w:r>
      <w:r w:rsidR="00795B39">
        <w:rPr>
          <w:noProof/>
          <w:lang w:val="en-GB"/>
        </w:rPr>
        <w:t>(Gearity &amp; Murray, 2011)</w:t>
      </w:r>
      <w:r w:rsidR="00795B39">
        <w:rPr>
          <w:lang w:val="en-GB"/>
        </w:rPr>
        <w:fldChar w:fldCharType="end"/>
      </w:r>
      <w:r w:rsidR="000447E7">
        <w:rPr>
          <w:lang w:val="en-GB"/>
        </w:rPr>
        <w:t xml:space="preserve">. </w:t>
      </w:r>
      <w:r w:rsidR="00B67A06">
        <w:rPr>
          <w:lang w:val="en-GB"/>
        </w:rPr>
        <w:t xml:space="preserve">In a PTI context, unit cohesion </w:t>
      </w:r>
      <w:r w:rsidR="000E065A">
        <w:rPr>
          <w:lang w:val="en-GB"/>
        </w:rPr>
        <w:t xml:space="preserve">for AAPTIs and RAPTCIs </w:t>
      </w:r>
      <w:r w:rsidR="00B67A06">
        <w:rPr>
          <w:lang w:val="en-GB"/>
        </w:rPr>
        <w:t>either describes the cohesion of the soldiers within the ASPT (</w:t>
      </w:r>
      <w:r w:rsidR="000E065A">
        <w:rPr>
          <w:lang w:val="en-GB"/>
        </w:rPr>
        <w:t xml:space="preserve">Army School of Physical Training) or within the units they are </w:t>
      </w:r>
      <w:r w:rsidR="00C23591">
        <w:rPr>
          <w:lang w:val="en-GB"/>
        </w:rPr>
        <w:t xml:space="preserve">posted to. </w:t>
      </w:r>
      <w:r w:rsidR="000A6BD1">
        <w:rPr>
          <w:lang w:val="en-GB"/>
        </w:rPr>
        <w:t xml:space="preserve">Cohesion in this sense, is defined </w:t>
      </w:r>
      <w:r w:rsidR="00722222">
        <w:rPr>
          <w:lang w:val="en-GB"/>
        </w:rPr>
        <w:t xml:space="preserve">as the group integration and personal bonding among </w:t>
      </w:r>
      <w:r w:rsidR="00D830EB">
        <w:rPr>
          <w:lang w:val="en-GB"/>
        </w:rPr>
        <w:t xml:space="preserve">members of the unit </w:t>
      </w:r>
      <w:r w:rsidR="00D830EB">
        <w:rPr>
          <w:lang w:val="en-GB"/>
        </w:rPr>
        <w:fldChar w:fldCharType="begin">
          <w:fldData xml:space="preserve">PEVuZE5vdGU+PENpdGU+PEF1dGhvcj5KYWNvYjwvQXV0aG9yPjxZZWFyPjE5OTg8L1llYXI+PElE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</w:fldData>
        </w:fldChar>
      </w:r>
      <w:r w:rsidR="00260BE3">
        <w:rPr>
          <w:lang w:val="en-GB"/>
        </w:rPr>
        <w:instrText xml:space="preserve"> ADDIN EN.CITE </w:instrText>
      </w:r>
      <w:r w:rsidR="00260BE3">
        <w:rPr>
          <w:lang w:val="en-GB"/>
        </w:rPr>
        <w:fldChar w:fldCharType="begin">
          <w:fldData xml:space="preserve">PEVuZE5vdGU+PENpdGU+PEF1dGhvcj5KYWNvYjwvQXV0aG9yPjxZZWFyPjE5OTg8L1llYXI+PElE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</w:fldData>
        </w:fldChar>
      </w:r>
      <w:r w:rsidR="00260BE3">
        <w:rPr>
          <w:lang w:val="en-GB"/>
        </w:rPr>
        <w:instrText xml:space="preserve"> ADDIN EN.CITE.DATA </w:instrText>
      </w:r>
      <w:r w:rsidR="00260BE3">
        <w:rPr>
          <w:lang w:val="en-GB"/>
        </w:rPr>
      </w:r>
      <w:r w:rsidR="00260BE3">
        <w:rPr>
          <w:lang w:val="en-GB"/>
        </w:rPr>
        <w:fldChar w:fldCharType="end"/>
      </w:r>
      <w:r w:rsidR="00D830EB">
        <w:rPr>
          <w:lang w:val="en-GB"/>
        </w:rPr>
      </w:r>
      <w:r w:rsidR="00D830EB">
        <w:rPr>
          <w:lang w:val="en-GB"/>
        </w:rPr>
        <w:fldChar w:fldCharType="separate"/>
      </w:r>
      <w:r w:rsidR="00260BE3">
        <w:rPr>
          <w:noProof/>
          <w:lang w:val="en-GB"/>
        </w:rPr>
        <w:t>(Carron et al., 2002; Jacob &amp; Carron, 1998; Jason Williams et al., 2016)</w:t>
      </w:r>
      <w:r w:rsidR="00D830EB">
        <w:rPr>
          <w:lang w:val="en-GB"/>
        </w:rPr>
        <w:fldChar w:fldCharType="end"/>
      </w:r>
      <w:r w:rsidR="00450A95">
        <w:rPr>
          <w:lang w:val="en-GB"/>
        </w:rPr>
        <w:t xml:space="preserve">. Social support as a whole is seen as stress-buffering and performance enhancing for the soldiers </w:t>
      </w:r>
      <w:r w:rsidR="00450A95">
        <w:rPr>
          <w:lang w:val="en-GB"/>
        </w:rPr>
        <w:fldChar w:fldCharType="begin">
          <w:fldData xml:space="preserve">PEVuZE5vdGU+PENpdGU+PEF1dGhvcj5DcmFuZTwvQXV0aG9yPjxZZWFyPjIwMTc8L1llYXI+PElE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</w:fldData>
        </w:fldChar>
      </w:r>
      <w:r w:rsidR="00450A95">
        <w:rPr>
          <w:lang w:val="en-GB"/>
        </w:rPr>
        <w:instrText xml:space="preserve"> ADDIN EN.CITE </w:instrText>
      </w:r>
      <w:r w:rsidR="00450A95">
        <w:rPr>
          <w:lang w:val="en-GB"/>
        </w:rPr>
        <w:fldChar w:fldCharType="begin">
          <w:fldData xml:space="preserve">PEVuZE5vdGU+PENpdGU+PEF1dGhvcj5DcmFuZTwvQXV0aG9yPjxZZWFyPjIwMTc8L1llYXI+PElE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</w:fldData>
        </w:fldChar>
      </w:r>
      <w:r w:rsidR="00450A95">
        <w:rPr>
          <w:lang w:val="en-GB"/>
        </w:rPr>
        <w:instrText xml:space="preserve"> ADDIN EN.CITE.DATA </w:instrText>
      </w:r>
      <w:r w:rsidR="00450A95">
        <w:rPr>
          <w:lang w:val="en-GB"/>
        </w:rPr>
      </w:r>
      <w:r w:rsidR="00450A95">
        <w:rPr>
          <w:lang w:val="en-GB"/>
        </w:rPr>
        <w:fldChar w:fldCharType="end"/>
      </w:r>
      <w:r w:rsidR="00450A95">
        <w:rPr>
          <w:lang w:val="en-GB"/>
        </w:rPr>
      </w:r>
      <w:r w:rsidR="00450A95">
        <w:rPr>
          <w:lang w:val="en-GB"/>
        </w:rPr>
        <w:fldChar w:fldCharType="separate"/>
      </w:r>
      <w:r w:rsidR="00450A95">
        <w:rPr>
          <w:noProof/>
          <w:lang w:val="en-GB"/>
        </w:rPr>
        <w:t>(Cornum et al., 2011; Crane &amp; Boga, 2017; Precious &amp; Lindsay, 2019)</w:t>
      </w:r>
      <w:r w:rsidR="00450A95">
        <w:rPr>
          <w:lang w:val="en-GB"/>
        </w:rPr>
        <w:fldChar w:fldCharType="end"/>
      </w:r>
      <w:r w:rsidR="00450A95">
        <w:rPr>
          <w:lang w:val="en-GB"/>
        </w:rPr>
        <w:t>.</w:t>
      </w:r>
    </w:p>
    <w:p w14:paraId="1E5BF56A" w14:textId="319E739E" w:rsidR="005024D3" w:rsidRPr="0077356C" w:rsidRDefault="005427B0" w:rsidP="003217B1">
      <w:pPr>
        <w:jc w:val="both"/>
        <w:rPr>
          <w:lang w:val="en-GB"/>
        </w:rPr>
      </w:pPr>
      <w:r>
        <w:rPr>
          <w:lang w:val="en-GB"/>
        </w:rPr>
        <w:t xml:space="preserve">However, relying heavily on social support can have detrimental effects. Soldiers will have to experience long term separation from their support network without it impacting their performance. </w:t>
      </w:r>
      <w:r w:rsidR="0067587D">
        <w:rPr>
          <w:lang w:val="en-GB"/>
        </w:rPr>
        <w:t>T</w:t>
      </w:r>
      <w:r w:rsidR="0067587D" w:rsidRPr="005612D6">
        <w:rPr>
          <w:lang w:val="en-GB"/>
        </w:rPr>
        <w:t>oo much unit cohesion can lead to a lack of independence and a lack of independent thinking</w:t>
      </w:r>
      <w:r w:rsidR="0067587D">
        <w:rPr>
          <w:lang w:val="en-GB"/>
        </w:rPr>
        <w:t>.</w:t>
      </w:r>
    </w:p>
    <w:p w14:paraId="76E70972" w14:textId="151AA312" w:rsidR="00F15839" w:rsidRDefault="00473E8E" w:rsidP="003217B1">
      <w:pPr>
        <w:pStyle w:val="Heading2"/>
        <w:jc w:val="both"/>
        <w:rPr>
          <w:lang w:val="en-GB"/>
        </w:rPr>
      </w:pPr>
      <w:bookmarkStart w:id="31" w:name="_Toc56003263"/>
      <w:r>
        <w:rPr>
          <w:lang w:val="en-GB"/>
        </w:rPr>
        <w:lastRenderedPageBreak/>
        <w:t>5.</w:t>
      </w:r>
      <w:r w:rsidR="009B7328">
        <w:rPr>
          <w:lang w:val="en-GB"/>
        </w:rPr>
        <w:t xml:space="preserve">2 </w:t>
      </w:r>
      <w:r w:rsidR="00F15839">
        <w:rPr>
          <w:lang w:val="en-GB"/>
        </w:rPr>
        <w:t>Emotional control</w:t>
      </w:r>
      <w:bookmarkEnd w:id="31"/>
    </w:p>
    <w:p w14:paraId="6E9D9B9D" w14:textId="1C1EA833" w:rsidR="005306B2" w:rsidRDefault="0043346D" w:rsidP="003217B1">
      <w:pPr>
        <w:jc w:val="both"/>
        <w:rPr>
          <w:lang w:val="en-GB"/>
        </w:rPr>
      </w:pPr>
      <w:r>
        <w:rPr>
          <w:lang w:val="en-GB"/>
        </w:rPr>
        <w:t xml:space="preserve">Emotional control, as a reminder, is the way an individual regulates their emotions in order to generate positive thoughts. </w:t>
      </w:r>
      <w:r w:rsidR="00A53D08" w:rsidRPr="00A53D08">
        <w:rPr>
          <w:lang w:val="en-GB"/>
        </w:rPr>
        <w:t>AA</w:t>
      </w:r>
      <w:r w:rsidR="00A53D08">
        <w:rPr>
          <w:lang w:val="en-GB"/>
        </w:rPr>
        <w:t xml:space="preserve">PTIs and RAPTCIs </w:t>
      </w:r>
      <w:r w:rsidR="00C429C5">
        <w:rPr>
          <w:lang w:val="en-GB"/>
        </w:rPr>
        <w:t>go through a lot of difficult training</w:t>
      </w:r>
      <w:r w:rsidR="00582972">
        <w:rPr>
          <w:lang w:val="en-GB"/>
        </w:rPr>
        <w:t xml:space="preserve"> and testing</w:t>
      </w:r>
      <w:r w:rsidR="00C429C5">
        <w:rPr>
          <w:lang w:val="en-GB"/>
        </w:rPr>
        <w:t xml:space="preserve"> such as </w:t>
      </w:r>
      <w:r w:rsidR="00423E90">
        <w:rPr>
          <w:lang w:val="en-GB"/>
        </w:rPr>
        <w:t>the SCR (</w:t>
      </w:r>
      <w:r w:rsidR="00582972">
        <w:rPr>
          <w:lang w:val="en-GB"/>
        </w:rPr>
        <w:t xml:space="preserve">Soldier Conditioning Review) and the RFTS (Role Fitness Test Soldier). It is important that when they </w:t>
      </w:r>
      <w:r w:rsidR="008531CF">
        <w:rPr>
          <w:lang w:val="en-GB"/>
        </w:rPr>
        <w:t xml:space="preserve">can’t get feedback, </w:t>
      </w:r>
      <w:r w:rsidR="000D39DF">
        <w:rPr>
          <w:lang w:val="en-GB"/>
        </w:rPr>
        <w:t xml:space="preserve">individuals </w:t>
      </w:r>
      <w:r w:rsidR="007F4A9E">
        <w:rPr>
          <w:lang w:val="en-GB"/>
        </w:rPr>
        <w:t xml:space="preserve">are able to control their emotions and keep positive thoughts. </w:t>
      </w:r>
      <w:r w:rsidR="0067587D">
        <w:rPr>
          <w:lang w:val="en-GB"/>
        </w:rPr>
        <w:t>Soldiers</w:t>
      </w:r>
      <w:r w:rsidR="007F4A9E">
        <w:rPr>
          <w:lang w:val="en-GB"/>
        </w:rPr>
        <w:t xml:space="preserve"> need to be able to </w:t>
      </w:r>
      <w:r w:rsidR="0067587D">
        <w:rPr>
          <w:lang w:val="en-GB"/>
        </w:rPr>
        <w:t>move on from</w:t>
      </w:r>
      <w:r w:rsidR="007F4A9E">
        <w:rPr>
          <w:lang w:val="en-GB"/>
        </w:rPr>
        <w:t xml:space="preserve"> negative </w:t>
      </w:r>
      <w:r w:rsidR="0067587D">
        <w:rPr>
          <w:lang w:val="en-GB"/>
        </w:rPr>
        <w:t xml:space="preserve">situations, </w:t>
      </w:r>
      <w:r w:rsidR="007F4A9E">
        <w:rPr>
          <w:lang w:val="en-GB"/>
        </w:rPr>
        <w:t>learn fr</w:t>
      </w:r>
      <w:r w:rsidR="00571125">
        <w:rPr>
          <w:lang w:val="en-GB"/>
        </w:rPr>
        <w:t>om their mistakes and continue their training</w:t>
      </w:r>
      <w:r w:rsidR="0067587D">
        <w:rPr>
          <w:lang w:val="en-GB"/>
        </w:rPr>
        <w:t xml:space="preserve"> by replacing negative thoughts with positive ones</w:t>
      </w:r>
      <w:r w:rsidR="004D2949">
        <w:rPr>
          <w:lang w:val="en-GB"/>
        </w:rPr>
        <w:t xml:space="preserve"> </w:t>
      </w:r>
      <w:r w:rsidR="004D2949">
        <w:rPr>
          <w:lang w:val="en-GB"/>
        </w:rPr>
        <w:fldChar w:fldCharType="begin"/>
      </w:r>
      <w:r w:rsidR="004D2949">
        <w:rPr>
          <w:lang w:val="en-GB"/>
        </w:rPr>
        <w:instrText xml:space="preserve"> ADDIN EN.CITE &lt;EndNote&gt;&lt;Cite&gt;&lt;Author&gt;Flavell&lt;/Author&gt;&lt;Year&gt;1979&lt;/Year&gt;&lt;IDText&gt;Meta-cognition and cognitive monitoring: a new area of cognitive-developmental inquiry&lt;/IDText&gt;&lt;DisplayText&gt;(Flavell, 1979)&lt;/DisplayText&gt;&lt;record&gt;&lt;titles&gt;&lt;title&gt;Meta-cognition and cognitive monitoring: a new area of cognitive-developmental inquiry&lt;/title&gt;&lt;secondary-title&gt;American psychologist&lt;/secondary-title&gt;&lt;/titles&gt;&lt;pages&gt;906-911&lt;/pages&gt;&lt;number&gt;10&lt;/number&gt;&lt;contributors&gt;&lt;authors&gt;&lt;author&gt;Flavell, John&lt;/author&gt;&lt;/authors&gt;&lt;/contributors&gt;&lt;added-date format="utc"&gt;1602583773&lt;/added-date&gt;&lt;ref-type name="Journal Article"&gt;17&lt;/ref-type&gt;&lt;dates&gt;&lt;year&gt;1979&lt;/year&gt;&lt;/dates&gt;&lt;rec-number&gt;154&lt;/rec-number&gt;&lt;last-updated-date format="utc"&gt;1602583856&lt;/last-updated-date&gt;&lt;volume&gt;34&lt;/volume&gt;&lt;/record&gt;&lt;/Cite&gt;&lt;/EndNote&gt;</w:instrText>
      </w:r>
      <w:r w:rsidR="004D2949">
        <w:rPr>
          <w:lang w:val="en-GB"/>
        </w:rPr>
        <w:fldChar w:fldCharType="separate"/>
      </w:r>
      <w:r w:rsidR="004D2949">
        <w:rPr>
          <w:noProof/>
          <w:lang w:val="en-GB"/>
        </w:rPr>
        <w:t>(Flavell, 1979)</w:t>
      </w:r>
      <w:r w:rsidR="004D2949">
        <w:rPr>
          <w:lang w:val="en-GB"/>
        </w:rPr>
        <w:fldChar w:fldCharType="end"/>
      </w:r>
      <w:r w:rsidR="00571125">
        <w:rPr>
          <w:lang w:val="en-GB"/>
        </w:rPr>
        <w:t xml:space="preserve">. </w:t>
      </w:r>
    </w:p>
    <w:p w14:paraId="0E5B67F9" w14:textId="531BC6D1" w:rsidR="00F939E1" w:rsidRDefault="00C96590" w:rsidP="003217B1">
      <w:pPr>
        <w:jc w:val="both"/>
        <w:rPr>
          <w:lang w:val="en-GB"/>
        </w:rPr>
      </w:pPr>
      <w:r>
        <w:rPr>
          <w:lang w:val="en-GB"/>
        </w:rPr>
        <w:t>Ellis’ rational emotive behaviour therapy</w:t>
      </w:r>
      <w:r w:rsidR="00966DB1">
        <w:rPr>
          <w:lang w:val="en-GB"/>
        </w:rPr>
        <w:t xml:space="preserve"> is the proposition that an individual’s cognition is critical to appraising an event and determining their subsequent adaptation </w:t>
      </w:r>
      <w:r w:rsidR="00966DB1">
        <w:rPr>
          <w:lang w:val="en-GB"/>
        </w:rPr>
        <w:fldChar w:fldCharType="begin"/>
      </w:r>
      <w:r w:rsidR="00966DB1">
        <w:rPr>
          <w:lang w:val="en-GB"/>
        </w:rPr>
        <w:instrText xml:space="preserve"> ADDIN EN.CITE &lt;EndNote&gt;&lt;Cite&gt;&lt;Author&gt;Ellis&lt;/Author&gt;&lt;Year&gt;1997&lt;/Year&gt;&lt;IDText&gt;The practice of rational-emotive behavior therapy (REBT).&lt;/IDText&gt;&lt;DisplayText&gt;(Ellis &amp;amp; Dryden, 1997)&lt;/DisplayText&gt;&lt;record&gt;&lt;titles&gt;&lt;title&gt;The practice of rational-emotive behavior therapy (REBT).&lt;/title&gt;&lt;/titles&gt;&lt;contributors&gt;&lt;authors&gt;&lt;author&gt;Ellis, A&lt;/author&gt;&lt;author&gt;Dryden, W&lt;/author&gt;&lt;/authors&gt;&lt;/contributors&gt;&lt;added-date format="utc"&gt;1605198195&lt;/added-date&gt;&lt;pub-location&gt;New York, NY&lt;/pub-location&gt;&lt;ref-type name="Book"&gt;6&lt;/ref-type&gt;&lt;dates&gt;&lt;year&gt;1997&lt;/year&gt;&lt;/dates&gt;&lt;rec-number&gt;242&lt;/rec-number&gt;&lt;publisher&gt;Springer publishing company&lt;/publisher&gt;&lt;last-updated-date format="utc"&gt;1605198350&lt;/last-updated-date&gt;&lt;/record&gt;&lt;/Cite&gt;&lt;/EndNote&gt;</w:instrText>
      </w:r>
      <w:r w:rsidR="00966DB1">
        <w:rPr>
          <w:lang w:val="en-GB"/>
        </w:rPr>
        <w:fldChar w:fldCharType="separate"/>
      </w:r>
      <w:r w:rsidR="00966DB1">
        <w:rPr>
          <w:noProof/>
          <w:lang w:val="en-GB"/>
        </w:rPr>
        <w:t>(Ellis &amp; Dryden, 1997)</w:t>
      </w:r>
      <w:r w:rsidR="00966DB1">
        <w:rPr>
          <w:lang w:val="en-GB"/>
        </w:rPr>
        <w:fldChar w:fldCharType="end"/>
      </w:r>
      <w:r w:rsidR="00966DB1">
        <w:rPr>
          <w:lang w:val="en-GB"/>
        </w:rPr>
        <w:t>. Negative emotions stem mainly from one’s cognitions</w:t>
      </w:r>
      <w:r w:rsidR="00B70ED5">
        <w:rPr>
          <w:lang w:val="en-GB"/>
        </w:rPr>
        <w:t>, it depends on an individual’s interpretation of the event</w:t>
      </w:r>
      <w:r w:rsidR="00743510">
        <w:rPr>
          <w:lang w:val="en-GB"/>
        </w:rPr>
        <w:t>.</w:t>
      </w:r>
      <w:r w:rsidR="00B70ED5">
        <w:rPr>
          <w:lang w:val="en-GB"/>
        </w:rPr>
        <w:t xml:space="preserve"> </w:t>
      </w:r>
      <w:r w:rsidR="00743510">
        <w:rPr>
          <w:lang w:val="en-GB"/>
        </w:rPr>
        <w:t>An irrational belief is when an individual appraises an</w:t>
      </w:r>
      <w:r w:rsidR="00B70ED5">
        <w:rPr>
          <w:lang w:val="en-GB"/>
        </w:rPr>
        <w:t xml:space="preserve"> event </w:t>
      </w:r>
      <w:r w:rsidR="00743510">
        <w:rPr>
          <w:lang w:val="en-GB"/>
        </w:rPr>
        <w:t>in a negative and wrong way.</w:t>
      </w:r>
      <w:r w:rsidR="00B70ED5">
        <w:rPr>
          <w:lang w:val="en-GB"/>
        </w:rPr>
        <w:t xml:space="preserve"> </w:t>
      </w:r>
      <w:r w:rsidR="00743510">
        <w:rPr>
          <w:lang w:val="en-GB"/>
        </w:rPr>
        <w:t>The REBT allows individuals to identify these faulty beliefs</w:t>
      </w:r>
      <w:r w:rsidR="004F11E7">
        <w:rPr>
          <w:lang w:val="en-GB"/>
        </w:rPr>
        <w:t xml:space="preserve"> </w:t>
      </w:r>
      <w:r w:rsidR="00ED0A6A">
        <w:rPr>
          <w:lang w:val="en-GB"/>
        </w:rPr>
        <w:t xml:space="preserve">(e.g., always wanting to be loved) and refute them </w:t>
      </w:r>
      <w:r w:rsidR="004F11E7">
        <w:rPr>
          <w:lang w:val="en-GB"/>
        </w:rPr>
        <w:fldChar w:fldCharType="begin"/>
      </w:r>
      <w:r w:rsidR="004F11E7">
        <w:rPr>
          <w:lang w:val="en-GB"/>
        </w:rPr>
        <w:instrText xml:space="preserve"> ADDIN EN.CITE &lt;EndNote&gt;&lt;Cite&gt;&lt;Author&gt;Turner&lt;/Author&gt;&lt;Year&gt;2016&lt;/Year&gt;&lt;IDText&gt;Rational Emotive Behavior Therapy (REBT), irrational and rational beliefs, and the mental health of athletes&lt;/IDText&gt;&lt;DisplayText&gt;(Turner, 2016)&lt;/DisplayText&gt;&lt;record&gt;&lt;titles&gt;&lt;title&gt;Rational Emotive Behavior Therapy (REBT), irrational and rational beliefs, and the mental health of athletes&lt;/title&gt;&lt;secondary-title&gt;Frontiers in psychology&lt;/secondary-title&gt;&lt;/titles&gt;&lt;pages&gt;1-16&lt;/pages&gt;&lt;contributors&gt;&lt;authors&gt;&lt;author&gt;Turner, Martin J&lt;/author&gt;&lt;/authors&gt;&lt;/contributors&gt;&lt;added-date format="utc"&gt;1605197858&lt;/added-date&gt;&lt;ref-type name="Journal Article"&gt;17&lt;/ref-type&gt;&lt;dates&gt;&lt;year&gt;2016&lt;/year&gt;&lt;/dates&gt;&lt;rec-number&gt;241&lt;/rec-number&gt;&lt;last-updated-date format="utc"&gt;1605198163&lt;/last-updated-date&gt;&lt;volume&gt;7&lt;/volume&gt;&lt;num-vols&gt;1423&lt;/num-vols&gt;&lt;/record&gt;&lt;/Cite&gt;&lt;/EndNote&gt;</w:instrText>
      </w:r>
      <w:r w:rsidR="004F11E7">
        <w:rPr>
          <w:lang w:val="en-GB"/>
        </w:rPr>
        <w:fldChar w:fldCharType="separate"/>
      </w:r>
      <w:r w:rsidR="004F11E7">
        <w:rPr>
          <w:noProof/>
          <w:lang w:val="en-GB"/>
        </w:rPr>
        <w:t>(Turner, 2016)</w:t>
      </w:r>
      <w:r w:rsidR="004F11E7">
        <w:rPr>
          <w:lang w:val="en-GB"/>
        </w:rPr>
        <w:fldChar w:fldCharType="end"/>
      </w:r>
      <w:r w:rsidR="004F11E7">
        <w:rPr>
          <w:lang w:val="en-GB"/>
        </w:rPr>
        <w:t>.</w:t>
      </w:r>
    </w:p>
    <w:p w14:paraId="7D818353" w14:textId="2C39FCE3" w:rsidR="003801B5" w:rsidRPr="00A53D08" w:rsidRDefault="00BB1443" w:rsidP="003217B1">
      <w:pPr>
        <w:jc w:val="both"/>
        <w:rPr>
          <w:lang w:val="en-GB"/>
        </w:rPr>
      </w:pPr>
      <w:r>
        <w:rPr>
          <w:lang w:val="en-GB"/>
        </w:rPr>
        <w:t xml:space="preserve">However, too much emotional control is detrimental to performance, mental resilience and wellbeing. Soldiers </w:t>
      </w:r>
      <w:r w:rsidR="0067587D">
        <w:rPr>
          <w:lang w:val="en-GB"/>
        </w:rPr>
        <w:t>will</w:t>
      </w:r>
      <w:r>
        <w:rPr>
          <w:lang w:val="en-GB"/>
        </w:rPr>
        <w:t xml:space="preserve"> need to be able to express themselves and their feelings in certain situations.</w:t>
      </w:r>
    </w:p>
    <w:p w14:paraId="3A7DC494" w14:textId="1A9B8460" w:rsidR="00F15839" w:rsidRDefault="00473E8E" w:rsidP="003217B1">
      <w:pPr>
        <w:pStyle w:val="Heading2"/>
        <w:jc w:val="both"/>
        <w:rPr>
          <w:lang w:val="en-GB"/>
        </w:rPr>
      </w:pPr>
      <w:bookmarkStart w:id="32" w:name="_Toc56003264"/>
      <w:r>
        <w:rPr>
          <w:lang w:val="en-GB"/>
        </w:rPr>
        <w:t>5.</w:t>
      </w:r>
      <w:r w:rsidR="009B7328">
        <w:rPr>
          <w:lang w:val="en-GB"/>
        </w:rPr>
        <w:t xml:space="preserve">3 </w:t>
      </w:r>
      <w:r w:rsidR="00F15839">
        <w:rPr>
          <w:lang w:val="en-GB"/>
        </w:rPr>
        <w:t>Mindset control</w:t>
      </w:r>
      <w:bookmarkEnd w:id="32"/>
    </w:p>
    <w:p w14:paraId="6B915354" w14:textId="46BF1300" w:rsidR="00614B7D" w:rsidRDefault="00471D6F" w:rsidP="003217B1">
      <w:pPr>
        <w:jc w:val="both"/>
        <w:rPr>
          <w:lang w:val="en-GB"/>
        </w:rPr>
      </w:pPr>
      <w:r>
        <w:rPr>
          <w:lang w:val="en-GB"/>
        </w:rPr>
        <w:t xml:space="preserve">Mindset control in </w:t>
      </w:r>
      <w:r w:rsidR="00B4338C">
        <w:rPr>
          <w:lang w:val="en-GB"/>
        </w:rPr>
        <w:t xml:space="preserve">a PTI context is </w:t>
      </w:r>
      <w:r w:rsidR="00EB3859">
        <w:rPr>
          <w:lang w:val="en-GB"/>
        </w:rPr>
        <w:t>the ability to focus solely on one task</w:t>
      </w:r>
      <w:r w:rsidR="0067587D">
        <w:rPr>
          <w:lang w:val="en-GB"/>
        </w:rPr>
        <w:t xml:space="preserve"> It is also</w:t>
      </w:r>
      <w:r w:rsidR="0099126C">
        <w:rPr>
          <w:lang w:val="en-GB"/>
        </w:rPr>
        <w:t xml:space="preserve"> the ability to</w:t>
      </w:r>
      <w:r w:rsidR="00EB3859">
        <w:rPr>
          <w:lang w:val="en-GB"/>
        </w:rPr>
        <w:t xml:space="preserve"> see adversity as a challenge </w:t>
      </w:r>
      <w:r w:rsidR="0067587D">
        <w:rPr>
          <w:lang w:val="en-GB"/>
        </w:rPr>
        <w:t>and not</w:t>
      </w:r>
      <w:r w:rsidR="00EB3859">
        <w:rPr>
          <w:lang w:val="en-GB"/>
        </w:rPr>
        <w:t xml:space="preserve"> a threat</w:t>
      </w:r>
      <w:r w:rsidR="0099126C">
        <w:rPr>
          <w:lang w:val="en-GB"/>
        </w:rPr>
        <w:t xml:space="preserve"> </w:t>
      </w:r>
      <w:r w:rsidR="0099126C">
        <w:rPr>
          <w:lang w:val="en-GB"/>
        </w:rPr>
        <w:fldChar w:fldCharType="begin"/>
      </w:r>
      <w:r w:rsidR="0099126C">
        <w:rPr>
          <w:lang w:val="en-GB"/>
        </w:rPr>
        <w:instrText xml:space="preserve"> ADDIN EN.CITE &lt;EndNote&gt;&lt;Cite&gt;&lt;Author&gt;Fletcher&lt;/Author&gt;&lt;Year&gt;2016&lt;/Year&gt;&lt;IDText&gt;Mental fortitude training: An evidence-based approach to developing psychological resilience for sustained success&lt;/IDText&gt;&lt;DisplayText&gt;(Fletcher &amp;amp; Sarkar, 2016)&lt;/DisplayText&gt;&lt;record&gt;&lt;dates&gt;&lt;pub-dates&gt;&lt;date&gt;2016&lt;/date&gt;&lt;/pub-dates&gt;&lt;year&gt;2016&lt;/year&gt;&lt;/dates&gt;&lt;urls&gt;&lt;related-urls&gt;&lt;/related-urls&gt;&lt;/urls&gt;&lt;isbn&gt;2152-0704&lt;/isbn&gt;&lt;titles&gt;&lt;title&gt;Mental fortitude training: An evidence-based approach to developing psychological resilience for sustained success&lt;/title&gt;&lt;secondary-title&gt;Journal of Sport Psychology in Action&lt;/secondary-title&gt;&lt;/titles&gt;&lt;pages&gt;135-157&lt;/pages&gt;&lt;number&gt;3&lt;/number&gt;&lt;contributors&gt;&lt;authors&gt;&lt;author&gt;Fletcher, David&lt;/author&gt;&lt;author&gt;Sarkar, Mustafa&lt;/author&gt;&lt;/authors&gt;&lt;/contributors&gt;&lt;added-date format="utc"&gt;1601976868&lt;/added-date&gt;&lt;ref-type name="Journal Article"&gt;17&lt;/ref-type&gt;&lt;rec-number&gt;143&lt;/rec-number&gt;&lt;last-updated-date format="utc"&gt;1602513649&lt;/last-updated-date&gt;&lt;accession-num&gt;WOS:000411377500002&lt;/accession-num&gt;&lt;electronic-resource-num&gt;10.1080/21520704.2016.1255496&lt;/electronic-resource-num&gt;&lt;volume&gt;7&lt;/volume&gt;&lt;/record&gt;&lt;/Cite&gt;&lt;/EndNote&gt;</w:instrText>
      </w:r>
      <w:r w:rsidR="0099126C">
        <w:rPr>
          <w:lang w:val="en-GB"/>
        </w:rPr>
        <w:fldChar w:fldCharType="separate"/>
      </w:r>
      <w:r w:rsidR="0099126C">
        <w:rPr>
          <w:noProof/>
          <w:lang w:val="en-GB"/>
        </w:rPr>
        <w:t>(Fletcher &amp; Sarkar, 2016)</w:t>
      </w:r>
      <w:r w:rsidR="0099126C">
        <w:rPr>
          <w:lang w:val="en-GB"/>
        </w:rPr>
        <w:fldChar w:fldCharType="end"/>
      </w:r>
      <w:r w:rsidR="0099126C">
        <w:rPr>
          <w:lang w:val="en-GB"/>
        </w:rPr>
        <w:t xml:space="preserve">. </w:t>
      </w:r>
      <w:r w:rsidR="007F2848">
        <w:rPr>
          <w:lang w:val="en-GB"/>
        </w:rPr>
        <w:t xml:space="preserve">The appraisals of the </w:t>
      </w:r>
      <w:r w:rsidR="001F3552">
        <w:rPr>
          <w:lang w:val="en-GB"/>
        </w:rPr>
        <w:t xml:space="preserve">AAPTIs and RAPTCIs during training </w:t>
      </w:r>
      <w:r w:rsidR="00D1728A">
        <w:rPr>
          <w:lang w:val="en-GB"/>
        </w:rPr>
        <w:t>and</w:t>
      </w:r>
      <w:r w:rsidR="001F3552">
        <w:rPr>
          <w:lang w:val="en-GB"/>
        </w:rPr>
        <w:t xml:space="preserve"> teaching will be the difference between failure and success</w:t>
      </w:r>
      <w:r w:rsidR="006E4AB4">
        <w:rPr>
          <w:lang w:val="en-GB"/>
        </w:rPr>
        <w:t xml:space="preserve"> </w:t>
      </w:r>
      <w:r w:rsidR="00D1728A">
        <w:rPr>
          <w:lang w:val="en-GB"/>
        </w:rPr>
        <w:t>of their interventions</w:t>
      </w:r>
      <w:r w:rsidR="001F3552">
        <w:rPr>
          <w:lang w:val="en-GB"/>
        </w:rPr>
        <w:t xml:space="preserve"> </w:t>
      </w:r>
      <w:r w:rsidR="006E4AB4">
        <w:rPr>
          <w:lang w:val="en-GB"/>
        </w:rPr>
        <w:t>(</w:t>
      </w:r>
      <w:r w:rsidR="001F3552">
        <w:rPr>
          <w:lang w:val="en-GB"/>
        </w:rPr>
        <w:fldChar w:fldCharType="begin"/>
      </w:r>
      <w:r w:rsidR="006028BD">
        <w:rPr>
          <w:lang w:val="en-GB"/>
        </w:rPr>
        <w:instrText xml:space="preserve"> ADDIN EN.CITE &lt;EndNote&gt;&lt;Cite&gt;&lt;Author&gt;Fletcher&lt;/Author&gt;&lt;Year&gt;2012&lt;/Year&gt;&lt;IDText&gt;A grounded theory of psychological resilience in Olympic champions&lt;/IDText&gt;&lt;DisplayText&gt;(Fletcher &amp;amp; Sarkar, 2012)&lt;/DisplayText&gt;&lt;record&gt;&lt;titles&gt;&lt;title&gt;A grounded theory of psychological resilience in Olympic champions&lt;/title&gt;&lt;secondary-title&gt;Psychology of Sport and Exercise&lt;/secondary-title&gt;&lt;/titles&gt;&lt;pages&gt;669-678&lt;/pages&gt;&lt;contributors&gt;&lt;authors&gt;&lt;author&gt;Fletcher, David&lt;/author&gt;&lt;author&gt;Sarkar, Mustafa&lt;/author&gt;&lt;/authors&gt;&lt;/contributors&gt;&lt;added-date format="utc"&gt;1602581422&lt;/added-date&gt;&lt;ref-type name="Journal Article"&gt;17&lt;/ref-type&gt;&lt;dates&gt;&lt;year&gt;2012&lt;/year&gt;&lt;/dates&gt;&lt;rec-number&gt;153&lt;/rec-number&gt;&lt;last-updated-date format="utc"&gt;1602581614&lt;/last-updated-date&gt;&lt;volume&gt;13&lt;/volume&gt;&lt;/record&gt;&lt;/Cite&gt;&lt;/EndNote&gt;</w:instrText>
      </w:r>
      <w:r w:rsidR="001F3552">
        <w:rPr>
          <w:lang w:val="en-GB"/>
        </w:rPr>
        <w:fldChar w:fldCharType="separate"/>
      </w:r>
      <w:r w:rsidR="006028BD">
        <w:rPr>
          <w:noProof/>
          <w:lang w:val="en-GB"/>
        </w:rPr>
        <w:t>(Fletcher &amp; Sarkar, 2012)</w:t>
      </w:r>
      <w:r w:rsidR="001F3552">
        <w:rPr>
          <w:lang w:val="en-GB"/>
        </w:rPr>
        <w:fldChar w:fldCharType="end"/>
      </w:r>
      <w:r w:rsidR="001F3552">
        <w:rPr>
          <w:lang w:val="en-GB"/>
        </w:rPr>
        <w:t xml:space="preserve">. </w:t>
      </w:r>
      <w:r w:rsidR="006419A3">
        <w:rPr>
          <w:lang w:val="en-GB"/>
        </w:rPr>
        <w:t xml:space="preserve">These instructors also need to be able to focus </w:t>
      </w:r>
      <w:r w:rsidR="007F05CC">
        <w:rPr>
          <w:lang w:val="en-GB"/>
        </w:rPr>
        <w:t>a hundred percent</w:t>
      </w:r>
      <w:r w:rsidR="006419A3">
        <w:rPr>
          <w:lang w:val="en-GB"/>
        </w:rPr>
        <w:t xml:space="preserve"> </w:t>
      </w:r>
      <w:r w:rsidR="0089138C">
        <w:rPr>
          <w:lang w:val="en-GB"/>
        </w:rPr>
        <w:t xml:space="preserve">of their attention into the task in front of them. </w:t>
      </w:r>
      <w:r w:rsidR="00E313DC">
        <w:rPr>
          <w:lang w:val="en-GB"/>
        </w:rPr>
        <w:t>It is important for these instructors to be able to focus</w:t>
      </w:r>
      <w:r w:rsidR="00A75002">
        <w:rPr>
          <w:lang w:val="en-GB"/>
        </w:rPr>
        <w:t xml:space="preserve"> when they are on the assault course for example</w:t>
      </w:r>
      <w:r w:rsidR="00057603">
        <w:rPr>
          <w:lang w:val="en-GB"/>
        </w:rPr>
        <w:t xml:space="preserve">, when they </w:t>
      </w:r>
      <w:r w:rsidR="00A75002">
        <w:rPr>
          <w:lang w:val="en-GB"/>
        </w:rPr>
        <w:t>need to b</w:t>
      </w:r>
      <w:r w:rsidR="00464F9E">
        <w:rPr>
          <w:lang w:val="en-GB"/>
        </w:rPr>
        <w:t>e</w:t>
      </w:r>
      <w:r w:rsidR="00A75002">
        <w:rPr>
          <w:lang w:val="en-GB"/>
        </w:rPr>
        <w:t xml:space="preserve"> th</w:t>
      </w:r>
      <w:r w:rsidR="00464F9E">
        <w:rPr>
          <w:lang w:val="en-GB"/>
        </w:rPr>
        <w:t>i</w:t>
      </w:r>
      <w:r w:rsidR="00A75002">
        <w:rPr>
          <w:lang w:val="en-GB"/>
        </w:rPr>
        <w:t xml:space="preserve">nking solely about the obstacle they are on and not on the one </w:t>
      </w:r>
      <w:r w:rsidR="00464F9E">
        <w:rPr>
          <w:lang w:val="en-GB"/>
        </w:rPr>
        <w:t xml:space="preserve">coming up. </w:t>
      </w:r>
      <w:r w:rsidR="00057603">
        <w:rPr>
          <w:lang w:val="en-GB"/>
        </w:rPr>
        <w:t xml:space="preserve">The ability to not get distracted by the noise and people around </w:t>
      </w:r>
      <w:r w:rsidR="007609D5">
        <w:rPr>
          <w:lang w:val="en-GB"/>
        </w:rPr>
        <w:t>them</w:t>
      </w:r>
      <w:r w:rsidR="00057603">
        <w:rPr>
          <w:lang w:val="en-GB"/>
        </w:rPr>
        <w:t xml:space="preserve"> is </w:t>
      </w:r>
      <w:r w:rsidR="000E31E5">
        <w:rPr>
          <w:lang w:val="en-GB"/>
        </w:rPr>
        <w:t xml:space="preserve">a skill that </w:t>
      </w:r>
      <w:r w:rsidR="00B3014D">
        <w:rPr>
          <w:lang w:val="en-GB"/>
        </w:rPr>
        <w:t>is essential</w:t>
      </w:r>
      <w:r w:rsidR="007609D5">
        <w:rPr>
          <w:lang w:val="en-GB"/>
        </w:rPr>
        <w:t xml:space="preserve"> </w:t>
      </w:r>
      <w:r w:rsidR="007609D5">
        <w:rPr>
          <w:lang w:val="en-GB"/>
        </w:rPr>
        <w:fldChar w:fldCharType="begin"/>
      </w:r>
      <w:r w:rsidR="007609D5">
        <w:rPr>
          <w:lang w:val="en-GB"/>
        </w:rPr>
        <w:instrText xml:space="preserve"> ADDIN EN.CITE &lt;EndNote&gt;&lt;Cite&gt;&lt;Author&gt;Longshore&lt;/Author&gt;&lt;Year&gt;2015&lt;/Year&gt;&lt;IDText&gt;Mindfulness Training for Coaches: A Mixed-Method Exploratory Study&lt;/IDText&gt;&lt;DisplayText&gt;(Longshore &amp;amp; Sachs, 2015)&lt;/DisplayText&gt;&lt;record&gt;&lt;dates&gt;&lt;pub-dates&gt;&lt;date&gt;Jun&lt;/date&gt;&lt;/pub-dates&gt;&lt;year&gt;2015&lt;/year&gt;&lt;/dates&gt;&lt;keywords&gt;&lt;keyword&gt;mindfulness&lt;/keyword&gt;&lt;keyword&gt;sport&lt;/keyword&gt;&lt;keyword&gt;coaches&lt;/keyword&gt;&lt;keyword&gt;anxiety&lt;/keyword&gt;&lt;keyword&gt;stress&lt;/keyword&gt;&lt;keyword&gt;professional development&lt;/keyword&gt;&lt;keyword&gt;stress-reduction&lt;/keyword&gt;&lt;keyword&gt;sport&lt;/keyword&gt;&lt;keyword&gt;interventions&lt;/keyword&gt;&lt;keyword&gt;validation&lt;/keyword&gt;&lt;keyword&gt;acceptance&lt;/keyword&gt;&lt;keyword&gt;&lt;/keyword&gt;&lt;keyword&gt;satisfaction&lt;/keyword&gt;&lt;keyword&gt;metaanalysis&lt;/keyword&gt;&lt;keyword&gt;benefits&lt;/keyword&gt;&lt;keyword&gt;burnout&lt;/keyword&gt;&lt;keyword&gt;context&lt;/keyword&gt;&lt;keyword&gt;Psychology&lt;/keyword&gt;&lt;/keywords&gt;&lt;urls&gt;&lt;related-urls&gt;&lt;url&gt;&amp;lt;Go to ISI&amp;gt;://WOS:000365866200002&lt;/url&gt;&lt;/related-urls&gt;&lt;/urls&gt;&lt;isbn&gt;1932-9261&lt;/isbn&gt;&lt;work-type&gt;Article&lt;/work-type&gt;&lt;titles&gt;&lt;title&gt;Mindfulness Training for Coaches: A Mixed-Method Exploratory Study&lt;/title&gt;&lt;secondary-title&gt;Journal of Clinical Sport Psychology&lt;/secondary-title&gt;&lt;alt-title&gt;J. Clin. Sport Psychol.&lt;/alt-title&gt;&lt;/titles&gt;&lt;pages&gt;116-137&lt;/pages&gt;&lt;number&gt;2&lt;/number&gt;&lt;contributors&gt;&lt;authors&gt;&lt;author&gt;Longshore, K.&lt;/author&gt;&lt;author&gt;Sachs, M.&lt;/author&gt;&lt;/authors&gt;&lt;/contributors&gt;&lt;language&gt;English&lt;/language&gt;&lt;added-date format="utc"&gt;1588781638&lt;/added-date&gt;&lt;ref-type name="Journal Article"&gt;17&lt;/ref-type&gt;&lt;auth-address&gt;[Longshore, Kathryn&amp;#xD;Sachs, Michael] Temple Univ, Dept Kinesiol, Philadelphia, PA 19122 USA.&amp;#xD;Longshore, K (reprint author), Temple Univ, Dept Kinesiol, Philadelphia, PA 19122 USA.&amp;#xD;katlongshore@temple.edu&lt;/auth-address&gt;&lt;rec-number&gt;135&lt;/rec-number&gt;&lt;last-updated-date format="utc"&gt;1600275643&lt;/last-updated-date&gt;&lt;accession-num&gt;WOS:000365866200002&lt;/accession-num&gt;&lt;electronic-resource-num&gt;10.1123/jcsp.2014-0038&lt;/electronic-resource-num&gt;&lt;volume&gt;9&lt;/volume&gt;&lt;/record&gt;&lt;/Cite&gt;&lt;/EndNote&gt;</w:instrText>
      </w:r>
      <w:r w:rsidR="007609D5">
        <w:rPr>
          <w:lang w:val="en-GB"/>
        </w:rPr>
        <w:fldChar w:fldCharType="separate"/>
      </w:r>
      <w:r w:rsidR="007609D5">
        <w:rPr>
          <w:noProof/>
          <w:lang w:val="en-GB"/>
        </w:rPr>
        <w:t>(Longshore &amp; Sachs, 2015)</w:t>
      </w:r>
      <w:r w:rsidR="007609D5">
        <w:rPr>
          <w:lang w:val="en-GB"/>
        </w:rPr>
        <w:fldChar w:fldCharType="end"/>
      </w:r>
      <w:r w:rsidR="00B3014D">
        <w:rPr>
          <w:lang w:val="en-GB"/>
        </w:rPr>
        <w:t>.</w:t>
      </w:r>
      <w:r w:rsidR="00FB219F">
        <w:rPr>
          <w:lang w:val="en-GB"/>
        </w:rPr>
        <w:t xml:space="preserve"> However, being too focused will be detrimental in some contexts as soldiers still need to be aware of their surroundings when in combat. </w:t>
      </w:r>
    </w:p>
    <w:p w14:paraId="7D6E918C" w14:textId="77CC7F40" w:rsidR="00274FAC" w:rsidRDefault="00274FAC" w:rsidP="003217B1">
      <w:pPr>
        <w:jc w:val="both"/>
        <w:rPr>
          <w:lang w:val="en-GB"/>
        </w:rPr>
      </w:pPr>
      <w:r>
        <w:rPr>
          <w:lang w:val="en-GB"/>
        </w:rPr>
        <w:t>Mindset control also involves getting out of their “comfort zones” and into a learning and growing zone</w:t>
      </w:r>
      <w:r w:rsidR="00BB09A9">
        <w:rPr>
          <w:lang w:val="en-GB"/>
        </w:rPr>
        <w:t xml:space="preserve"> (see figure</w:t>
      </w:r>
      <w:r w:rsidR="007F05CC">
        <w:rPr>
          <w:lang w:val="en-GB"/>
        </w:rPr>
        <w:t xml:space="preserve"> 7</w:t>
      </w:r>
      <w:r w:rsidR="00BB09A9">
        <w:rPr>
          <w:lang w:val="en-GB"/>
        </w:rPr>
        <w:t>)</w:t>
      </w:r>
      <w:r>
        <w:rPr>
          <w:lang w:val="en-GB"/>
        </w:rPr>
        <w:t xml:space="preserve">. It is complicated for </w:t>
      </w:r>
      <w:r w:rsidR="00EE5349">
        <w:rPr>
          <w:lang w:val="en-GB"/>
        </w:rPr>
        <w:t xml:space="preserve">individuals </w:t>
      </w:r>
      <w:r>
        <w:rPr>
          <w:lang w:val="en-GB"/>
        </w:rPr>
        <w:t xml:space="preserve">to </w:t>
      </w:r>
      <w:r w:rsidR="00DF2E5C">
        <w:rPr>
          <w:lang w:val="en-GB"/>
        </w:rPr>
        <w:t xml:space="preserve">put themselves into a “fear zone”, </w:t>
      </w:r>
      <w:r w:rsidR="00CC0BB5">
        <w:rPr>
          <w:lang w:val="en-GB"/>
        </w:rPr>
        <w:t>because</w:t>
      </w:r>
      <w:r w:rsidR="00DF2E5C">
        <w:rPr>
          <w:lang w:val="en-GB"/>
        </w:rPr>
        <w:t xml:space="preserve"> the reward of attaining their goal seems lesser than the possible </w:t>
      </w:r>
      <w:r w:rsidR="00533E39">
        <w:rPr>
          <w:lang w:val="en-GB"/>
        </w:rPr>
        <w:t>consequences</w:t>
      </w:r>
      <w:r w:rsidR="00556B8A">
        <w:rPr>
          <w:lang w:val="en-GB"/>
        </w:rPr>
        <w:t xml:space="preserve"> </w:t>
      </w:r>
      <w:r w:rsidR="00556B8A">
        <w:rPr>
          <w:lang w:val="en-GB"/>
        </w:rPr>
        <w:fldChar w:fldCharType="begin"/>
      </w:r>
      <w:r w:rsidR="00556B8A">
        <w:rPr>
          <w:lang w:val="en-GB"/>
        </w:rPr>
        <w:instrText xml:space="preserve"> ADDIN EN.CITE &lt;EndNote&gt;&lt;Cite&gt;&lt;Author&gt;Prazeres&lt;/Author&gt;&lt;Year&gt;2017&lt;/Year&gt;&lt;IDText&gt;Challenging the comfort zone: self-discovery, everyday practices and international student mobility to the global south&lt;/IDText&gt;&lt;DisplayText&gt;(Prazeres, 2017; White, 2009)&lt;/DisplayText&gt;&lt;record&gt;&lt;titles&gt;&lt;title&gt;Challenging the comfort zone: self-discovery, everyday practices and international student mobility to the global south&lt;/title&gt;&lt;secondary-title&gt;Mobilities&lt;/secondary-title&gt;&lt;/titles&gt;&lt;pages&gt;908-923&lt;/pages&gt;&lt;number&gt;6&lt;/number&gt;&lt;contributors&gt;&lt;authors&gt;&lt;author&gt;Prazeres, Laura&lt;/author&gt;&lt;/authors&gt;&lt;/contributors&gt;&lt;added-date format="utc"&gt;1603966469&lt;/added-date&gt;&lt;ref-type name="Journal Article"&gt;17&lt;/ref-type&gt;&lt;dates&gt;&lt;year&gt;2017&lt;/year&gt;&lt;/dates&gt;&lt;rec-number&gt;175&lt;/rec-number&gt;&lt;last-updated-date format="utc"&gt;1603966780&lt;/last-updated-date&gt;&lt;volume&gt;12&lt;/volume&gt;&lt;/record&gt;&lt;/Cite&gt;&lt;Cite&gt;&lt;Author&gt;White&lt;/Author&gt;&lt;Year&gt;2009&lt;/Year&gt;&lt;IDText&gt;From comfort zone to performance management&lt;/IDText&gt;&lt;record&gt;&lt;titles&gt;&lt;title&gt;From comfort zone to performance management&lt;/title&gt;&lt;/titles&gt;&lt;pages&gt;20&lt;/pages&gt;&lt;contributors&gt;&lt;authors&gt;&lt;author&gt;White, Alasdair&lt;/author&gt;&lt;/authors&gt;&lt;/contributors&gt;&lt;added-date format="utc"&gt;1603964338&lt;/added-date&gt;&lt;pub-location&gt;Belgium&lt;/pub-location&gt;&lt;ref-type name="Journal Article"&gt;17&lt;/ref-type&gt;&lt;dates&gt;&lt;year&gt;2009&lt;/year&gt;&lt;/dates&gt;&lt;rec-number&gt;172&lt;/rec-number&gt;&lt;publisher&gt;White &amp;amp; MacLean Publishing&lt;/publisher&gt;&lt;last-updated-date format="utc"&gt;1603966165&lt;/last-updated-date&gt;&lt;/record&gt;&lt;/Cite&gt;&lt;/EndNote&gt;</w:instrText>
      </w:r>
      <w:r w:rsidR="00556B8A">
        <w:rPr>
          <w:lang w:val="en-GB"/>
        </w:rPr>
        <w:fldChar w:fldCharType="separate"/>
      </w:r>
      <w:r w:rsidR="00556B8A">
        <w:rPr>
          <w:noProof/>
          <w:lang w:val="en-GB"/>
        </w:rPr>
        <w:t>(Prazeres, 2017; White, 2009)</w:t>
      </w:r>
      <w:r w:rsidR="00556B8A">
        <w:rPr>
          <w:lang w:val="en-GB"/>
        </w:rPr>
        <w:fldChar w:fldCharType="end"/>
      </w:r>
      <w:r w:rsidR="00C46198">
        <w:rPr>
          <w:lang w:val="en-GB"/>
        </w:rPr>
        <w:t xml:space="preserve">. Fear is a response to a </w:t>
      </w:r>
      <w:r w:rsidR="00DC6834">
        <w:rPr>
          <w:lang w:val="en-GB"/>
        </w:rPr>
        <w:t>threat;</w:t>
      </w:r>
      <w:r w:rsidR="00C46198">
        <w:rPr>
          <w:lang w:val="en-GB"/>
        </w:rPr>
        <w:t xml:space="preserve"> it typically results in a </w:t>
      </w:r>
      <w:r w:rsidR="00902F0C">
        <w:rPr>
          <w:lang w:val="en-GB"/>
        </w:rPr>
        <w:t>flight or freeze response</w:t>
      </w:r>
      <w:r w:rsidR="00556B8A">
        <w:rPr>
          <w:lang w:val="en-GB"/>
        </w:rPr>
        <w:t xml:space="preserve"> </w:t>
      </w:r>
      <w:r w:rsidR="00556B8A">
        <w:rPr>
          <w:lang w:val="en-GB"/>
        </w:rPr>
        <w:fldChar w:fldCharType="begin"/>
      </w:r>
      <w:r w:rsidR="00556B8A">
        <w:rPr>
          <w:lang w:val="en-GB"/>
        </w:rPr>
        <w:instrText xml:space="preserve"> ADDIN EN.CITE &lt;EndNote&gt;&lt;Cite&gt;&lt;Author&gt;Karstoft&lt;/Author&gt;&lt;Year&gt;2018&lt;/Year&gt;&lt;IDText&gt;Perceived danger during deployment: a Rasch validation of an instrument assessing perceived combat exposure and the witnessing of combat consequences in a war zone&lt;/IDText&gt;&lt;DisplayText&gt;(Karstoft, Nielsen, &amp;amp; Nielsen, 2018)&lt;/DisplayText&gt;&lt;record&gt;&lt;titles&gt;&lt;title&gt;Perceived danger during deployment: a Rasch validation of an instrument assessing perceived combat exposure and the witnessing of combat consequences in a war zone&lt;/title&gt;&lt;secondary-title&gt;European journal of psychotraumatology&lt;/secondary-title&gt;&lt;/titles&gt;&lt;contributors&gt;&lt;authors&gt;&lt;author&gt;Karstoft, Karen-Inge&lt;/author&gt;&lt;author&gt;Nielsen, Tine&lt;/author&gt;&lt;author&gt;Nielsen, Anni B. S.&lt;/author&gt;&lt;/authors&gt;&lt;/contributors&gt;&lt;added-date format="utc"&gt;1603966305&lt;/added-date&gt;&lt;ref-type name="Journal Article"&gt;17&lt;/ref-type&gt;&lt;dates&gt;&lt;year&gt;2018&lt;/year&gt;&lt;/dates&gt;&lt;rec-number&gt;174&lt;/rec-number&gt;&lt;last-updated-date format="utc"&gt;1603966386&lt;/last-updated-date&gt;&lt;volume&gt;9&lt;/volume&gt;&lt;/record&gt;&lt;/Cite&gt;&lt;/EndNote&gt;</w:instrText>
      </w:r>
      <w:r w:rsidR="00556B8A">
        <w:rPr>
          <w:lang w:val="en-GB"/>
        </w:rPr>
        <w:fldChar w:fldCharType="separate"/>
      </w:r>
      <w:r w:rsidR="00556B8A">
        <w:rPr>
          <w:noProof/>
          <w:lang w:val="en-GB"/>
        </w:rPr>
        <w:t>(Karstoft, Nielsen, &amp; Nielsen, 2018)</w:t>
      </w:r>
      <w:r w:rsidR="00556B8A">
        <w:rPr>
          <w:lang w:val="en-GB"/>
        </w:rPr>
        <w:fldChar w:fldCharType="end"/>
      </w:r>
      <w:r w:rsidR="00902F0C">
        <w:rPr>
          <w:lang w:val="en-GB"/>
        </w:rPr>
        <w:t>. Although fear can be beneficial in some situations</w:t>
      </w:r>
      <w:r w:rsidR="00D02F15">
        <w:rPr>
          <w:lang w:val="en-GB"/>
        </w:rPr>
        <w:t xml:space="preserve">, such as alerting one to real danger, fear is most often a </w:t>
      </w:r>
      <w:r w:rsidR="00DC6834">
        <w:rPr>
          <w:lang w:val="en-GB"/>
        </w:rPr>
        <w:t>barrier to growing and learning experiences</w:t>
      </w:r>
      <w:r w:rsidR="00556B8A">
        <w:rPr>
          <w:lang w:val="en-GB"/>
        </w:rPr>
        <w:t xml:space="preserve"> </w:t>
      </w:r>
      <w:r w:rsidR="00556B8A">
        <w:rPr>
          <w:lang w:val="en-GB"/>
        </w:rPr>
        <w:fldChar w:fldCharType="begin"/>
      </w:r>
      <w:r w:rsidR="00556B8A">
        <w:rPr>
          <w:lang w:val="en-GB"/>
        </w:rPr>
        <w:instrText xml:space="preserve"> ADDIN EN.CITE &lt;EndNote&gt;&lt;Cite&gt;&lt;Author&gt;Sherman&lt;/Author&gt;&lt;Year&gt;2017&lt;/Year&gt;&lt;IDText&gt;Transcending your comfort zone&lt;/IDText&gt;&lt;DisplayText&gt;(Sherman, 2017)&lt;/DisplayText&gt;&lt;record&gt;&lt;titles&gt;&lt;title&gt;Transcending your comfort zone&lt;/title&gt;&lt;secondary-title&gt;American nurse today&lt;/secondary-title&gt;&lt;/titles&gt;&lt;contributors&gt;&lt;authors&gt;&lt;author&gt;Sherman, Rose O.&lt;/author&gt;&lt;/authors&gt;&lt;/contributors&gt;&lt;added-date format="utc"&gt;1603966221&lt;/added-date&gt;&lt;ref-type name="Journal Article"&gt;17&lt;/ref-type&gt;&lt;dates&gt;&lt;year&gt;2017&lt;/year&gt;&lt;/dates&gt;&lt;rec-number&gt;173&lt;/rec-number&gt;&lt;last-updated-date format="utc"&gt;1603966253&lt;/last-updated-date&gt;&lt;/record&gt;&lt;/Cite&gt;&lt;/EndNote&gt;</w:instrText>
      </w:r>
      <w:r w:rsidR="00556B8A">
        <w:rPr>
          <w:lang w:val="en-GB"/>
        </w:rPr>
        <w:fldChar w:fldCharType="separate"/>
      </w:r>
      <w:r w:rsidR="00556B8A">
        <w:rPr>
          <w:noProof/>
          <w:lang w:val="en-GB"/>
        </w:rPr>
        <w:t>(Sherman, 2017)</w:t>
      </w:r>
      <w:r w:rsidR="00556B8A">
        <w:rPr>
          <w:lang w:val="en-GB"/>
        </w:rPr>
        <w:fldChar w:fldCharType="end"/>
      </w:r>
      <w:r w:rsidR="00DC6834">
        <w:rPr>
          <w:lang w:val="en-GB"/>
        </w:rPr>
        <w:t xml:space="preserve">. </w:t>
      </w:r>
      <w:r w:rsidR="00966599">
        <w:rPr>
          <w:lang w:val="en-GB"/>
        </w:rPr>
        <w:t>To go back to</w:t>
      </w:r>
      <w:r w:rsidR="00435BF4">
        <w:rPr>
          <w:lang w:val="en-GB"/>
        </w:rPr>
        <w:t>. On</w:t>
      </w:r>
      <w:r w:rsidR="00966599">
        <w:rPr>
          <w:lang w:val="en-GB"/>
        </w:rPr>
        <w:t xml:space="preserve"> the assault course</w:t>
      </w:r>
      <w:r w:rsidR="00435BF4">
        <w:rPr>
          <w:lang w:val="en-GB"/>
        </w:rPr>
        <w:t xml:space="preserve">, for </w:t>
      </w:r>
      <w:r w:rsidR="00966599">
        <w:rPr>
          <w:lang w:val="en-GB"/>
        </w:rPr>
        <w:t xml:space="preserve">example, this could be someone afraid of heights and </w:t>
      </w:r>
      <w:r w:rsidR="00B9361C">
        <w:rPr>
          <w:lang w:val="en-GB"/>
        </w:rPr>
        <w:t xml:space="preserve">struggling on the parallel bars or someone who is claustrophobic struggling in the tunnels. </w:t>
      </w:r>
    </w:p>
    <w:p w14:paraId="55FFE580" w14:textId="6AE0B16C" w:rsidR="00AC759C" w:rsidRDefault="00A654EB" w:rsidP="00A654EB">
      <w:pPr>
        <w:jc w:val="both"/>
        <w:rPr>
          <w:lang w:val="en-GB"/>
        </w:rPr>
      </w:pPr>
      <w:r>
        <w:rPr>
          <w:lang w:val="en-GB"/>
        </w:rPr>
        <w:t xml:space="preserve">Pain tolerance is also a predictor of performance, </w:t>
      </w:r>
      <w:r w:rsidR="008C18EE">
        <w:rPr>
          <w:lang w:val="en-GB"/>
        </w:rPr>
        <w:t>a member of the armed forces</w:t>
      </w:r>
      <w:r>
        <w:rPr>
          <w:lang w:val="en-GB"/>
        </w:rPr>
        <w:t xml:space="preserve"> should be able to put their body through an immense amount of fatigue and physical/mental pain without </w:t>
      </w:r>
      <w:r w:rsidR="00D12056">
        <w:rPr>
          <w:lang w:val="en-GB"/>
        </w:rPr>
        <w:t>succumbing to it</w:t>
      </w:r>
      <w:r>
        <w:rPr>
          <w:lang w:val="en-GB"/>
        </w:rPr>
        <w:t xml:space="preserve">. </w:t>
      </w:r>
      <w:r w:rsidR="006158D4" w:rsidRPr="00200257">
        <w:rPr>
          <w:lang w:val="en-GB"/>
        </w:rPr>
        <w:t>Pain is deﬁned as an ‘‘unpleasant sensory and</w:t>
      </w:r>
      <w:r w:rsidR="00200257" w:rsidRPr="00200257">
        <w:rPr>
          <w:lang w:val="en-GB"/>
        </w:rPr>
        <w:t xml:space="preserve"> </w:t>
      </w:r>
      <w:r w:rsidR="006158D4" w:rsidRPr="00200257">
        <w:rPr>
          <w:lang w:val="en-GB"/>
        </w:rPr>
        <w:t>emotional experience associated with actual or potential tissue damage or described in terms of such</w:t>
      </w:r>
      <w:r w:rsidR="00785297">
        <w:rPr>
          <w:lang w:val="en-GB"/>
        </w:rPr>
        <w:t xml:space="preserve"> </w:t>
      </w:r>
      <w:r w:rsidR="006158D4" w:rsidRPr="00200257">
        <w:rPr>
          <w:lang w:val="en-GB"/>
        </w:rPr>
        <w:t>tissue damage’’.</w:t>
      </w:r>
      <w:r w:rsidR="006158D4">
        <w:rPr>
          <w:lang w:val="en-GB"/>
        </w:rPr>
        <w:t xml:space="preserve"> </w:t>
      </w:r>
      <w:r w:rsidR="004B5D0B">
        <w:rPr>
          <w:lang w:val="en-GB"/>
        </w:rPr>
        <w:t xml:space="preserve">However, during intense physical effort, </w:t>
      </w:r>
      <w:r w:rsidR="00785297">
        <w:rPr>
          <w:lang w:val="en-GB"/>
        </w:rPr>
        <w:t>individuals tend to experience discomfort</w:t>
      </w:r>
      <w:r w:rsidR="00CF01F8">
        <w:rPr>
          <w:lang w:val="en-GB"/>
        </w:rPr>
        <w:t xml:space="preserve"> more often than</w:t>
      </w:r>
      <w:r w:rsidR="00785297">
        <w:rPr>
          <w:lang w:val="en-GB"/>
        </w:rPr>
        <w:t xml:space="preserve"> pain.</w:t>
      </w:r>
      <w:r w:rsidR="005F0983">
        <w:rPr>
          <w:lang w:val="en-GB"/>
        </w:rPr>
        <w:t xml:space="preserve"> </w:t>
      </w:r>
      <w:r>
        <w:rPr>
          <w:lang w:val="en-GB"/>
        </w:rPr>
        <w:t>The appraisal and interpretation of pain</w:t>
      </w:r>
      <w:r w:rsidR="009E7FEF">
        <w:rPr>
          <w:lang w:val="en-GB"/>
        </w:rPr>
        <w:t>/discomfort</w:t>
      </w:r>
      <w:r>
        <w:rPr>
          <w:lang w:val="en-GB"/>
        </w:rPr>
        <w:t xml:space="preserve"> sensations are crucial to performance</w:t>
      </w:r>
      <w:r w:rsidR="006143B3">
        <w:rPr>
          <w:lang w:val="en-GB"/>
        </w:rPr>
        <w:t xml:space="preserve">, it is possible to actively develop one’s tolerance. In order to </w:t>
      </w:r>
      <w:r w:rsidR="00BC472D">
        <w:rPr>
          <w:lang w:val="en-GB"/>
        </w:rPr>
        <w:t>increase this threshold, individuals need to be put in an environment in which the pain</w:t>
      </w:r>
      <w:r w:rsidR="009E7FEF">
        <w:rPr>
          <w:lang w:val="en-GB"/>
        </w:rPr>
        <w:t>/discomfort</w:t>
      </w:r>
      <w:r w:rsidR="00BC472D">
        <w:rPr>
          <w:lang w:val="en-GB"/>
        </w:rPr>
        <w:t xml:space="preserve"> stimuli </w:t>
      </w:r>
      <w:r w:rsidR="00AC759C">
        <w:rPr>
          <w:lang w:val="en-GB"/>
        </w:rPr>
        <w:t>increase</w:t>
      </w:r>
      <w:r w:rsidR="00BC472D">
        <w:rPr>
          <w:lang w:val="en-GB"/>
        </w:rPr>
        <w:t xml:space="preserve"> slo</w:t>
      </w:r>
      <w:r w:rsidR="006E3477">
        <w:rPr>
          <w:lang w:val="en-GB"/>
        </w:rPr>
        <w:t xml:space="preserve">wly, this will allow the individuals to gradually habituate to the increasing </w:t>
      </w:r>
      <w:r w:rsidR="005F0983">
        <w:rPr>
          <w:lang w:val="en-GB"/>
        </w:rPr>
        <w:t>discomfort</w:t>
      </w:r>
      <w:r w:rsidR="006028BD">
        <w:rPr>
          <w:lang w:val="en-GB"/>
        </w:rPr>
        <w:t xml:space="preserve"> </w:t>
      </w:r>
      <w:r w:rsidR="006028BD">
        <w:rPr>
          <w:lang w:val="en-GB"/>
        </w:rPr>
        <w:fldChar w:fldCharType="begin"/>
      </w:r>
      <w:r w:rsidR="006028BD">
        <w:rPr>
          <w:lang w:val="en-GB"/>
        </w:rPr>
        <w:instrText xml:space="preserve"> ADDIN EN.CITE &lt;EndNote&gt;&lt;Cite&gt;&lt;Author&gt;Birrer&lt;/Author&gt;&lt;Year&gt;2010&lt;/Year&gt;&lt;IDText&gt;Psychological skills training as a way to enhance an athlete&amp;apos;s performance in high-intensity sports&lt;/IDText&gt;&lt;DisplayText&gt;(Birrer &amp;amp; Morgan, 2010)&lt;/DisplayText&gt;&lt;record&gt;&lt;titles&gt;&lt;title&gt;Psychological skills training as a way to enhance an athlete&amp;apos;s performance in high-intensity sports&lt;/title&gt;&lt;secondary-title&gt;Scandinavian journal of medicine and science in sports&lt;/secondary-title&gt;&lt;/titles&gt;&lt;pages&gt;78-87&lt;/pages&gt;&lt;contributors&gt;&lt;authors&gt;&lt;author&gt;Birrer, D&lt;/author&gt;&lt;author&gt;Morgan, G&lt;/author&gt;&lt;/authors&gt;&lt;/contributors&gt;&lt;added-date format="utc"&gt;1605026444&lt;/added-date&gt;&lt;ref-type name="Journal Article"&gt;17&lt;/ref-type&gt;&lt;dates&gt;&lt;year&gt;2010&lt;/year&gt;&lt;/dates&gt;&lt;rec-number&gt;228&lt;/rec-number&gt;&lt;last-updated-date format="utc"&gt;1605026520&lt;/last-updated-date&gt;&lt;volume&gt;20&lt;/volume&gt;&lt;num-vols&gt;2&lt;/num-vols&gt;&lt;/record&gt;&lt;/Cite&gt;&lt;/EndNote&gt;</w:instrText>
      </w:r>
      <w:r w:rsidR="006028BD">
        <w:rPr>
          <w:lang w:val="en-GB"/>
        </w:rPr>
        <w:fldChar w:fldCharType="separate"/>
      </w:r>
      <w:r w:rsidR="006028BD">
        <w:rPr>
          <w:noProof/>
          <w:lang w:val="en-GB"/>
        </w:rPr>
        <w:t>(Birrer &amp; Morgan, 2010)</w:t>
      </w:r>
      <w:r w:rsidR="006028BD">
        <w:rPr>
          <w:lang w:val="en-GB"/>
        </w:rPr>
        <w:fldChar w:fldCharType="end"/>
      </w:r>
      <w:r w:rsidR="00AC759C">
        <w:rPr>
          <w:lang w:val="en-GB"/>
        </w:rPr>
        <w:t xml:space="preserve">. </w:t>
      </w:r>
    </w:p>
    <w:p w14:paraId="11804802" w14:textId="295B432F" w:rsidR="00A654EB" w:rsidRDefault="00AC759C" w:rsidP="00A654EB">
      <w:pPr>
        <w:jc w:val="both"/>
        <w:rPr>
          <w:lang w:val="en-GB"/>
        </w:rPr>
      </w:pPr>
      <w:r>
        <w:rPr>
          <w:lang w:val="en-GB"/>
        </w:rPr>
        <w:lastRenderedPageBreak/>
        <w:t xml:space="preserve">However, </w:t>
      </w:r>
      <w:r w:rsidR="006E3477">
        <w:rPr>
          <w:lang w:val="en-GB"/>
        </w:rPr>
        <w:t xml:space="preserve">it is important that individuals do not push themselves past what their body </w:t>
      </w:r>
      <w:r>
        <w:rPr>
          <w:lang w:val="en-GB"/>
        </w:rPr>
        <w:t xml:space="preserve">can handle without injuring themselves. </w:t>
      </w:r>
      <w:r w:rsidR="00A654EB">
        <w:rPr>
          <w:lang w:val="en-GB"/>
        </w:rPr>
        <w:t xml:space="preserve"> </w:t>
      </w:r>
    </w:p>
    <w:p w14:paraId="7B3AB9D9" w14:textId="77777777" w:rsidR="00A654EB" w:rsidRDefault="00A654EB" w:rsidP="003217B1">
      <w:pPr>
        <w:jc w:val="both"/>
        <w:rPr>
          <w:lang w:val="en-GB"/>
        </w:rPr>
      </w:pPr>
    </w:p>
    <w:p w14:paraId="4E63C200" w14:textId="6910B0EC" w:rsidR="00EA03CC" w:rsidRDefault="00EA03CC" w:rsidP="003217B1">
      <w:pPr>
        <w:jc w:val="both"/>
        <w:rPr>
          <w:lang w:val="en-GB"/>
        </w:rPr>
      </w:pPr>
      <w:r>
        <w:rPr>
          <w:noProof/>
        </w:rPr>
        <w:drawing>
          <wp:inline distT="0" distB="0" distL="0" distR="0" wp14:anchorId="0B135E03" wp14:editId="7045353A">
            <wp:extent cx="4940300" cy="306862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67556" cy="3085558"/>
                    </a:xfrm>
                    <a:prstGeom prst="rect">
                      <a:avLst/>
                    </a:prstGeom>
                  </pic:spPr>
                </pic:pic>
              </a:graphicData>
            </a:graphic>
          </wp:inline>
        </w:drawing>
      </w:r>
    </w:p>
    <w:p w14:paraId="40604FE3" w14:textId="48EE4822" w:rsidR="005D31CE" w:rsidRDefault="005D31CE" w:rsidP="003217B1">
      <w:pPr>
        <w:jc w:val="both"/>
        <w:rPr>
          <w:lang w:val="en-GB"/>
        </w:rPr>
      </w:pPr>
      <w:r w:rsidRPr="00885BE7">
        <w:rPr>
          <w:b/>
          <w:bCs/>
          <w:lang w:val="en-GB"/>
        </w:rPr>
        <w:t xml:space="preserve">Figure </w:t>
      </w:r>
      <w:r w:rsidR="00885BE7" w:rsidRPr="00885BE7">
        <w:rPr>
          <w:b/>
          <w:bCs/>
          <w:lang w:val="en-GB"/>
        </w:rPr>
        <w:t>7</w:t>
      </w:r>
      <w:r w:rsidRPr="00885BE7">
        <w:rPr>
          <w:b/>
          <w:bCs/>
          <w:lang w:val="en-GB"/>
        </w:rPr>
        <w:t>:</w:t>
      </w:r>
      <w:r>
        <w:rPr>
          <w:lang w:val="en-GB"/>
        </w:rPr>
        <w:t xml:space="preserve"> Fear zones explained. </w:t>
      </w:r>
    </w:p>
    <w:p w14:paraId="5F7F8ACB" w14:textId="1BB7734B" w:rsidR="00F15839" w:rsidRDefault="00473E8E" w:rsidP="003217B1">
      <w:pPr>
        <w:pStyle w:val="Heading2"/>
        <w:jc w:val="both"/>
        <w:rPr>
          <w:lang w:val="en-GB"/>
        </w:rPr>
      </w:pPr>
      <w:bookmarkStart w:id="33" w:name="_Toc56003265"/>
      <w:r>
        <w:rPr>
          <w:lang w:val="en-GB"/>
        </w:rPr>
        <w:t>5.</w:t>
      </w:r>
      <w:r w:rsidR="009B7328">
        <w:rPr>
          <w:lang w:val="en-GB"/>
        </w:rPr>
        <w:t>4</w:t>
      </w:r>
      <w:r w:rsidR="00A6173F">
        <w:rPr>
          <w:lang w:val="en-GB"/>
        </w:rPr>
        <w:t xml:space="preserve"> </w:t>
      </w:r>
      <w:r w:rsidR="00F15839">
        <w:rPr>
          <w:lang w:val="en-GB"/>
        </w:rPr>
        <w:t>Purpose and motivation</w:t>
      </w:r>
      <w:bookmarkEnd w:id="33"/>
    </w:p>
    <w:p w14:paraId="0EAB93C3" w14:textId="77777777" w:rsidR="00625663" w:rsidRDefault="00761448" w:rsidP="003217B1">
      <w:pPr>
        <w:jc w:val="both"/>
        <w:rPr>
          <w:lang w:val="en-GB"/>
        </w:rPr>
      </w:pPr>
      <w:r>
        <w:rPr>
          <w:lang w:val="en-GB"/>
        </w:rPr>
        <w:t xml:space="preserve">It is very important </w:t>
      </w:r>
      <w:r w:rsidR="00D36C3D">
        <w:rPr>
          <w:lang w:val="en-GB"/>
        </w:rPr>
        <w:t>for the soldiers coming into the RAPTC to have a strong sense of purpose and be motivated</w:t>
      </w:r>
      <w:r w:rsidR="00D03F96">
        <w:rPr>
          <w:lang w:val="en-GB"/>
        </w:rPr>
        <w:t xml:space="preserve"> </w:t>
      </w:r>
      <w:r w:rsidR="00D03F96">
        <w:rPr>
          <w:lang w:val="en-GB"/>
        </w:rPr>
        <w:fldChar w:fldCharType="begin">
          <w:fldData xml:space="preserve">PEVuZE5vdGU+PENpdGU+PEF1dGhvcj5DaG88L0F1dGhvcj48WWVhcj4yMDE5PC9ZZWFyPjxJRFRl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</w:fldData>
        </w:fldChar>
      </w:r>
      <w:r w:rsidR="00D03F96">
        <w:rPr>
          <w:lang w:val="en-GB"/>
        </w:rPr>
        <w:instrText xml:space="preserve"> ADDIN EN.CITE </w:instrText>
      </w:r>
      <w:r w:rsidR="00D03F96">
        <w:rPr>
          <w:lang w:val="en-GB"/>
        </w:rPr>
        <w:fldChar w:fldCharType="begin">
          <w:fldData xml:space="preserve">PEVuZE5vdGU+PENpdGU+PEF1dGhvcj5DaG88L0F1dGhvcj48WWVhcj4yMDE5PC9ZZWFyPjxJRFRl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</w:fldData>
        </w:fldChar>
      </w:r>
      <w:r w:rsidR="00D03F96">
        <w:rPr>
          <w:lang w:val="en-GB"/>
        </w:rPr>
        <w:instrText xml:space="preserve"> ADDIN EN.CITE.DATA </w:instrText>
      </w:r>
      <w:r w:rsidR="00D03F96">
        <w:rPr>
          <w:lang w:val="en-GB"/>
        </w:rPr>
      </w:r>
      <w:r w:rsidR="00D03F96">
        <w:rPr>
          <w:lang w:val="en-GB"/>
        </w:rPr>
        <w:fldChar w:fldCharType="end"/>
      </w:r>
      <w:r w:rsidR="00D03F96">
        <w:rPr>
          <w:lang w:val="en-GB"/>
        </w:rPr>
      </w:r>
      <w:r w:rsidR="00D03F96">
        <w:rPr>
          <w:lang w:val="en-GB"/>
        </w:rPr>
        <w:fldChar w:fldCharType="separate"/>
      </w:r>
      <w:r w:rsidR="00D03F96">
        <w:rPr>
          <w:noProof/>
          <w:lang w:val="en-GB"/>
        </w:rPr>
        <w:t>(Cho, Choi, &amp; Kim, 2019)</w:t>
      </w:r>
      <w:r w:rsidR="00D03F96">
        <w:rPr>
          <w:lang w:val="en-GB"/>
        </w:rPr>
        <w:fldChar w:fldCharType="end"/>
      </w:r>
      <w:r w:rsidR="004F4A14">
        <w:rPr>
          <w:lang w:val="en-GB"/>
        </w:rPr>
        <w:t xml:space="preserve">. </w:t>
      </w:r>
    </w:p>
    <w:p w14:paraId="5C4974CD" w14:textId="5307876A" w:rsidR="00FE3784" w:rsidRDefault="004F4A14" w:rsidP="003217B1">
      <w:pPr>
        <w:jc w:val="both"/>
        <w:rPr>
          <w:lang w:val="en-GB"/>
        </w:rPr>
      </w:pPr>
      <w:r>
        <w:rPr>
          <w:lang w:val="en-GB"/>
        </w:rPr>
        <w:t xml:space="preserve">These soldiers and instructors must understand why they are training the way they are and understand the benefits of the training they are giving or being given. The more they understand it and agree with, the more they will be motivated to do it properly. </w:t>
      </w:r>
      <w:r w:rsidR="00F10FA7">
        <w:rPr>
          <w:lang w:val="en-GB"/>
        </w:rPr>
        <w:t>This is especially important when they are going through a week such as selection week where a lot of mental and physical pressure is put on them</w:t>
      </w:r>
      <w:r w:rsidR="00082DDA">
        <w:rPr>
          <w:lang w:val="en-GB"/>
        </w:rPr>
        <w:t>, they need to have a str</w:t>
      </w:r>
      <w:r w:rsidR="007A4097">
        <w:rPr>
          <w:lang w:val="en-GB"/>
        </w:rPr>
        <w:t>o</w:t>
      </w:r>
      <w:r w:rsidR="00082DDA">
        <w:rPr>
          <w:lang w:val="en-GB"/>
        </w:rPr>
        <w:t>ng sense of purpose to make it through</w:t>
      </w:r>
      <w:r w:rsidR="00402D4E">
        <w:rPr>
          <w:lang w:val="en-GB"/>
        </w:rPr>
        <w:t xml:space="preserve"> </w:t>
      </w:r>
      <w:r w:rsidR="00402D4E">
        <w:rPr>
          <w:lang w:val="en-GB"/>
        </w:rPr>
        <w:fldChar w:fldCharType="begin"/>
      </w:r>
      <w:r w:rsidR="00402D4E">
        <w:rPr>
          <w:lang w:val="en-GB"/>
        </w:rPr>
        <w:instrText xml:space="preserve"> ADDIN EN.CITE &lt;EndNote&gt;&lt;Cite&gt;&lt;Author&gt;Munson&lt;/Author&gt;&lt;Year&gt;2012&lt;/Year&gt;&lt;IDText&gt;Exploring goal-setting, rewards, self-monitoring, and sharing to motivate physical activity&lt;/IDText&gt;&lt;DisplayText&gt;(Munson &amp;amp; Consolvo, 2012)&lt;/DisplayText&gt;&lt;record&gt;&lt;titles&gt;&lt;title&gt;Exploring goal-setting, rewards, self-monitoring, and sharing to motivate physical activity&lt;/title&gt;&lt;secondary-title&gt;6th International Conference on pervasive computing technologies for healthcare and workshops&lt;/secondary-title&gt;&lt;/titles&gt;&lt;pages&gt;25-32&lt;/pages&gt;&lt;contributors&gt;&lt;authors&gt;&lt;author&gt;Munson, Sean A.&lt;/author&gt;&lt;author&gt;Consolvo, Sunny&lt;/author&gt;&lt;/authors&gt;&lt;/contributors&gt;&lt;added-date format="utc"&gt;1603971442&lt;/added-date&gt;&lt;pub-location&gt;San Diego, CA&lt;/pub-location&gt;&lt;ref-type name="Conference Paper"&gt;47&lt;/ref-type&gt;&lt;dates&gt;&lt;year&gt;2012&lt;/year&gt;&lt;/dates&gt;&lt;rec-number&gt;177&lt;/rec-number&gt;&lt;last-updated-date format="utc"&gt;1603971619&lt;/last-updated-date&gt;&lt;/record&gt;&lt;/Cite&gt;&lt;/EndNote&gt;</w:instrText>
      </w:r>
      <w:r w:rsidR="00402D4E">
        <w:rPr>
          <w:lang w:val="en-GB"/>
        </w:rPr>
        <w:fldChar w:fldCharType="separate"/>
      </w:r>
      <w:r w:rsidR="00402D4E">
        <w:rPr>
          <w:noProof/>
          <w:lang w:val="en-GB"/>
        </w:rPr>
        <w:t>(Munson &amp; Consolvo, 2012)</w:t>
      </w:r>
      <w:r w:rsidR="00402D4E">
        <w:rPr>
          <w:lang w:val="en-GB"/>
        </w:rPr>
        <w:fldChar w:fldCharType="end"/>
      </w:r>
      <w:r w:rsidR="00082DDA">
        <w:rPr>
          <w:lang w:val="en-GB"/>
        </w:rPr>
        <w:t xml:space="preserve">. Another </w:t>
      </w:r>
      <w:r w:rsidR="0067587D">
        <w:rPr>
          <w:lang w:val="en-GB"/>
        </w:rPr>
        <w:t>incidence</w:t>
      </w:r>
      <w:r w:rsidR="00082DDA">
        <w:rPr>
          <w:lang w:val="en-GB"/>
        </w:rPr>
        <w:t xml:space="preserve"> whe</w:t>
      </w:r>
      <w:r w:rsidR="00625663">
        <w:rPr>
          <w:lang w:val="en-GB"/>
        </w:rPr>
        <w:t>n</w:t>
      </w:r>
      <w:r w:rsidR="00082DDA">
        <w:rPr>
          <w:lang w:val="en-GB"/>
        </w:rPr>
        <w:t xml:space="preserve"> motivation and purpose </w:t>
      </w:r>
      <w:r w:rsidR="007A4097">
        <w:rPr>
          <w:lang w:val="en-GB"/>
        </w:rPr>
        <w:t>are</w:t>
      </w:r>
      <w:r w:rsidR="00082DDA">
        <w:rPr>
          <w:lang w:val="en-GB"/>
        </w:rPr>
        <w:t xml:space="preserve"> essential is when a soldier who is overweight or coming back from injury does not want to go to </w:t>
      </w:r>
      <w:r w:rsidR="007A4097">
        <w:rPr>
          <w:lang w:val="en-GB"/>
        </w:rPr>
        <w:t xml:space="preserve">PT sessions. </w:t>
      </w:r>
      <w:r w:rsidR="006034E1">
        <w:rPr>
          <w:lang w:val="en-GB"/>
        </w:rPr>
        <w:t>The instructors must manage to help this individual find a purpose and get back into regular PT</w:t>
      </w:r>
      <w:r w:rsidR="008E5978">
        <w:rPr>
          <w:lang w:val="en-GB"/>
        </w:rPr>
        <w:t xml:space="preserve"> </w:t>
      </w:r>
      <w:r w:rsidR="008E5978">
        <w:rPr>
          <w:lang w:val="en-GB"/>
        </w:rPr>
        <w:fldChar w:fldCharType="begin"/>
      </w:r>
      <w:r w:rsidR="008E5978">
        <w:rPr>
          <w:lang w:val="en-GB"/>
        </w:rPr>
        <w:instrText xml:space="preserve"> ADDIN EN.CITE &lt;EndNote&gt;&lt;Cite&gt;&lt;Author&gt;Fry&lt;/Author&gt;&lt;Year&gt;2005&lt;/Year&gt;&lt;IDText&gt;Spiritual leadership and army transformation: theory, measurement, and establishing a baseline&lt;/IDText&gt;&lt;DisplayText&gt;(Fry, Vitucci, &amp;amp; Cedillo, 2005)&lt;/DisplayText&gt;&lt;record&gt;&lt;titles&gt;&lt;title&gt;Spiritual leadership and army transformation: theory, measurement, and establishing a baseline&lt;/title&gt;&lt;secondary-title&gt;The leadership quarterly&lt;/secondary-title&gt;&lt;/titles&gt;&lt;pages&gt;835-862&lt;/pages&gt;&lt;contributors&gt;&lt;authors&gt;&lt;author&gt;Fry, Louis W.&lt;/author&gt;&lt;author&gt;Vitucci, Steve&lt;/author&gt;&lt;author&gt;Cedillo, Marie&lt;/author&gt;&lt;/authors&gt;&lt;/contributors&gt;&lt;added-date format="utc"&gt;1603971346&lt;/added-date&gt;&lt;ref-type name="Journal Article"&gt;17&lt;/ref-type&gt;&lt;dates&gt;&lt;year&gt;2005&lt;/year&gt;&lt;/dates&gt;&lt;rec-number&gt;176&lt;/rec-number&gt;&lt;last-updated-date format="utc"&gt;1603971403&lt;/last-updated-date&gt;&lt;volume&gt;16&lt;/volume&gt;&lt;/record&gt;&lt;/Cite&gt;&lt;/EndNote&gt;</w:instrText>
      </w:r>
      <w:r w:rsidR="008E5978">
        <w:rPr>
          <w:lang w:val="en-GB"/>
        </w:rPr>
        <w:fldChar w:fldCharType="separate"/>
      </w:r>
      <w:r w:rsidR="008E5978">
        <w:rPr>
          <w:noProof/>
          <w:lang w:val="en-GB"/>
        </w:rPr>
        <w:t>(Fry, Vitucci, &amp; Cedillo, 2005)</w:t>
      </w:r>
      <w:r w:rsidR="008E5978">
        <w:rPr>
          <w:lang w:val="en-GB"/>
        </w:rPr>
        <w:fldChar w:fldCharType="end"/>
      </w:r>
      <w:r w:rsidR="006034E1">
        <w:rPr>
          <w:lang w:val="en-GB"/>
        </w:rPr>
        <w:t>. This is when it is also important for the instructors to give constructive feedback</w:t>
      </w:r>
      <w:r w:rsidR="00805753">
        <w:rPr>
          <w:lang w:val="en-GB"/>
        </w:rPr>
        <w:t>;</w:t>
      </w:r>
      <w:r w:rsidR="006034E1">
        <w:rPr>
          <w:lang w:val="en-GB"/>
        </w:rPr>
        <w:t xml:space="preserve"> </w:t>
      </w:r>
      <w:r w:rsidR="008D674A">
        <w:rPr>
          <w:lang w:val="en-GB"/>
        </w:rPr>
        <w:t>a successful resilient leader motivates and inspires their subordinates by giving them attainable goals</w:t>
      </w:r>
      <w:r w:rsidR="00824F4E">
        <w:rPr>
          <w:lang w:val="en-GB"/>
        </w:rPr>
        <w:t xml:space="preserve"> (i.e. purpose;</w:t>
      </w:r>
      <w:r w:rsidR="008D674A">
        <w:rPr>
          <w:lang w:val="en-GB"/>
        </w:rPr>
        <w:t xml:space="preserve"> </w:t>
      </w:r>
      <w:r w:rsidR="008D674A">
        <w:rPr>
          <w:lang w:val="en-GB"/>
        </w:rPr>
        <w:fldChar w:fldCharType="begin"/>
      </w:r>
      <w:r w:rsidR="00D33E9C">
        <w:rPr>
          <w:lang w:val="en-GB"/>
        </w:rPr>
        <w:instrText xml:space="preserve"> ADDIN EN.CITE &lt;EndNote&gt;&lt;Cite&gt;&lt;Author&gt;Bartone&lt;/Author&gt;&lt;Year&gt;2006&lt;/Year&gt;&lt;IDText&gt;Resilience under military operational stress: can leaders influence hardiness?&lt;/IDText&gt;&lt;DisplayText&gt;(Bartone, 2006)&lt;/DisplayText&gt;&lt;record&gt;&lt;titles&gt;&lt;title&gt;Resilience under military operational stress: can leaders influence hardiness?&lt;/title&gt;&lt;secondary-title&gt;Military psychology&lt;/secondary-title&gt;&lt;/titles&gt;&lt;pages&gt;131-148&lt;/pages&gt;&lt;contributors&gt;&lt;authors&gt;&lt;author&gt;Bartone, Paul T.&lt;/author&gt;&lt;/authors&gt;&lt;/contributors&gt;&lt;added-date format="utc"&gt;1603200490&lt;/added-date&gt;&lt;ref-type name="Journal Article"&gt;17&lt;/ref-type&gt;&lt;dates&gt;&lt;year&gt;2006&lt;/year&gt;&lt;/dates&gt;&lt;rec-number&gt;166&lt;/rec-number&gt;&lt;last-updated-date format="utc"&gt;1603200545&lt;/last-updated-date&gt;&lt;volume&gt;18&lt;/volume&gt;&lt;/record&gt;&lt;/Cite&gt;&lt;/EndNote&gt;</w:instrText>
      </w:r>
      <w:r w:rsidR="008D674A">
        <w:rPr>
          <w:lang w:val="en-GB"/>
        </w:rPr>
        <w:fldChar w:fldCharType="separate"/>
      </w:r>
      <w:r w:rsidR="00D33E9C">
        <w:rPr>
          <w:noProof/>
          <w:lang w:val="en-GB"/>
        </w:rPr>
        <w:t>(Bartone, 2006)</w:t>
      </w:r>
      <w:r w:rsidR="008D674A">
        <w:rPr>
          <w:lang w:val="en-GB"/>
        </w:rPr>
        <w:fldChar w:fldCharType="end"/>
      </w:r>
      <w:r w:rsidR="008D674A">
        <w:rPr>
          <w:lang w:val="en-GB"/>
        </w:rPr>
        <w:t>.</w:t>
      </w:r>
      <w:r w:rsidR="002C087D">
        <w:rPr>
          <w:lang w:val="en-GB"/>
        </w:rPr>
        <w:t xml:space="preserve"> </w:t>
      </w:r>
      <w:r w:rsidR="00FE3784">
        <w:rPr>
          <w:lang w:val="en-GB"/>
        </w:rPr>
        <w:t xml:space="preserve">High levels of motivation has been reported to be an important determinant of performance </w:t>
      </w:r>
      <w:r w:rsidR="00FE3784">
        <w:rPr>
          <w:lang w:val="en-GB"/>
        </w:rPr>
        <w:fldChar w:fldCharType="begin"/>
      </w:r>
      <w:r w:rsidR="00FE3784">
        <w:rPr>
          <w:lang w:val="en-GB"/>
        </w:rPr>
        <w:instrText xml:space="preserve"> ADDIN EN.CITE &lt;EndNote&gt;&lt;Cite&gt;&lt;Author&gt;Sarkar&lt;/Author&gt;&lt;Year&gt;2014&lt;/Year&gt;&lt;IDText&gt;Psychological resilience in sport performers: a review of stressors and protective factors&lt;/IDText&gt;&lt;DisplayText&gt;(Sarkar &amp;amp; Fletcher, 2014)&lt;/DisplayText&gt;&lt;record&gt;&lt;titles&gt;&lt;title&gt;Psychological resilience in sport performers: a review of stressors and protective factors&lt;/title&gt;&lt;secondary-title&gt;Journal of sport science&lt;/secondary-title&gt;&lt;/titles&gt;&lt;pages&gt;419-434&lt;/pages&gt;&lt;contributors&gt;&lt;authors&gt;&lt;author&gt;Sarkar, Mustafa&lt;/author&gt;&lt;author&gt;Fletcher, David&lt;/author&gt;&lt;/authors&gt;&lt;/contributors&gt;&lt;added-date format="utc"&gt;1602685275&lt;/added-date&gt;&lt;ref-type name="Journal Article"&gt;17&lt;/ref-type&gt;&lt;dates&gt;&lt;year&gt;2014&lt;/year&gt;&lt;/dates&gt;&lt;rec-number&gt;159&lt;/rec-number&gt;&lt;last-updated-date format="utc"&gt;1602685660&lt;/last-updated-date&gt;&lt;volume&gt;32&lt;/volume&gt;&lt;/record&gt;&lt;/Cite&gt;&lt;/EndNote&gt;</w:instrText>
      </w:r>
      <w:r w:rsidR="00FE3784">
        <w:rPr>
          <w:lang w:val="en-GB"/>
        </w:rPr>
        <w:fldChar w:fldCharType="separate"/>
      </w:r>
      <w:r w:rsidR="00FE3784">
        <w:rPr>
          <w:noProof/>
          <w:lang w:val="en-GB"/>
        </w:rPr>
        <w:t>(Sarkar &amp; Fletcher, 2014)</w:t>
      </w:r>
      <w:r w:rsidR="00FE3784">
        <w:rPr>
          <w:lang w:val="en-GB"/>
        </w:rPr>
        <w:fldChar w:fldCharType="end"/>
      </w:r>
      <w:r w:rsidR="00FE3784">
        <w:rPr>
          <w:lang w:val="en-GB"/>
        </w:rPr>
        <w:t>.</w:t>
      </w:r>
    </w:p>
    <w:p w14:paraId="6D7E2874" w14:textId="47C5A6BF" w:rsidR="00FB219F" w:rsidRDefault="00F50FF2" w:rsidP="003217B1">
      <w:pPr>
        <w:jc w:val="both"/>
        <w:rPr>
          <w:lang w:val="en-GB"/>
        </w:rPr>
      </w:pPr>
      <w:r>
        <w:rPr>
          <w:lang w:val="en-GB"/>
        </w:rPr>
        <w:t>However, being motivated by the wrong things</w:t>
      </w:r>
      <w:r w:rsidR="003948A7">
        <w:rPr>
          <w:lang w:val="en-GB"/>
        </w:rPr>
        <w:t xml:space="preserve"> (negative motivation) will have detrimental effects on an individual’s self-esteem and confidence</w:t>
      </w:r>
      <w:r w:rsidR="00AF0A5F">
        <w:rPr>
          <w:lang w:val="en-GB"/>
        </w:rPr>
        <w:t xml:space="preserve"> </w:t>
      </w:r>
      <w:r w:rsidR="00AF0A5F">
        <w:rPr>
          <w:lang w:val="en-GB"/>
        </w:rPr>
        <w:fldChar w:fldCharType="begin"/>
      </w:r>
      <w:r w:rsidR="00D33E9C">
        <w:rPr>
          <w:lang w:val="en-GB"/>
        </w:rPr>
        <w:instrText xml:space="preserve"> ADDIN EN.CITE &lt;EndNote&gt;&lt;Cite&gt;&lt;Author&gt;Friedlander&lt;/Author&gt;&lt;Year&gt;1964&lt;/Year&gt;&lt;IDText&gt;Positive and negative motivations toward work&lt;/IDText&gt;&lt;DisplayText&gt;(Friedlander &amp;amp; Walton, 1964; Gillison, Rouse, Standage, Sebire, &amp;amp; Ryan, 2019)&lt;/DisplayText&gt;&lt;record&gt;&lt;titles&gt;&lt;title&gt;Positive and negative motivations toward work&lt;/title&gt;&lt;secondary-title&gt;Administrative Science Quarterly&lt;/secondary-title&gt;&lt;/titles&gt;&lt;pages&gt;194-207&lt;/pages&gt;&lt;number&gt;2&lt;/number&gt;&lt;contributors&gt;&lt;authors&gt;&lt;author&gt;Friedlander, Frank&lt;/author&gt;&lt;author&gt;Walton, Eugene&lt;/author&gt;&lt;/authors&gt;&lt;/contributors&gt;&lt;added-date format="utc"&gt;1604063865&lt;/added-date&gt;&lt;ref-type name="Journal Article"&gt;17&lt;/ref-type&gt;&lt;dates&gt;&lt;year&gt;1964&lt;/year&gt;&lt;/dates&gt;&lt;rec-number&gt;182&lt;/rec-number&gt;&lt;last-updated-date format="utc"&gt;1604063961&lt;/last-updated-date&gt;&lt;volume&gt;9&lt;/volume&gt;&lt;/record&gt;&lt;/Cite&gt;&lt;Cite&gt;&lt;Author&gt;Gillison&lt;/Author&gt;&lt;Year&gt;2019&lt;/Year&gt;&lt;IDText&gt;A meta-analysis of techniques to promote motivation for health behaviour change from a self-determination theory perspective&lt;/IDText&gt;&lt;record&gt;&lt;titles&gt;&lt;title&gt;A meta-analysis of techniques to promote motivation for health behaviour change from a self-determination theory perspective&lt;/title&gt;&lt;secondary-title&gt;Health psychology review&lt;/secondary-title&gt;&lt;/titles&gt;&lt;pages&gt;110-130&lt;/pages&gt;&lt;contributors&gt;&lt;authors&gt;&lt;author&gt;Gillison, Fiona B&lt;/author&gt;&lt;author&gt;Rouse, Peter&lt;/author&gt;&lt;author&gt;Standage, Martin&lt;/author&gt;&lt;author&gt;Sebire, Simon J&lt;/author&gt;&lt;author&gt;Ryan, Richard M&lt;/author&gt;&lt;/authors&gt;&lt;/contributors&gt;&lt;added-date format="utc"&gt;1605020319&lt;/added-date&gt;&lt;ref-type name="Journal Article"&gt;17&lt;/ref-type&gt;&lt;dates&gt;&lt;year&gt;2019&lt;/year&gt;&lt;/dates&gt;&lt;rec-number&gt;227&lt;/rec-number&gt;&lt;last-updated-date format="utc"&gt;1605020426&lt;/last-updated-date&gt;&lt;volume&gt;13&lt;/volume&gt;&lt;num-vols&gt;1&lt;/num-vols&gt;&lt;/record&gt;&lt;/Cite&gt;&lt;/EndNote&gt;</w:instrText>
      </w:r>
      <w:r w:rsidR="00AF0A5F">
        <w:rPr>
          <w:lang w:val="en-GB"/>
        </w:rPr>
        <w:fldChar w:fldCharType="separate"/>
      </w:r>
      <w:r w:rsidR="00D33E9C">
        <w:rPr>
          <w:noProof/>
          <w:lang w:val="en-GB"/>
        </w:rPr>
        <w:t>(Friedlander &amp; Walton, 1964; Gillison, Rouse, Standage, Sebire, &amp; Ryan, 2019)</w:t>
      </w:r>
      <w:r w:rsidR="00AF0A5F">
        <w:rPr>
          <w:lang w:val="en-GB"/>
        </w:rPr>
        <w:fldChar w:fldCharType="end"/>
      </w:r>
      <w:r w:rsidR="003948A7">
        <w:rPr>
          <w:lang w:val="en-GB"/>
        </w:rPr>
        <w:t xml:space="preserve">. </w:t>
      </w:r>
    </w:p>
    <w:p w14:paraId="541C1BC1" w14:textId="1A32E7D9" w:rsidR="00F15839" w:rsidRDefault="00473E8E" w:rsidP="003217B1">
      <w:pPr>
        <w:pStyle w:val="Heading2"/>
        <w:jc w:val="both"/>
        <w:rPr>
          <w:lang w:val="en-GB"/>
        </w:rPr>
      </w:pPr>
      <w:bookmarkStart w:id="34" w:name="_Toc56003266"/>
      <w:r>
        <w:rPr>
          <w:lang w:val="en-GB"/>
        </w:rPr>
        <w:t>5.</w:t>
      </w:r>
      <w:r w:rsidR="00A6173F">
        <w:rPr>
          <w:lang w:val="en-GB"/>
        </w:rPr>
        <w:t xml:space="preserve">5 </w:t>
      </w:r>
      <w:r w:rsidR="00F15839">
        <w:rPr>
          <w:lang w:val="en-GB"/>
        </w:rPr>
        <w:t>Leadership</w:t>
      </w:r>
      <w:bookmarkEnd w:id="34"/>
    </w:p>
    <w:p w14:paraId="0E1EAD49" w14:textId="60A1A9D9" w:rsidR="00480422" w:rsidRDefault="006D7AB9" w:rsidP="003217B1">
      <w:pPr>
        <w:jc w:val="both"/>
        <w:rPr>
          <w:lang w:val="en-GB"/>
        </w:rPr>
      </w:pPr>
      <w:r w:rsidRPr="006D7AB9">
        <w:rPr>
          <w:lang w:val="en-GB"/>
        </w:rPr>
        <w:t>AAPTIS and RAPTCIs</w:t>
      </w:r>
      <w:r>
        <w:rPr>
          <w:lang w:val="en-GB"/>
        </w:rPr>
        <w:t xml:space="preserve"> must be good leaders as they will have to lead training sessions</w:t>
      </w:r>
      <w:r w:rsidR="006102A8">
        <w:rPr>
          <w:lang w:val="en-GB"/>
        </w:rPr>
        <w:t>.</w:t>
      </w:r>
      <w:r>
        <w:rPr>
          <w:lang w:val="en-GB"/>
        </w:rPr>
        <w:t xml:space="preserve"> </w:t>
      </w:r>
      <w:r w:rsidR="00C84F0A">
        <w:rPr>
          <w:lang w:val="en-GB"/>
        </w:rPr>
        <w:t xml:space="preserve">Successful leaders influence their subordinates to behave in a more resilient way and perform better </w:t>
      </w:r>
      <w:r w:rsidR="00C84F0A">
        <w:rPr>
          <w:lang w:val="en-GB"/>
        </w:rPr>
        <w:fldChar w:fldCharType="begin"/>
      </w:r>
      <w:r w:rsidR="00C84F0A">
        <w:rPr>
          <w:lang w:val="en-GB"/>
        </w:rPr>
        <w:instrText xml:space="preserve"> ADDIN EN.CITE &lt;EndNote&gt;&lt;Cite&gt;&lt;Author&gt;Bartone&lt;/Author&gt;&lt;Year&gt;2006&lt;/Year&gt;&lt;IDText&gt;Resilience under military operational stress: can leaders influence hardiness?&lt;/IDText&gt;&lt;DisplayText&gt;(Bartone, 2006)&lt;/DisplayText&gt;&lt;record&gt;&lt;titles&gt;&lt;title&gt;Resilience under military operational stress: can leaders influence hardiness?&lt;/title&gt;&lt;secondary-title&gt;Military psychology&lt;/secondary-title&gt;&lt;/titles&gt;&lt;pages&gt;131-148&lt;/pages&gt;&lt;contributors&gt;&lt;authors&gt;&lt;author&gt;Bartone, Paul T.&lt;/author&gt;&lt;/authors&gt;&lt;/contributors&gt;&lt;added-date format="utc"&gt;1603200490&lt;/added-date&gt;&lt;ref-type name="Journal Article"&gt;17&lt;/ref-type&gt;&lt;dates&gt;&lt;year&gt;2006&lt;/year&gt;&lt;/dates&gt;&lt;rec-number&gt;166&lt;/rec-number&gt;&lt;last-updated-date format="utc"&gt;1603200545&lt;/last-updated-date&gt;&lt;volume&gt;18&lt;/volume&gt;&lt;/record&gt;&lt;/Cite&gt;&lt;/EndNote&gt;</w:instrText>
      </w:r>
      <w:r w:rsidR="00C84F0A">
        <w:rPr>
          <w:lang w:val="en-GB"/>
        </w:rPr>
        <w:fldChar w:fldCharType="separate"/>
      </w:r>
      <w:r w:rsidR="00C84F0A">
        <w:rPr>
          <w:noProof/>
          <w:lang w:val="en-GB"/>
        </w:rPr>
        <w:t>(Bartone, 2006)</w:t>
      </w:r>
      <w:r w:rsidR="00C84F0A">
        <w:rPr>
          <w:lang w:val="en-GB"/>
        </w:rPr>
        <w:fldChar w:fldCharType="end"/>
      </w:r>
      <w:r w:rsidR="00C84F0A">
        <w:rPr>
          <w:lang w:val="en-GB"/>
        </w:rPr>
        <w:t xml:space="preserve">. </w:t>
      </w:r>
      <w:r w:rsidR="009224D6">
        <w:rPr>
          <w:lang w:val="en-GB"/>
        </w:rPr>
        <w:t xml:space="preserve">Mentally resilient soldiers tend to perform better as leaders, and to make better decisions in high pressure environments. </w:t>
      </w:r>
      <w:r w:rsidR="00BF69C5">
        <w:rPr>
          <w:lang w:val="en-GB"/>
        </w:rPr>
        <w:t>It is important for leaders to have the esteem</w:t>
      </w:r>
      <w:r w:rsidR="002D5942">
        <w:rPr>
          <w:lang w:val="en-GB"/>
        </w:rPr>
        <w:t xml:space="preserve">, trust, </w:t>
      </w:r>
      <w:r w:rsidR="00BF69C5">
        <w:rPr>
          <w:lang w:val="en-GB"/>
        </w:rPr>
        <w:t>respect</w:t>
      </w:r>
      <w:r w:rsidR="002D5942">
        <w:rPr>
          <w:lang w:val="en-GB"/>
        </w:rPr>
        <w:t xml:space="preserve"> and admiration</w:t>
      </w:r>
      <w:r w:rsidR="00BF69C5">
        <w:rPr>
          <w:lang w:val="en-GB"/>
        </w:rPr>
        <w:t xml:space="preserve"> </w:t>
      </w:r>
      <w:r w:rsidR="00BF69C5">
        <w:rPr>
          <w:lang w:val="en-GB"/>
        </w:rPr>
        <w:lastRenderedPageBreak/>
        <w:t xml:space="preserve">of their </w:t>
      </w:r>
      <w:r w:rsidR="00B47A4E">
        <w:rPr>
          <w:lang w:val="en-GB"/>
        </w:rPr>
        <w:t>subordinates;</w:t>
      </w:r>
      <w:r w:rsidR="00BF69C5">
        <w:rPr>
          <w:lang w:val="en-GB"/>
        </w:rPr>
        <w:t xml:space="preserve"> this will help them cope </w:t>
      </w:r>
      <w:r w:rsidR="00B47A4E">
        <w:rPr>
          <w:lang w:val="en-GB"/>
        </w:rPr>
        <w:t>with stressful experiences and perform better</w:t>
      </w:r>
      <w:r w:rsidR="002D5942">
        <w:rPr>
          <w:lang w:val="en-GB"/>
        </w:rPr>
        <w:t xml:space="preserve"> </w:t>
      </w:r>
      <w:r w:rsidR="002D5942">
        <w:rPr>
          <w:lang w:val="en-GB"/>
        </w:rPr>
        <w:fldChar w:fldCharType="begin"/>
      </w:r>
      <w:r w:rsidR="002D5942">
        <w:rPr>
          <w:lang w:val="en-GB"/>
        </w:rPr>
        <w:instrText xml:space="preserve"> ADDIN EN.CITE &lt;EndNote&gt;&lt;Cite&gt;&lt;Author&gt;Fitzwater&lt;/Author&gt;&lt;Year&gt;2017&lt;/Year&gt;&lt;IDText&gt;The conceptualisation, measurement, and development of mental toughness in military training&lt;/IDText&gt;&lt;DisplayText&gt;(Fitzwater, 2017)&lt;/DisplayText&gt;&lt;record&gt;&lt;titles&gt;&lt;title&gt;The conceptualisation, measurement, and development of mental toughness in military training&lt;/title&gt;&lt;secondary-title&gt;Sport, health and exercise sciences&lt;/secondary-title&gt;&lt;/titles&gt;&lt;pages&gt;242&lt;/pages&gt;&lt;contributors&gt;&lt;authors&gt;&lt;author&gt;Fitzwater, James P. J.&lt;/author&gt;&lt;/authors&gt;&lt;/contributors&gt;&lt;added-date format="utc"&gt;1603709710&lt;/added-date&gt;&lt;ref-type name="Thesis"&gt;32&lt;/ref-type&gt;&lt;dates&gt;&lt;year&gt;2017&lt;/year&gt;&lt;/dates&gt;&lt;rec-number&gt;169&lt;/rec-number&gt;&lt;publisher&gt;Bangor University&lt;/publisher&gt;&lt;last-updated-date format="utc"&gt;1603709823&lt;/last-updated-date&gt;&lt;volume&gt;Doctor of Philosophy&lt;/volume&gt;&lt;/record&gt;&lt;/Cite&gt;&lt;/EndNote&gt;</w:instrText>
      </w:r>
      <w:r w:rsidR="002D5942">
        <w:rPr>
          <w:lang w:val="en-GB"/>
        </w:rPr>
        <w:fldChar w:fldCharType="separate"/>
      </w:r>
      <w:r w:rsidR="002D5942">
        <w:rPr>
          <w:noProof/>
          <w:lang w:val="en-GB"/>
        </w:rPr>
        <w:t>(Fitzwater, 2017)</w:t>
      </w:r>
      <w:r w:rsidR="002D5942">
        <w:rPr>
          <w:lang w:val="en-GB"/>
        </w:rPr>
        <w:fldChar w:fldCharType="end"/>
      </w:r>
      <w:r w:rsidR="00B47A4E">
        <w:rPr>
          <w:lang w:val="en-GB"/>
        </w:rPr>
        <w:t>.</w:t>
      </w:r>
      <w:r w:rsidR="002D5942">
        <w:rPr>
          <w:lang w:val="en-GB"/>
        </w:rPr>
        <w:t xml:space="preserve"> </w:t>
      </w:r>
      <w:r w:rsidR="00197941">
        <w:rPr>
          <w:lang w:val="en-GB"/>
        </w:rPr>
        <w:t>Leaders need to empower their team,</w:t>
      </w:r>
      <w:r w:rsidR="006F6CBC">
        <w:rPr>
          <w:lang w:val="en-GB"/>
        </w:rPr>
        <w:t xml:space="preserve"> foster high levels of commitment and productivity, </w:t>
      </w:r>
      <w:r w:rsidR="00F0367E">
        <w:rPr>
          <w:lang w:val="en-GB"/>
        </w:rPr>
        <w:t xml:space="preserve">and </w:t>
      </w:r>
      <w:r w:rsidR="00EA5AB3">
        <w:rPr>
          <w:lang w:val="en-GB"/>
        </w:rPr>
        <w:t xml:space="preserve">look after their well-being </w:t>
      </w:r>
      <w:r w:rsidR="00EA5AB3">
        <w:rPr>
          <w:lang w:val="en-GB"/>
        </w:rPr>
        <w:fldChar w:fldCharType="begin"/>
      </w:r>
      <w:r w:rsidR="00EA5AB3">
        <w:rPr>
          <w:lang w:val="en-GB"/>
        </w:rPr>
        <w:instrText xml:space="preserve"> ADDIN EN.CITE &lt;EndNote&gt;&lt;Cite&gt;&lt;Author&gt;Munson&lt;/Author&gt;&lt;Year&gt;2012&lt;/Year&gt;&lt;IDText&gt;Exploring goal-setting, rewards, self-monitoring, and sharing to motivate physical activity&lt;/IDText&gt;&lt;DisplayText&gt;(Munson &amp;amp; Consolvo, 2012)&lt;/DisplayText&gt;&lt;record&gt;&lt;titles&gt;&lt;title&gt;Exploring goal-setting, rewards, self-monitoring, and sharing to motivate physical activity&lt;/title&gt;&lt;secondary-title&gt;6th International Conference on pervasive computing technologies for healthcare and workshops&lt;/secondary-title&gt;&lt;/titles&gt;&lt;pages&gt;25-32&lt;/pages&gt;&lt;contributors&gt;&lt;authors&gt;&lt;author&gt;Munson, Sean A.&lt;/author&gt;&lt;author&gt;Consolvo, Sunny&lt;/author&gt;&lt;/authors&gt;&lt;/contributors&gt;&lt;added-date format="utc"&gt;1603971442&lt;/added-date&gt;&lt;pub-location&gt;San Diego, CA&lt;/pub-location&gt;&lt;ref-type name="Conference Paper"&gt;47&lt;/ref-type&gt;&lt;dates&gt;&lt;year&gt;2012&lt;/year&gt;&lt;/dates&gt;&lt;rec-number&gt;177&lt;/rec-number&gt;&lt;last-updated-date format="utc"&gt;1603971619&lt;/last-updated-date&gt;&lt;/record&gt;&lt;/Cite&gt;&lt;/EndNote&gt;</w:instrText>
      </w:r>
      <w:r w:rsidR="00EA5AB3">
        <w:rPr>
          <w:lang w:val="en-GB"/>
        </w:rPr>
        <w:fldChar w:fldCharType="separate"/>
      </w:r>
      <w:r w:rsidR="00EA5AB3">
        <w:rPr>
          <w:noProof/>
          <w:lang w:val="en-GB"/>
        </w:rPr>
        <w:t>(Munson &amp; Consolvo, 2012)</w:t>
      </w:r>
      <w:r w:rsidR="00EA5AB3">
        <w:rPr>
          <w:lang w:val="en-GB"/>
        </w:rPr>
        <w:fldChar w:fldCharType="end"/>
      </w:r>
      <w:r w:rsidR="00EA5AB3">
        <w:rPr>
          <w:lang w:val="en-GB"/>
        </w:rPr>
        <w:t xml:space="preserve">. </w:t>
      </w:r>
      <w:r w:rsidR="0096627C">
        <w:rPr>
          <w:lang w:val="en-GB"/>
        </w:rPr>
        <w:t xml:space="preserve">It is important to have good leadership skills in the RAPTC </w:t>
      </w:r>
      <w:r w:rsidR="007E4956">
        <w:rPr>
          <w:lang w:val="en-GB"/>
        </w:rPr>
        <w:t>because</w:t>
      </w:r>
      <w:r w:rsidR="0096627C">
        <w:rPr>
          <w:lang w:val="en-GB"/>
        </w:rPr>
        <w:t xml:space="preserve"> </w:t>
      </w:r>
      <w:r w:rsidR="007E4956">
        <w:rPr>
          <w:lang w:val="en-GB"/>
        </w:rPr>
        <w:t>instructors</w:t>
      </w:r>
      <w:r w:rsidR="00E91682">
        <w:rPr>
          <w:lang w:val="en-GB"/>
        </w:rPr>
        <w:t xml:space="preserve"> will have to </w:t>
      </w:r>
      <w:r w:rsidR="00502195">
        <w:rPr>
          <w:lang w:val="en-GB"/>
        </w:rPr>
        <w:t xml:space="preserve">lead PT sessions </w:t>
      </w:r>
      <w:r w:rsidR="00EB3C59">
        <w:rPr>
          <w:lang w:val="en-GB"/>
        </w:rPr>
        <w:t>to all ranks</w:t>
      </w:r>
      <w:r w:rsidR="00D521B5">
        <w:rPr>
          <w:lang w:val="en-GB"/>
        </w:rPr>
        <w:t>.</w:t>
      </w:r>
      <w:r w:rsidR="00805753">
        <w:rPr>
          <w:lang w:val="en-GB"/>
        </w:rPr>
        <w:t xml:space="preserve"> </w:t>
      </w:r>
    </w:p>
    <w:p w14:paraId="47A2E4D3" w14:textId="72E718B5" w:rsidR="003948A7" w:rsidRPr="00A6173F" w:rsidRDefault="00480422" w:rsidP="003217B1">
      <w:pPr>
        <w:jc w:val="both"/>
        <w:rPr>
          <w:lang w:val="en-GB"/>
        </w:rPr>
      </w:pPr>
      <w:r>
        <w:rPr>
          <w:lang w:val="en-GB"/>
        </w:rPr>
        <w:t>Although listening and helping their subordinates is a sign of a good leader, there are situations where decisions need to be made in a strong and decisive way and not necessarily cater to every individual’s needs. This is especially important during warfare</w:t>
      </w:r>
      <w:r w:rsidR="00857B49">
        <w:rPr>
          <w:lang w:val="en-GB"/>
        </w:rPr>
        <w:t>, if something doesn’t go as planned,</w:t>
      </w:r>
      <w:r>
        <w:rPr>
          <w:lang w:val="en-GB"/>
        </w:rPr>
        <w:t xml:space="preserve"> decisions need to be made quickly and accurately. </w:t>
      </w:r>
    </w:p>
    <w:p w14:paraId="22FFD430" w14:textId="292DC062" w:rsidR="00F15839" w:rsidRDefault="00473E8E" w:rsidP="003217B1">
      <w:pPr>
        <w:pStyle w:val="Heading2"/>
        <w:jc w:val="both"/>
        <w:rPr>
          <w:lang w:val="en-GB"/>
        </w:rPr>
      </w:pPr>
      <w:bookmarkStart w:id="35" w:name="_Toc56003267"/>
      <w:r>
        <w:rPr>
          <w:lang w:val="en-GB"/>
        </w:rPr>
        <w:t>5.</w:t>
      </w:r>
      <w:r w:rsidR="00A6173F">
        <w:rPr>
          <w:lang w:val="en-GB"/>
        </w:rPr>
        <w:t xml:space="preserve">6 </w:t>
      </w:r>
      <w:r w:rsidR="00F15839">
        <w:rPr>
          <w:lang w:val="en-GB"/>
        </w:rPr>
        <w:t>Facilitative environment</w:t>
      </w:r>
      <w:bookmarkEnd w:id="35"/>
    </w:p>
    <w:p w14:paraId="72101391" w14:textId="190E9917" w:rsidR="003B1BA8" w:rsidRDefault="003B1BA8" w:rsidP="003217B1">
      <w:pPr>
        <w:jc w:val="both"/>
        <w:rPr>
          <w:lang w:val="en-GB"/>
        </w:rPr>
      </w:pPr>
      <w:r>
        <w:rPr>
          <w:lang w:val="en-GB"/>
        </w:rPr>
        <w:t xml:space="preserve">A facilitative environment is an environment with high levels of challenge </w:t>
      </w:r>
      <w:r w:rsidR="00AB66B4">
        <w:rPr>
          <w:lang w:val="en-GB"/>
        </w:rPr>
        <w:t xml:space="preserve">and </w:t>
      </w:r>
      <w:r w:rsidR="00730DC7">
        <w:rPr>
          <w:lang w:val="en-GB"/>
        </w:rPr>
        <w:t>support</w:t>
      </w:r>
      <w:r w:rsidR="0095090C">
        <w:rPr>
          <w:lang w:val="en-GB"/>
        </w:rPr>
        <w:t xml:space="preserve"> </w:t>
      </w:r>
      <w:r w:rsidR="0095090C">
        <w:rPr>
          <w:lang w:val="en-GB"/>
        </w:rPr>
        <w:fldChar w:fldCharType="begin"/>
      </w:r>
      <w:r w:rsidR="0095090C">
        <w:rPr>
          <w:lang w:val="en-GB"/>
        </w:rPr>
        <w:instrText xml:space="preserve"> ADDIN EN.CITE &lt;EndNote&gt;&lt;Cite&gt;&lt;Author&gt;Sarkar&lt;/Author&gt;&lt;Year&gt;2014&lt;/Year&gt;&lt;IDText&gt;Psychological resilience in sport performers: a review of stressors and protective factors&lt;/IDText&gt;&lt;DisplayText&gt;(Sarkar &amp;amp; Fletcher, 2014)&lt;/DisplayText&gt;&lt;record&gt;&lt;titles&gt;&lt;title&gt;Psychological resilience in sport performers: a review of stressors and protective factors&lt;/title&gt;&lt;secondary-title&gt;Journal of sport science&lt;/secondary-title&gt;&lt;/titles&gt;&lt;pages&gt;419-434&lt;/pages&gt;&lt;contributors&gt;&lt;authors&gt;&lt;author&gt;Sarkar, Mustafa&lt;/author&gt;&lt;author&gt;Fletcher, David&lt;/author&gt;&lt;/authors&gt;&lt;/contributors&gt;&lt;added-date format="utc"&gt;1602685275&lt;/added-date&gt;&lt;ref-type name="Journal Article"&gt;17&lt;/ref-type&gt;&lt;dates&gt;&lt;year&gt;2014&lt;/year&gt;&lt;/dates&gt;&lt;rec-number&gt;159&lt;/rec-number&gt;&lt;last-updated-date format="utc"&gt;1602685660&lt;/last-updated-date&gt;&lt;volume&gt;32&lt;/volume&gt;&lt;/record&gt;&lt;/Cite&gt;&lt;/EndNote&gt;</w:instrText>
      </w:r>
      <w:r w:rsidR="0095090C">
        <w:rPr>
          <w:lang w:val="en-GB"/>
        </w:rPr>
        <w:fldChar w:fldCharType="separate"/>
      </w:r>
      <w:r w:rsidR="0095090C">
        <w:rPr>
          <w:noProof/>
          <w:lang w:val="en-GB"/>
        </w:rPr>
        <w:t>(Sarkar &amp; Fletcher, 2014)</w:t>
      </w:r>
      <w:r w:rsidR="0095090C">
        <w:rPr>
          <w:lang w:val="en-GB"/>
        </w:rPr>
        <w:fldChar w:fldCharType="end"/>
      </w:r>
      <w:r w:rsidR="00730DC7">
        <w:rPr>
          <w:lang w:val="en-GB"/>
        </w:rPr>
        <w:t>.</w:t>
      </w:r>
      <w:r w:rsidR="00763F9F">
        <w:rPr>
          <w:lang w:val="en-GB"/>
        </w:rPr>
        <w:t xml:space="preserve"> </w:t>
      </w:r>
      <w:r w:rsidR="00480422">
        <w:rPr>
          <w:lang w:val="en-GB"/>
        </w:rPr>
        <w:t xml:space="preserve">In this </w:t>
      </w:r>
      <w:r w:rsidR="00763F9F">
        <w:rPr>
          <w:lang w:val="en-GB"/>
        </w:rPr>
        <w:t xml:space="preserve">environment individuals </w:t>
      </w:r>
      <w:r w:rsidR="00A85E12">
        <w:rPr>
          <w:lang w:val="en-GB"/>
        </w:rPr>
        <w:t>can input and take ownership of their goals</w:t>
      </w:r>
      <w:r w:rsidR="004E780A">
        <w:rPr>
          <w:lang w:val="en-GB"/>
        </w:rPr>
        <w:t xml:space="preserve"> </w:t>
      </w:r>
      <w:r w:rsidR="00480422">
        <w:rPr>
          <w:lang w:val="en-GB"/>
        </w:rPr>
        <w:t>as well as</w:t>
      </w:r>
      <w:r w:rsidR="004E780A">
        <w:rPr>
          <w:lang w:val="en-GB"/>
        </w:rPr>
        <w:t xml:space="preserve"> receive constructive</w:t>
      </w:r>
      <w:r w:rsidR="00A85E12">
        <w:rPr>
          <w:lang w:val="en-GB"/>
        </w:rPr>
        <w:t xml:space="preserve"> </w:t>
      </w:r>
      <w:r w:rsidR="004E780A">
        <w:rPr>
          <w:lang w:val="en-GB"/>
        </w:rPr>
        <w:t>feedback.</w:t>
      </w:r>
      <w:r w:rsidR="007C721E">
        <w:rPr>
          <w:lang w:val="en-GB"/>
        </w:rPr>
        <w:t xml:space="preserve"> In a class </w:t>
      </w:r>
      <w:r w:rsidR="004D4662">
        <w:rPr>
          <w:lang w:val="en-GB"/>
        </w:rPr>
        <w:t>one</w:t>
      </w:r>
      <w:r w:rsidR="007C721E">
        <w:rPr>
          <w:lang w:val="en-GB"/>
        </w:rPr>
        <w:t xml:space="preserve"> course</w:t>
      </w:r>
      <w:r w:rsidR="00480422">
        <w:rPr>
          <w:lang w:val="en-GB"/>
        </w:rPr>
        <w:t>,</w:t>
      </w:r>
      <w:r w:rsidR="007C721E">
        <w:rPr>
          <w:lang w:val="en-GB"/>
        </w:rPr>
        <w:t xml:space="preserve"> for example, the AAPTIs and RAPTCIs must </w:t>
      </w:r>
      <w:r w:rsidR="005F401C">
        <w:rPr>
          <w:lang w:val="en-GB"/>
        </w:rPr>
        <w:t>have a good relationship</w:t>
      </w:r>
      <w:r w:rsidR="00480422">
        <w:rPr>
          <w:lang w:val="en-GB"/>
        </w:rPr>
        <w:t xml:space="preserve"> to ensure everyone is supported.</w:t>
      </w:r>
      <w:r w:rsidR="005F401C">
        <w:rPr>
          <w:lang w:val="en-GB"/>
        </w:rPr>
        <w:t xml:space="preserve"> </w:t>
      </w:r>
      <w:r w:rsidR="00480422">
        <w:rPr>
          <w:lang w:val="en-GB"/>
        </w:rPr>
        <w:t>T</w:t>
      </w:r>
      <w:r w:rsidR="005F401C">
        <w:rPr>
          <w:lang w:val="en-GB"/>
        </w:rPr>
        <w:t>here must</w:t>
      </w:r>
      <w:r w:rsidR="00480422">
        <w:rPr>
          <w:lang w:val="en-GB"/>
        </w:rPr>
        <w:t xml:space="preserve"> also</w:t>
      </w:r>
      <w:r w:rsidR="005F401C">
        <w:rPr>
          <w:lang w:val="en-GB"/>
        </w:rPr>
        <w:t xml:space="preserve"> be healthy competition between AAPTIs</w:t>
      </w:r>
      <w:r w:rsidR="00650C7C">
        <w:rPr>
          <w:lang w:val="en-GB"/>
        </w:rPr>
        <w:t xml:space="preserve"> to facilitate personal growth</w:t>
      </w:r>
      <w:r w:rsidR="00EF5274">
        <w:rPr>
          <w:lang w:val="en-GB"/>
        </w:rPr>
        <w:t xml:space="preserve"> </w:t>
      </w:r>
      <w:r w:rsidR="00EF5274">
        <w:rPr>
          <w:lang w:val="en-GB"/>
        </w:rPr>
        <w:fldChar w:fldCharType="begin"/>
      </w:r>
      <w:r w:rsidR="00EF5274">
        <w:rPr>
          <w:lang w:val="en-GB"/>
        </w:rPr>
        <w:instrText xml:space="preserve"> ADDIN EN.CITE &lt;EndNote&gt;&lt;Cite&gt;&lt;Author&gt;Sheard&lt;/Author&gt;&lt;Year&gt;2009&lt;/Year&gt;&lt;IDText&gt;A cross-national analysis of mental toughness and hardiness in elite rugby league teams&lt;/IDText&gt;&lt;DisplayText&gt;(Sheard, 2009)&lt;/DisplayText&gt;&lt;record&gt;&lt;dates&gt;&lt;pub-dates&gt;&lt;date&gt;Aug&lt;/date&gt;&lt;/pub-dates&gt;&lt;year&gt;2009&lt;/year&gt;&lt;/dates&gt;&lt;urls&gt;&lt;related-urls&gt;&lt;url&gt;&amp;lt;Go to ISI&amp;gt;://WOS:000270118700019&lt;/url&gt;&lt;/related-urls&gt;&lt;/urls&gt;&lt;isbn&gt;0031-5125&lt;/isbn&gt;&lt;titles&gt;&lt;title&gt;A cross-national analysis of mental toughness and hardiness in elite rugby league teams&lt;/title&gt;&lt;secondary-title&gt;Perceptual and Motor Skills&lt;/secondary-title&gt;&lt;/titles&gt;&lt;pages&gt;213-223&lt;/pages&gt;&lt;number&gt;1&lt;/number&gt;&lt;contributors&gt;&lt;authors&gt;&lt;author&gt;Sheard, Michael&lt;/author&gt;&lt;/authors&gt;&lt;/contributors&gt;&lt;added-date format="utc"&gt;1601988887&lt;/added-date&gt;&lt;ref-type name="Journal Article"&gt;17&lt;/ref-type&gt;&lt;rec-number&gt;147&lt;/rec-number&gt;&lt;last-updated-date format="utc"&gt;1603990226&lt;/last-updated-date&gt;&lt;accession-num&gt;WOS:000270118700019&lt;/accession-num&gt;&lt;electronic-resource-num&gt;10.2466/pms.109.1.213-223&lt;/electronic-resource-num&gt;&lt;volume&gt;109&lt;/volume&gt;&lt;/record&gt;&lt;/Cite&gt;&lt;/EndNote&gt;</w:instrText>
      </w:r>
      <w:r w:rsidR="00EF5274">
        <w:rPr>
          <w:lang w:val="en-GB"/>
        </w:rPr>
        <w:fldChar w:fldCharType="separate"/>
      </w:r>
      <w:r w:rsidR="00EF5274">
        <w:rPr>
          <w:noProof/>
          <w:lang w:val="en-GB"/>
        </w:rPr>
        <w:t>(Sheard, 2009)</w:t>
      </w:r>
      <w:r w:rsidR="00EF5274">
        <w:rPr>
          <w:lang w:val="en-GB"/>
        </w:rPr>
        <w:fldChar w:fldCharType="end"/>
      </w:r>
      <w:r w:rsidR="005F401C">
        <w:rPr>
          <w:lang w:val="en-GB"/>
        </w:rPr>
        <w:t xml:space="preserve">. RAPTCIs must </w:t>
      </w:r>
      <w:r w:rsidR="00664EDE">
        <w:rPr>
          <w:lang w:val="en-GB"/>
        </w:rPr>
        <w:t>create</w:t>
      </w:r>
      <w:r w:rsidR="005F401C">
        <w:rPr>
          <w:lang w:val="en-GB"/>
        </w:rPr>
        <w:t xml:space="preserve"> a </w:t>
      </w:r>
      <w:r w:rsidR="00EE4D4E">
        <w:rPr>
          <w:lang w:val="en-GB"/>
        </w:rPr>
        <w:t xml:space="preserve">psychologically </w:t>
      </w:r>
      <w:r w:rsidR="005F401C">
        <w:rPr>
          <w:lang w:val="en-GB"/>
        </w:rPr>
        <w:t xml:space="preserve">safe environment </w:t>
      </w:r>
      <w:r w:rsidR="00484FED">
        <w:rPr>
          <w:lang w:val="en-GB"/>
        </w:rPr>
        <w:t xml:space="preserve">in which sensible risk-taking is encouraged. </w:t>
      </w:r>
      <w:r w:rsidR="00EE4D4E">
        <w:rPr>
          <w:lang w:val="en-GB"/>
        </w:rPr>
        <w:t>RAPTCIs must also recognise and celebrate the success of the AA</w:t>
      </w:r>
      <w:r w:rsidR="00664EDE">
        <w:rPr>
          <w:lang w:val="en-GB"/>
        </w:rPr>
        <w:t>PTIs</w:t>
      </w:r>
      <w:r w:rsidR="004F21F2">
        <w:rPr>
          <w:lang w:val="en-GB"/>
        </w:rPr>
        <w:t>, and the AA</w:t>
      </w:r>
      <w:r w:rsidR="00664EDE">
        <w:rPr>
          <w:lang w:val="en-GB"/>
        </w:rPr>
        <w:t>PTIs</w:t>
      </w:r>
      <w:r w:rsidR="004F21F2">
        <w:rPr>
          <w:lang w:val="en-GB"/>
        </w:rPr>
        <w:t xml:space="preserve"> need to learn from their mistakes </w:t>
      </w:r>
      <w:r w:rsidR="00650C7C">
        <w:rPr>
          <w:lang w:val="en-GB"/>
        </w:rPr>
        <w:t>in order</w:t>
      </w:r>
      <w:r w:rsidR="004F21F2">
        <w:rPr>
          <w:lang w:val="en-GB"/>
        </w:rPr>
        <w:t xml:space="preserve"> to</w:t>
      </w:r>
      <w:r w:rsidR="00650C7C">
        <w:rPr>
          <w:lang w:val="en-GB"/>
        </w:rPr>
        <w:t xml:space="preserve"> improve</w:t>
      </w:r>
      <w:r w:rsidR="004F21F2">
        <w:rPr>
          <w:lang w:val="en-GB"/>
        </w:rPr>
        <w:t xml:space="preserve"> and perform at higher standards</w:t>
      </w:r>
      <w:r w:rsidR="004E292A">
        <w:rPr>
          <w:lang w:val="en-GB"/>
        </w:rPr>
        <w:t xml:space="preserve"> </w:t>
      </w:r>
      <w:r w:rsidR="00754942">
        <w:rPr>
          <w:lang w:val="en-GB"/>
        </w:rPr>
        <w:fldChar w:fldCharType="begin">
          <w:fldData xml:space="preserve">PEVuZE5vdGU+PENpdGU+PEF1dGhvcj5CYWtlcjwvQXV0aG9yPjxZZWFyPjIwMDA8L1llYXI+PElE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</w:fldData>
        </w:fldChar>
      </w:r>
      <w:r w:rsidR="00754942">
        <w:rPr>
          <w:lang w:val="en-GB"/>
        </w:rPr>
        <w:instrText xml:space="preserve"> ADDIN EN.CITE </w:instrText>
      </w:r>
      <w:r w:rsidR="00754942">
        <w:rPr>
          <w:lang w:val="en-GB"/>
        </w:rPr>
        <w:fldChar w:fldCharType="begin">
          <w:fldData xml:space="preserve">PEVuZE5vdGU+PENpdGU+PEF1dGhvcj5CYWtlcjwvQXV0aG9yPjxZZWFyPjIwMDA8L1llYXI+PElE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</w:fldData>
        </w:fldChar>
      </w:r>
      <w:r w:rsidR="00754942">
        <w:rPr>
          <w:lang w:val="en-GB"/>
        </w:rPr>
        <w:instrText xml:space="preserve"> ADDIN EN.CITE.DATA </w:instrText>
      </w:r>
      <w:r w:rsidR="00754942">
        <w:rPr>
          <w:lang w:val="en-GB"/>
        </w:rPr>
      </w:r>
      <w:r w:rsidR="00754942">
        <w:rPr>
          <w:lang w:val="en-GB"/>
        </w:rPr>
        <w:fldChar w:fldCharType="end"/>
      </w:r>
      <w:r w:rsidR="00754942">
        <w:rPr>
          <w:lang w:val="en-GB"/>
        </w:rPr>
      </w:r>
      <w:r w:rsidR="00754942">
        <w:rPr>
          <w:lang w:val="en-GB"/>
        </w:rPr>
        <w:fldChar w:fldCharType="separate"/>
      </w:r>
      <w:r w:rsidR="00754942">
        <w:rPr>
          <w:noProof/>
          <w:lang w:val="en-GB"/>
        </w:rPr>
        <w:t>(Baker, Cote, &amp; Hawes, 2000; Steffens et al., 2014)</w:t>
      </w:r>
      <w:r w:rsidR="00754942">
        <w:rPr>
          <w:lang w:val="en-GB"/>
        </w:rPr>
        <w:fldChar w:fldCharType="end"/>
      </w:r>
    </w:p>
    <w:p w14:paraId="66A5E0C5" w14:textId="7EFC2527" w:rsidR="00A6173F" w:rsidRPr="00A6173F" w:rsidRDefault="004F21F2" w:rsidP="003217B1">
      <w:pPr>
        <w:jc w:val="both"/>
        <w:rPr>
          <w:lang w:val="en-GB"/>
        </w:rPr>
      </w:pPr>
      <w:r>
        <w:rPr>
          <w:lang w:val="en-GB"/>
        </w:rPr>
        <w:t>All of this creates a facilitative environment in which individuals become more resilient</w:t>
      </w:r>
      <w:r w:rsidR="00AE33ED">
        <w:rPr>
          <w:lang w:val="en-GB"/>
        </w:rPr>
        <w:t xml:space="preserve"> and perform better. However, this high support high challenge environment needs to be monitored to </w:t>
      </w:r>
      <w:r w:rsidR="00650C7C">
        <w:rPr>
          <w:lang w:val="en-GB"/>
        </w:rPr>
        <w:t>maintain the right balance between them</w:t>
      </w:r>
      <w:r w:rsidR="0095090C">
        <w:rPr>
          <w:lang w:val="en-GB"/>
        </w:rPr>
        <w:t xml:space="preserve"> </w:t>
      </w:r>
      <w:r w:rsidR="0095090C">
        <w:rPr>
          <w:lang w:val="en-GB"/>
        </w:rPr>
        <w:fldChar w:fldCharType="begin"/>
      </w:r>
      <w:r w:rsidR="0095090C">
        <w:rPr>
          <w:lang w:val="en-GB"/>
        </w:rPr>
        <w:instrText xml:space="preserve"> ADDIN EN.CITE &lt;EndNote&gt;&lt;Cite&gt;&lt;Author&gt;Sarkar&lt;/Author&gt;&lt;Year&gt;2014&lt;/Year&gt;&lt;IDText&gt;Psychological resilience in sport performers: a review of stressors and protective factors&lt;/IDText&gt;&lt;DisplayText&gt;(Sarkar &amp;amp; Fletcher, 2014)&lt;/DisplayText&gt;&lt;record&gt;&lt;titles&gt;&lt;title&gt;Psychological resilience in sport performers: a review of stressors and protective factors&lt;/title&gt;&lt;secondary-title&gt;Journal of sport science&lt;/secondary-title&gt;&lt;/titles&gt;&lt;pages&gt;419-434&lt;/pages&gt;&lt;contributors&gt;&lt;authors&gt;&lt;author&gt;Sarkar, Mustafa&lt;/author&gt;&lt;author&gt;Fletcher, David&lt;/author&gt;&lt;/authors&gt;&lt;/contributors&gt;&lt;added-date format="utc"&gt;1602685275&lt;/added-date&gt;&lt;ref-type name="Journal Article"&gt;17&lt;/ref-type&gt;&lt;dates&gt;&lt;year&gt;2014&lt;/year&gt;&lt;/dates&gt;&lt;rec-number&gt;159&lt;/rec-number&gt;&lt;last-updated-date format="utc"&gt;1602685660&lt;/last-updated-date&gt;&lt;volume&gt;32&lt;/volume&gt;&lt;/record&gt;&lt;/Cite&gt;&lt;/EndNote&gt;</w:instrText>
      </w:r>
      <w:r w:rsidR="0095090C">
        <w:rPr>
          <w:lang w:val="en-GB"/>
        </w:rPr>
        <w:fldChar w:fldCharType="separate"/>
      </w:r>
      <w:r w:rsidR="0095090C">
        <w:rPr>
          <w:noProof/>
          <w:lang w:val="en-GB"/>
        </w:rPr>
        <w:t>(Sarkar &amp; Fletcher, 2014)</w:t>
      </w:r>
      <w:r w:rsidR="0095090C">
        <w:rPr>
          <w:lang w:val="en-GB"/>
        </w:rPr>
        <w:fldChar w:fldCharType="end"/>
      </w:r>
      <w:r w:rsidR="00AE33ED">
        <w:rPr>
          <w:lang w:val="en-GB"/>
        </w:rPr>
        <w:t xml:space="preserve">. </w:t>
      </w:r>
    </w:p>
    <w:p w14:paraId="336010B8" w14:textId="7358F3E4" w:rsidR="00F15839" w:rsidRDefault="00473E8E" w:rsidP="003217B1">
      <w:pPr>
        <w:pStyle w:val="Heading2"/>
        <w:jc w:val="both"/>
        <w:rPr>
          <w:lang w:val="en-GB"/>
        </w:rPr>
      </w:pPr>
      <w:bookmarkStart w:id="36" w:name="_Toc56003268"/>
      <w:r>
        <w:rPr>
          <w:lang w:val="en-GB"/>
        </w:rPr>
        <w:t>5.</w:t>
      </w:r>
      <w:r w:rsidR="0047740B">
        <w:rPr>
          <w:lang w:val="en-GB"/>
        </w:rPr>
        <w:t xml:space="preserve">7 </w:t>
      </w:r>
      <w:r w:rsidR="00015468">
        <w:rPr>
          <w:lang w:val="en-GB"/>
        </w:rPr>
        <w:t>Self-belief and confidence</w:t>
      </w:r>
      <w:bookmarkEnd w:id="36"/>
    </w:p>
    <w:p w14:paraId="7F2EF5F1" w14:textId="1E66CF3A" w:rsidR="00B74358" w:rsidRDefault="0023633F" w:rsidP="003217B1">
      <w:pPr>
        <w:jc w:val="both"/>
        <w:rPr>
          <w:lang w:val="en-GB"/>
        </w:rPr>
      </w:pPr>
      <w:r>
        <w:rPr>
          <w:lang w:val="en-GB"/>
        </w:rPr>
        <w:t xml:space="preserve">As a reminder, self-belief and self-confidence is the degree of certainty an individual possesses about their ability to be successful </w:t>
      </w:r>
      <w:r>
        <w:rPr>
          <w:lang w:val="en-GB"/>
        </w:rPr>
        <w:fldChar w:fldCharType="begin"/>
      </w:r>
      <w:r>
        <w:rPr>
          <w:lang w:val="en-GB"/>
        </w:rPr>
        <w:instrText xml:space="preserve"> ADDIN EN.CITE &lt;EndNote&gt;&lt;Cite&gt;&lt;Author&gt;Hays&lt;/Author&gt;&lt;Year&gt;2010&lt;/Year&gt;&lt;IDText&gt;The Development of Confidence Profiling for Sport&lt;/IDText&gt;&lt;DisplayText&gt;(K. Hays et al., 2010)&lt;/DisplayText&gt;&lt;record&gt;&lt;dates&gt;&lt;pub-dates&gt;&lt;date&gt;Sep&lt;/date&gt;&lt;/pub-dates&gt;&lt;year&gt;2010&lt;/year&gt;&lt;/dates&gt;&lt;keywords&gt;&lt;keyword&gt;instrument development&lt;/keyword&gt;&lt;keyword&gt;mental toughness&lt;/keyword&gt;&lt;keyword&gt;performers&lt;/keyword&gt;&lt;keyword&gt;conceptualization&lt;/keyword&gt;&lt;keyword&gt;Social Sciences - Other Topics&lt;/keyword&gt;&lt;keyword&gt;Psychology&lt;/keyword&gt;&lt;keyword&gt;Sport Sciences&lt;/keyword&gt;&lt;/keywords&gt;&lt;urls&gt;&lt;related-urls&gt;&lt;url&gt;&amp;lt;Go to ISI&amp;gt;://WOS:000282652200006&lt;/url&gt;&lt;/related-urls&gt;&lt;/urls&gt;&lt;isbn&gt;0888-4781&lt;/isbn&gt;&lt;work-type&gt;Article&lt;/work-type&gt;&lt;titles&gt;&lt;title&gt;The Development of Confidence Profiling for Sport&lt;/title&gt;&lt;secondary-title&gt;Sport Psychologist&lt;/secondary-title&gt;&lt;alt-title&gt;Sport Psychol.&lt;/alt-title&gt;&lt;/titles&gt;&lt;pages&gt;373-392&lt;/pages&gt;&lt;number&gt;3&lt;/number&gt;&lt;contributors&gt;&lt;authors&gt;&lt;author&gt;Hays, K.&lt;/author&gt;&lt;author&gt;Thomas, O.&lt;/author&gt;&lt;author&gt;Butt, J.&lt;/author&gt;&lt;author&gt;Maynard, I.&lt;/author&gt;&lt;/authors&gt;&lt;/contributors&gt;&lt;language&gt;English&lt;/language&gt;&lt;added-date format="utc"&gt;1583252945&lt;/added-date&gt;&lt;ref-type name="Journal Article"&gt;17&lt;/ref-type&gt;&lt;auth-address&gt;[Hays, Kate] English Inst Sport, London, England. [Thomas, Owen] Univ Wales Inst, Cardiff UWIC, Cardiff Sch Sport, Cardiff, S Glam, Wales. [Butt, Joanne&amp;#xD;Maynard, Ian] Sheffield Hallam Univ, Ctr Sport &amp;amp; Exercise Sci, Sheffield S1 1WB, S Yorkshire, England.&amp;#xD;Hays, K (reprint author), English Inst Sport, London, England.&lt;/auth-address&gt;&lt;rec-number&gt;93&lt;/rec-number&gt;&lt;last-updated-date format="utc"&gt;1584191494&lt;/last-updated-date&gt;&lt;accession-num&gt;WOS:000282652200006&lt;/accession-num&gt;&lt;electronic-resource-num&gt;10.1123/tsp.24.3.373&lt;/electronic-resource-num&gt;&lt;volume&gt;24&lt;/volume&gt;&lt;/record&gt;&lt;/Cite&gt;&lt;/EndNote&gt;</w:instrText>
      </w:r>
      <w:r>
        <w:rPr>
          <w:lang w:val="en-GB"/>
        </w:rPr>
        <w:fldChar w:fldCharType="separate"/>
      </w:r>
      <w:r>
        <w:rPr>
          <w:noProof/>
          <w:lang w:val="en-GB"/>
        </w:rPr>
        <w:t>(K. Hays et al., 2010)</w:t>
      </w:r>
      <w:r>
        <w:rPr>
          <w:lang w:val="en-GB"/>
        </w:rPr>
        <w:fldChar w:fldCharType="end"/>
      </w:r>
      <w:r>
        <w:rPr>
          <w:lang w:val="en-GB"/>
        </w:rPr>
        <w:t xml:space="preserve">. </w:t>
      </w:r>
      <w:r w:rsidR="001A21E5">
        <w:rPr>
          <w:lang w:val="en-GB"/>
        </w:rPr>
        <w:t>It is important for</w:t>
      </w:r>
      <w:r w:rsidR="00927E07">
        <w:rPr>
          <w:lang w:val="en-GB"/>
        </w:rPr>
        <w:t xml:space="preserve"> PT</w:t>
      </w:r>
      <w:r w:rsidR="00927E07" w:rsidRPr="00927E07">
        <w:rPr>
          <w:lang w:val="en-GB"/>
        </w:rPr>
        <w:t xml:space="preserve"> instructor</w:t>
      </w:r>
      <w:r w:rsidR="001A21E5">
        <w:rPr>
          <w:lang w:val="en-GB"/>
        </w:rPr>
        <w:t xml:space="preserve">s to be confident in </w:t>
      </w:r>
      <w:r w:rsidR="00401C94">
        <w:rPr>
          <w:lang w:val="en-GB"/>
        </w:rPr>
        <w:t xml:space="preserve">their </w:t>
      </w:r>
      <w:r w:rsidR="00F73544">
        <w:rPr>
          <w:lang w:val="en-GB"/>
        </w:rPr>
        <w:t xml:space="preserve">knowledge and </w:t>
      </w:r>
      <w:r w:rsidR="00401C94">
        <w:rPr>
          <w:lang w:val="en-GB"/>
        </w:rPr>
        <w:t>abilities to teach</w:t>
      </w:r>
      <w:r w:rsidR="00B62F85">
        <w:rPr>
          <w:lang w:val="en-GB"/>
        </w:rPr>
        <w:t xml:space="preserve">. </w:t>
      </w:r>
      <w:r w:rsidR="00F51832">
        <w:rPr>
          <w:lang w:val="en-GB"/>
        </w:rPr>
        <w:t>They need to believe in themselves in order to be better instructors. While on course, the soldiers also need to believe in their capability to</w:t>
      </w:r>
      <w:r w:rsidR="00247173">
        <w:rPr>
          <w:lang w:val="en-GB"/>
        </w:rPr>
        <w:t xml:space="preserve"> successfully go through the different tests whether it is the selection course or the SCR and RFTS. </w:t>
      </w:r>
      <w:r w:rsidR="00650C7C">
        <w:rPr>
          <w:lang w:val="en-GB"/>
        </w:rPr>
        <w:t>Self-belief and confidence</w:t>
      </w:r>
      <w:r w:rsidR="00A32EDC">
        <w:rPr>
          <w:lang w:val="en-GB"/>
        </w:rPr>
        <w:t xml:space="preserve"> have been shown </w:t>
      </w:r>
      <w:r w:rsidR="008E6051">
        <w:rPr>
          <w:lang w:val="en-GB"/>
        </w:rPr>
        <w:t xml:space="preserve">to have a positive impact on performance and </w:t>
      </w:r>
      <w:r w:rsidR="00650C7C">
        <w:rPr>
          <w:lang w:val="en-GB"/>
        </w:rPr>
        <w:t xml:space="preserve">to be </w:t>
      </w:r>
      <w:r w:rsidR="008E6051">
        <w:rPr>
          <w:lang w:val="en-GB"/>
        </w:rPr>
        <w:t>an important determinant of MR</w:t>
      </w:r>
      <w:r w:rsidR="00A72859">
        <w:rPr>
          <w:lang w:val="en-GB"/>
        </w:rPr>
        <w:t xml:space="preserve"> </w:t>
      </w:r>
      <w:r w:rsidR="00A72859">
        <w:rPr>
          <w:lang w:val="en-GB"/>
        </w:rPr>
        <w:fldChar w:fldCharType="begin"/>
      </w:r>
      <w:r w:rsidR="00A72859">
        <w:rPr>
          <w:lang w:val="en-GB"/>
        </w:rPr>
        <w:instrText xml:space="preserve"> ADDIN EN.CITE &lt;EndNote&gt;&lt;Cite&gt;&lt;Author&gt;Adler&lt;/Author&gt;&lt;Year&gt;2015&lt;/Year&gt;&lt;IDText&gt;Mental skills training with basic combat training soldiers: a group-randomized trial&lt;/IDText&gt;&lt;DisplayText&gt;(Adler et al., 2015)&lt;/DisplayText&gt;&lt;record&gt;&lt;titles&gt;&lt;title&gt;Mental skills training with basic combat training soldiers: a group-randomized trial&lt;/title&gt;&lt;secondary-title&gt;Journal of applied psychology&lt;/secondary-title&gt;&lt;/titles&gt;&lt;pages&gt;1752-1764&lt;/pages&gt;&lt;number&gt;6&lt;/number&gt;&lt;contributors&gt;&lt;authors&gt;&lt;author&gt;Adler, A. B.&lt;/author&gt;&lt;author&gt;Bliese, P.D.&lt;/author&gt;&lt;author&gt;Pickering, M. A.&lt;/author&gt;&lt;author&gt;Hammermeister, J.&lt;/author&gt;&lt;author&gt;Williams, J.&lt;/author&gt;&lt;author&gt;Harada, C.&lt;/author&gt;&lt;author&gt;Csoka, L.&lt;/author&gt;&lt;author&gt;Holliday, B.&lt;/author&gt;&lt;author&gt;Ohlson, C.&lt;/author&gt;&lt;/authors&gt;&lt;/contributors&gt;&lt;added-date format="utc"&gt;1603722776&lt;/added-date&gt;&lt;ref-type name="Journal Article"&gt;17&lt;/ref-type&gt;&lt;dates&gt;&lt;year&gt;2015&lt;/year&gt;&lt;/dates&gt;&lt;rec-number&gt;170&lt;/rec-number&gt;&lt;last-updated-date format="utc"&gt;1603722883&lt;/last-updated-date&gt;&lt;volume&gt;100&lt;/volume&gt;&lt;/record&gt;&lt;/Cite&gt;&lt;/EndNote&gt;</w:instrText>
      </w:r>
      <w:r w:rsidR="00A72859">
        <w:rPr>
          <w:lang w:val="en-GB"/>
        </w:rPr>
        <w:fldChar w:fldCharType="separate"/>
      </w:r>
      <w:r w:rsidR="00A72859">
        <w:rPr>
          <w:noProof/>
          <w:lang w:val="en-GB"/>
        </w:rPr>
        <w:t>(Adler et al., 2015)</w:t>
      </w:r>
      <w:r w:rsidR="00A72859">
        <w:rPr>
          <w:lang w:val="en-GB"/>
        </w:rPr>
        <w:fldChar w:fldCharType="end"/>
      </w:r>
      <w:r w:rsidR="008E6051">
        <w:rPr>
          <w:lang w:val="en-GB"/>
        </w:rPr>
        <w:t>.</w:t>
      </w:r>
      <w:r w:rsidR="009D5BDB">
        <w:rPr>
          <w:lang w:val="en-GB"/>
        </w:rPr>
        <w:t xml:space="preserve"> </w:t>
      </w:r>
    </w:p>
    <w:p w14:paraId="546F9457" w14:textId="4EEDE310" w:rsidR="00FC564B" w:rsidRDefault="00FC564B" w:rsidP="003217B1">
      <w:pPr>
        <w:jc w:val="both"/>
        <w:rPr>
          <w:lang w:val="en-GB"/>
        </w:rPr>
      </w:pPr>
      <w:r>
        <w:rPr>
          <w:lang w:val="en-GB"/>
        </w:rPr>
        <w:t xml:space="preserve">However, too much confidence and self-belief </w:t>
      </w:r>
      <w:r w:rsidR="00607767">
        <w:rPr>
          <w:lang w:val="en-GB"/>
        </w:rPr>
        <w:t>can become an issue</w:t>
      </w:r>
      <w:r w:rsidR="00650C7C">
        <w:rPr>
          <w:lang w:val="en-GB"/>
        </w:rPr>
        <w:t>;</w:t>
      </w:r>
      <w:r w:rsidR="00607767">
        <w:rPr>
          <w:lang w:val="en-GB"/>
        </w:rPr>
        <w:t xml:space="preserve"> a soldier on course or an instructor needs to be willing to listen to criticism and </w:t>
      </w:r>
      <w:r w:rsidR="006654B5">
        <w:rPr>
          <w:lang w:val="en-GB"/>
        </w:rPr>
        <w:t xml:space="preserve">feedback without </w:t>
      </w:r>
      <w:r w:rsidR="00650C7C">
        <w:rPr>
          <w:lang w:val="en-GB"/>
        </w:rPr>
        <w:t>responding negatively</w:t>
      </w:r>
      <w:r w:rsidR="006654B5">
        <w:rPr>
          <w:lang w:val="en-GB"/>
        </w:rPr>
        <w:t xml:space="preserve">. </w:t>
      </w:r>
    </w:p>
    <w:p w14:paraId="67CFD639" w14:textId="612F4DAE" w:rsidR="00015468" w:rsidRDefault="00473E8E" w:rsidP="003217B1">
      <w:pPr>
        <w:pStyle w:val="Heading2"/>
        <w:jc w:val="both"/>
        <w:rPr>
          <w:lang w:val="en-GB"/>
        </w:rPr>
      </w:pPr>
      <w:bookmarkStart w:id="37" w:name="_Toc56003269"/>
      <w:r>
        <w:rPr>
          <w:lang w:val="en-GB"/>
        </w:rPr>
        <w:t>5.</w:t>
      </w:r>
      <w:r w:rsidR="0047740B">
        <w:rPr>
          <w:lang w:val="en-GB"/>
        </w:rPr>
        <w:t xml:space="preserve">8 </w:t>
      </w:r>
      <w:r w:rsidR="00015468">
        <w:rPr>
          <w:lang w:val="en-GB"/>
        </w:rPr>
        <w:t>Coping strategies</w:t>
      </w:r>
      <w:bookmarkEnd w:id="37"/>
    </w:p>
    <w:p w14:paraId="45F4F858" w14:textId="097D2BE4" w:rsidR="0047740B" w:rsidRDefault="00672C32" w:rsidP="003217B1">
      <w:pPr>
        <w:jc w:val="both"/>
        <w:rPr>
          <w:lang w:val="en-GB"/>
        </w:rPr>
      </w:pPr>
      <w:r w:rsidRPr="00672C32">
        <w:rPr>
          <w:lang w:val="en-GB"/>
        </w:rPr>
        <w:t xml:space="preserve">AAPTIs and RAPTCIs </w:t>
      </w:r>
      <w:r w:rsidR="002F7039">
        <w:rPr>
          <w:lang w:val="en-GB"/>
        </w:rPr>
        <w:t xml:space="preserve">must have </w:t>
      </w:r>
      <w:r w:rsidR="00C075BF">
        <w:rPr>
          <w:lang w:val="en-GB"/>
        </w:rPr>
        <w:t>diverse</w:t>
      </w:r>
      <w:r w:rsidR="002F7039">
        <w:rPr>
          <w:lang w:val="en-GB"/>
        </w:rPr>
        <w:t xml:space="preserve"> types of coping strategies to be successful </w:t>
      </w:r>
      <w:r w:rsidR="00516439">
        <w:rPr>
          <w:lang w:val="en-GB"/>
        </w:rPr>
        <w:t>in their career</w:t>
      </w:r>
      <w:r w:rsidR="00CD7B78">
        <w:rPr>
          <w:lang w:val="en-GB"/>
        </w:rPr>
        <w:t xml:space="preserve"> </w:t>
      </w:r>
      <w:r w:rsidR="00CD7B78">
        <w:rPr>
          <w:lang w:val="en-GB"/>
        </w:rPr>
        <w:fldChar w:fldCharType="begin"/>
      </w:r>
      <w:r w:rsidR="00CD7B78">
        <w:rPr>
          <w:lang w:val="en-GB"/>
        </w:rPr>
        <w:instrText xml:space="preserve"> ADDIN EN.CITE &lt;EndNote&gt;&lt;Cite&gt;&lt;Author&gt;Pedro&lt;/Author&gt;&lt;Year&gt;2016&lt;/Year&gt;&lt;IDText&gt;Athletes engagement, resilience, and rate of perceived exertion on portuguese national- and international-level wrestlers&lt;/IDText&gt;&lt;DisplayText&gt;(Pedro, 2016)&lt;/DisplayText&gt;&lt;record&gt;&lt;titles&gt;&lt;title&gt;Athletes engagement, resilience, and rate of perceived exertion on portuguese national- and international-level wrestlers&lt;/title&gt;&lt;secondary-title&gt;International journal of wrestling science&lt;/secondary-title&gt;&lt;/titles&gt;&lt;pages&gt;5-10&lt;/pages&gt;&lt;number&gt;1&lt;/number&gt;&lt;contributors&gt;&lt;authors&gt;&lt;author&gt;Pedro, Samuel D. G.&lt;/author&gt;&lt;/authors&gt;&lt;/contributors&gt;&lt;added-date format="utc"&gt;1602683141&lt;/added-date&gt;&lt;ref-type name="Journal Article"&gt;17&lt;/ref-type&gt;&lt;dates&gt;&lt;year&gt;2016&lt;/year&gt;&lt;/dates&gt;&lt;rec-number&gt;158&lt;/rec-number&gt;&lt;last-updated-date format="utc"&gt;1602683284&lt;/last-updated-date&gt;&lt;volume&gt;6&lt;/volume&gt;&lt;/record&gt;&lt;/Cite&gt;&lt;/EndNote&gt;</w:instrText>
      </w:r>
      <w:r w:rsidR="00CD7B78">
        <w:rPr>
          <w:lang w:val="en-GB"/>
        </w:rPr>
        <w:fldChar w:fldCharType="separate"/>
      </w:r>
      <w:r w:rsidR="00CD7B78">
        <w:rPr>
          <w:noProof/>
          <w:lang w:val="en-GB"/>
        </w:rPr>
        <w:t>(Pedro, 2016)</w:t>
      </w:r>
      <w:r w:rsidR="00CD7B78">
        <w:rPr>
          <w:lang w:val="en-GB"/>
        </w:rPr>
        <w:fldChar w:fldCharType="end"/>
      </w:r>
      <w:r w:rsidR="002F7039">
        <w:rPr>
          <w:lang w:val="en-GB"/>
        </w:rPr>
        <w:t xml:space="preserve">. They also need to be able to instruct these coping strategies to the people they are </w:t>
      </w:r>
      <w:r w:rsidR="00CD7B78">
        <w:rPr>
          <w:lang w:val="en-GB"/>
        </w:rPr>
        <w:t xml:space="preserve">teaching. To build these coping strategies, </w:t>
      </w:r>
      <w:r w:rsidR="00C06AD6">
        <w:rPr>
          <w:lang w:val="en-GB"/>
        </w:rPr>
        <w:t xml:space="preserve">instructors and their recruits need to be put in a controlled risk environment, </w:t>
      </w:r>
      <w:r w:rsidR="00D41DE9">
        <w:rPr>
          <w:lang w:val="en-GB"/>
        </w:rPr>
        <w:t xml:space="preserve">it will ensure they have enough exposure to high pressure </w:t>
      </w:r>
      <w:r w:rsidR="00516439">
        <w:rPr>
          <w:lang w:val="en-GB"/>
        </w:rPr>
        <w:t>situations</w:t>
      </w:r>
      <w:r w:rsidR="00D41DE9">
        <w:rPr>
          <w:lang w:val="en-GB"/>
        </w:rPr>
        <w:t>. This will allow them to develop, adapt and grow positively in the face of adversit</w:t>
      </w:r>
      <w:r w:rsidR="006828CA">
        <w:rPr>
          <w:lang w:val="en-GB"/>
        </w:rPr>
        <w:t xml:space="preserve">y </w:t>
      </w:r>
      <w:r w:rsidR="006828CA">
        <w:rPr>
          <w:lang w:val="en-GB"/>
        </w:rPr>
        <w:fldChar w:fldCharType="begin"/>
      </w:r>
      <w:r w:rsidR="006828CA">
        <w:rPr>
          <w:lang w:val="en-GB"/>
        </w:rPr>
        <w:instrText xml:space="preserve"> ADDIN EN.CITE &lt;EndNote&gt;&lt;Cite&gt;&lt;Author&gt;Sarkar&lt;/Author&gt;&lt;Year&gt;2014&lt;/Year&gt;&lt;IDText&gt;Psychological resilience in sport performers: a review of stressors and protective factors&lt;/IDText&gt;&lt;DisplayText&gt;(Sarkar &amp;amp; Fletcher, 2014)&lt;/DisplayText&gt;&lt;record&gt;&lt;urls&gt;&lt;related-urls&gt;&lt;/related-urls&gt;&lt;/urls&gt;&lt;titles&gt;&lt;title&gt;Psychological resilience in sport performers: a review of stressors and protective factors&lt;/title&gt;&lt;secondary-title&gt;Journal of sport science&lt;/secondary-title&gt;&lt;/titles&gt;&lt;pages&gt;419-434&lt;/pages&gt;&lt;contributors&gt;&lt;authors&gt;&lt;author&gt;Sarkar, Mustafa&lt;/author&gt;&lt;author&gt;Fletcher, David&lt;/author&gt;&lt;/authors&gt;&lt;/contributors&gt;&lt;added-date format="utc"&gt;1602685275&lt;/added-date&gt;&lt;ref-type name="Journal Article"&gt;17&lt;/ref-type&gt;&lt;dates&gt;&lt;year&gt;2014&lt;/year&gt;&lt;/dates&gt;&lt;rec-number&gt;159&lt;/rec-number&gt;&lt;last-updated-date format="utc"&gt;1603990188&lt;/last-updated-date&gt;&lt;volume&gt;32&lt;/volume&gt;&lt;/record&gt;&lt;/Cite&gt;&lt;/EndNote&gt;</w:instrText>
      </w:r>
      <w:r w:rsidR="006828CA">
        <w:rPr>
          <w:lang w:val="en-GB"/>
        </w:rPr>
        <w:fldChar w:fldCharType="separate"/>
      </w:r>
      <w:r w:rsidR="006828CA">
        <w:rPr>
          <w:noProof/>
          <w:lang w:val="en-GB"/>
        </w:rPr>
        <w:t>(Sarkar &amp; Fletcher, 2014)</w:t>
      </w:r>
      <w:r w:rsidR="006828CA">
        <w:rPr>
          <w:lang w:val="en-GB"/>
        </w:rPr>
        <w:fldChar w:fldCharType="end"/>
      </w:r>
      <w:r w:rsidR="00D41DE9">
        <w:rPr>
          <w:lang w:val="en-GB"/>
        </w:rPr>
        <w:t xml:space="preserve">. </w:t>
      </w:r>
      <w:r w:rsidR="002D0D7C">
        <w:rPr>
          <w:lang w:val="en-GB"/>
        </w:rPr>
        <w:t>Coping strategies are necessary to get through tough times or tough exercises, it is an important skill for soldier</w:t>
      </w:r>
      <w:r w:rsidR="004A3051">
        <w:rPr>
          <w:lang w:val="en-GB"/>
        </w:rPr>
        <w:t>s</w:t>
      </w:r>
      <w:r w:rsidR="002D0D7C">
        <w:rPr>
          <w:lang w:val="en-GB"/>
        </w:rPr>
        <w:t xml:space="preserve"> as th</w:t>
      </w:r>
      <w:r w:rsidR="0094767E">
        <w:rPr>
          <w:lang w:val="en-GB"/>
        </w:rPr>
        <w:t xml:space="preserve">ey are preparing to be fit enough (mentally and physically) for warfare. </w:t>
      </w:r>
    </w:p>
    <w:p w14:paraId="65C5B9E1" w14:textId="4A2D1B13" w:rsidR="000C674F" w:rsidRPr="0047740B" w:rsidRDefault="002E1664" w:rsidP="003217B1">
      <w:pPr>
        <w:jc w:val="both"/>
        <w:rPr>
          <w:lang w:val="en-GB"/>
        </w:rPr>
      </w:pPr>
      <w:r>
        <w:rPr>
          <w:lang w:val="en-GB"/>
        </w:rPr>
        <w:t>However</w:t>
      </w:r>
      <w:r w:rsidR="000C674F">
        <w:rPr>
          <w:lang w:val="en-GB"/>
        </w:rPr>
        <w:t xml:space="preserve">, not all coping strategies are </w:t>
      </w:r>
      <w:r>
        <w:rPr>
          <w:lang w:val="en-GB"/>
        </w:rPr>
        <w:t>positive</w:t>
      </w:r>
      <w:r w:rsidR="000C674F">
        <w:rPr>
          <w:lang w:val="en-GB"/>
        </w:rPr>
        <w:t xml:space="preserve">, </w:t>
      </w:r>
      <w:r w:rsidR="00301856">
        <w:rPr>
          <w:lang w:val="en-GB"/>
        </w:rPr>
        <w:t xml:space="preserve">some strategies such as </w:t>
      </w:r>
      <w:r w:rsidR="00EA73D3">
        <w:rPr>
          <w:lang w:val="en-GB"/>
        </w:rPr>
        <w:t>drinking,</w:t>
      </w:r>
      <w:r w:rsidR="00301856">
        <w:rPr>
          <w:lang w:val="en-GB"/>
        </w:rPr>
        <w:t xml:space="preserve"> and avoidance can lead to detrimental health and wellbeing effects. </w:t>
      </w:r>
    </w:p>
    <w:p w14:paraId="3B0ABEFD" w14:textId="269E4EFE" w:rsidR="00F871FE" w:rsidRDefault="00473E8E" w:rsidP="003217B1">
      <w:pPr>
        <w:pStyle w:val="Heading1"/>
        <w:jc w:val="both"/>
        <w:rPr>
          <w:lang w:val="en-GB"/>
        </w:rPr>
      </w:pPr>
      <w:bookmarkStart w:id="38" w:name="_Toc56003270"/>
      <w:r>
        <w:rPr>
          <w:lang w:val="en-GB"/>
        </w:rPr>
        <w:lastRenderedPageBreak/>
        <w:t>6.0 How to enhance resilience: P</w:t>
      </w:r>
      <w:r w:rsidR="00B77B87">
        <w:rPr>
          <w:lang w:val="en-GB"/>
        </w:rPr>
        <w:t>sychological Skills Training</w:t>
      </w:r>
      <w:bookmarkEnd w:id="38"/>
    </w:p>
    <w:p w14:paraId="22598B49" w14:textId="4CBE4275" w:rsidR="00B77B87" w:rsidRDefault="00473E8E" w:rsidP="003217B1">
      <w:pPr>
        <w:pStyle w:val="Heading2"/>
        <w:jc w:val="both"/>
        <w:rPr>
          <w:lang w:val="en-GB"/>
        </w:rPr>
      </w:pPr>
      <w:bookmarkStart w:id="39" w:name="_Toc56003271"/>
      <w:r>
        <w:rPr>
          <w:lang w:val="en-GB"/>
        </w:rPr>
        <w:t xml:space="preserve">6.1 </w:t>
      </w:r>
      <w:r w:rsidR="00B77B87">
        <w:rPr>
          <w:lang w:val="en-GB"/>
        </w:rPr>
        <w:t xml:space="preserve">Introduction to </w:t>
      </w:r>
      <w:r>
        <w:rPr>
          <w:lang w:val="en-GB"/>
        </w:rPr>
        <w:t>P</w:t>
      </w:r>
      <w:r w:rsidR="00B77B87">
        <w:rPr>
          <w:lang w:val="en-GB"/>
        </w:rPr>
        <w:t xml:space="preserve">sychological </w:t>
      </w:r>
      <w:r>
        <w:rPr>
          <w:lang w:val="en-GB"/>
        </w:rPr>
        <w:t>S</w:t>
      </w:r>
      <w:r w:rsidR="00B77B87">
        <w:rPr>
          <w:lang w:val="en-GB"/>
        </w:rPr>
        <w:t xml:space="preserve">kills </w:t>
      </w:r>
      <w:r>
        <w:rPr>
          <w:lang w:val="en-GB"/>
        </w:rPr>
        <w:t>T</w:t>
      </w:r>
      <w:r w:rsidR="00B77B87">
        <w:rPr>
          <w:lang w:val="en-GB"/>
        </w:rPr>
        <w:t>raining</w:t>
      </w:r>
      <w:r>
        <w:rPr>
          <w:lang w:val="en-GB"/>
        </w:rPr>
        <w:t xml:space="preserve"> (PST)</w:t>
      </w:r>
      <w:bookmarkEnd w:id="39"/>
    </w:p>
    <w:p w14:paraId="10606DFD" w14:textId="261B6D38" w:rsidR="00B77B87" w:rsidRDefault="0043007F" w:rsidP="003217B1">
      <w:pPr>
        <w:jc w:val="both"/>
        <w:rPr>
          <w:lang w:val="en-GB"/>
        </w:rPr>
      </w:pPr>
      <w:r>
        <w:rPr>
          <w:lang w:val="en-GB"/>
        </w:rPr>
        <w:t xml:space="preserve">Psychological skills training </w:t>
      </w:r>
      <w:r w:rsidR="008369A8">
        <w:rPr>
          <w:lang w:val="en-GB"/>
        </w:rPr>
        <w:t xml:space="preserve">(PST) </w:t>
      </w:r>
      <w:r>
        <w:rPr>
          <w:lang w:val="en-GB"/>
        </w:rPr>
        <w:t xml:space="preserve">is the “systematic and consistent practice </w:t>
      </w:r>
      <w:r w:rsidR="00205EA1" w:rsidRPr="00205EA1">
        <w:rPr>
          <w:lang w:val="en-GB"/>
        </w:rPr>
        <w:t>of mental or psychological</w:t>
      </w:r>
      <w:r w:rsidR="00205EA1">
        <w:rPr>
          <w:lang w:val="en-GB"/>
        </w:rPr>
        <w:t xml:space="preserve"> </w:t>
      </w:r>
      <w:r w:rsidR="00205EA1" w:rsidRPr="00205EA1">
        <w:rPr>
          <w:lang w:val="en-GB"/>
        </w:rPr>
        <w:t>skills for the purpose of enhancing performance, increasing</w:t>
      </w:r>
      <w:r w:rsidR="00205EA1">
        <w:rPr>
          <w:lang w:val="en-GB"/>
        </w:rPr>
        <w:t xml:space="preserve"> </w:t>
      </w:r>
      <w:r w:rsidR="00205EA1" w:rsidRPr="00205EA1">
        <w:rPr>
          <w:lang w:val="en-GB"/>
        </w:rPr>
        <w:t>enjoyment, or achieving greater sport or physical satisfaction”</w:t>
      </w:r>
      <w:r w:rsidR="00205EA1">
        <w:rPr>
          <w:lang w:val="en-GB"/>
        </w:rPr>
        <w:t xml:space="preserve"> </w:t>
      </w:r>
      <w:r w:rsidR="00205EA1">
        <w:rPr>
          <w:lang w:val="en-GB"/>
        </w:rPr>
        <w:fldChar w:fldCharType="begin"/>
      </w:r>
      <w:r w:rsidR="009D1B44">
        <w:rPr>
          <w:lang w:val="en-GB"/>
        </w:rPr>
        <w:instrText xml:space="preserve"> ADDIN EN.CITE &lt;EndNote&gt;&lt;Cite&gt;&lt;Author&gt;Weinberg&lt;/Author&gt;&lt;Year&gt;2002&lt;/Year&gt;&lt;IDText&gt;Goal setting in sport and exercise: research to practice&lt;/IDText&gt;&lt;DisplayText&gt;(Birrer &amp;amp; Morgan, 2010; Weinberg, 2002)&lt;/DisplayText&gt;&lt;record&gt;&lt;titles&gt;&lt;title&gt;Goal setting in sport and exercise: research to practice&lt;/title&gt;&lt;secondary-title&gt;Exploring sport and exercise psychology&lt;/secondary-title&gt;&lt;/titles&gt;&lt;pages&gt;25-48&lt;/pages&gt;&lt;contributors&gt;&lt;authors&gt;&lt;author&gt;Weinberg, R. S.&lt;/author&gt;&lt;/authors&gt;&lt;/contributors&gt;&lt;added-date format="utc"&gt;1604487549&lt;/added-date&gt;&lt;ref-type name="Journal Article"&gt;17&lt;/ref-type&gt;&lt;dates&gt;&lt;year&gt;2002&lt;/year&gt;&lt;/dates&gt;&lt;rec-number&gt;191&lt;/rec-number&gt;&lt;last-updated-date format="utc"&gt;1604487615&lt;/last-updated-date&gt;&lt;/record&gt;&lt;/Cite&gt;&lt;Cite&gt;&lt;Author&gt;Birrer&lt;/Author&gt;&lt;Year&gt;2010&lt;/Year&gt;&lt;IDText&gt;Psychological skills training as a way to enhance an athlete&amp;apos;s performance in high-intensity sports&lt;/IDText&gt;&lt;record&gt;&lt;titles&gt;&lt;title&gt;Psychological skills training as a way to enhance an athlete&amp;apos;s performance in high-intensity sports&lt;/title&gt;&lt;secondary-title&gt;Scandinavian journal of medicine and science in sports&lt;/secondary-title&gt;&lt;/titles&gt;&lt;pages&gt;78-87&lt;/pages&gt;&lt;contributors&gt;&lt;authors&gt;&lt;author&gt;Birrer, D&lt;/author&gt;&lt;author&gt;Morgan, G&lt;/author&gt;&lt;/authors&gt;&lt;/contributors&gt;&lt;added-date format="utc"&gt;1605026444&lt;/added-date&gt;&lt;ref-type name="Journal Article"&gt;17&lt;/ref-type&gt;&lt;dates&gt;&lt;year&gt;2010&lt;/year&gt;&lt;/dates&gt;&lt;rec-number&gt;228&lt;/rec-number&gt;&lt;last-updated-date format="utc"&gt;1605026520&lt;/last-updated-date&gt;&lt;volume&gt;20&lt;/volume&gt;&lt;num-vols&gt;2&lt;/num-vols&gt;&lt;/record&gt;&lt;/Cite&gt;&lt;/EndNote&gt;</w:instrText>
      </w:r>
      <w:r w:rsidR="00205EA1">
        <w:rPr>
          <w:lang w:val="en-GB"/>
        </w:rPr>
        <w:fldChar w:fldCharType="separate"/>
      </w:r>
      <w:r w:rsidR="009D1B44">
        <w:rPr>
          <w:noProof/>
          <w:lang w:val="en-GB"/>
        </w:rPr>
        <w:t>(Birrer &amp; Morgan, 2010; Weinberg, 2002)</w:t>
      </w:r>
      <w:r w:rsidR="00205EA1">
        <w:rPr>
          <w:lang w:val="en-GB"/>
        </w:rPr>
        <w:fldChar w:fldCharType="end"/>
      </w:r>
      <w:r w:rsidR="00205EA1">
        <w:rPr>
          <w:lang w:val="en-GB"/>
        </w:rPr>
        <w:t>.</w:t>
      </w:r>
      <w:r w:rsidR="008369A8">
        <w:rPr>
          <w:lang w:val="en-GB"/>
        </w:rPr>
        <w:t xml:space="preserve"> PST tends to be neglected because of myths built around it such as: </w:t>
      </w:r>
      <w:r w:rsidR="00C32607">
        <w:rPr>
          <w:lang w:val="en-GB"/>
        </w:rPr>
        <w:t xml:space="preserve">it is from problem individuals only, elite athletes only, quick fix solution and it isn’t useful </w:t>
      </w:r>
      <w:r w:rsidR="005A12DB">
        <w:rPr>
          <w:lang w:val="en-GB"/>
        </w:rPr>
        <w:fldChar w:fldCharType="begin"/>
      </w:r>
      <w:r w:rsidR="005A12DB">
        <w:rPr>
          <w:lang w:val="en-GB"/>
        </w:rPr>
        <w:instrText xml:space="preserve"> ADDIN EN.CITE &lt;EndNote&gt;&lt;Cite&gt;&lt;Author&gt;Sheard&lt;/Author&gt;&lt;Year&gt;2009&lt;/Year&gt;&lt;IDText&gt;A cross-national analysis of mental toughness and hardiness in elite rugby league teams&lt;/IDText&gt;&lt;DisplayText&gt;(Sheard, 2009)&lt;/DisplayText&gt;&lt;record&gt;&lt;dates&gt;&lt;pub-dates&gt;&lt;date&gt;Aug&lt;/date&gt;&lt;/pub-dates&gt;&lt;year&gt;2009&lt;/year&gt;&lt;/dates&gt;&lt;urls&gt;&lt;related-urls&gt;&lt;url&gt;&amp;lt;Go to ISI&amp;gt;://WOS:000270118700019&lt;/url&gt;&lt;/related-urls&gt;&lt;/urls&gt;&lt;isbn&gt;0031-5125&lt;/isbn&gt;&lt;titles&gt;&lt;title&gt;A cross-national analysis of mental toughness and hardiness in elite rugby league teams&lt;/title&gt;&lt;secondary-title&gt;Perceptual and Motor Skills&lt;/secondary-title&gt;&lt;/titles&gt;&lt;pages&gt;213-223&lt;/pages&gt;&lt;number&gt;1&lt;/number&gt;&lt;contributors&gt;&lt;authors&gt;&lt;author&gt;Sheard, Michael&lt;/author&gt;&lt;/authors&gt;&lt;/contributors&gt;&lt;added-date format="utc"&gt;1601988887&lt;/added-date&gt;&lt;ref-type name="Journal Article"&gt;17&lt;/ref-type&gt;&lt;rec-number&gt;147&lt;/rec-number&gt;&lt;last-updated-date format="utc"&gt;1603990226&lt;/last-updated-date&gt;&lt;accession-num&gt;WOS:000270118700019&lt;/accession-num&gt;&lt;electronic-resource-num&gt;10.2466/pms.109.1.213-223&lt;/electronic-resource-num&gt;&lt;volume&gt;109&lt;/volume&gt;&lt;/record&gt;&lt;/Cite&gt;&lt;/EndNote&gt;</w:instrText>
      </w:r>
      <w:r w:rsidR="005A12DB">
        <w:rPr>
          <w:lang w:val="en-GB"/>
        </w:rPr>
        <w:fldChar w:fldCharType="separate"/>
      </w:r>
      <w:r w:rsidR="005A12DB">
        <w:rPr>
          <w:noProof/>
          <w:lang w:val="en-GB"/>
        </w:rPr>
        <w:t>(Sheard, 2009)</w:t>
      </w:r>
      <w:r w:rsidR="005A12DB">
        <w:rPr>
          <w:lang w:val="en-GB"/>
        </w:rPr>
        <w:fldChar w:fldCharType="end"/>
      </w:r>
      <w:r w:rsidR="00C32607">
        <w:rPr>
          <w:lang w:val="en-GB"/>
        </w:rPr>
        <w:t xml:space="preserve">. </w:t>
      </w:r>
      <w:r w:rsidR="00C4389E">
        <w:rPr>
          <w:lang w:val="en-GB"/>
        </w:rPr>
        <w:t xml:space="preserve">PST helps increase </w:t>
      </w:r>
      <w:r w:rsidR="00C21640">
        <w:rPr>
          <w:lang w:val="en-GB"/>
        </w:rPr>
        <w:t xml:space="preserve">all </w:t>
      </w:r>
      <w:r w:rsidR="00243049">
        <w:rPr>
          <w:lang w:val="en-GB"/>
        </w:rPr>
        <w:t>eight</w:t>
      </w:r>
      <w:r w:rsidR="00C21640">
        <w:rPr>
          <w:lang w:val="en-GB"/>
        </w:rPr>
        <w:t xml:space="preserve"> pillars of MRT described above.</w:t>
      </w:r>
      <w:r w:rsidR="007332BD">
        <w:rPr>
          <w:lang w:val="en-GB"/>
        </w:rPr>
        <w:t xml:space="preserve"> </w:t>
      </w:r>
      <w:r w:rsidR="002C3DB2">
        <w:rPr>
          <w:lang w:val="en-GB"/>
        </w:rPr>
        <w:t xml:space="preserve">Multiple studies have found that PST has a positive effect on performance </w:t>
      </w:r>
      <w:r w:rsidR="002C3DB2">
        <w:rPr>
          <w:lang w:val="en-GB"/>
        </w:rPr>
        <w:fldChar w:fldCharType="begin"/>
      </w:r>
      <w:r w:rsidR="002C3DB2">
        <w:rPr>
          <w:lang w:val="en-GB"/>
        </w:rPr>
        <w:instrText xml:space="preserve"> ADDIN EN.CITE &lt;EndNote&gt;&lt;Cite&gt;&lt;Author&gt;Munroe-Chandler&lt;/Author&gt;&lt;Year&gt;2004&lt;/Year&gt;&lt;IDText&gt;A qualitative analysis of the types of goals athletes set in training and competition&lt;/IDText&gt;&lt;DisplayText&gt;(Fletcher &amp;amp; Sarkar, 2016; Munroe-Chandler, Hall, &amp;amp; Weinberg, 2004)&lt;/DisplayText&gt;&lt;record&gt;&lt;titles&gt;&lt;title&gt;A qualitative analysis of the types of goals athletes set in training and competition&lt;/title&gt;&lt;secondary-title&gt;Journal of sport behavior&lt;/secondary-title&gt;&lt;/titles&gt;&lt;pages&gt;58-74&lt;/pages&gt;&lt;number&gt;1&lt;/number&gt;&lt;contributors&gt;&lt;authors&gt;&lt;author&gt;Munroe-Chandler, Krista&lt;/author&gt;&lt;author&gt;Hall, Craig&lt;/author&gt;&lt;author&gt;Weinberg, Robert&lt;/author&gt;&lt;/authors&gt;&lt;/contributors&gt;&lt;added-date format="utc"&gt;1604487657&lt;/added-date&gt;&lt;ref-type name="Journal Article"&gt;17&lt;/ref-type&gt;&lt;dates&gt;&lt;year&gt;2004&lt;/year&gt;&lt;/dates&gt;&lt;rec-number&gt;192&lt;/rec-number&gt;&lt;last-updated-date format="utc"&gt;1604487864&lt;/last-updated-date&gt;&lt;volume&gt;27&lt;/volume&gt;&lt;/record&gt;&lt;/Cite&gt;&lt;Cite&gt;&lt;Author&gt;Fletcher&lt;/Author&gt;&lt;Year&gt;2016&lt;/Year&gt;&lt;IDText&gt;Mental fortitude training: An evidence-based approach to developing psychological resilience for sustained success&lt;/IDText&gt;&lt;record&gt;&lt;dates&gt;&lt;pub-dates&gt;&lt;date&gt;2016&lt;/date&gt;&lt;/pub-dates&gt;&lt;year&gt;2016&lt;/year&gt;&lt;/dates&gt;&lt;urls&gt;&lt;related-urls&gt;&lt;/related-urls&gt;&lt;/urls&gt;&lt;isbn&gt;2152-0704&lt;/isbn&gt;&lt;titles&gt;&lt;title&gt;Mental fortitude training: An evidence-based approach to developing psychological resilience for sustained success&lt;/title&gt;&lt;secondary-title&gt;Journal of Sport Psychology in Action&lt;/secondary-title&gt;&lt;/titles&gt;&lt;pages&gt;135-157&lt;/pages&gt;&lt;number&gt;3&lt;/number&gt;&lt;contributors&gt;&lt;authors&gt;&lt;author&gt;Fletcher, David&lt;/author&gt;&lt;author&gt;Sarkar, Mustafa&lt;/author&gt;&lt;/authors&gt;&lt;/contributors&gt;&lt;added-date format="utc"&gt;1601976868&lt;/added-date&gt;&lt;ref-type name="Journal Article"&gt;17&lt;/ref-type&gt;&lt;rec-number&gt;143&lt;/rec-number&gt;&lt;last-updated-date format="utc"&gt;1602513649&lt;/last-updated-date&gt;&lt;accession-num&gt;WOS:000411377500002&lt;/accession-num&gt;&lt;electronic-resource-num&gt;10.1080/21520704.2016.1255496&lt;/electronic-resource-num&gt;&lt;volume&gt;7&lt;/volume&gt;&lt;/record&gt;&lt;/Cite&gt;&lt;/EndNote&gt;</w:instrText>
      </w:r>
      <w:r w:rsidR="002C3DB2">
        <w:rPr>
          <w:lang w:val="en-GB"/>
        </w:rPr>
        <w:fldChar w:fldCharType="separate"/>
      </w:r>
      <w:r w:rsidR="002C3DB2">
        <w:rPr>
          <w:noProof/>
          <w:lang w:val="en-GB"/>
        </w:rPr>
        <w:t>(Fletcher &amp; Sarkar, 2016; Munroe-Chandler, Hall, &amp; Weinberg, 2004)</w:t>
      </w:r>
      <w:r w:rsidR="002C3DB2">
        <w:rPr>
          <w:lang w:val="en-GB"/>
        </w:rPr>
        <w:fldChar w:fldCharType="end"/>
      </w:r>
      <w:r w:rsidR="002C3DB2">
        <w:rPr>
          <w:lang w:val="en-GB"/>
        </w:rPr>
        <w:t xml:space="preserve">. </w:t>
      </w:r>
      <w:r w:rsidR="00B36DCF">
        <w:rPr>
          <w:lang w:val="en-GB"/>
        </w:rPr>
        <w:t xml:space="preserve">There are four steps to the implementation of a PST program: education phase, acquisition phase, practice phase and self-regulation phase. </w:t>
      </w:r>
      <w:r w:rsidR="001072A8">
        <w:rPr>
          <w:lang w:val="en-GB"/>
        </w:rPr>
        <w:t xml:space="preserve">The US Olympic committee gave top 10 principles for PST </w:t>
      </w:r>
      <w:r w:rsidR="001B7ED2">
        <w:rPr>
          <w:lang w:val="en-GB"/>
        </w:rPr>
        <w:fldChar w:fldCharType="begin"/>
      </w:r>
      <w:r w:rsidR="001B7ED2">
        <w:rPr>
          <w:lang w:val="en-GB"/>
        </w:rPr>
        <w:instrText xml:space="preserve"> ADDIN EN.CITE &lt;EndNote&gt;&lt;Cite&gt;&lt;Author&gt;McCann&lt;/Author&gt;&lt;Year&gt;2008&lt;/Year&gt;&lt;IDText&gt;At the Olympics, everything is a performance issue&lt;/IDText&gt;&lt;DisplayText&gt;(McCann, 2008)&lt;/DisplayText&gt;&lt;record&gt;&lt;titles&gt;&lt;title&gt;At the Olympics, everything is a performance issue&lt;/title&gt;&lt;secondary-title&gt;International journal of sport and exercise psychology&lt;/secondary-title&gt;&lt;/titles&gt;&lt;pages&gt;267-276&lt;/pages&gt;&lt;number&gt;3&lt;/number&gt;&lt;contributors&gt;&lt;authors&gt;&lt;author&gt;McCann, Sean&lt;/author&gt;&lt;/authors&gt;&lt;/contributors&gt;&lt;added-date format="utc"&gt;1604939325&lt;/added-date&gt;&lt;ref-type name="Journal Article"&gt;17&lt;/ref-type&gt;&lt;dates&gt;&lt;year&gt;2008&lt;/year&gt;&lt;/dates&gt;&lt;rec-number&gt;221&lt;/rec-number&gt;&lt;last-updated-date format="utc"&gt;1604939375&lt;/last-updated-date&gt;&lt;volume&gt;6&lt;/volume&gt;&lt;/record&gt;&lt;/Cite&gt;&lt;/EndNote&gt;</w:instrText>
      </w:r>
      <w:r w:rsidR="001B7ED2">
        <w:rPr>
          <w:lang w:val="en-GB"/>
        </w:rPr>
        <w:fldChar w:fldCharType="separate"/>
      </w:r>
      <w:r w:rsidR="001B7ED2">
        <w:rPr>
          <w:noProof/>
          <w:lang w:val="en-GB"/>
        </w:rPr>
        <w:t>(McCann, 2008)</w:t>
      </w:r>
      <w:r w:rsidR="001B7ED2">
        <w:rPr>
          <w:lang w:val="en-GB"/>
        </w:rPr>
        <w:fldChar w:fldCharType="end"/>
      </w:r>
      <w:r w:rsidR="001B7ED2">
        <w:rPr>
          <w:lang w:val="en-GB"/>
        </w:rPr>
        <w:t>:</w:t>
      </w:r>
    </w:p>
    <w:p w14:paraId="72529529" w14:textId="0FC7E41F" w:rsidR="001B7ED2" w:rsidRDefault="001B7ED2" w:rsidP="003217B1">
      <w:pPr>
        <w:pStyle w:val="ListParagraph"/>
        <w:numPr>
          <w:ilvl w:val="0"/>
          <w:numId w:val="14"/>
        </w:numPr>
        <w:jc w:val="both"/>
        <w:rPr>
          <w:lang w:val="en-GB"/>
        </w:rPr>
      </w:pPr>
      <w:r>
        <w:rPr>
          <w:lang w:val="en-GB"/>
        </w:rPr>
        <w:t>Mental training can’t replace physical training</w:t>
      </w:r>
    </w:p>
    <w:p w14:paraId="02874086" w14:textId="53E461AC" w:rsidR="001B7ED2" w:rsidRDefault="001B7ED2" w:rsidP="003217B1">
      <w:pPr>
        <w:pStyle w:val="ListParagraph"/>
        <w:numPr>
          <w:ilvl w:val="0"/>
          <w:numId w:val="14"/>
        </w:numPr>
        <w:jc w:val="both"/>
        <w:rPr>
          <w:lang w:val="en-GB"/>
        </w:rPr>
      </w:pPr>
      <w:r>
        <w:rPr>
          <w:lang w:val="en-GB"/>
        </w:rPr>
        <w:t>Physical training and physical ability alone are not enough to succeed consistently at elite levels</w:t>
      </w:r>
    </w:p>
    <w:p w14:paraId="7B83E8EF" w14:textId="3BCC1EE1" w:rsidR="001B7ED2" w:rsidRDefault="005264BF" w:rsidP="003217B1">
      <w:pPr>
        <w:pStyle w:val="ListParagraph"/>
        <w:numPr>
          <w:ilvl w:val="0"/>
          <w:numId w:val="14"/>
        </w:numPr>
        <w:jc w:val="both"/>
        <w:rPr>
          <w:lang w:val="en-GB"/>
        </w:rPr>
      </w:pPr>
      <w:r>
        <w:rPr>
          <w:lang w:val="en-GB"/>
        </w:rPr>
        <w:t>A strong mind may not win an Olympic medal but a weak one will lose it</w:t>
      </w:r>
    </w:p>
    <w:p w14:paraId="1C2F05BD" w14:textId="1323B69D" w:rsidR="005264BF" w:rsidRDefault="005264BF" w:rsidP="003217B1">
      <w:pPr>
        <w:pStyle w:val="ListParagraph"/>
        <w:numPr>
          <w:ilvl w:val="0"/>
          <w:numId w:val="14"/>
        </w:numPr>
        <w:jc w:val="both"/>
        <w:rPr>
          <w:lang w:val="en-GB"/>
        </w:rPr>
      </w:pPr>
      <w:r>
        <w:rPr>
          <w:lang w:val="en-GB"/>
        </w:rPr>
        <w:t xml:space="preserve">Coaches/Instructors </w:t>
      </w:r>
      <w:r w:rsidR="006266E7">
        <w:rPr>
          <w:lang w:val="en-GB"/>
        </w:rPr>
        <w:t>will not frequently know what their athletes are thinking</w:t>
      </w:r>
    </w:p>
    <w:p w14:paraId="5C215729" w14:textId="75C065CA" w:rsidR="006266E7" w:rsidRDefault="006266E7" w:rsidP="003217B1">
      <w:pPr>
        <w:pStyle w:val="ListParagraph"/>
        <w:numPr>
          <w:ilvl w:val="0"/>
          <w:numId w:val="14"/>
        </w:numPr>
        <w:jc w:val="both"/>
        <w:rPr>
          <w:lang w:val="en-GB"/>
        </w:rPr>
      </w:pPr>
      <w:r>
        <w:rPr>
          <w:lang w:val="en-GB"/>
        </w:rPr>
        <w:t>Thoughts affect behaviour, therefore consistent thoughts will result in consistent behaviour</w:t>
      </w:r>
    </w:p>
    <w:p w14:paraId="61F1FCE0" w14:textId="6048BE13" w:rsidR="006266E7" w:rsidRDefault="00825C24" w:rsidP="003217B1">
      <w:pPr>
        <w:pStyle w:val="ListParagraph"/>
        <w:numPr>
          <w:ilvl w:val="0"/>
          <w:numId w:val="14"/>
        </w:numPr>
        <w:jc w:val="both"/>
        <w:rPr>
          <w:lang w:val="en-GB"/>
        </w:rPr>
      </w:pPr>
      <w:r>
        <w:rPr>
          <w:lang w:val="en-GB"/>
        </w:rPr>
        <w:t xml:space="preserve">Coaches have a different view of changing technical mistakes </w:t>
      </w:r>
      <w:r w:rsidR="00B11792">
        <w:rPr>
          <w:lang w:val="en-GB"/>
        </w:rPr>
        <w:t>vs mental mistakes</w:t>
      </w:r>
    </w:p>
    <w:p w14:paraId="61B0D12B" w14:textId="665B8AF6" w:rsidR="00B11792" w:rsidRDefault="00B11792" w:rsidP="003217B1">
      <w:pPr>
        <w:pStyle w:val="ListParagraph"/>
        <w:numPr>
          <w:ilvl w:val="0"/>
          <w:numId w:val="14"/>
        </w:numPr>
        <w:jc w:val="both"/>
        <w:rPr>
          <w:lang w:val="en-GB"/>
        </w:rPr>
      </w:pPr>
      <w:r>
        <w:rPr>
          <w:lang w:val="en-GB"/>
        </w:rPr>
        <w:t xml:space="preserve">Coaches </w:t>
      </w:r>
      <w:r w:rsidR="00912BFE">
        <w:rPr>
          <w:lang w:val="en-GB"/>
        </w:rPr>
        <w:t>must be involved in the psychological/ mental training</w:t>
      </w:r>
    </w:p>
    <w:p w14:paraId="60EEEABD" w14:textId="0650DD77" w:rsidR="00912BFE" w:rsidRDefault="0082615F" w:rsidP="003217B1">
      <w:pPr>
        <w:pStyle w:val="ListParagraph"/>
        <w:numPr>
          <w:ilvl w:val="0"/>
          <w:numId w:val="14"/>
        </w:numPr>
        <w:jc w:val="both"/>
        <w:rPr>
          <w:lang w:val="en-GB"/>
        </w:rPr>
      </w:pPr>
      <w:r>
        <w:rPr>
          <w:lang w:val="en-GB"/>
        </w:rPr>
        <w:t>There is a tile to force athletes to put time and effort into mental training</w:t>
      </w:r>
    </w:p>
    <w:p w14:paraId="1AB18EF2" w14:textId="77777777" w:rsidR="00153BEF" w:rsidRDefault="0082615F" w:rsidP="003217B1">
      <w:pPr>
        <w:pStyle w:val="ListParagraph"/>
        <w:numPr>
          <w:ilvl w:val="0"/>
          <w:numId w:val="14"/>
        </w:numPr>
        <w:jc w:val="both"/>
        <w:rPr>
          <w:lang w:val="en-GB"/>
        </w:rPr>
      </w:pPr>
      <w:r>
        <w:rPr>
          <w:lang w:val="en-GB"/>
        </w:rPr>
        <w:t>Mental skills should be measured in order to maximise performance</w:t>
      </w:r>
    </w:p>
    <w:p w14:paraId="16C47A53" w14:textId="35E4843B" w:rsidR="00153BEF" w:rsidRPr="00153BEF" w:rsidRDefault="00E0529B" w:rsidP="003217B1">
      <w:pPr>
        <w:pStyle w:val="ListParagraph"/>
        <w:numPr>
          <w:ilvl w:val="0"/>
          <w:numId w:val="14"/>
        </w:numPr>
        <w:jc w:val="both"/>
        <w:rPr>
          <w:lang w:val="en-GB"/>
        </w:rPr>
      </w:pPr>
      <w:r w:rsidRPr="00153BEF">
        <w:rPr>
          <w:lang w:val="en-GB"/>
        </w:rPr>
        <w:t>Coaches need to think about their own mental skill</w:t>
      </w:r>
      <w:r w:rsidR="00C74494" w:rsidRPr="00153BEF">
        <w:rPr>
          <w:lang w:val="en-GB"/>
        </w:rPr>
        <w:t>s</w:t>
      </w:r>
      <w:r w:rsidR="00153BEF" w:rsidRPr="00153BEF">
        <w:rPr>
          <w:highlight w:val="yellow"/>
          <w:lang w:val="en-GB"/>
        </w:rPr>
        <w:t xml:space="preserve"> </w:t>
      </w:r>
    </w:p>
    <w:p w14:paraId="373DDDEF" w14:textId="7E49D73B" w:rsidR="00C74494" w:rsidRPr="00153BEF" w:rsidRDefault="00292F36" w:rsidP="003217B1">
      <w:pPr>
        <w:jc w:val="both"/>
        <w:rPr>
          <w:lang w:val="en-GB"/>
        </w:rPr>
      </w:pPr>
      <w:r w:rsidRPr="00292F36">
        <w:rPr>
          <w:lang w:val="en-GB"/>
        </w:rPr>
        <w:t xml:space="preserve">A randomised control study found </w:t>
      </w:r>
      <w:r w:rsidR="003A7E99">
        <w:rPr>
          <w:lang w:val="en-GB"/>
        </w:rPr>
        <w:t xml:space="preserve">that </w:t>
      </w:r>
      <w:r w:rsidR="00747428">
        <w:rPr>
          <w:lang w:val="en-GB"/>
        </w:rPr>
        <w:t>between a control group of soldiers receiving no mental training and a group o</w:t>
      </w:r>
      <w:r w:rsidR="00ED65D5">
        <w:rPr>
          <w:lang w:val="en-GB"/>
        </w:rPr>
        <w:t>f</w:t>
      </w:r>
      <w:r w:rsidR="00747428">
        <w:rPr>
          <w:lang w:val="en-GB"/>
        </w:rPr>
        <w:t xml:space="preserve"> soldiers receiving psychological skills training, the latter </w:t>
      </w:r>
      <w:r w:rsidR="00ED65D5">
        <w:rPr>
          <w:lang w:val="en-GB"/>
        </w:rPr>
        <w:t>reported a greater use of cognitive skills, increased self-belief and performed significantly better on a range of different military task including the fitness related tasks</w:t>
      </w:r>
      <w:r w:rsidR="006823EE">
        <w:rPr>
          <w:lang w:val="en-GB"/>
        </w:rPr>
        <w:t xml:space="preserve"> </w:t>
      </w:r>
      <w:r w:rsidR="006823EE">
        <w:rPr>
          <w:lang w:val="en-GB"/>
        </w:rPr>
        <w:fldChar w:fldCharType="begin"/>
      </w:r>
      <w:r w:rsidR="006823EE">
        <w:rPr>
          <w:lang w:val="en-GB"/>
        </w:rPr>
        <w:instrText xml:space="preserve"> ADDIN EN.CITE &lt;EndNote&gt;&lt;Cite&gt;&lt;Author&gt;Adler&lt;/Author&gt;&lt;Year&gt;2015&lt;/Year&gt;&lt;IDText&gt;Mental skills training with basic combat training soldiers: a group-randomized trial&lt;/IDText&gt;&lt;DisplayText&gt;(Adler et al., 2015)&lt;/DisplayText&gt;&lt;record&gt;&lt;titles&gt;&lt;title&gt;Mental skills training with basic combat training soldiers: a group-randomized trial&lt;/title&gt;&lt;secondary-title&gt;Journal of applied psychology&lt;/secondary-title&gt;&lt;/titles&gt;&lt;pages&gt;1752-1764&lt;/pages&gt;&lt;number&gt;6&lt;/number&gt;&lt;contributors&gt;&lt;authors&gt;&lt;author&gt;Adler, A. B.&lt;/author&gt;&lt;author&gt;Bliese, P.D.&lt;/author&gt;&lt;author&gt;Pickering, M. A.&lt;/author&gt;&lt;author&gt;Hammermeister, J.&lt;/author&gt;&lt;author&gt;Williams, J.&lt;/author&gt;&lt;author&gt;Harada, C.&lt;/author&gt;&lt;author&gt;Csoka, L.&lt;/author&gt;&lt;author&gt;Holliday, B.&lt;/author&gt;&lt;author&gt;Ohlson, C.&lt;/author&gt;&lt;/authors&gt;&lt;/contributors&gt;&lt;added-date format="utc"&gt;1603722776&lt;/added-date&gt;&lt;ref-type name="Journal Article"&gt;17&lt;/ref-type&gt;&lt;dates&gt;&lt;year&gt;2015&lt;/year&gt;&lt;/dates&gt;&lt;rec-number&gt;170&lt;/rec-number&gt;&lt;last-updated-date format="utc"&gt;1603722883&lt;/last-updated-date&gt;&lt;volume&gt;100&lt;/volume&gt;&lt;/record&gt;&lt;/Cite&gt;&lt;/EndNote&gt;</w:instrText>
      </w:r>
      <w:r w:rsidR="006823EE">
        <w:rPr>
          <w:lang w:val="en-GB"/>
        </w:rPr>
        <w:fldChar w:fldCharType="separate"/>
      </w:r>
      <w:r w:rsidR="006823EE">
        <w:rPr>
          <w:noProof/>
          <w:lang w:val="en-GB"/>
        </w:rPr>
        <w:t>(Adler et al., 2015)</w:t>
      </w:r>
      <w:r w:rsidR="006823EE">
        <w:rPr>
          <w:lang w:val="en-GB"/>
        </w:rPr>
        <w:fldChar w:fldCharType="end"/>
      </w:r>
      <w:r w:rsidR="00ED65D5">
        <w:rPr>
          <w:lang w:val="en-GB"/>
        </w:rPr>
        <w:t>.</w:t>
      </w:r>
      <w:r w:rsidR="00905590">
        <w:rPr>
          <w:lang w:val="en-GB"/>
        </w:rPr>
        <w:t xml:space="preserve"> </w:t>
      </w:r>
      <w:r>
        <w:rPr>
          <w:lang w:val="en-GB"/>
        </w:rPr>
        <w:t>Figure 8 shows the different types of PST that can be implemented in training</w:t>
      </w:r>
      <w:r w:rsidR="00516439">
        <w:rPr>
          <w:lang w:val="en-GB"/>
        </w:rPr>
        <w:t>.</w:t>
      </w:r>
    </w:p>
    <w:p w14:paraId="5A8DB339" w14:textId="2C2AF5A0" w:rsidR="007332BD" w:rsidRDefault="00F539CD" w:rsidP="003217B1">
      <w:pPr>
        <w:jc w:val="both"/>
        <w:rPr>
          <w:lang w:val="en-GB"/>
        </w:rPr>
      </w:pPr>
      <w:r>
        <w:rPr>
          <w:noProof/>
          <w:lang w:val="en-GB"/>
        </w:rPr>
        <w:drawing>
          <wp:inline distT="0" distB="0" distL="0" distR="0" wp14:anchorId="618C8A47" wp14:editId="0F12DB9E">
            <wp:extent cx="5486400" cy="3200400"/>
            <wp:effectExtent l="38100" t="0" r="57150" b="0"/>
            <wp:docPr id="10" name="Diagram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1" r:lo="rId42" r:qs="rId43" r:cs="rId44"/>
              </a:graphicData>
            </a:graphic>
          </wp:inline>
        </w:drawing>
      </w:r>
      <w:r w:rsidR="00885BE7" w:rsidRPr="00885BE7">
        <w:rPr>
          <w:lang w:val="en-GB"/>
        </w:rPr>
        <w:t xml:space="preserve"> </w:t>
      </w:r>
      <w:r w:rsidR="00885BE7" w:rsidRPr="00885BE7">
        <w:rPr>
          <w:b/>
          <w:bCs/>
          <w:lang w:val="en-GB"/>
        </w:rPr>
        <w:t>Figure 8:</w:t>
      </w:r>
      <w:r w:rsidR="00885BE7">
        <w:rPr>
          <w:lang w:val="en-GB"/>
        </w:rPr>
        <w:t xml:space="preserve"> Psychological Skills Training</w:t>
      </w:r>
    </w:p>
    <w:p w14:paraId="28A947A5" w14:textId="00DAB540" w:rsidR="003629E0" w:rsidRDefault="00473E8E" w:rsidP="003217B1">
      <w:pPr>
        <w:pStyle w:val="Heading2"/>
        <w:jc w:val="both"/>
        <w:rPr>
          <w:lang w:val="en-GB"/>
        </w:rPr>
      </w:pPr>
      <w:bookmarkStart w:id="40" w:name="_Toc56003272"/>
      <w:r>
        <w:rPr>
          <w:lang w:val="en-GB"/>
        </w:rPr>
        <w:lastRenderedPageBreak/>
        <w:t xml:space="preserve">6.2 </w:t>
      </w:r>
      <w:r w:rsidR="003629E0" w:rsidRPr="003629E0">
        <w:rPr>
          <w:lang w:val="en-GB"/>
        </w:rPr>
        <w:t>Motivation</w:t>
      </w:r>
      <w:bookmarkEnd w:id="40"/>
    </w:p>
    <w:p w14:paraId="5870D79C" w14:textId="5A7BF1FF" w:rsidR="00122F98" w:rsidRDefault="00473E8E" w:rsidP="003217B1">
      <w:pPr>
        <w:pStyle w:val="Heading3"/>
        <w:jc w:val="both"/>
        <w:rPr>
          <w:lang w:val="en-GB"/>
        </w:rPr>
      </w:pPr>
      <w:bookmarkStart w:id="41" w:name="_Toc56003273"/>
      <w:r>
        <w:rPr>
          <w:lang w:val="en-GB"/>
        </w:rPr>
        <w:t xml:space="preserve">6.2.1 </w:t>
      </w:r>
      <w:r w:rsidR="00122F98">
        <w:rPr>
          <w:lang w:val="en-GB"/>
        </w:rPr>
        <w:t>Theory</w:t>
      </w:r>
      <w:bookmarkEnd w:id="41"/>
    </w:p>
    <w:p w14:paraId="5BD5A33D" w14:textId="1DE71F94" w:rsidR="001F402E" w:rsidRDefault="008242D5" w:rsidP="003217B1">
      <w:pPr>
        <w:jc w:val="both"/>
        <w:rPr>
          <w:lang w:val="en-GB"/>
        </w:rPr>
      </w:pPr>
      <w:r>
        <w:rPr>
          <w:lang w:val="en-GB"/>
        </w:rPr>
        <w:t xml:space="preserve">The Achievement Goal Theory (AGT) </w:t>
      </w:r>
      <w:r w:rsidR="0002342F">
        <w:rPr>
          <w:lang w:val="en-GB"/>
        </w:rPr>
        <w:t>is one of the theories founded around motivation</w:t>
      </w:r>
      <w:r w:rsidR="00A479E2">
        <w:rPr>
          <w:lang w:val="en-GB"/>
        </w:rPr>
        <w:t xml:space="preserve"> </w:t>
      </w:r>
      <w:r w:rsidR="00B07A88">
        <w:rPr>
          <w:lang w:val="en-GB"/>
        </w:rPr>
        <w:fldChar w:fldCharType="begin"/>
      </w:r>
      <w:r w:rsidR="007E3FFC">
        <w:rPr>
          <w:lang w:val="en-GB"/>
        </w:rPr>
        <w:instrText xml:space="preserve"> ADDIN EN.CITE &lt;EndNote&gt;&lt;Cite&gt;&lt;Author&gt;Mallett&lt;/Author&gt;&lt;Year&gt;2004&lt;/Year&gt;&lt;IDText&gt;Elite athletes: why does the &amp;apos;fire&amp;apos; burn so brightly?&lt;/IDText&gt;&lt;DisplayText&gt;(Mallett &amp;amp; Hanrahan, 2004; Nicholls, 1984)&lt;/DisplayText&gt;&lt;record&gt;&lt;titles&gt;&lt;title&gt;Elite athletes: why does the &amp;apos;fire&amp;apos; burn so brightly?&lt;/title&gt;&lt;secondary-title&gt;Psychology of sport and exercise&lt;/secondary-title&gt;&lt;/titles&gt;&lt;pages&gt;183-200&lt;/pages&gt;&lt;contributors&gt;&lt;authors&gt;&lt;author&gt;Mallett, Clifford J&lt;/author&gt;&lt;author&gt;Hanrahan, Stephanie J&lt;/author&gt;&lt;/authors&gt;&lt;/contributors&gt;&lt;added-date format="utc"&gt;1602586790&lt;/added-date&gt;&lt;ref-type name="Journal Article"&gt;17&lt;/ref-type&gt;&lt;dates&gt;&lt;year&gt;2004&lt;/year&gt;&lt;/dates&gt;&lt;rec-number&gt;156&lt;/rec-number&gt;&lt;last-updated-date format="utc"&gt;1602586895&lt;/last-updated-date&gt;&lt;volume&gt;5&lt;/volume&gt;&lt;/record&gt;&lt;/Cite&gt;&lt;Cite&gt;&lt;Author&gt;Nicholls&lt;/Author&gt;&lt;Year&gt;1984&lt;/Year&gt;&lt;IDText&gt;Achievement motivation: conceptions of ability, subjective experience, task choice, and performance&lt;/IDText&gt;&lt;record&gt;&lt;titles&gt;&lt;title&gt;Achievement motivation: conceptions of ability, subjective experience, task choice, and performance&lt;/title&gt;&lt;secondary-title&gt;Psychological review&lt;/secondary-title&gt;&lt;/titles&gt;&lt;pages&gt;328-346&lt;/pages&gt;&lt;contributors&gt;&lt;authors&gt;&lt;author&gt;Nicholls, John G&lt;/author&gt;&lt;/authors&gt;&lt;/contributors&gt;&lt;added-date format="utc"&gt;1605007750&lt;/added-date&gt;&lt;ref-type name="Journal Article"&gt;17&lt;/ref-type&gt;&lt;dates&gt;&lt;year&gt;1984&lt;/year&gt;&lt;/dates&gt;&lt;rec-number&gt;222&lt;/rec-number&gt;&lt;last-updated-date format="utc"&gt;1605007876&lt;/last-updated-date&gt;&lt;volume&gt;91&lt;/volume&gt;&lt;num-vols&gt;3&lt;/num-vols&gt;&lt;/record&gt;&lt;/Cite&gt;&lt;/EndNote&gt;</w:instrText>
      </w:r>
      <w:r w:rsidR="00B07A88">
        <w:rPr>
          <w:lang w:val="en-GB"/>
        </w:rPr>
        <w:fldChar w:fldCharType="separate"/>
      </w:r>
      <w:r w:rsidR="007E3FFC">
        <w:rPr>
          <w:noProof/>
          <w:lang w:val="en-GB"/>
        </w:rPr>
        <w:t>(Mallett &amp; Hanrahan, 2004; Nicholls, 1984)</w:t>
      </w:r>
      <w:r w:rsidR="00B07A88">
        <w:rPr>
          <w:lang w:val="en-GB"/>
        </w:rPr>
        <w:fldChar w:fldCharType="end"/>
      </w:r>
      <w:r w:rsidR="00A479E2">
        <w:rPr>
          <w:lang w:val="en-GB"/>
        </w:rPr>
        <w:t>.</w:t>
      </w:r>
      <w:r w:rsidR="007E3FFC">
        <w:rPr>
          <w:lang w:val="en-GB"/>
        </w:rPr>
        <w:t xml:space="preserve"> </w:t>
      </w:r>
      <w:r w:rsidR="009E036E">
        <w:rPr>
          <w:lang w:val="en-GB"/>
        </w:rPr>
        <w:t>The main basis of this theory is that people engage in achievement situations in order to demonstrate competence</w:t>
      </w:r>
      <w:r w:rsidR="009D3CD9">
        <w:rPr>
          <w:lang w:val="en-GB"/>
        </w:rPr>
        <w:t xml:space="preserve"> </w:t>
      </w:r>
      <w:r w:rsidR="009D3CD9">
        <w:rPr>
          <w:lang w:val="en-GB"/>
        </w:rPr>
        <w:fldChar w:fldCharType="begin"/>
      </w:r>
      <w:r w:rsidR="009D3CD9">
        <w:rPr>
          <w:lang w:val="en-GB"/>
        </w:rPr>
        <w:instrText xml:space="preserve"> ADDIN EN.CITE &lt;EndNote&gt;&lt;Cite&gt;&lt;Author&gt;Gimeno&lt;/Author&gt;&lt;Year&gt;2010&lt;/Year&gt;&lt;IDText&gt;Motivation in the teaching of physical education according to the achievement goal theory: methodological considerations&lt;/IDText&gt;&lt;DisplayText&gt;(Gimeno &amp;amp; García-Mas, 2010)&lt;/DisplayText&gt;&lt;record&gt;&lt;titles&gt;&lt;title&gt;Motivation in the teaching of physical education according to the achievement goal theory: methodological considerations&lt;/title&gt;&lt;secondary-title&gt;Quality &amp;amp; Quantity&lt;/secondary-title&gt;&lt;/titles&gt;&lt;pages&gt;583-593&lt;/pages&gt;&lt;contributors&gt;&lt;authors&gt;&lt;author&gt;Gimeno, F&lt;/author&gt;&lt;author&gt;García-Mas, A&lt;/author&gt;&lt;/authors&gt;&lt;/contributors&gt;&lt;added-date format="utc"&gt;1605008305&lt;/added-date&gt;&lt;ref-type name="Journal Article"&gt;17&lt;/ref-type&gt;&lt;dates&gt;&lt;year&gt;2010&lt;/year&gt;&lt;/dates&gt;&lt;rec-number&gt;224&lt;/rec-number&gt;&lt;last-updated-date format="utc"&gt;1605008416&lt;/last-updated-date&gt;&lt;volume&gt;44&lt;/volume&gt;&lt;/record&gt;&lt;/Cite&gt;&lt;/EndNote&gt;</w:instrText>
      </w:r>
      <w:r w:rsidR="009D3CD9">
        <w:rPr>
          <w:lang w:val="en-GB"/>
        </w:rPr>
        <w:fldChar w:fldCharType="separate"/>
      </w:r>
      <w:r w:rsidR="009D3CD9">
        <w:rPr>
          <w:noProof/>
          <w:lang w:val="en-GB"/>
        </w:rPr>
        <w:t>(Gimeno &amp; García-Mas, 2010)</w:t>
      </w:r>
      <w:r w:rsidR="009D3CD9">
        <w:rPr>
          <w:lang w:val="en-GB"/>
        </w:rPr>
        <w:fldChar w:fldCharType="end"/>
      </w:r>
      <w:r w:rsidR="009E036E">
        <w:rPr>
          <w:lang w:val="en-GB"/>
        </w:rPr>
        <w:t>. There are two conceptions of competence or ability:</w:t>
      </w:r>
      <w:r w:rsidR="00895DEB">
        <w:rPr>
          <w:lang w:val="en-GB"/>
        </w:rPr>
        <w:t xml:space="preserve"> task or ego involvement</w:t>
      </w:r>
      <w:r w:rsidR="009D3CD9">
        <w:rPr>
          <w:lang w:val="en-GB"/>
        </w:rPr>
        <w:t xml:space="preserve"> </w:t>
      </w:r>
      <w:r w:rsidR="009D3CD9">
        <w:rPr>
          <w:lang w:val="en-GB"/>
        </w:rPr>
        <w:fldChar w:fldCharType="begin"/>
      </w:r>
      <w:r w:rsidR="009D3CD9">
        <w:rPr>
          <w:lang w:val="en-GB"/>
        </w:rPr>
        <w:instrText xml:space="preserve"> ADDIN EN.CITE &lt;EndNote&gt;&lt;Cite&gt;&lt;Author&gt;Isoard-Gautheur&lt;/Author&gt;&lt;Year&gt;2013&lt;/Year&gt;&lt;IDText&gt;How to achieve in elite training centers without burning out? An achievement goal theory perspective&lt;/IDText&gt;&lt;DisplayText&gt;(Isoard-Gautheur, Guillet-Descas, &amp;amp; Duda, 2013)&lt;/DisplayText&gt;&lt;record&gt;&lt;titles&gt;&lt;title&gt;How to achieve in elite training centers without burning out? An achievement goal theory perspective&lt;/title&gt;&lt;secondary-title&gt;Psychology of Sport and Exercise&lt;/secondary-title&gt;&lt;/titles&gt;&lt;pages&gt;72-83&lt;/pages&gt;&lt;contributors&gt;&lt;authors&gt;&lt;author&gt;Isoard-Gautheur, Sandrine&lt;/author&gt;&lt;author&gt;Guillet-Descas, Emma,&lt;/author&gt;&lt;author&gt;Duda, Joan L&lt;/author&gt;&lt;/authors&gt;&lt;/contributors&gt;&lt;added-date format="utc"&gt;1605008452&lt;/added-date&gt;&lt;ref-type name="Journal Article"&gt;17&lt;/ref-type&gt;&lt;dates&gt;&lt;year&gt;2013&lt;/year&gt;&lt;/dates&gt;&lt;rec-number&gt;225&lt;/rec-number&gt;&lt;last-updated-date format="utc"&gt;1605008536&lt;/last-updated-date&gt;&lt;volume&gt;14&lt;/volume&gt;&lt;/record&gt;&lt;/Cite&gt;&lt;/EndNote&gt;</w:instrText>
      </w:r>
      <w:r w:rsidR="009D3CD9">
        <w:rPr>
          <w:lang w:val="en-GB"/>
        </w:rPr>
        <w:fldChar w:fldCharType="separate"/>
      </w:r>
      <w:r w:rsidR="009D3CD9">
        <w:rPr>
          <w:noProof/>
          <w:lang w:val="en-GB"/>
        </w:rPr>
        <w:t>(Isoard-Gautheur, Guillet-Descas, &amp; Duda, 2013)</w:t>
      </w:r>
      <w:r w:rsidR="009D3CD9">
        <w:rPr>
          <w:lang w:val="en-GB"/>
        </w:rPr>
        <w:fldChar w:fldCharType="end"/>
      </w:r>
      <w:r w:rsidR="00895DEB">
        <w:rPr>
          <w:lang w:val="en-GB"/>
        </w:rPr>
        <w:t xml:space="preserve">. </w:t>
      </w:r>
      <w:r w:rsidR="00AA4FB5">
        <w:rPr>
          <w:lang w:val="en-GB"/>
        </w:rPr>
        <w:t xml:space="preserve">A </w:t>
      </w:r>
      <w:r w:rsidR="00293E0E">
        <w:rPr>
          <w:lang w:val="en-GB"/>
        </w:rPr>
        <w:t>task-oriented individual views sport as an opportunity to enhance self-esteem, promote an active lifestyle and foster good citizenship</w:t>
      </w:r>
      <w:r w:rsidR="009D3CD9">
        <w:rPr>
          <w:lang w:val="en-GB"/>
        </w:rPr>
        <w:t>, it</w:t>
      </w:r>
      <w:r w:rsidR="00E83473">
        <w:rPr>
          <w:lang w:val="en-GB"/>
        </w:rPr>
        <w:t xml:space="preserve"> </w:t>
      </w:r>
      <w:r w:rsidR="00F815EA">
        <w:rPr>
          <w:lang w:val="en-GB"/>
        </w:rPr>
        <w:t>is linked with intrinsic motivation</w:t>
      </w:r>
      <w:r w:rsidR="009D3CD9">
        <w:rPr>
          <w:lang w:val="en-GB"/>
        </w:rPr>
        <w:t xml:space="preserve"> </w:t>
      </w:r>
      <w:r w:rsidR="009D3CD9">
        <w:rPr>
          <w:lang w:val="en-GB"/>
        </w:rPr>
        <w:fldChar w:fldCharType="begin"/>
      </w:r>
      <w:r w:rsidR="009D3CD9">
        <w:rPr>
          <w:lang w:val="en-GB"/>
        </w:rPr>
        <w:instrText xml:space="preserve"> ADDIN EN.CITE &lt;EndNote&gt;&lt;Cite&gt;&lt;Author&gt;Duda&lt;/Author&gt;&lt;Year&gt;1989&lt;/Year&gt;&lt;IDText&gt;Relationship between task and ego orientation and the perceived purpose of sport among high school athletes&lt;/IDText&gt;&lt;DisplayText&gt;(Duda, 1989)&lt;/DisplayText&gt;&lt;record&gt;&lt;titles&gt;&lt;title&gt;Relationship between task and ego orientation and the perceived purpose of sport among high school athletes&lt;/title&gt;&lt;secondary-title&gt;Journal of sport and exercise psychology&lt;/secondary-title&gt;&lt;/titles&gt;&lt;pages&gt;318-335&lt;/pages&gt;&lt;contributors&gt;&lt;authors&gt;&lt;author&gt;Duda, J L&lt;/author&gt;&lt;/authors&gt;&lt;/contributors&gt;&lt;added-date format="utc"&gt;1605008198&lt;/added-date&gt;&lt;ref-type name="Journal Article"&gt;17&lt;/ref-type&gt;&lt;dates&gt;&lt;year&gt;1989&lt;/year&gt;&lt;/dates&gt;&lt;rec-number&gt;223&lt;/rec-number&gt;&lt;last-updated-date format="utc"&gt;1605008258&lt;/last-updated-date&gt;&lt;volume&gt;11&lt;/volume&gt;&lt;/record&gt;&lt;/Cite&gt;&lt;/EndNote&gt;</w:instrText>
      </w:r>
      <w:r w:rsidR="009D3CD9">
        <w:rPr>
          <w:lang w:val="en-GB"/>
        </w:rPr>
        <w:fldChar w:fldCharType="separate"/>
      </w:r>
      <w:r w:rsidR="009D3CD9">
        <w:rPr>
          <w:noProof/>
          <w:lang w:val="en-GB"/>
        </w:rPr>
        <w:t>(Duda, 1989)</w:t>
      </w:r>
      <w:r w:rsidR="009D3CD9">
        <w:rPr>
          <w:lang w:val="en-GB"/>
        </w:rPr>
        <w:fldChar w:fldCharType="end"/>
      </w:r>
      <w:r w:rsidR="009D3CD9">
        <w:rPr>
          <w:lang w:val="en-GB"/>
        </w:rPr>
        <w:t xml:space="preserve">. An ego-oriented individual views sport as an opportunity to enhance one’s popularity, enhance social status and teach superiority, it is linked with extrinsic motivation </w:t>
      </w:r>
      <w:r w:rsidR="009D3CD9">
        <w:rPr>
          <w:lang w:val="en-GB"/>
        </w:rPr>
        <w:fldChar w:fldCharType="begin"/>
      </w:r>
      <w:r w:rsidR="009D3CD9">
        <w:rPr>
          <w:lang w:val="en-GB"/>
        </w:rPr>
        <w:instrText xml:space="preserve"> ADDIN EN.CITE &lt;EndNote&gt;&lt;Cite&gt;&lt;Author&gt;Duda&lt;/Author&gt;&lt;Year&gt;1989&lt;/Year&gt;&lt;IDText&gt;Relationship between task and ego orientation and the perceived purpose of sport among high school athletes&lt;/IDText&gt;&lt;DisplayText&gt;(Duda, 1989)&lt;/DisplayText&gt;&lt;record&gt;&lt;titles&gt;&lt;title&gt;Relationship between task and ego orientation and the perceived purpose of sport among high school athletes&lt;/title&gt;&lt;secondary-title&gt;Journal of sport and exercise psychology&lt;/secondary-title&gt;&lt;/titles&gt;&lt;pages&gt;318-335&lt;/pages&gt;&lt;contributors&gt;&lt;authors&gt;&lt;author&gt;Duda, J L&lt;/author&gt;&lt;/authors&gt;&lt;/contributors&gt;&lt;added-date format="utc"&gt;1605008198&lt;/added-date&gt;&lt;ref-type name="Journal Article"&gt;17&lt;/ref-type&gt;&lt;dates&gt;&lt;year&gt;1989&lt;/year&gt;&lt;/dates&gt;&lt;rec-number&gt;223&lt;/rec-number&gt;&lt;last-updated-date format="utc"&gt;1605008258&lt;/last-updated-date&gt;&lt;volume&gt;11&lt;/volume&gt;&lt;/record&gt;&lt;/Cite&gt;&lt;/EndNote&gt;</w:instrText>
      </w:r>
      <w:r w:rsidR="009D3CD9">
        <w:rPr>
          <w:lang w:val="en-GB"/>
        </w:rPr>
        <w:fldChar w:fldCharType="separate"/>
      </w:r>
      <w:r w:rsidR="009D3CD9">
        <w:rPr>
          <w:noProof/>
          <w:lang w:val="en-GB"/>
        </w:rPr>
        <w:t>(Duda, 1989)</w:t>
      </w:r>
      <w:r w:rsidR="009D3CD9">
        <w:rPr>
          <w:lang w:val="en-GB"/>
        </w:rPr>
        <w:fldChar w:fldCharType="end"/>
      </w:r>
      <w:r w:rsidR="009D3CD9">
        <w:rPr>
          <w:lang w:val="en-GB"/>
        </w:rPr>
        <w:t>.</w:t>
      </w:r>
      <w:r w:rsidR="00560422">
        <w:rPr>
          <w:lang w:val="en-GB"/>
        </w:rPr>
        <w:t xml:space="preserve"> </w:t>
      </w:r>
      <w:r w:rsidR="00EC5BDF">
        <w:rPr>
          <w:lang w:val="en-GB"/>
        </w:rPr>
        <w:t xml:space="preserve">Ego-oriented individuals tend to experience high competitive and trait anxiety, it is linked with negative responses. </w:t>
      </w:r>
      <w:r w:rsidR="000D6760">
        <w:rPr>
          <w:lang w:val="en-GB"/>
        </w:rPr>
        <w:t xml:space="preserve">Task-oriented individuals tend to experience low levels of competitive anxiety, it is linked with positive responses. </w:t>
      </w:r>
    </w:p>
    <w:p w14:paraId="716D8386" w14:textId="125B596A" w:rsidR="00153BEF" w:rsidRDefault="00241677" w:rsidP="003217B1">
      <w:pPr>
        <w:jc w:val="both"/>
        <w:rPr>
          <w:lang w:val="en-GB"/>
        </w:rPr>
      </w:pPr>
      <w:r>
        <w:rPr>
          <w:lang w:val="en-GB"/>
        </w:rPr>
        <w:t xml:space="preserve">The self-determination theory (SDT), is another of the widely accepted theories founded around motivation </w:t>
      </w:r>
      <w:r w:rsidR="002D2F0F">
        <w:rPr>
          <w:lang w:val="en-GB"/>
        </w:rPr>
        <w:fldChar w:fldCharType="begin"/>
      </w:r>
      <w:r w:rsidR="002D2F0F">
        <w:rPr>
          <w:lang w:val="en-GB"/>
        </w:rPr>
        <w:instrText xml:space="preserve"> ADDIN EN.CITE &lt;EndNote&gt;&lt;Cite&gt;&lt;Author&gt;Deci&lt;/Author&gt;&lt;Year&gt;1980&lt;/Year&gt;&lt;IDText&gt;Self determination theory: when mind mediates behavior&lt;/IDText&gt;&lt;DisplayText&gt;(Deci &amp;amp; Ryan, 1980)&lt;/DisplayText&gt;&lt;record&gt;&lt;titles&gt;&lt;title&gt;Self determination theory: when mind mediates behavior&lt;/title&gt;&lt;/titles&gt;&lt;contributors&gt;&lt;authors&gt;&lt;author&gt;Deci, Edward L.&lt;/author&gt;&lt;author&gt;Ryan, Richard M.&lt;/author&gt;&lt;/authors&gt;&lt;/contributors&gt;&lt;added-date format="utc"&gt;1602860836&lt;/added-date&gt;&lt;ref-type name="Journal Article"&gt;17&lt;/ref-type&gt;&lt;dates&gt;&lt;year&gt;1980&lt;/year&gt;&lt;/dates&gt;&lt;rec-number&gt;164&lt;/rec-number&gt;&lt;last-updated-date format="utc"&gt;1602860907&lt;/last-updated-date&gt;&lt;/record&gt;&lt;/Cite&gt;&lt;/EndNote&gt;</w:instrText>
      </w:r>
      <w:r w:rsidR="002D2F0F">
        <w:rPr>
          <w:lang w:val="en-GB"/>
        </w:rPr>
        <w:fldChar w:fldCharType="separate"/>
      </w:r>
      <w:r w:rsidR="002D2F0F">
        <w:rPr>
          <w:noProof/>
          <w:lang w:val="en-GB"/>
        </w:rPr>
        <w:t>(Deci &amp; Ryan, 1980)</w:t>
      </w:r>
      <w:r w:rsidR="002D2F0F">
        <w:rPr>
          <w:lang w:val="en-GB"/>
        </w:rPr>
        <w:fldChar w:fldCharType="end"/>
      </w:r>
      <w:r w:rsidR="002D2F0F">
        <w:rPr>
          <w:lang w:val="en-GB"/>
        </w:rPr>
        <w:t xml:space="preserve">. </w:t>
      </w:r>
      <w:r w:rsidR="00932AED">
        <w:rPr>
          <w:lang w:val="en-GB"/>
        </w:rPr>
        <w:t xml:space="preserve">According to the SDT, behaviours are driven by motivations that vary along a continuum from controlled to autonomous. </w:t>
      </w:r>
      <w:r w:rsidR="001C7999">
        <w:rPr>
          <w:lang w:val="en-GB"/>
        </w:rPr>
        <w:t xml:space="preserve">SDT provides a framework </w:t>
      </w:r>
      <w:r w:rsidR="00B51CC6">
        <w:rPr>
          <w:lang w:val="en-GB"/>
        </w:rPr>
        <w:t>for intervention development b</w:t>
      </w:r>
      <w:r w:rsidR="00151160">
        <w:rPr>
          <w:lang w:val="en-GB"/>
        </w:rPr>
        <w:t>y</w:t>
      </w:r>
      <w:r w:rsidR="00B51CC6">
        <w:rPr>
          <w:lang w:val="en-GB"/>
        </w:rPr>
        <w:t xml:space="preserve"> outlining the mechanisms that underpin changes in behaviour</w:t>
      </w:r>
      <w:r w:rsidR="005511FD">
        <w:rPr>
          <w:lang w:val="en-GB"/>
        </w:rPr>
        <w:t>.</w:t>
      </w:r>
      <w:r w:rsidR="000E3753">
        <w:rPr>
          <w:lang w:val="en-GB"/>
        </w:rPr>
        <w:t xml:space="preserve"> The different types of motivation are described in the next few points.</w:t>
      </w:r>
      <w:r w:rsidR="005511FD">
        <w:rPr>
          <w:lang w:val="en-GB"/>
        </w:rPr>
        <w:t xml:space="preserve"> </w:t>
      </w:r>
      <w:r w:rsidR="00932AED">
        <w:rPr>
          <w:lang w:val="en-GB"/>
        </w:rPr>
        <w:t>A</w:t>
      </w:r>
      <w:r w:rsidR="00AB602E">
        <w:rPr>
          <w:lang w:val="en-GB"/>
        </w:rPr>
        <w:t xml:space="preserve">utonomous motivation leads to positive results such as positive well-being, vitality, enjoyment, self-esteem and persistence. </w:t>
      </w:r>
      <w:r w:rsidR="00932AED">
        <w:rPr>
          <w:lang w:val="en-GB"/>
        </w:rPr>
        <w:t>Controlled</w:t>
      </w:r>
      <w:r w:rsidR="00AB602E">
        <w:rPr>
          <w:lang w:val="en-GB"/>
        </w:rPr>
        <w:t xml:space="preserve"> motivation leads to ill-being, anxiety, burn-out, boredom and drop-out. </w:t>
      </w:r>
      <w:r w:rsidR="005511FD">
        <w:rPr>
          <w:lang w:val="en-GB"/>
        </w:rPr>
        <w:t xml:space="preserve">There are two types of motivation: extrinsic and intrinsic. Intrinsic motivation is to act for the satisfaction </w:t>
      </w:r>
      <w:r w:rsidR="003D1596">
        <w:rPr>
          <w:lang w:val="en-GB"/>
        </w:rPr>
        <w:t xml:space="preserve">and enjoyment </w:t>
      </w:r>
      <w:r w:rsidR="005511FD">
        <w:rPr>
          <w:lang w:val="en-GB"/>
        </w:rPr>
        <w:t xml:space="preserve">the activity brings whereas extrinsic motivation is to act in order to achieve a separable outcome. Intrinsic motivation is </w:t>
      </w:r>
      <w:r w:rsidR="003D1596">
        <w:rPr>
          <w:lang w:val="en-GB"/>
        </w:rPr>
        <w:t>the most autonomous form of motivation. When the activity is not enjoyable, an individual may still be intrinsically motivated</w:t>
      </w:r>
      <w:r w:rsidR="00FC775A">
        <w:rPr>
          <w:lang w:val="en-GB"/>
        </w:rPr>
        <w:t xml:space="preserve"> t</w:t>
      </w:r>
      <w:r w:rsidR="005121C1">
        <w:rPr>
          <w:lang w:val="en-GB"/>
        </w:rPr>
        <w:t>h</w:t>
      </w:r>
      <w:r w:rsidR="00FC775A">
        <w:rPr>
          <w:lang w:val="en-GB"/>
        </w:rPr>
        <w:t xml:space="preserve">rough integrated regulation </w:t>
      </w:r>
      <w:r w:rsidR="00E85C5A">
        <w:rPr>
          <w:lang w:val="en-GB"/>
        </w:rPr>
        <w:t>(</w:t>
      </w:r>
      <w:r w:rsidR="00DD2BEA">
        <w:rPr>
          <w:lang w:val="en-GB"/>
        </w:rPr>
        <w:t>e.g., acting in line with one’s goals and values) and identified regulation (e.g., acting to obtai</w:t>
      </w:r>
      <w:r w:rsidR="00FD7369">
        <w:rPr>
          <w:lang w:val="en-GB"/>
        </w:rPr>
        <w:t xml:space="preserve">n personally valued outcomes). Long-term behaviour change is very unlikely when the behaviour is not autonomous </w:t>
      </w:r>
      <w:r w:rsidR="009C67D4">
        <w:rPr>
          <w:lang w:val="en-GB"/>
        </w:rPr>
        <w:t>(e.g., to avoid negative emotions such as guilt</w:t>
      </w:r>
      <w:r w:rsidR="009D179E">
        <w:rPr>
          <w:lang w:val="en-GB"/>
        </w:rPr>
        <w:t xml:space="preserve"> through </w:t>
      </w:r>
      <w:r w:rsidR="009C67D4">
        <w:rPr>
          <w:lang w:val="en-GB"/>
        </w:rPr>
        <w:t>introjected motivation</w:t>
      </w:r>
      <w:r w:rsidR="00AC7148">
        <w:rPr>
          <w:lang w:val="en-GB"/>
        </w:rPr>
        <w:t>) but is driven by external forces (e.g., in response to reward or punishment</w:t>
      </w:r>
      <w:r w:rsidR="009D179E">
        <w:rPr>
          <w:lang w:val="en-GB"/>
        </w:rPr>
        <w:t xml:space="preserve"> through external regulation</w:t>
      </w:r>
      <w:r w:rsidR="001B41D7">
        <w:rPr>
          <w:lang w:val="en-GB"/>
        </w:rPr>
        <w:t xml:space="preserve">). </w:t>
      </w:r>
    </w:p>
    <w:p w14:paraId="20EAE187" w14:textId="13CAD8FC" w:rsidR="00122F98" w:rsidRPr="00122F98" w:rsidRDefault="00473E8E" w:rsidP="003217B1">
      <w:pPr>
        <w:pStyle w:val="Heading3"/>
        <w:jc w:val="both"/>
        <w:rPr>
          <w:lang w:val="en-GB"/>
        </w:rPr>
      </w:pPr>
      <w:bookmarkStart w:id="42" w:name="_Toc56003274"/>
      <w:r>
        <w:rPr>
          <w:lang w:val="en-GB"/>
        </w:rPr>
        <w:t xml:space="preserve">6.2.2 </w:t>
      </w:r>
      <w:r w:rsidR="00122F98">
        <w:rPr>
          <w:lang w:val="en-GB"/>
        </w:rPr>
        <w:t>In practice</w:t>
      </w:r>
      <w:bookmarkEnd w:id="42"/>
    </w:p>
    <w:p w14:paraId="70C5D79C" w14:textId="52C4408A" w:rsidR="00410791" w:rsidRDefault="001B41D7" w:rsidP="003217B1">
      <w:pPr>
        <w:jc w:val="both"/>
        <w:rPr>
          <w:noProof/>
          <w:lang w:val="en-GB"/>
        </w:rPr>
      </w:pPr>
      <w:r>
        <w:rPr>
          <w:lang w:val="en-GB"/>
        </w:rPr>
        <w:t xml:space="preserve">More autonomous motivation can be attained through the satisfaction of three </w:t>
      </w:r>
      <w:r w:rsidR="00581BAF">
        <w:rPr>
          <w:lang w:val="en-GB"/>
        </w:rPr>
        <w:t>psychological needs; autonomy (feeling empowered and having a choice), competence (feeling</w:t>
      </w:r>
      <w:r w:rsidR="00863A1D">
        <w:rPr>
          <w:lang w:val="en-GB"/>
        </w:rPr>
        <w:t xml:space="preserve"> capable and effective) and relatedness (feeling valued by- and close to- others) </w:t>
      </w:r>
      <w:r w:rsidR="00863A1D">
        <w:rPr>
          <w:lang w:val="en-GB"/>
        </w:rPr>
        <w:fldChar w:fldCharType="begin"/>
      </w:r>
      <w:r w:rsidR="00D33E9C">
        <w:rPr>
          <w:lang w:val="en-GB"/>
        </w:rPr>
        <w:instrText xml:space="preserve"> ADDIN EN.CITE &lt;EndNote&gt;&lt;Cite&gt;&lt;Author&gt;Gillison&lt;/Author&gt;&lt;Year&gt;2019&lt;/Year&gt;&lt;IDText&gt;A meta-analysis of techniques to promote motivation for health behaviour change from a self-determination theory perspective&lt;/IDText&gt;&lt;DisplayText&gt;(Gillison et al., 2019)&lt;/DisplayText&gt;&lt;record&gt;&lt;titles&gt;&lt;title&gt;A meta-analysis of techniques to promote motivation for health behaviour change from a self-determination theory perspective&lt;/title&gt;&lt;secondary-title&gt;Health psychology review&lt;/secondary-title&gt;&lt;/titles&gt;&lt;pages&gt;110-130&lt;/pages&gt;&lt;contributors&gt;&lt;authors&gt;&lt;author&gt;Gillison, Fiona B&lt;/author&gt;&lt;author&gt;Rouse, Peter&lt;/author&gt;&lt;author&gt;Standage, Martin&lt;/author&gt;&lt;author&gt;Sebire, Simon J&lt;/author&gt;&lt;author&gt;Ryan, Richard M&lt;/author&gt;&lt;/authors&gt;&lt;/contributors&gt;&lt;added-date format="utc"&gt;1605020319&lt;/added-date&gt;&lt;ref-type name="Journal Article"&gt;17&lt;/ref-type&gt;&lt;dates&gt;&lt;year&gt;2019&lt;/year&gt;&lt;/dates&gt;&lt;rec-number&gt;227&lt;/rec-number&gt;&lt;last-updated-date format="utc"&gt;1605020426&lt;/last-updated-date&gt;&lt;volume&gt;13&lt;/volume&gt;&lt;num-vols&gt;1&lt;/num-vols&gt;&lt;/record&gt;&lt;/Cite&gt;&lt;/EndNote&gt;</w:instrText>
      </w:r>
      <w:r w:rsidR="00863A1D">
        <w:rPr>
          <w:lang w:val="en-GB"/>
        </w:rPr>
        <w:fldChar w:fldCharType="separate"/>
      </w:r>
      <w:r w:rsidR="00D33E9C">
        <w:rPr>
          <w:noProof/>
          <w:lang w:val="en-GB"/>
        </w:rPr>
        <w:t>(Gillison et al., 2019)</w:t>
      </w:r>
      <w:r w:rsidR="00863A1D">
        <w:rPr>
          <w:lang w:val="en-GB"/>
        </w:rPr>
        <w:fldChar w:fldCharType="end"/>
      </w:r>
      <w:r w:rsidR="00863A1D">
        <w:rPr>
          <w:lang w:val="en-GB"/>
        </w:rPr>
        <w:t xml:space="preserve">. </w:t>
      </w:r>
      <w:r w:rsidR="00EA4614">
        <w:rPr>
          <w:lang w:val="en-GB"/>
        </w:rPr>
        <w:t xml:space="preserve">This </w:t>
      </w:r>
      <w:r w:rsidR="00A97F12">
        <w:rPr>
          <w:lang w:val="en-GB"/>
        </w:rPr>
        <w:t>meta-analysis</w:t>
      </w:r>
      <w:r w:rsidR="00EA4614">
        <w:rPr>
          <w:lang w:val="en-GB"/>
        </w:rPr>
        <w:t xml:space="preserve"> found 1</w:t>
      </w:r>
      <w:r w:rsidR="00410791">
        <w:rPr>
          <w:lang w:val="en-GB"/>
        </w:rPr>
        <w:t>7</w:t>
      </w:r>
      <w:r w:rsidR="00EA4614">
        <w:rPr>
          <w:lang w:val="en-GB"/>
        </w:rPr>
        <w:t xml:space="preserve"> </w:t>
      </w:r>
      <w:r w:rsidR="009832D8">
        <w:rPr>
          <w:lang w:val="en-GB"/>
        </w:rPr>
        <w:t>SDT strategies</w:t>
      </w:r>
      <w:r w:rsidR="006A4605">
        <w:rPr>
          <w:lang w:val="en-GB"/>
        </w:rPr>
        <w:t xml:space="preserve"> (</w:t>
      </w:r>
      <w:r w:rsidR="00410791">
        <w:rPr>
          <w:lang w:val="en-GB"/>
        </w:rPr>
        <w:t>incentives was taken out of the list)</w:t>
      </w:r>
      <w:r w:rsidR="006F2F1A">
        <w:rPr>
          <w:lang w:val="en-GB"/>
        </w:rPr>
        <w:t>, they found that a mean of seven of these strategies were used per stud</w:t>
      </w:r>
      <w:r w:rsidR="00230283">
        <w:rPr>
          <w:lang w:val="en-GB"/>
        </w:rPr>
        <w:t xml:space="preserve">y </w:t>
      </w:r>
      <w:r w:rsidR="00230283">
        <w:rPr>
          <w:lang w:val="en-GB"/>
        </w:rPr>
        <w:fldChar w:fldCharType="begin"/>
      </w:r>
      <w:r w:rsidR="00230283">
        <w:rPr>
          <w:lang w:val="en-GB"/>
        </w:rPr>
        <w:instrText xml:space="preserve"> ADDIN EN.CITE &lt;EndNote&gt;&lt;Cite&gt;&lt;Author&gt;Gillison&lt;/Author&gt;&lt;Year&gt;2019&lt;/Year&gt;&lt;IDText&gt;A meta-analysis of techniques to promote motivation for health behaviour change from a self-determination theory perspective&lt;/IDText&gt;&lt;DisplayText&gt;(Gillison et al., 2019)&lt;/DisplayText&gt;&lt;record&gt;&lt;titles&gt;&lt;title&gt;A meta-analysis of techniques to promote motivation for health behaviour change from a self-determination theory perspective&lt;/title&gt;&lt;secondary-title&gt;Health psychology review&lt;/secondary-title&gt;&lt;/titles&gt;&lt;pages&gt;110-130&lt;/pages&gt;&lt;contributors&gt;&lt;authors&gt;&lt;author&gt;Gillison, Fiona B&lt;/author&gt;&lt;author&gt;Rouse, Peter&lt;/author&gt;&lt;author&gt;Standage, Martin&lt;/author&gt;&lt;author&gt;Sebire, Simon J&lt;/author&gt;&lt;author&gt;Ryan, Richard M&lt;/author&gt;&lt;/authors&gt;&lt;/contributors&gt;&lt;added-date format="utc"&gt;1605020319&lt;/added-date&gt;&lt;ref-type name="Journal Article"&gt;17&lt;/ref-type&gt;&lt;dates&gt;&lt;year&gt;2019&lt;/year&gt;&lt;/dates&gt;&lt;rec-number&gt;227&lt;/rec-number&gt;&lt;last-updated-date format="utc"&gt;1605020426&lt;/last-updated-date&gt;&lt;volume&gt;13&lt;/volume&gt;&lt;num-vols&gt;1&lt;/num-vols&gt;&lt;/record&gt;&lt;/Cite&gt;&lt;/EndNote&gt;</w:instrText>
      </w:r>
      <w:r w:rsidR="00230283">
        <w:rPr>
          <w:lang w:val="en-GB"/>
        </w:rPr>
        <w:fldChar w:fldCharType="separate"/>
      </w:r>
      <w:r w:rsidR="00230283">
        <w:rPr>
          <w:noProof/>
          <w:lang w:val="en-GB"/>
        </w:rPr>
        <w:t>(Gillison et al., 2019)</w:t>
      </w:r>
      <w:r w:rsidR="00230283">
        <w:rPr>
          <w:lang w:val="en-GB"/>
        </w:rPr>
        <w:fldChar w:fldCharType="end"/>
      </w:r>
      <w:r w:rsidR="006F2F1A">
        <w:rPr>
          <w:lang w:val="en-GB"/>
        </w:rPr>
        <w:t xml:space="preserve">. These are the </w:t>
      </w:r>
      <w:r w:rsidR="00C93F86">
        <w:rPr>
          <w:lang w:val="en-GB"/>
        </w:rPr>
        <w:t>different strategies:</w:t>
      </w:r>
      <w:r w:rsidR="001C7211" w:rsidRPr="001C7211">
        <w:rPr>
          <w:noProof/>
          <w:lang w:val="en-GB"/>
        </w:rPr>
        <w:t xml:space="preserve"> </w:t>
      </w:r>
    </w:p>
    <w:p w14:paraId="0C1353AE" w14:textId="3C02627A" w:rsidR="00885BE7" w:rsidRDefault="001C7211" w:rsidP="003217B1">
      <w:pPr>
        <w:ind w:left="-993"/>
        <w:jc w:val="both"/>
        <w:rPr>
          <w:lang w:val="en-GB"/>
        </w:rPr>
      </w:pPr>
      <w:r>
        <w:rPr>
          <w:noProof/>
          <w:lang w:val="en-GB"/>
        </w:rPr>
        <w:lastRenderedPageBreak/>
        <w:drawing>
          <wp:inline distT="0" distB="0" distL="0" distR="0" wp14:anchorId="5763D5D7" wp14:editId="5DA057F7">
            <wp:extent cx="7070366" cy="5295569"/>
            <wp:effectExtent l="0" t="0" r="0" b="38735"/>
            <wp:docPr id="11" name="Diagram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6" r:lo="rId47" r:qs="rId48" r:cs="rId49"/>
              </a:graphicData>
            </a:graphic>
          </wp:inline>
        </w:drawing>
      </w:r>
    </w:p>
    <w:p w14:paraId="1DDBE38B" w14:textId="17199BD4" w:rsidR="00C93F86" w:rsidRDefault="00885BE7" w:rsidP="003217B1">
      <w:pPr>
        <w:jc w:val="both"/>
        <w:rPr>
          <w:noProof/>
          <w:lang w:val="en-GB"/>
        </w:rPr>
      </w:pPr>
      <w:r w:rsidRPr="00B5778D">
        <w:rPr>
          <w:b/>
          <w:bCs/>
          <w:lang w:val="en-GB"/>
        </w:rPr>
        <w:t>Figure 9:</w:t>
      </w:r>
      <w:r>
        <w:rPr>
          <w:lang w:val="en-GB"/>
        </w:rPr>
        <w:t xml:space="preserve"> </w:t>
      </w:r>
      <w:r w:rsidR="00B5778D">
        <w:rPr>
          <w:lang w:val="en-GB"/>
        </w:rPr>
        <w:t xml:space="preserve">Review of the SDT </w:t>
      </w:r>
      <w:r w:rsidR="00B5778D">
        <w:rPr>
          <w:noProof/>
          <w:lang w:val="en-GB"/>
        </w:rPr>
        <w:t xml:space="preserve">strategies to enhance motivation. </w:t>
      </w:r>
    </w:p>
    <w:p w14:paraId="6844388F" w14:textId="7CD9B627" w:rsidR="00972ED1" w:rsidRDefault="00473E8E" w:rsidP="003217B1">
      <w:pPr>
        <w:pStyle w:val="Heading2"/>
        <w:jc w:val="both"/>
        <w:rPr>
          <w:lang w:val="en-GB"/>
        </w:rPr>
      </w:pPr>
      <w:bookmarkStart w:id="43" w:name="_Toc56003275"/>
      <w:r>
        <w:rPr>
          <w:lang w:val="en-GB"/>
        </w:rPr>
        <w:t>6.3</w:t>
      </w:r>
      <w:r w:rsidR="00972ED1">
        <w:rPr>
          <w:lang w:val="en-GB"/>
        </w:rPr>
        <w:t>Arousal regulation</w:t>
      </w:r>
      <w:bookmarkEnd w:id="43"/>
    </w:p>
    <w:p w14:paraId="1C3AA6FC" w14:textId="3C5A6BBA" w:rsidR="00972ED1" w:rsidRDefault="00473E8E" w:rsidP="003217B1">
      <w:pPr>
        <w:pStyle w:val="Heading3"/>
        <w:jc w:val="both"/>
        <w:rPr>
          <w:lang w:val="en-GB"/>
        </w:rPr>
      </w:pPr>
      <w:bookmarkStart w:id="44" w:name="_Toc56003276"/>
      <w:r>
        <w:rPr>
          <w:lang w:val="en-GB"/>
        </w:rPr>
        <w:t xml:space="preserve">6.3.1 </w:t>
      </w:r>
      <w:r w:rsidR="00972ED1">
        <w:rPr>
          <w:lang w:val="en-GB"/>
        </w:rPr>
        <w:t>Theory:</w:t>
      </w:r>
      <w:bookmarkEnd w:id="44"/>
    </w:p>
    <w:p w14:paraId="1124CDA4" w14:textId="2F0629E2" w:rsidR="00972ED1" w:rsidRDefault="00972ED1" w:rsidP="003217B1">
      <w:pPr>
        <w:jc w:val="both"/>
        <w:rPr>
          <w:lang w:val="en-GB"/>
        </w:rPr>
      </w:pPr>
      <w:r>
        <w:rPr>
          <w:lang w:val="en-GB"/>
        </w:rPr>
        <w:t>Arousal is a “state of physiological and psychological activation that varies on a continuum from deep sleep to intense excitement”. Anxiety is a “negative emotional state characterised by feelings of nervousness and worry associated with activation or arousal of the body (</w:t>
      </w:r>
      <w:r w:rsidR="00353DFF">
        <w:rPr>
          <w:lang w:val="en-GB"/>
        </w:rPr>
        <w:t>e.g.</w:t>
      </w:r>
      <w:r>
        <w:rPr>
          <w:lang w:val="en-GB"/>
        </w:rPr>
        <w:t xml:space="preserve">: becoming nervous from increased heart rate)”. </w:t>
      </w:r>
    </w:p>
    <w:p w14:paraId="0F46FFAD" w14:textId="6F7CDB54" w:rsidR="00332A93" w:rsidRPr="00FA1148" w:rsidRDefault="00355739" w:rsidP="003217B1">
      <w:pPr>
        <w:jc w:val="both"/>
        <w:rPr>
          <w:lang w:val="en-GB"/>
        </w:rPr>
      </w:pPr>
      <w:r>
        <w:rPr>
          <w:lang w:val="en-GB"/>
        </w:rPr>
        <w:t>Arousal</w:t>
      </w:r>
      <w:r w:rsidR="00123A07">
        <w:rPr>
          <w:lang w:val="en-GB"/>
        </w:rPr>
        <w:t xml:space="preserve"> influences performance, it can</w:t>
      </w:r>
      <w:r>
        <w:rPr>
          <w:lang w:val="en-GB"/>
        </w:rPr>
        <w:t xml:space="preserve"> increase muscle tension and coordination difficulties, it </w:t>
      </w:r>
      <w:r w:rsidR="00123A07">
        <w:rPr>
          <w:lang w:val="en-GB"/>
        </w:rPr>
        <w:t>can also</w:t>
      </w:r>
      <w:r>
        <w:rPr>
          <w:lang w:val="en-GB"/>
        </w:rPr>
        <w:t xml:space="preserve"> impact attention and concentration</w:t>
      </w:r>
      <w:r w:rsidR="00123A07">
        <w:rPr>
          <w:lang w:val="en-GB"/>
        </w:rPr>
        <w:t>.</w:t>
      </w:r>
    </w:p>
    <w:p w14:paraId="2D5DC801" w14:textId="2ADB2CAD" w:rsidR="00972ED1" w:rsidRDefault="00473E8E" w:rsidP="003217B1">
      <w:pPr>
        <w:pStyle w:val="Heading3"/>
        <w:jc w:val="both"/>
        <w:rPr>
          <w:lang w:val="en-GB"/>
        </w:rPr>
      </w:pPr>
      <w:bookmarkStart w:id="45" w:name="_Toc56003277"/>
      <w:r>
        <w:rPr>
          <w:lang w:val="en-GB"/>
        </w:rPr>
        <w:t xml:space="preserve">6.3.2 </w:t>
      </w:r>
      <w:r w:rsidR="00972ED1">
        <w:rPr>
          <w:lang w:val="en-GB"/>
        </w:rPr>
        <w:t>In practice:</w:t>
      </w:r>
      <w:bookmarkEnd w:id="45"/>
    </w:p>
    <w:p w14:paraId="48FB389F" w14:textId="26338E05" w:rsidR="005E4FBA" w:rsidRDefault="005E4FBA" w:rsidP="003217B1">
      <w:pPr>
        <w:jc w:val="both"/>
        <w:rPr>
          <w:lang w:val="en-GB"/>
        </w:rPr>
      </w:pPr>
      <w:r>
        <w:rPr>
          <w:lang w:val="en-GB"/>
        </w:rPr>
        <w:t xml:space="preserve">There are many arousal regulation techniques, there are two types: </w:t>
      </w:r>
      <w:r w:rsidR="00A94EBF">
        <w:rPr>
          <w:lang w:val="en-GB"/>
        </w:rPr>
        <w:t>techniques to reduce arousal and techniques to increase arousal</w:t>
      </w:r>
      <w:r w:rsidR="009A57CF">
        <w:rPr>
          <w:lang w:val="en-GB"/>
        </w:rPr>
        <w:t>. These are reducing arousal techniques:</w:t>
      </w:r>
    </w:p>
    <w:p w14:paraId="10C52AA3" w14:textId="02711936" w:rsidR="008C1FD8" w:rsidRDefault="009A57CF" w:rsidP="003217B1">
      <w:pPr>
        <w:pStyle w:val="ListParagraph"/>
        <w:numPr>
          <w:ilvl w:val="0"/>
          <w:numId w:val="9"/>
        </w:numPr>
        <w:jc w:val="both"/>
        <w:rPr>
          <w:lang w:val="en-GB"/>
        </w:rPr>
      </w:pPr>
      <w:r>
        <w:rPr>
          <w:lang w:val="en-GB"/>
        </w:rPr>
        <w:t>Breathing techniques, it is one of the easiest and most effective ways to control anxiety and muscle tension</w:t>
      </w:r>
      <w:r w:rsidR="0052324B">
        <w:rPr>
          <w:lang w:val="en-GB"/>
        </w:rPr>
        <w:t>. Observing someone’s breathing gives information on their state of arousal. If someone is calm, confident and in control</w:t>
      </w:r>
      <w:r w:rsidR="008C1FD8">
        <w:rPr>
          <w:lang w:val="en-GB"/>
        </w:rPr>
        <w:t xml:space="preserve"> their breathing will be smooth, deep and rhythmical. </w:t>
      </w:r>
      <w:r w:rsidR="008C1FD8">
        <w:rPr>
          <w:lang w:val="en-GB"/>
        </w:rPr>
        <w:lastRenderedPageBreak/>
        <w:t>When someone is under pressure and tense, their breathing will be short, shallow and irregular.</w:t>
      </w:r>
    </w:p>
    <w:p w14:paraId="47E0CBDD" w14:textId="46A2C41B" w:rsidR="008C1FD8" w:rsidRDefault="008C1FD8" w:rsidP="003217B1">
      <w:pPr>
        <w:pStyle w:val="ListParagraph"/>
        <w:jc w:val="both"/>
        <w:rPr>
          <w:lang w:val="en-GB"/>
        </w:rPr>
      </w:pPr>
      <w:r>
        <w:rPr>
          <w:lang w:val="en-GB"/>
        </w:rPr>
        <w:t>These are a few breathing techniques: 1:2 ratio, 5 to 1 count or “</w:t>
      </w:r>
      <w:proofErr w:type="spellStart"/>
      <w:r>
        <w:rPr>
          <w:lang w:val="en-GB"/>
        </w:rPr>
        <w:t>centering</w:t>
      </w:r>
      <w:proofErr w:type="spellEnd"/>
      <w:r>
        <w:rPr>
          <w:lang w:val="en-GB"/>
        </w:rPr>
        <w:t>”.</w:t>
      </w:r>
    </w:p>
    <w:p w14:paraId="6D4A21AA" w14:textId="63EE9378" w:rsidR="008C1FD8" w:rsidRDefault="00646F8A" w:rsidP="003217B1">
      <w:pPr>
        <w:pStyle w:val="ListParagraph"/>
        <w:numPr>
          <w:ilvl w:val="0"/>
          <w:numId w:val="9"/>
        </w:numPr>
        <w:jc w:val="both"/>
        <w:rPr>
          <w:lang w:val="en-GB"/>
        </w:rPr>
      </w:pPr>
      <w:r>
        <w:rPr>
          <w:lang w:val="en-GB"/>
        </w:rPr>
        <w:t xml:space="preserve">Biofeedback, </w:t>
      </w:r>
      <w:r w:rsidR="00F417E3">
        <w:rPr>
          <w:lang w:val="en-GB"/>
        </w:rPr>
        <w:t>however,</w:t>
      </w:r>
      <w:r>
        <w:rPr>
          <w:lang w:val="en-GB"/>
        </w:rPr>
        <w:t xml:space="preserve"> this study will not go into any details on biofeedback</w:t>
      </w:r>
      <w:r w:rsidR="00055D43">
        <w:rPr>
          <w:lang w:val="en-GB"/>
        </w:rPr>
        <w:t xml:space="preserve"> as soldiers will not have access to EEG, EMG GSR equipment. </w:t>
      </w:r>
    </w:p>
    <w:p w14:paraId="44D4FE17" w14:textId="276E2D44" w:rsidR="00810E9F" w:rsidRDefault="00055D43" w:rsidP="003217B1">
      <w:pPr>
        <w:pStyle w:val="ListParagraph"/>
        <w:numPr>
          <w:ilvl w:val="0"/>
          <w:numId w:val="9"/>
        </w:numPr>
        <w:jc w:val="both"/>
        <w:rPr>
          <w:lang w:val="en-GB"/>
        </w:rPr>
      </w:pPr>
      <w:r>
        <w:rPr>
          <w:lang w:val="en-GB"/>
        </w:rPr>
        <w:t>Progressive relaxation</w:t>
      </w:r>
      <w:r w:rsidR="00015E49">
        <w:rPr>
          <w:lang w:val="en-GB"/>
        </w:rPr>
        <w:t xml:space="preserve"> and relaxation response (see </w:t>
      </w:r>
      <w:r w:rsidR="0090789C">
        <w:rPr>
          <w:lang w:val="en-GB"/>
        </w:rPr>
        <w:t>6.8</w:t>
      </w:r>
      <w:r w:rsidR="00015E49">
        <w:rPr>
          <w:lang w:val="en-GB"/>
        </w:rPr>
        <w:t xml:space="preserve"> of PST)</w:t>
      </w:r>
      <w:r w:rsidR="009856B8">
        <w:rPr>
          <w:lang w:val="en-GB"/>
        </w:rPr>
        <w:t xml:space="preserve"> </w:t>
      </w:r>
    </w:p>
    <w:p w14:paraId="784B1774" w14:textId="0719C152" w:rsidR="001339DC" w:rsidRDefault="001339DC" w:rsidP="003217B1">
      <w:pPr>
        <w:pStyle w:val="ListParagraph"/>
        <w:numPr>
          <w:ilvl w:val="0"/>
          <w:numId w:val="9"/>
        </w:numPr>
        <w:jc w:val="both"/>
        <w:rPr>
          <w:lang w:val="en-GB"/>
        </w:rPr>
      </w:pPr>
      <w:r>
        <w:rPr>
          <w:lang w:val="en-GB"/>
        </w:rPr>
        <w:t>Autogenic training</w:t>
      </w:r>
      <w:r w:rsidR="002E0A28">
        <w:rPr>
          <w:lang w:val="en-GB"/>
        </w:rPr>
        <w:t>, it is a series of exercises to produce warmth and heaviness in order to produce a relaxed state. It is similar t</w:t>
      </w:r>
      <w:r w:rsidR="0087341E">
        <w:rPr>
          <w:lang w:val="en-GB"/>
        </w:rPr>
        <w:t>o</w:t>
      </w:r>
      <w:r w:rsidR="002E0A28">
        <w:rPr>
          <w:lang w:val="en-GB"/>
        </w:rPr>
        <w:t xml:space="preserve"> self-hypnosis and takes several months to become proficient. </w:t>
      </w:r>
      <w:r w:rsidR="0087341E">
        <w:rPr>
          <w:lang w:val="en-GB"/>
        </w:rPr>
        <w:t>As this is a long-term technique it will be harder to implement within the RAPTC.</w:t>
      </w:r>
    </w:p>
    <w:p w14:paraId="021A2B81" w14:textId="7608EB16" w:rsidR="00DB79C7" w:rsidRDefault="00DB79C7" w:rsidP="003217B1">
      <w:pPr>
        <w:jc w:val="both"/>
        <w:rPr>
          <w:lang w:val="en-GB"/>
        </w:rPr>
      </w:pPr>
      <w:r>
        <w:rPr>
          <w:lang w:val="en-GB"/>
        </w:rPr>
        <w:t xml:space="preserve">However, not all physical and mental tension is negative and not all of it should be eliminated. Small amounts of tension are desirable when </w:t>
      </w:r>
      <w:r w:rsidR="009920E7">
        <w:rPr>
          <w:lang w:val="en-GB"/>
        </w:rPr>
        <w:t xml:space="preserve">a state of alertness and attentiveness is required. These are a few signs of under-arousal: </w:t>
      </w:r>
      <w:r w:rsidR="00E372CB">
        <w:rPr>
          <w:lang w:val="en-GB"/>
        </w:rPr>
        <w:t>moving slowly, easily distracted, lack of concern about performance, lack of enthusiasm and anticipation and heavy legs. The following techniques are used to enhance</w:t>
      </w:r>
      <w:r w:rsidR="00DB31BF">
        <w:rPr>
          <w:lang w:val="en-GB"/>
        </w:rPr>
        <w:t>/induce</w:t>
      </w:r>
      <w:r w:rsidR="00E372CB">
        <w:rPr>
          <w:lang w:val="en-GB"/>
        </w:rPr>
        <w:t xml:space="preserve"> arousal:</w:t>
      </w:r>
    </w:p>
    <w:p w14:paraId="5381ECDE" w14:textId="097B7CE9" w:rsidR="00E372CB" w:rsidRDefault="00DB31BF" w:rsidP="003217B1">
      <w:pPr>
        <w:pStyle w:val="ListParagraph"/>
        <w:numPr>
          <w:ilvl w:val="0"/>
          <w:numId w:val="9"/>
        </w:numPr>
        <w:jc w:val="both"/>
        <w:rPr>
          <w:lang w:val="en-GB"/>
        </w:rPr>
      </w:pPr>
      <w:r>
        <w:rPr>
          <w:lang w:val="en-GB"/>
        </w:rPr>
        <w:t>Increase breathing rate</w:t>
      </w:r>
    </w:p>
    <w:p w14:paraId="6173B1E9" w14:textId="7198C50D" w:rsidR="00DB31BF" w:rsidRDefault="00DB31BF" w:rsidP="003217B1">
      <w:pPr>
        <w:pStyle w:val="ListParagraph"/>
        <w:numPr>
          <w:ilvl w:val="0"/>
          <w:numId w:val="9"/>
        </w:numPr>
        <w:jc w:val="both"/>
        <w:rPr>
          <w:lang w:val="en-GB"/>
        </w:rPr>
      </w:pPr>
      <w:r>
        <w:rPr>
          <w:lang w:val="en-GB"/>
        </w:rPr>
        <w:t>Act energised</w:t>
      </w:r>
    </w:p>
    <w:p w14:paraId="0CCC764B" w14:textId="38B21A38" w:rsidR="00DB31BF" w:rsidRDefault="00DB31BF" w:rsidP="003217B1">
      <w:pPr>
        <w:pStyle w:val="ListParagraph"/>
        <w:numPr>
          <w:ilvl w:val="0"/>
          <w:numId w:val="9"/>
        </w:numPr>
        <w:jc w:val="both"/>
        <w:rPr>
          <w:lang w:val="en-GB"/>
        </w:rPr>
      </w:pPr>
      <w:r>
        <w:rPr>
          <w:lang w:val="en-GB"/>
        </w:rPr>
        <w:t>Listen to music</w:t>
      </w:r>
    </w:p>
    <w:p w14:paraId="23A4A77E" w14:textId="51683A9B" w:rsidR="00DB31BF" w:rsidRDefault="00DB31BF" w:rsidP="003217B1">
      <w:pPr>
        <w:pStyle w:val="ListParagraph"/>
        <w:numPr>
          <w:ilvl w:val="0"/>
          <w:numId w:val="9"/>
        </w:numPr>
        <w:jc w:val="both"/>
        <w:rPr>
          <w:lang w:val="en-GB"/>
        </w:rPr>
      </w:pPr>
      <w:r>
        <w:rPr>
          <w:lang w:val="en-GB"/>
        </w:rPr>
        <w:t>Use energising imagery</w:t>
      </w:r>
    </w:p>
    <w:p w14:paraId="269D1DD5" w14:textId="66FEE31B" w:rsidR="00DB31BF" w:rsidRDefault="00DB31BF" w:rsidP="003217B1">
      <w:pPr>
        <w:pStyle w:val="ListParagraph"/>
        <w:numPr>
          <w:ilvl w:val="0"/>
          <w:numId w:val="9"/>
        </w:numPr>
        <w:jc w:val="both"/>
        <w:rPr>
          <w:lang w:val="en-GB"/>
        </w:rPr>
      </w:pPr>
      <w:r>
        <w:rPr>
          <w:lang w:val="en-GB"/>
        </w:rPr>
        <w:t xml:space="preserve">Use positive self-talk (see </w:t>
      </w:r>
      <w:r w:rsidR="0090789C">
        <w:rPr>
          <w:lang w:val="en-GB"/>
        </w:rPr>
        <w:t>6.</w:t>
      </w:r>
      <w:r w:rsidR="006E5519">
        <w:rPr>
          <w:lang w:val="en-GB"/>
        </w:rPr>
        <w:t>9</w:t>
      </w:r>
      <w:r>
        <w:rPr>
          <w:lang w:val="en-GB"/>
        </w:rPr>
        <w:t xml:space="preserve"> of PST) and mood words</w:t>
      </w:r>
    </w:p>
    <w:p w14:paraId="2B7F19C0" w14:textId="77777777" w:rsidR="00D6212C" w:rsidRPr="00D6212C" w:rsidRDefault="00D6212C" w:rsidP="003217B1">
      <w:pPr>
        <w:jc w:val="both"/>
        <w:rPr>
          <w:lang w:val="en-GB"/>
        </w:rPr>
      </w:pPr>
    </w:p>
    <w:p w14:paraId="3F902A52" w14:textId="64C33739" w:rsidR="007853A0" w:rsidRDefault="00473E8E" w:rsidP="003217B1">
      <w:pPr>
        <w:pStyle w:val="Heading2"/>
        <w:jc w:val="both"/>
        <w:rPr>
          <w:lang w:val="en-GB"/>
        </w:rPr>
      </w:pPr>
      <w:bookmarkStart w:id="46" w:name="_Toc56003278"/>
      <w:r>
        <w:rPr>
          <w:lang w:val="en-GB"/>
        </w:rPr>
        <w:t xml:space="preserve">6.4 </w:t>
      </w:r>
      <w:r w:rsidR="007853A0">
        <w:rPr>
          <w:lang w:val="en-GB"/>
        </w:rPr>
        <w:t>Self-efficacy</w:t>
      </w:r>
      <w:bookmarkEnd w:id="46"/>
      <w:r w:rsidR="007A2200">
        <w:rPr>
          <w:lang w:val="en-GB"/>
        </w:rPr>
        <w:t xml:space="preserve"> </w:t>
      </w:r>
    </w:p>
    <w:p w14:paraId="18B45239" w14:textId="48B99A52" w:rsidR="007853A0" w:rsidRDefault="00473E8E" w:rsidP="003217B1">
      <w:pPr>
        <w:pStyle w:val="Heading3"/>
        <w:jc w:val="both"/>
        <w:rPr>
          <w:lang w:val="en-GB"/>
        </w:rPr>
      </w:pPr>
      <w:bookmarkStart w:id="47" w:name="_Toc56003279"/>
      <w:r>
        <w:rPr>
          <w:lang w:val="en-GB"/>
        </w:rPr>
        <w:t xml:space="preserve">6.4.1 </w:t>
      </w:r>
      <w:r w:rsidR="007853A0">
        <w:rPr>
          <w:lang w:val="en-GB"/>
        </w:rPr>
        <w:t>Theory</w:t>
      </w:r>
      <w:bookmarkEnd w:id="47"/>
    </w:p>
    <w:p w14:paraId="58C324A8" w14:textId="77777777" w:rsidR="007853A0" w:rsidRDefault="007853A0" w:rsidP="003217B1">
      <w:pPr>
        <w:jc w:val="both"/>
        <w:rPr>
          <w:lang w:val="en-GB"/>
        </w:rPr>
      </w:pPr>
      <w:r>
        <w:rPr>
          <w:lang w:val="en-GB"/>
        </w:rPr>
        <w:t xml:space="preserve">There are multiple positive effects of self-efficacy (i.e.: self-confidence): it arouses positive emotions, facilitates concentration, positively affects goals, increases effort, positively affects psychological momentum </w:t>
      </w:r>
      <w:r>
        <w:rPr>
          <w:lang w:val="en-GB"/>
        </w:rPr>
        <w:fldChar w:fldCharType="begin"/>
      </w:r>
      <w:r>
        <w:rPr>
          <w:lang w:val="en-GB"/>
        </w:rPr>
        <w:instrText xml:space="preserve"> ADDIN EN.CITE &lt;EndNote&gt;&lt;Cite&gt;&lt;Author&gt;Bandura&lt;/Author&gt;&lt;Year&gt;1977&lt;/Year&gt;&lt;IDText&gt;Analysis of self-efficacy theory of behavioral change&lt;/IDText&gt;&lt;DisplayText&gt;(Bandura &amp;amp; Adams, 1977)&lt;/DisplayText&gt;&lt;record&gt;&lt;titles&gt;&lt;title&gt;Analysis of self-efficacy theory of behavioral change&lt;/title&gt;&lt;secondary-title&gt;Cognitive therapy and research&lt;/secondary-title&gt;&lt;/titles&gt;&lt;pages&gt;287-310&lt;/pages&gt;&lt;contributors&gt;&lt;authors&gt;&lt;author&gt;Bandura, Albert&lt;/author&gt;&lt;author&gt;Adams, Nancy E&lt;/author&gt;&lt;/authors&gt;&lt;/contributors&gt;&lt;added-date format="utc"&gt;1604937005&lt;/added-date&gt;&lt;ref-type name="Journal Article"&gt;17&lt;/ref-type&gt;&lt;dates&gt;&lt;year&gt;1977&lt;/year&gt;&lt;/dates&gt;&lt;rec-number&gt;215&lt;/rec-number&gt;&lt;last-updated-date format="utc"&gt;1604937058&lt;/last-updated-date&gt;&lt;volume&gt;1&lt;/volume&gt;&lt;num-vols&gt;4&lt;/num-vols&gt;&lt;/record&gt;&lt;/Cite&gt;&lt;/EndNote&gt;</w:instrText>
      </w:r>
      <w:r>
        <w:rPr>
          <w:lang w:val="en-GB"/>
        </w:rPr>
        <w:fldChar w:fldCharType="separate"/>
      </w:r>
      <w:r>
        <w:rPr>
          <w:noProof/>
          <w:lang w:val="en-GB"/>
        </w:rPr>
        <w:t>(Bandura &amp; Adams, 1977)</w:t>
      </w:r>
      <w:r>
        <w:rPr>
          <w:lang w:val="en-GB"/>
        </w:rPr>
        <w:fldChar w:fldCharType="end"/>
      </w:r>
      <w:r>
        <w:rPr>
          <w:lang w:val="en-GB"/>
        </w:rPr>
        <w:t xml:space="preserve">. High self-confidence has positive effects on performance. If an individual lacks necessary skill, has insufficient motivation, or the task is ambiguous, then self-efficacy will not lead to desired performance. However, if someone has the skills and motivation, then self-efficacy is a robust predictor of performance </w:t>
      </w:r>
      <w:r>
        <w:rPr>
          <w:lang w:val="en-GB"/>
        </w:rPr>
        <w:fldChar w:fldCharType="begin"/>
      </w:r>
      <w:r>
        <w:rPr>
          <w:lang w:val="en-GB"/>
        </w:rPr>
        <w:instrText xml:space="preserve"> ADDIN EN.CITE &lt;EndNote&gt;&lt;Cite&gt;&lt;Author&gt;Bandura&lt;/Author&gt;&lt;Year&gt;1986&lt;/Year&gt;&lt;IDText&gt;The explanatory and predictive scope of self-efficacy theory&lt;/IDText&gt;&lt;DisplayText&gt;(Bandura, 1986)&lt;/DisplayText&gt;&lt;record&gt;&lt;titles&gt;&lt;title&gt;The explanatory and predictive scope of self-efficacy theory&lt;/title&gt;&lt;secondary-title&gt;Journal of social and clinical psychology&lt;/secondary-title&gt;&lt;/titles&gt;&lt;pages&gt;359-373&lt;/pages&gt;&lt;number&gt;3&lt;/number&gt;&lt;contributors&gt;&lt;authors&gt;&lt;author&gt;Bandura, Albert&lt;/author&gt;&lt;/authors&gt;&lt;/contributors&gt;&lt;added-date format="utc"&gt;1604937101&lt;/added-date&gt;&lt;ref-type name="Journal Article"&gt;17&lt;/ref-type&gt;&lt;dates&gt;&lt;year&gt;1986&lt;/year&gt;&lt;/dates&gt;&lt;rec-number&gt;216&lt;/rec-number&gt;&lt;last-updated-date format="utc"&gt;1604937169&lt;/last-updated-date&gt;&lt;volume&gt;4&lt;/volume&gt;&lt;/record&gt;&lt;/Cite&gt;&lt;/EndNote&gt;</w:instrText>
      </w:r>
      <w:r>
        <w:rPr>
          <w:lang w:val="en-GB"/>
        </w:rPr>
        <w:fldChar w:fldCharType="separate"/>
      </w:r>
      <w:r>
        <w:rPr>
          <w:noProof/>
          <w:lang w:val="en-GB"/>
        </w:rPr>
        <w:t>(Bandura, 1986)</w:t>
      </w:r>
      <w:r>
        <w:rPr>
          <w:lang w:val="en-GB"/>
        </w:rPr>
        <w:fldChar w:fldCharType="end"/>
      </w:r>
      <w:r>
        <w:rPr>
          <w:lang w:val="en-GB"/>
        </w:rPr>
        <w:t xml:space="preserve">. </w:t>
      </w:r>
    </w:p>
    <w:p w14:paraId="5162139A" w14:textId="1D98062C" w:rsidR="007853A0" w:rsidRPr="00C9353A" w:rsidRDefault="00473E8E" w:rsidP="003217B1">
      <w:pPr>
        <w:pStyle w:val="Heading3"/>
        <w:jc w:val="both"/>
        <w:rPr>
          <w:lang w:val="en-GB"/>
        </w:rPr>
      </w:pPr>
      <w:bookmarkStart w:id="48" w:name="_Toc56003280"/>
      <w:r>
        <w:rPr>
          <w:lang w:val="en-GB"/>
        </w:rPr>
        <w:t xml:space="preserve">6.4.2 </w:t>
      </w:r>
      <w:r w:rsidR="007853A0" w:rsidRPr="00C9353A">
        <w:rPr>
          <w:lang w:val="en-GB"/>
        </w:rPr>
        <w:t>In practice</w:t>
      </w:r>
      <w:bookmarkEnd w:id="48"/>
    </w:p>
    <w:p w14:paraId="3A96DB3B" w14:textId="77777777" w:rsidR="007853A0" w:rsidRDefault="007853A0" w:rsidP="003217B1">
      <w:pPr>
        <w:jc w:val="both"/>
        <w:rPr>
          <w:lang w:val="en-GB"/>
        </w:rPr>
      </w:pPr>
      <w:r>
        <w:rPr>
          <w:lang w:val="en-GB"/>
        </w:rPr>
        <w:t>Self-efficacy is influenced by performance accomplishments, vicarious experiences, verbal persuasion and physiological states.</w:t>
      </w:r>
    </w:p>
    <w:p w14:paraId="48652992" w14:textId="77777777" w:rsidR="007853A0" w:rsidRDefault="007853A0" w:rsidP="003217B1">
      <w:pPr>
        <w:pStyle w:val="ListParagraph"/>
        <w:numPr>
          <w:ilvl w:val="0"/>
          <w:numId w:val="9"/>
        </w:numPr>
        <w:jc w:val="both"/>
        <w:rPr>
          <w:lang w:val="en-GB"/>
        </w:rPr>
      </w:pPr>
      <w:r>
        <w:rPr>
          <w:lang w:val="en-GB"/>
        </w:rPr>
        <w:t>Performance accomplishments: “I have done it before so I can do it again”</w:t>
      </w:r>
    </w:p>
    <w:p w14:paraId="6BF89649" w14:textId="38E90B38" w:rsidR="007853A0" w:rsidRDefault="00516439" w:rsidP="003217B1">
      <w:pPr>
        <w:pStyle w:val="ListParagraph"/>
        <w:jc w:val="both"/>
        <w:rPr>
          <w:lang w:val="en-GB"/>
        </w:rPr>
      </w:pPr>
      <w:r>
        <w:rPr>
          <w:lang w:val="en-GB"/>
        </w:rPr>
        <w:t>P</w:t>
      </w:r>
      <w:r w:rsidR="007853A0">
        <w:rPr>
          <w:lang w:val="en-GB"/>
        </w:rPr>
        <w:t xml:space="preserve">ast performance accomplishments have the most impact on one’s self-confidence </w:t>
      </w:r>
      <w:r>
        <w:rPr>
          <w:lang w:val="en-GB"/>
        </w:rPr>
        <w:t xml:space="preserve">when an individual successfully completes a difficult task without external assistance or experiences rare failure </w:t>
      </w:r>
      <w:r w:rsidR="007853A0">
        <w:rPr>
          <w:lang w:val="en-GB"/>
        </w:rPr>
        <w:fldChar w:fldCharType="begin"/>
      </w:r>
      <w:r w:rsidR="007853A0">
        <w:rPr>
          <w:lang w:val="en-GB"/>
        </w:rPr>
        <w:instrText xml:space="preserve"> ADDIN EN.CITE &lt;EndNote&gt;&lt;Cite&gt;&lt;Author&gt;Bandura&lt;/Author&gt;&lt;Year&gt;2010&lt;/Year&gt;&lt;IDText&gt;Self-efficacy&lt;/IDText&gt;&lt;DisplayText&gt;(Bandura, 2010)&lt;/DisplayText&gt;&lt;record&gt;&lt;titles&gt;&lt;title&gt;Self-efficacy&lt;/title&gt;&lt;secondary-title&gt;The Corsini Encyclopedia of psychology&lt;/secondary-title&gt;&lt;/titles&gt;&lt;contributors&gt;&lt;authors&gt;&lt;author&gt;Bandura, Albert&lt;/author&gt;&lt;/authors&gt;&lt;/contributors&gt;&lt;added-date format="utc"&gt;1604937291&lt;/added-date&gt;&lt;ref-type name="Journal Article"&gt;17&lt;/ref-type&gt;&lt;dates&gt;&lt;year&gt;2010&lt;/year&gt;&lt;/dates&gt;&lt;rec-number&gt;217&lt;/rec-number&gt;&lt;last-updated-date format="utc"&gt;1604937389&lt;/last-updated-date&gt;&lt;/record&gt;&lt;/Cite&gt;&lt;/EndNote&gt;</w:instrText>
      </w:r>
      <w:r w:rsidR="007853A0">
        <w:rPr>
          <w:lang w:val="en-GB"/>
        </w:rPr>
        <w:fldChar w:fldCharType="separate"/>
      </w:r>
      <w:r w:rsidR="007853A0">
        <w:rPr>
          <w:noProof/>
          <w:lang w:val="en-GB"/>
        </w:rPr>
        <w:t>(Bandura, 2010)</w:t>
      </w:r>
      <w:r w:rsidR="007853A0">
        <w:rPr>
          <w:lang w:val="en-GB"/>
        </w:rPr>
        <w:fldChar w:fldCharType="end"/>
      </w:r>
      <w:r w:rsidR="007853A0">
        <w:rPr>
          <w:lang w:val="en-GB"/>
        </w:rPr>
        <w:t>.</w:t>
      </w:r>
    </w:p>
    <w:p w14:paraId="3AAA5CF7" w14:textId="77777777" w:rsidR="007853A0" w:rsidRDefault="007853A0" w:rsidP="003217B1">
      <w:pPr>
        <w:pStyle w:val="ListParagraph"/>
        <w:numPr>
          <w:ilvl w:val="0"/>
          <w:numId w:val="9"/>
        </w:numPr>
        <w:jc w:val="both"/>
        <w:rPr>
          <w:lang w:val="en-GB"/>
        </w:rPr>
      </w:pPr>
      <w:r>
        <w:rPr>
          <w:lang w:val="en-GB"/>
        </w:rPr>
        <w:t>Vicarious experiences: “If she can do it, I can do it”</w:t>
      </w:r>
    </w:p>
    <w:p w14:paraId="34BD3FAE" w14:textId="5044B4DD" w:rsidR="007853A0" w:rsidRDefault="007853A0" w:rsidP="003217B1">
      <w:pPr>
        <w:pStyle w:val="ListParagraph"/>
        <w:jc w:val="both"/>
        <w:rPr>
          <w:lang w:val="en-GB"/>
        </w:rPr>
      </w:pPr>
      <w:r>
        <w:rPr>
          <w:lang w:val="en-GB"/>
        </w:rPr>
        <w:t xml:space="preserve">It is important to watch others perform the task or skill that one is trying to learn. It is an important source of information. However, this only works if the </w:t>
      </w:r>
      <w:r w:rsidR="00516439">
        <w:rPr>
          <w:lang w:val="en-GB"/>
        </w:rPr>
        <w:t>skills</w:t>
      </w:r>
      <w:r>
        <w:rPr>
          <w:lang w:val="en-GB"/>
        </w:rPr>
        <w:t xml:space="preserve"> and </w:t>
      </w:r>
      <w:r w:rsidR="00516439">
        <w:rPr>
          <w:lang w:val="en-GB"/>
        </w:rPr>
        <w:t>attributes</w:t>
      </w:r>
      <w:r>
        <w:rPr>
          <w:lang w:val="en-GB"/>
        </w:rPr>
        <w:t xml:space="preserve"> </w:t>
      </w:r>
      <w:r w:rsidR="00516439">
        <w:rPr>
          <w:lang w:val="en-GB"/>
        </w:rPr>
        <w:t>of the</w:t>
      </w:r>
      <w:r>
        <w:rPr>
          <w:lang w:val="en-GB"/>
        </w:rPr>
        <w:t xml:space="preserve"> performers </w:t>
      </w:r>
      <w:r w:rsidR="00516439">
        <w:rPr>
          <w:lang w:val="en-GB"/>
        </w:rPr>
        <w:t>are</w:t>
      </w:r>
      <w:r>
        <w:rPr>
          <w:lang w:val="en-GB"/>
        </w:rPr>
        <w:t xml:space="preserve"> the same </w:t>
      </w:r>
      <w:r>
        <w:rPr>
          <w:lang w:val="en-GB"/>
        </w:rPr>
        <w:fldChar w:fldCharType="begin"/>
      </w:r>
      <w:r>
        <w:rPr>
          <w:lang w:val="en-GB"/>
        </w:rPr>
        <w:instrText xml:space="preserve"> ADDIN EN.CITE &lt;EndNote&gt;&lt;Cite&gt;&lt;Author&gt;Wise&lt;/Author&gt;&lt;Year&gt;2001&lt;/Year&gt;&lt;IDText&gt;The influence of sources of self-efficacy upon efficacy strength&lt;/IDText&gt;&lt;DisplayText&gt;(Wise &amp;amp; Trunnell, 2001)&lt;/DisplayText&gt;&lt;record&gt;&lt;titles&gt;&lt;title&gt;The influence of sources of self-efficacy upon efficacy strength&lt;/title&gt;&lt;secondary-title&gt;Journal of sport and exercise psychology&lt;/secondary-title&gt;&lt;/titles&gt;&lt;pages&gt;268-280&lt;/pages&gt;&lt;number&gt;4&lt;/number&gt;&lt;contributors&gt;&lt;authors&gt;&lt;author&gt;Wise, James B&lt;/author&gt;&lt;author&gt;Trunnell, Eric P&lt;/author&gt;&lt;/authors&gt;&lt;/contributors&gt;&lt;added-date format="utc"&gt;1604937416&lt;/added-date&gt;&lt;ref-type name="Journal Article"&gt;17&lt;/ref-type&gt;&lt;dates&gt;&lt;year&gt;2001&lt;/year&gt;&lt;/dates&gt;&lt;rec-number&gt;218&lt;/rec-number&gt;&lt;last-updated-date format="utc"&gt;1604937489&lt;/last-updated-date&gt;&lt;volume&gt;23&lt;/volume&gt;&lt;/record&gt;&lt;/Cite&gt;&lt;/EndNote&gt;</w:instrText>
      </w:r>
      <w:r>
        <w:rPr>
          <w:lang w:val="en-GB"/>
        </w:rPr>
        <w:fldChar w:fldCharType="separate"/>
      </w:r>
      <w:r>
        <w:rPr>
          <w:noProof/>
          <w:lang w:val="en-GB"/>
        </w:rPr>
        <w:t>(Wise &amp; Trunnell, 2001)</w:t>
      </w:r>
      <w:r>
        <w:rPr>
          <w:lang w:val="en-GB"/>
        </w:rPr>
        <w:fldChar w:fldCharType="end"/>
      </w:r>
      <w:r>
        <w:rPr>
          <w:lang w:val="en-GB"/>
        </w:rPr>
        <w:t>.</w:t>
      </w:r>
    </w:p>
    <w:p w14:paraId="5B40C8C8" w14:textId="77777777" w:rsidR="007853A0" w:rsidRDefault="007853A0" w:rsidP="003217B1">
      <w:pPr>
        <w:pStyle w:val="ListParagraph"/>
        <w:numPr>
          <w:ilvl w:val="0"/>
          <w:numId w:val="9"/>
        </w:numPr>
        <w:jc w:val="both"/>
        <w:rPr>
          <w:lang w:val="en-GB"/>
        </w:rPr>
      </w:pPr>
      <w:r>
        <w:rPr>
          <w:lang w:val="en-GB"/>
        </w:rPr>
        <w:t>Persuasion: “I know you are a good athlete”</w:t>
      </w:r>
    </w:p>
    <w:p w14:paraId="5F6380F0" w14:textId="77777777" w:rsidR="007853A0" w:rsidRDefault="007853A0" w:rsidP="003217B1">
      <w:pPr>
        <w:pStyle w:val="ListParagraph"/>
        <w:jc w:val="both"/>
        <w:rPr>
          <w:lang w:val="en-GB"/>
        </w:rPr>
      </w:pPr>
      <w:r>
        <w:rPr>
          <w:lang w:val="en-GB"/>
        </w:rPr>
        <w:t xml:space="preserve">Techniques for persuasion include verbal persuasion, evaluative feedback, expectations from others and self-talk. Persuasion needs to be used with other techniques; it is harder to instil strong self-efficacy beliefs with only using persuasion techniques </w:t>
      </w:r>
      <w:r>
        <w:rPr>
          <w:lang w:val="en-GB"/>
        </w:rPr>
        <w:fldChar w:fldCharType="begin"/>
      </w:r>
      <w:r>
        <w:rPr>
          <w:lang w:val="en-GB"/>
        </w:rPr>
        <w:instrText xml:space="preserve"> ADDIN EN.CITE &lt;EndNote&gt;&lt;Cite&gt;&lt;Author&gt;Gernigon&lt;/Author&gt;&lt;Year&gt;2003&lt;/Year&gt;&lt;IDText&gt;Self-efficacy, causal attribution, and track athletic performance following unexpected success or failure among elite sprinters&lt;/IDText&gt;&lt;DisplayText&gt;(Gernigon &amp;amp; Delloye, 2003)&lt;/DisplayText&gt;&lt;record&gt;&lt;titles&gt;&lt;title&gt;Self-efficacy, causal attribution, and track athletic performance following unexpected success or failure among elite sprinters&lt;/title&gt;&lt;secondary-title&gt;The sport psychologist&lt;/secondary-title&gt;&lt;/titles&gt;&lt;pages&gt;55-76&lt;/pages&gt;&lt;number&gt;1&lt;/number&gt;&lt;contributors&gt;&lt;authors&gt;&lt;author&gt;Gernigon, Christophe&lt;/author&gt;&lt;author&gt;Delloye, Jean-Baptiste&lt;/author&gt;&lt;/authors&gt;&lt;/contributors&gt;&lt;added-date format="utc"&gt;1604937688&lt;/added-date&gt;&lt;ref-type name="Journal Article"&gt;17&lt;/ref-type&gt;&lt;dates&gt;&lt;year&gt;2003&lt;/year&gt;&lt;/dates&gt;&lt;rec-number&gt;219&lt;/rec-number&gt;&lt;last-updated-date format="utc"&gt;1604937748&lt;/last-updated-date&gt;&lt;volume&gt;17&lt;/volume&gt;&lt;/record&gt;&lt;/Cite&gt;&lt;/EndNote&gt;</w:instrText>
      </w:r>
      <w:r>
        <w:rPr>
          <w:lang w:val="en-GB"/>
        </w:rPr>
        <w:fldChar w:fldCharType="separate"/>
      </w:r>
      <w:r>
        <w:rPr>
          <w:noProof/>
          <w:lang w:val="en-GB"/>
        </w:rPr>
        <w:t>(Gernigon &amp; Delloye, 2003)</w:t>
      </w:r>
      <w:r>
        <w:rPr>
          <w:lang w:val="en-GB"/>
        </w:rPr>
        <w:fldChar w:fldCharType="end"/>
      </w:r>
      <w:r>
        <w:rPr>
          <w:lang w:val="en-GB"/>
        </w:rPr>
        <w:t xml:space="preserve">. </w:t>
      </w:r>
    </w:p>
    <w:p w14:paraId="075660B1" w14:textId="77777777" w:rsidR="007853A0" w:rsidRDefault="007853A0" w:rsidP="003217B1">
      <w:pPr>
        <w:pStyle w:val="ListParagraph"/>
        <w:numPr>
          <w:ilvl w:val="0"/>
          <w:numId w:val="9"/>
        </w:numPr>
        <w:jc w:val="both"/>
        <w:rPr>
          <w:lang w:val="en-GB"/>
        </w:rPr>
      </w:pPr>
      <w:r>
        <w:rPr>
          <w:lang w:val="en-GB"/>
        </w:rPr>
        <w:t>Physiological states:</w:t>
      </w:r>
    </w:p>
    <w:p w14:paraId="17C81030" w14:textId="77777777" w:rsidR="007853A0" w:rsidRDefault="007853A0" w:rsidP="003217B1">
      <w:pPr>
        <w:pStyle w:val="ListParagraph"/>
        <w:jc w:val="both"/>
        <w:rPr>
          <w:lang w:val="en-GB"/>
        </w:rPr>
      </w:pPr>
      <w:r>
        <w:rPr>
          <w:lang w:val="en-GB"/>
        </w:rPr>
        <w:lastRenderedPageBreak/>
        <w:t xml:space="preserve">The individual’s perception of their own physiological state has an important impact on their self-efficacy. For example, positive interpretations of a fast heartbeat can increase self-efficacy </w:t>
      </w:r>
      <w:r>
        <w:rPr>
          <w:lang w:val="en-GB"/>
        </w:rPr>
        <w:fldChar w:fldCharType="begin"/>
      </w:r>
      <w:r>
        <w:rPr>
          <w:lang w:val="en-GB"/>
        </w:rPr>
        <w:instrText xml:space="preserve"> ADDIN EN.CITE &lt;EndNote&gt;&lt;Cite&gt;&lt;Author&gt;Wurtele&lt;/Author&gt;&lt;Year&gt;1986&lt;/Year&gt;&lt;IDText&gt;Self-efficacy and athletic performance: a review&lt;/IDText&gt;&lt;DisplayText&gt;(Wurtele, 1986)&lt;/DisplayText&gt;&lt;record&gt;&lt;titles&gt;&lt;title&gt;Self-efficacy and athletic performance: a review&lt;/title&gt;&lt;secondary-title&gt;Journal of social and clinical psychology&lt;/secondary-title&gt;&lt;/titles&gt;&lt;pages&gt;290-301&lt;/pages&gt;&lt;number&gt;3&lt;/number&gt;&lt;contributors&gt;&lt;authors&gt;&lt;author&gt;Wurtele, Sandy K&lt;/author&gt;&lt;/authors&gt;&lt;/contributors&gt;&lt;added-date format="utc"&gt;1604937773&lt;/added-date&gt;&lt;ref-type name="Journal Article"&gt;17&lt;/ref-type&gt;&lt;dates&gt;&lt;year&gt;1986&lt;/year&gt;&lt;/dates&gt;&lt;rec-number&gt;220&lt;/rec-number&gt;&lt;last-updated-date format="utc"&gt;1604937822&lt;/last-updated-date&gt;&lt;volume&gt;4&lt;/volume&gt;&lt;/record&gt;&lt;/Cite&gt;&lt;/EndNote&gt;</w:instrText>
      </w:r>
      <w:r>
        <w:rPr>
          <w:lang w:val="en-GB"/>
        </w:rPr>
        <w:fldChar w:fldCharType="separate"/>
      </w:r>
      <w:r>
        <w:rPr>
          <w:noProof/>
          <w:lang w:val="en-GB"/>
        </w:rPr>
        <w:t>(Wurtele, 1986)</w:t>
      </w:r>
      <w:r>
        <w:rPr>
          <w:lang w:val="en-GB"/>
        </w:rPr>
        <w:fldChar w:fldCharType="end"/>
      </w:r>
      <w:r>
        <w:rPr>
          <w:lang w:val="en-GB"/>
        </w:rPr>
        <w:t xml:space="preserve">. </w:t>
      </w:r>
    </w:p>
    <w:p w14:paraId="7121C984" w14:textId="77777777" w:rsidR="007853A0" w:rsidRDefault="007853A0" w:rsidP="003217B1">
      <w:pPr>
        <w:jc w:val="both"/>
        <w:rPr>
          <w:lang w:val="en-GB"/>
        </w:rPr>
      </w:pPr>
      <w:r>
        <w:rPr>
          <w:lang w:val="en-GB"/>
        </w:rPr>
        <w:t>These are guidelines to enhance self-efficacy in different individuals:</w:t>
      </w:r>
    </w:p>
    <w:p w14:paraId="383CC31E" w14:textId="77777777" w:rsidR="007853A0" w:rsidRDefault="007853A0" w:rsidP="003217B1">
      <w:pPr>
        <w:pStyle w:val="ListParagraph"/>
        <w:numPr>
          <w:ilvl w:val="0"/>
          <w:numId w:val="9"/>
        </w:numPr>
        <w:jc w:val="both"/>
        <w:rPr>
          <w:lang w:val="en-GB"/>
        </w:rPr>
      </w:pPr>
      <w:r>
        <w:rPr>
          <w:lang w:val="en-GB"/>
        </w:rPr>
        <w:t>Establish challenging, realistic goals</w:t>
      </w:r>
    </w:p>
    <w:p w14:paraId="0E161A9C" w14:textId="77777777" w:rsidR="007853A0" w:rsidRDefault="007853A0" w:rsidP="003217B1">
      <w:pPr>
        <w:pStyle w:val="ListParagraph"/>
        <w:numPr>
          <w:ilvl w:val="0"/>
          <w:numId w:val="9"/>
        </w:numPr>
        <w:jc w:val="both"/>
        <w:rPr>
          <w:lang w:val="en-GB"/>
        </w:rPr>
      </w:pPr>
      <w:r>
        <w:rPr>
          <w:lang w:val="en-GB"/>
        </w:rPr>
        <w:t>Establish progressively more difficult task</w:t>
      </w:r>
    </w:p>
    <w:p w14:paraId="01079BCE" w14:textId="77777777" w:rsidR="007853A0" w:rsidRDefault="007853A0" w:rsidP="003217B1">
      <w:pPr>
        <w:pStyle w:val="ListParagraph"/>
        <w:numPr>
          <w:ilvl w:val="0"/>
          <w:numId w:val="9"/>
        </w:numPr>
        <w:jc w:val="both"/>
        <w:rPr>
          <w:lang w:val="en-GB"/>
        </w:rPr>
      </w:pPr>
      <w:r>
        <w:rPr>
          <w:lang w:val="en-GB"/>
        </w:rPr>
        <w:t>Use positive reinforcement</w:t>
      </w:r>
    </w:p>
    <w:p w14:paraId="1BF0EC1B" w14:textId="77777777" w:rsidR="007853A0" w:rsidRDefault="007853A0" w:rsidP="003217B1">
      <w:pPr>
        <w:pStyle w:val="ListParagraph"/>
        <w:numPr>
          <w:ilvl w:val="0"/>
          <w:numId w:val="9"/>
        </w:numPr>
        <w:jc w:val="both"/>
        <w:rPr>
          <w:lang w:val="en-GB"/>
        </w:rPr>
      </w:pPr>
      <w:r>
        <w:rPr>
          <w:lang w:val="en-GB"/>
        </w:rPr>
        <w:t>Demonstrate skills</w:t>
      </w:r>
    </w:p>
    <w:p w14:paraId="049E791E" w14:textId="77777777" w:rsidR="007853A0" w:rsidRDefault="007853A0" w:rsidP="003217B1">
      <w:pPr>
        <w:pStyle w:val="ListParagraph"/>
        <w:numPr>
          <w:ilvl w:val="0"/>
          <w:numId w:val="9"/>
        </w:numPr>
        <w:jc w:val="both"/>
        <w:rPr>
          <w:lang w:val="en-GB"/>
        </w:rPr>
      </w:pPr>
      <w:r>
        <w:rPr>
          <w:lang w:val="en-GB"/>
        </w:rPr>
        <w:t>Encourage use of imagery</w:t>
      </w:r>
    </w:p>
    <w:p w14:paraId="4E992071" w14:textId="77777777" w:rsidR="007853A0" w:rsidRDefault="007853A0" w:rsidP="003217B1">
      <w:pPr>
        <w:pStyle w:val="ListParagraph"/>
        <w:numPr>
          <w:ilvl w:val="0"/>
          <w:numId w:val="9"/>
        </w:numPr>
        <w:jc w:val="both"/>
        <w:rPr>
          <w:lang w:val="en-GB"/>
        </w:rPr>
      </w:pPr>
      <w:r>
        <w:rPr>
          <w:lang w:val="en-GB"/>
        </w:rPr>
        <w:t>Use realistic verbal persuasion</w:t>
      </w:r>
    </w:p>
    <w:p w14:paraId="637E7B82" w14:textId="77777777" w:rsidR="007853A0" w:rsidRPr="00BD667F" w:rsidRDefault="007853A0" w:rsidP="003217B1">
      <w:pPr>
        <w:pStyle w:val="ListParagraph"/>
        <w:numPr>
          <w:ilvl w:val="0"/>
          <w:numId w:val="9"/>
        </w:numPr>
        <w:jc w:val="both"/>
        <w:rPr>
          <w:lang w:val="en-GB"/>
        </w:rPr>
      </w:pPr>
      <w:r>
        <w:rPr>
          <w:lang w:val="en-GB"/>
        </w:rPr>
        <w:t>Encourage positive self-talk</w:t>
      </w:r>
    </w:p>
    <w:p w14:paraId="1CDD2A4B" w14:textId="473ED205" w:rsidR="008E6AE8" w:rsidRPr="001E6136" w:rsidRDefault="00473E8E" w:rsidP="003217B1">
      <w:pPr>
        <w:pStyle w:val="Heading2"/>
        <w:jc w:val="both"/>
        <w:rPr>
          <w:lang w:val="en-GB"/>
        </w:rPr>
      </w:pPr>
      <w:bookmarkStart w:id="49" w:name="_Toc56003281"/>
      <w:r>
        <w:rPr>
          <w:lang w:val="en-GB"/>
        </w:rPr>
        <w:t xml:space="preserve">6.5 </w:t>
      </w:r>
      <w:r w:rsidR="008E6AE8">
        <w:rPr>
          <w:lang w:val="en-GB"/>
        </w:rPr>
        <w:t>Imagery:</w:t>
      </w:r>
      <w:bookmarkEnd w:id="49"/>
    </w:p>
    <w:p w14:paraId="6BAC48E6" w14:textId="4B959E60" w:rsidR="008E6AE8" w:rsidRDefault="00473E8E" w:rsidP="003217B1">
      <w:pPr>
        <w:pStyle w:val="Heading3"/>
        <w:jc w:val="both"/>
        <w:rPr>
          <w:lang w:val="en-GB"/>
        </w:rPr>
      </w:pPr>
      <w:bookmarkStart w:id="50" w:name="_Toc56003282"/>
      <w:r>
        <w:rPr>
          <w:lang w:val="en-GB"/>
        </w:rPr>
        <w:t xml:space="preserve">6.5.1 </w:t>
      </w:r>
      <w:r w:rsidR="008E6AE8">
        <w:rPr>
          <w:lang w:val="en-GB"/>
        </w:rPr>
        <w:t>In theory:</w:t>
      </w:r>
      <w:bookmarkEnd w:id="50"/>
    </w:p>
    <w:p w14:paraId="4B758E99" w14:textId="5908C0E5" w:rsidR="008E6AE8" w:rsidRDefault="008E6AE8" w:rsidP="003217B1">
      <w:pPr>
        <w:jc w:val="both"/>
        <w:rPr>
          <w:lang w:val="en-GB"/>
        </w:rPr>
      </w:pPr>
      <w:r>
        <w:rPr>
          <w:lang w:val="en-GB"/>
        </w:rPr>
        <w:t xml:space="preserve">There are five different types of imagery: visual, kinaesthetic, auditory, olfactory and taste. Visual and kinaesthetic are the most often used types of imagery. </w:t>
      </w:r>
      <w:r w:rsidR="00C05EA5">
        <w:rPr>
          <w:lang w:val="en-GB"/>
        </w:rPr>
        <w:t>Imagery</w:t>
      </w:r>
      <w:r>
        <w:rPr>
          <w:lang w:val="en-GB"/>
        </w:rPr>
        <w:t xml:space="preserve"> is using all senses to create or </w:t>
      </w:r>
      <w:r w:rsidR="00C05EA5">
        <w:rPr>
          <w:lang w:val="en-GB"/>
        </w:rPr>
        <w:t>re-</w:t>
      </w:r>
      <w:r>
        <w:rPr>
          <w:lang w:val="en-GB"/>
        </w:rPr>
        <w:t xml:space="preserve">create an experience in the mind </w:t>
      </w:r>
      <w:r>
        <w:rPr>
          <w:lang w:val="en-GB"/>
        </w:rPr>
        <w:fldChar w:fldCharType="begin"/>
      </w:r>
      <w:r>
        <w:rPr>
          <w:lang w:val="en-GB"/>
        </w:rPr>
        <w:instrText xml:space="preserve"> ADDIN EN.CITE &lt;EndNote&gt;&lt;Cite&gt;&lt;Author&gt;Vealey&lt;/Author&gt;&lt;Year&gt;2001&lt;/Year&gt;&lt;IDText&gt;Seeing is believing: understanding and using imagery in sport&lt;/IDText&gt;&lt;DisplayText&gt;(Vealey &amp;amp; Greenleaf, 2001)&lt;/DisplayText&gt;&lt;record&gt;&lt;titles&gt;&lt;title&gt;Seeing is believing: understanding and using imagery in sport&lt;/title&gt;&lt;secondary-title&gt;Applied sport psychology: personal growth to peak performance&lt;/secondary-title&gt;&lt;/titles&gt;&lt;pages&gt;247-272&lt;/pages&gt;&lt;contributors&gt;&lt;authors&gt;&lt;author&gt;Vealey, R. S.&lt;/author&gt;&lt;author&gt;Greenleaf, C. A.&lt;/author&gt;&lt;/authors&gt;&lt;/contributors&gt;&lt;added-date format="utc"&gt;1604592238&lt;/added-date&gt;&lt;pub-location&gt;Mountain View, CA: Mayfield&lt;/pub-location&gt;&lt;ref-type name="Conference Paper"&gt;47&lt;/ref-type&gt;&lt;dates&gt;&lt;year&gt;2001&lt;/year&gt;&lt;/dates&gt;&lt;rec-number&gt;199&lt;/rec-number&gt;&lt;last-updated-date format="utc"&gt;1604592369&lt;/last-updated-date&gt;&lt;contributors&gt;&lt;secondary-authors&gt;&lt;author&gt;J. M. Williams&lt;/author&gt;&lt;/secondary-authors&gt;&lt;/contributors&gt;&lt;volume&gt;4&lt;/volume&gt;&lt;/record&gt;&lt;/Cite&gt;&lt;/EndNote&gt;</w:instrText>
      </w:r>
      <w:r>
        <w:rPr>
          <w:lang w:val="en-GB"/>
        </w:rPr>
        <w:fldChar w:fldCharType="separate"/>
      </w:r>
      <w:r>
        <w:rPr>
          <w:noProof/>
          <w:lang w:val="en-GB"/>
        </w:rPr>
        <w:t>(Vealey &amp; Greenleaf, 2001)</w:t>
      </w:r>
      <w:r>
        <w:rPr>
          <w:lang w:val="en-GB"/>
        </w:rPr>
        <w:fldChar w:fldCharType="end"/>
      </w:r>
      <w:r>
        <w:rPr>
          <w:lang w:val="en-GB"/>
        </w:rPr>
        <w:t xml:space="preserve">. Imagery, also known as visualisation or mental practice involves creating or recreating an experience in </w:t>
      </w:r>
      <w:r w:rsidR="005B093F">
        <w:rPr>
          <w:lang w:val="en-GB"/>
        </w:rPr>
        <w:t>one’s</w:t>
      </w:r>
      <w:r>
        <w:rPr>
          <w:lang w:val="en-GB"/>
        </w:rPr>
        <w:t xml:space="preserve"> mind, </w:t>
      </w:r>
      <w:r w:rsidR="006A4460">
        <w:rPr>
          <w:lang w:val="en-GB"/>
        </w:rPr>
        <w:t xml:space="preserve">using </w:t>
      </w:r>
      <w:r>
        <w:rPr>
          <w:lang w:val="en-GB"/>
        </w:rPr>
        <w:t xml:space="preserve">all the senses as well as moods and emotion. </w:t>
      </w:r>
    </w:p>
    <w:p w14:paraId="77EC64E9" w14:textId="77777777" w:rsidR="008E6AE8" w:rsidRDefault="008E6AE8" w:rsidP="003217B1">
      <w:pPr>
        <w:jc w:val="both"/>
        <w:rPr>
          <w:lang w:val="en-GB"/>
        </w:rPr>
      </w:pPr>
      <w:r>
        <w:rPr>
          <w:lang w:val="en-GB"/>
        </w:rPr>
        <w:t>These are the positive outcomes of imagery:</w:t>
      </w:r>
    </w:p>
    <w:p w14:paraId="42E83CF9" w14:textId="77777777" w:rsidR="008E6AE8" w:rsidRDefault="008E6AE8" w:rsidP="003217B1">
      <w:pPr>
        <w:pStyle w:val="ListParagraph"/>
        <w:numPr>
          <w:ilvl w:val="0"/>
          <w:numId w:val="9"/>
        </w:numPr>
        <w:jc w:val="both"/>
        <w:rPr>
          <w:lang w:val="en-GB"/>
        </w:rPr>
      </w:pPr>
      <w:r>
        <w:rPr>
          <w:lang w:val="en-GB"/>
        </w:rPr>
        <w:t>Improve concentration</w:t>
      </w:r>
    </w:p>
    <w:p w14:paraId="6277FFE3" w14:textId="77777777" w:rsidR="008E6AE8" w:rsidRDefault="008E6AE8" w:rsidP="003217B1">
      <w:pPr>
        <w:pStyle w:val="ListParagraph"/>
        <w:numPr>
          <w:ilvl w:val="0"/>
          <w:numId w:val="9"/>
        </w:numPr>
        <w:jc w:val="both"/>
        <w:rPr>
          <w:lang w:val="en-GB"/>
        </w:rPr>
      </w:pPr>
      <w:r>
        <w:rPr>
          <w:lang w:val="en-GB"/>
        </w:rPr>
        <w:t>Increase and builds confidence</w:t>
      </w:r>
    </w:p>
    <w:p w14:paraId="30A082BB" w14:textId="77777777" w:rsidR="008E6AE8" w:rsidRDefault="008E6AE8" w:rsidP="003217B1">
      <w:pPr>
        <w:pStyle w:val="ListParagraph"/>
        <w:numPr>
          <w:ilvl w:val="0"/>
          <w:numId w:val="9"/>
        </w:numPr>
        <w:jc w:val="both"/>
        <w:rPr>
          <w:lang w:val="en-GB"/>
        </w:rPr>
      </w:pPr>
      <w:r>
        <w:rPr>
          <w:lang w:val="en-GB"/>
        </w:rPr>
        <w:t>Emotional control</w:t>
      </w:r>
    </w:p>
    <w:p w14:paraId="18C3FC8E" w14:textId="77777777" w:rsidR="008E6AE8" w:rsidRDefault="008E6AE8" w:rsidP="003217B1">
      <w:pPr>
        <w:pStyle w:val="ListParagraph"/>
        <w:numPr>
          <w:ilvl w:val="0"/>
          <w:numId w:val="9"/>
        </w:numPr>
        <w:jc w:val="both"/>
        <w:rPr>
          <w:lang w:val="en-GB"/>
        </w:rPr>
      </w:pPr>
      <w:r>
        <w:rPr>
          <w:lang w:val="en-GB"/>
        </w:rPr>
        <w:t>Acquire and practice certain sport skills and strategies</w:t>
      </w:r>
    </w:p>
    <w:p w14:paraId="31BC850A" w14:textId="77777777" w:rsidR="008E6AE8" w:rsidRDefault="008E6AE8" w:rsidP="003217B1">
      <w:pPr>
        <w:pStyle w:val="ListParagraph"/>
        <w:numPr>
          <w:ilvl w:val="0"/>
          <w:numId w:val="9"/>
        </w:numPr>
        <w:jc w:val="both"/>
        <w:rPr>
          <w:lang w:val="en-GB"/>
        </w:rPr>
      </w:pPr>
      <w:r>
        <w:rPr>
          <w:lang w:val="en-GB"/>
        </w:rPr>
        <w:t>Cope with pain and injury</w:t>
      </w:r>
    </w:p>
    <w:p w14:paraId="2848A5FA" w14:textId="77777777" w:rsidR="008E6AE8" w:rsidRDefault="008E6AE8" w:rsidP="003217B1">
      <w:pPr>
        <w:pStyle w:val="ListParagraph"/>
        <w:numPr>
          <w:ilvl w:val="0"/>
          <w:numId w:val="9"/>
        </w:numPr>
        <w:jc w:val="both"/>
        <w:rPr>
          <w:lang w:val="en-GB"/>
        </w:rPr>
      </w:pPr>
      <w:r>
        <w:rPr>
          <w:lang w:val="en-GB"/>
        </w:rPr>
        <w:t>Solve strategy, technique or psychological problems</w:t>
      </w:r>
    </w:p>
    <w:p w14:paraId="06143D64" w14:textId="2163C03A" w:rsidR="008E6AE8" w:rsidRDefault="008E6AE8" w:rsidP="003217B1">
      <w:pPr>
        <w:jc w:val="both"/>
        <w:rPr>
          <w:lang w:val="en-GB"/>
        </w:rPr>
      </w:pPr>
      <w:r>
        <w:rPr>
          <w:lang w:val="en-GB"/>
        </w:rPr>
        <w:t xml:space="preserve">There are different types of imagery perspectives: internal and external </w:t>
      </w:r>
      <w:r>
        <w:rPr>
          <w:lang w:val="en-GB"/>
        </w:rPr>
        <w:fldChar w:fldCharType="begin"/>
      </w:r>
      <w:r>
        <w:rPr>
          <w:lang w:val="en-GB"/>
        </w:rPr>
        <w:instrText xml:space="preserve"> ADDIN EN.CITE &lt;EndNote&gt;&lt;Cite&gt;&lt;Author&gt;Short&lt;/Author&gt;&lt;Year&gt;2006&lt;/Year&gt;&lt;IDText&gt;Onwards with the evolution of imagery research in sport psychology&lt;/IDText&gt;&lt;DisplayText&gt;(Short, Ross-Stewart, &amp;amp; Monsma, 2006)&lt;/DisplayText&gt;&lt;record&gt;&lt;titles&gt;&lt;title&gt;Onwards with the evolution of imagery research in sport psychology&lt;/title&gt;&lt;secondary-title&gt;The online journal of sport psychology&lt;/secondary-title&gt;&lt;/titles&gt;&lt;number&gt;3&lt;/number&gt;&lt;contributors&gt;&lt;authors&gt;&lt;author&gt;Short, Sandra&lt;/author&gt;&lt;author&gt;Ross-Stewart, Lindsay&lt;/author&gt;&lt;author&gt;Monsma, Eva&lt;/author&gt;&lt;/authors&gt;&lt;/contributors&gt;&lt;added-date format="utc"&gt;1604592136&lt;/added-date&gt;&lt;ref-type name="Journal Article"&gt;17&lt;/ref-type&gt;&lt;dates&gt;&lt;year&gt;2006&lt;/year&gt;&lt;/dates&gt;&lt;rec-number&gt;198&lt;/rec-number&gt;&lt;last-updated-date format="utc"&gt;1604592178&lt;/last-updated-date&gt;&lt;volume&gt;8&lt;/volume&gt;&lt;/record&gt;&lt;/Cite&gt;&lt;/EndNote&gt;</w:instrText>
      </w:r>
      <w:r>
        <w:rPr>
          <w:lang w:val="en-GB"/>
        </w:rPr>
        <w:fldChar w:fldCharType="separate"/>
      </w:r>
      <w:r>
        <w:rPr>
          <w:noProof/>
          <w:lang w:val="en-GB"/>
        </w:rPr>
        <w:t>(Short, Ross-Stewart, &amp; Monsma, 2006)</w:t>
      </w:r>
      <w:r>
        <w:rPr>
          <w:lang w:val="en-GB"/>
        </w:rPr>
        <w:fldChar w:fldCharType="end"/>
      </w:r>
      <w:r>
        <w:rPr>
          <w:lang w:val="en-GB"/>
        </w:rPr>
        <w:t xml:space="preserve">. Internal imagery is from </w:t>
      </w:r>
      <w:r w:rsidR="006A4460">
        <w:rPr>
          <w:lang w:val="en-GB"/>
        </w:rPr>
        <w:t>one’s</w:t>
      </w:r>
      <w:r>
        <w:rPr>
          <w:lang w:val="en-GB"/>
        </w:rPr>
        <w:t xml:space="preserve"> own vantage point and emphasises the feel of the moment, on the other hand, external imagery is from the perspective of an observer and has less kinaesthetic involved. External imagery seems to be better for acquisition and performance skills dependent on form when internal imagery is better for tasks that depend on perception </w:t>
      </w:r>
      <w:r>
        <w:rPr>
          <w:lang w:val="en-GB"/>
        </w:rPr>
        <w:fldChar w:fldCharType="begin"/>
      </w:r>
      <w:r>
        <w:rPr>
          <w:lang w:val="en-GB"/>
        </w:rPr>
        <w:instrText xml:space="preserve"> ADDIN EN.CITE &lt;EndNote&gt;&lt;Cite&gt;&lt;Author&gt;Hardy&lt;/Author&gt;&lt;Year&gt;1997&lt;/Year&gt;&lt;IDText&gt;Three myths about applied consultancy work&lt;/IDText&gt;&lt;DisplayText&gt;(Hardy, 1997)&lt;/DisplayText&gt;&lt;record&gt;&lt;titles&gt;&lt;title&gt;Three myths about applied consultancy work&lt;/title&gt;&lt;secondary-title&gt;Journal of applied sport psychology&lt;/secondary-title&gt;&lt;/titles&gt;&lt;pages&gt;277-294&lt;/pages&gt;&lt;contributors&gt;&lt;authors&gt;&lt;author&gt;Hardy, L&lt;/author&gt;&lt;/authors&gt;&lt;/contributors&gt;&lt;added-date format="utc"&gt;1604593821&lt;/added-date&gt;&lt;ref-type name="Journal Article"&gt;17&lt;/ref-type&gt;&lt;dates&gt;&lt;year&gt;1997&lt;/year&gt;&lt;/dates&gt;&lt;rec-number&gt;200&lt;/rec-number&gt;&lt;last-updated-date format="utc"&gt;1604593877&lt;/last-updated-date&gt;&lt;volume&gt;9&lt;/volume&gt;&lt;/record&gt;&lt;/Cite&gt;&lt;/EndNote&gt;</w:instrText>
      </w:r>
      <w:r>
        <w:rPr>
          <w:lang w:val="en-GB"/>
        </w:rPr>
        <w:fldChar w:fldCharType="separate"/>
      </w:r>
      <w:r>
        <w:rPr>
          <w:noProof/>
          <w:lang w:val="en-GB"/>
        </w:rPr>
        <w:t>(Hardy, 1997)</w:t>
      </w:r>
      <w:r>
        <w:rPr>
          <w:lang w:val="en-GB"/>
        </w:rPr>
        <w:fldChar w:fldCharType="end"/>
      </w:r>
      <w:r>
        <w:rPr>
          <w:lang w:val="en-GB"/>
        </w:rPr>
        <w:t xml:space="preserve">. Internal imagery is also better for open (time pressured and responsive) and external for closed (stable environment, not time stressed) tasks </w:t>
      </w:r>
      <w:r>
        <w:rPr>
          <w:lang w:val="en-GB"/>
        </w:rPr>
        <w:fldChar w:fldCharType="begin"/>
      </w:r>
      <w:r>
        <w:rPr>
          <w:lang w:val="en-GB"/>
        </w:rPr>
        <w:instrText xml:space="preserve"> ADDIN EN.CITE &lt;EndNote&gt;&lt;Cite&gt;&lt;Author&gt;Hardy&lt;/Author&gt;&lt;Year&gt;1999&lt;/Year&gt;&lt;IDText&gt;Efficacy of external and internal visual imagery perspectives for the enhancement of performance tasks in which form is important&lt;/IDText&gt;&lt;DisplayText&gt;(Hardy &amp;amp; Callow, 1999)&lt;/DisplayText&gt;&lt;record&gt;&lt;titles&gt;&lt;title&gt;Efficacy of external and internal visual imagery perspectives for the enhancement of performance tasks in which form is important&lt;/title&gt;&lt;secondary-title&gt;Journal of sport and exercise psychology&lt;/secondary-title&gt;&lt;/titles&gt;&lt;pages&gt;95-112&lt;/pages&gt;&lt;contributors&gt;&lt;authors&gt;&lt;author&gt;Hardy, L&lt;/author&gt;&lt;author&gt;Callow, N&lt;/author&gt;&lt;/authors&gt;&lt;/contributors&gt;&lt;added-date format="utc"&gt;1604593927&lt;/added-date&gt;&lt;ref-type name="Journal Article"&gt;17&lt;/ref-type&gt;&lt;dates&gt;&lt;year&gt;1999&lt;/year&gt;&lt;/dates&gt;&lt;rec-number&gt;201&lt;/rec-number&gt;&lt;last-updated-date format="utc"&gt;1604594001&lt;/last-updated-date&gt;&lt;volume&gt;21&lt;/volume&gt;&lt;/record&gt;&lt;/Cite&gt;&lt;/EndNote&gt;</w:instrText>
      </w:r>
      <w:r>
        <w:rPr>
          <w:lang w:val="en-GB"/>
        </w:rPr>
        <w:fldChar w:fldCharType="separate"/>
      </w:r>
      <w:r>
        <w:rPr>
          <w:noProof/>
          <w:lang w:val="en-GB"/>
        </w:rPr>
        <w:t>(Hardy &amp; Callow, 1999)</w:t>
      </w:r>
      <w:r>
        <w:rPr>
          <w:lang w:val="en-GB"/>
        </w:rPr>
        <w:fldChar w:fldCharType="end"/>
      </w:r>
      <w:r>
        <w:rPr>
          <w:lang w:val="en-GB"/>
        </w:rPr>
        <w:t xml:space="preserve">. </w:t>
      </w:r>
    </w:p>
    <w:p w14:paraId="5183E970" w14:textId="645B7601" w:rsidR="008E6AE8" w:rsidRDefault="008E6AE8" w:rsidP="003217B1">
      <w:pPr>
        <w:jc w:val="both"/>
        <w:rPr>
          <w:lang w:val="en-GB"/>
        </w:rPr>
      </w:pPr>
      <w:r>
        <w:rPr>
          <w:lang w:val="en-GB"/>
        </w:rPr>
        <w:t>Soldiers should use imagery</w:t>
      </w:r>
      <w:r w:rsidR="00C05EA5">
        <w:rPr>
          <w:lang w:val="en-GB"/>
        </w:rPr>
        <w:t>:</w:t>
      </w:r>
      <w:r>
        <w:rPr>
          <w:lang w:val="en-GB"/>
        </w:rPr>
        <w:t xml:space="preserve"> before important events, during training, </w:t>
      </w:r>
      <w:r w:rsidR="00C05EA5">
        <w:rPr>
          <w:lang w:val="en-GB"/>
        </w:rPr>
        <w:t xml:space="preserve">injury rehabilitation and </w:t>
      </w:r>
      <w:r>
        <w:rPr>
          <w:lang w:val="en-GB"/>
        </w:rPr>
        <w:t xml:space="preserve">for performance enhancement in particular leading up to big events </w:t>
      </w:r>
      <w:r>
        <w:rPr>
          <w:lang w:val="en-GB"/>
        </w:rPr>
        <w:fldChar w:fldCharType="begin"/>
      </w:r>
      <w:r>
        <w:rPr>
          <w:lang w:val="en-GB"/>
        </w:rPr>
        <w:instrText xml:space="preserve"> ADDIN EN.CITE &lt;EndNote&gt;&lt;Cite&gt;&lt;Author&gt;Cumming&lt;/Author&gt;&lt;Year&gt;2015&lt;/Year&gt;&lt;IDText&gt;The sport imagery ability questionnaire manual&lt;/IDText&gt;&lt;DisplayText&gt;(Cumming &amp;amp; Williams, 2015)&lt;/DisplayText&gt;&lt;record&gt;&lt;titles&gt;&lt;title&gt;The sport imagery ability questionnaire manual&lt;/title&gt;&lt;secondary-title&gt;Birmingham research in imagery and observation group&lt;/secondary-title&gt;&lt;/titles&gt;&lt;contributors&gt;&lt;authors&gt;&lt;author&gt;Cumming, Jennifer&lt;/author&gt;&lt;author&gt;Williams, Sarah&lt;/author&gt;&lt;/authors&gt;&lt;/contributors&gt;&lt;added-date format="utc"&gt;1604594378&lt;/added-date&gt;&lt;ref-type name="Journal Article"&gt;17&lt;/ref-type&gt;&lt;dates&gt;&lt;year&gt;2015&lt;/year&gt;&lt;/dates&gt;&lt;rec-number&gt;203&lt;/rec-number&gt;&lt;last-updated-date format="utc"&gt;1604594447&lt;/last-updated-date&gt;&lt;/record&gt;&lt;/Cite&gt;&lt;/EndNote&gt;</w:instrText>
      </w:r>
      <w:r>
        <w:rPr>
          <w:lang w:val="en-GB"/>
        </w:rPr>
        <w:fldChar w:fldCharType="separate"/>
      </w:r>
      <w:r>
        <w:rPr>
          <w:noProof/>
          <w:lang w:val="en-GB"/>
        </w:rPr>
        <w:t>(Cumming &amp; Williams, 2015)</w:t>
      </w:r>
      <w:r>
        <w:rPr>
          <w:lang w:val="en-GB"/>
        </w:rPr>
        <w:fldChar w:fldCharType="end"/>
      </w:r>
      <w:r>
        <w:rPr>
          <w:lang w:val="en-GB"/>
        </w:rPr>
        <w:t xml:space="preserve">. However, </w:t>
      </w:r>
      <w:r w:rsidR="00C05EA5">
        <w:rPr>
          <w:lang w:val="en-GB"/>
        </w:rPr>
        <w:t xml:space="preserve">imagery can be used at different instances </w:t>
      </w:r>
      <w:r>
        <w:rPr>
          <w:lang w:val="en-GB"/>
        </w:rPr>
        <w:t>depending on the skill of the individual and the nature of the task</w:t>
      </w:r>
      <w:r w:rsidR="00C05EA5">
        <w:rPr>
          <w:lang w:val="en-GB"/>
        </w:rPr>
        <w:t>.</w:t>
      </w:r>
    </w:p>
    <w:p w14:paraId="4C9F4BCC" w14:textId="63107AC2" w:rsidR="008E6AE8" w:rsidRDefault="008E6AE8" w:rsidP="003217B1">
      <w:pPr>
        <w:jc w:val="both"/>
        <w:rPr>
          <w:lang w:val="en-GB"/>
        </w:rPr>
      </w:pPr>
      <w:r>
        <w:rPr>
          <w:lang w:val="en-GB"/>
        </w:rPr>
        <w:t>There are two ways of assessing whether individuals are doing imagery properly: mental chronometry and cognitive interference. Mental chronometry entails making sure the imaging correlates with the time it takes to physically complete the activity, however, imaging can also be adjusted to work on other aspects of performance and the image can be slowed down or sped up. Cognitive interference entails making sure that the imaging skills are not compromised, visualisation skills can be compromised by reading and aural imaging can be compromised by listening to music.</w:t>
      </w:r>
    </w:p>
    <w:p w14:paraId="162BB059" w14:textId="77777777" w:rsidR="008E6AE8" w:rsidRDefault="008E6AE8" w:rsidP="003217B1">
      <w:pPr>
        <w:jc w:val="both"/>
        <w:rPr>
          <w:lang w:val="en-GB"/>
        </w:rPr>
      </w:pPr>
      <w:r>
        <w:rPr>
          <w:lang w:val="en-GB"/>
        </w:rPr>
        <w:lastRenderedPageBreak/>
        <w:t>There are a lot of different theories to explain how imagery can have positive effects on performance:</w:t>
      </w:r>
    </w:p>
    <w:p w14:paraId="2518F4A4" w14:textId="77777777" w:rsidR="008E6AE8" w:rsidRDefault="008E6AE8" w:rsidP="003217B1">
      <w:pPr>
        <w:pStyle w:val="ListParagraph"/>
        <w:numPr>
          <w:ilvl w:val="0"/>
          <w:numId w:val="12"/>
        </w:numPr>
        <w:jc w:val="both"/>
        <w:rPr>
          <w:lang w:val="en-GB"/>
        </w:rPr>
      </w:pPr>
      <w:proofErr w:type="spellStart"/>
      <w:r>
        <w:rPr>
          <w:lang w:val="en-GB"/>
        </w:rPr>
        <w:t>Psychoneuromuscular</w:t>
      </w:r>
      <w:proofErr w:type="spellEnd"/>
      <w:r>
        <w:rPr>
          <w:lang w:val="en-GB"/>
        </w:rPr>
        <w:t xml:space="preserve"> theory:</w:t>
      </w:r>
    </w:p>
    <w:p w14:paraId="496DF4CB" w14:textId="7DD9482C" w:rsidR="008E6AE8" w:rsidRPr="00826A1D" w:rsidRDefault="008E6AE8" w:rsidP="003217B1">
      <w:pPr>
        <w:ind w:left="360"/>
        <w:jc w:val="both"/>
        <w:rPr>
          <w:lang w:val="en-GB"/>
        </w:rPr>
      </w:pPr>
      <w:r>
        <w:rPr>
          <w:lang w:val="en-GB"/>
        </w:rPr>
        <w:t xml:space="preserve">The neural pathways used for imagery are the same as while doing the physical activity, imaging not only stimulates the visual centres but also areas implicated in the mechanics of the activity </w:t>
      </w:r>
      <w:r w:rsidR="006771C5">
        <w:rPr>
          <w:lang w:val="en-GB"/>
        </w:rPr>
        <w:t>one is</w:t>
      </w:r>
      <w:r>
        <w:rPr>
          <w:lang w:val="en-GB"/>
        </w:rPr>
        <w:t xml:space="preserve"> imaging. This study found imagery produces low-level innervations of muscles, however, the experiment lacked appropriate control </w:t>
      </w:r>
      <w:r>
        <w:rPr>
          <w:lang w:val="en-GB"/>
        </w:rPr>
        <w:fldChar w:fldCharType="begin"/>
      </w:r>
      <w:r>
        <w:rPr>
          <w:lang w:val="en-GB"/>
        </w:rPr>
        <w:instrText xml:space="preserve"> ADDIN EN.CITE &lt;EndNote&gt;&lt;Cite&gt;&lt;Author&gt;Hecker&lt;/Author&gt;&lt;Year&gt;1988&lt;/Year&gt;&lt;IDText&gt;Application of imagery theory to sport psychology: some preliminary findings&lt;/IDText&gt;&lt;DisplayText&gt;(Hecker &amp;amp; Kaczor, 1988)&lt;/DisplayText&gt;&lt;record&gt;&lt;titles&gt;&lt;title&gt;Application of imagery theory to sport psychology: some preliminary findings&lt;/title&gt;&lt;secondary-title&gt;Journal of sport &amp;amp; exercise psychology&lt;/secondary-title&gt;&lt;/titles&gt;&lt;pages&gt;363-373&lt;/pages&gt;&lt;contributors&gt;&lt;authors&gt;&lt;author&gt;Hecker, Jeffrey&lt;/author&gt;&lt;author&gt;Kaczor, Linda&lt;/author&gt;&lt;/authors&gt;&lt;/contributors&gt;&lt;added-date format="utc"&gt;1604660420&lt;/added-date&gt;&lt;ref-type name="Journal Article"&gt;17&lt;/ref-type&gt;&lt;dates&gt;&lt;year&gt;1988&lt;/year&gt;&lt;/dates&gt;&lt;rec-number&gt;207&lt;/rec-number&gt;&lt;last-updated-date format="utc"&gt;1604660816&lt;/last-updated-date&gt;&lt;volume&gt;10&lt;/volume&gt;&lt;/record&gt;&lt;/Cite&gt;&lt;/EndNote&gt;</w:instrText>
      </w:r>
      <w:r>
        <w:rPr>
          <w:lang w:val="en-GB"/>
        </w:rPr>
        <w:fldChar w:fldCharType="separate"/>
      </w:r>
      <w:r>
        <w:rPr>
          <w:noProof/>
          <w:lang w:val="en-GB"/>
        </w:rPr>
        <w:t>(Hecker &amp; Kaczor, 1988)</w:t>
      </w:r>
      <w:r>
        <w:rPr>
          <w:lang w:val="en-GB"/>
        </w:rPr>
        <w:fldChar w:fldCharType="end"/>
      </w:r>
      <w:r>
        <w:rPr>
          <w:lang w:val="en-GB"/>
        </w:rPr>
        <w:t xml:space="preserve">. </w:t>
      </w:r>
    </w:p>
    <w:p w14:paraId="1A54F8F3" w14:textId="77777777" w:rsidR="008E6AE8" w:rsidRDefault="008E6AE8" w:rsidP="003217B1">
      <w:pPr>
        <w:pStyle w:val="ListParagraph"/>
        <w:numPr>
          <w:ilvl w:val="0"/>
          <w:numId w:val="12"/>
        </w:numPr>
        <w:jc w:val="both"/>
        <w:rPr>
          <w:lang w:val="en-GB"/>
        </w:rPr>
      </w:pPr>
      <w:r>
        <w:rPr>
          <w:lang w:val="en-GB"/>
        </w:rPr>
        <w:t>Symbolic learning theory:</w:t>
      </w:r>
    </w:p>
    <w:p w14:paraId="48DF36A7" w14:textId="345B0854" w:rsidR="008E6AE8" w:rsidRPr="00C31992" w:rsidRDefault="008E6AE8" w:rsidP="003217B1">
      <w:pPr>
        <w:ind w:left="360"/>
        <w:jc w:val="both"/>
        <w:rPr>
          <w:lang w:val="en-GB"/>
        </w:rPr>
      </w:pPr>
      <w:r>
        <w:rPr>
          <w:lang w:val="en-GB"/>
        </w:rPr>
        <w:t>This theory state</w:t>
      </w:r>
      <w:r w:rsidR="008F1A29">
        <w:rPr>
          <w:lang w:val="en-GB"/>
        </w:rPr>
        <w:t>s</w:t>
      </w:r>
      <w:r>
        <w:rPr>
          <w:lang w:val="en-GB"/>
        </w:rPr>
        <w:t xml:space="preserve"> that imagery strengthens mental pathways and is very good for novice learners. However, this theory does not explain the improvement in motor tasks that don’t have cognitive components, and it can’t explain why it also helps experienced individuals </w:t>
      </w:r>
      <w:r>
        <w:rPr>
          <w:lang w:val="en-GB"/>
        </w:rPr>
        <w:fldChar w:fldCharType="begin"/>
      </w:r>
      <w:r>
        <w:rPr>
          <w:lang w:val="en-GB"/>
        </w:rPr>
        <w:instrText xml:space="preserve"> ADDIN EN.CITE &lt;EndNote&gt;&lt;Cite&gt;&lt;Author&gt;Foa&lt;/Author&gt;&lt;Year&gt;1998&lt;/Year&gt;&lt;IDText&gt;Clinical applications of bioinformational theory: understanding anxiety and its treatment&lt;/IDText&gt;&lt;DisplayText&gt;(Foa &amp;amp; Kozak, 1998)&lt;/DisplayText&gt;&lt;record&gt;&lt;titles&gt;&lt;title&gt;Clinical applications of bioinformational theory: understanding anxiety and its treatment&lt;/title&gt;&lt;secondary-title&gt;Behavior therapy&lt;/secondary-title&gt;&lt;/titles&gt;&lt;pages&gt;675-690&lt;/pages&gt;&lt;contributors&gt;&lt;authors&gt;&lt;author&gt;Foa, Edna&lt;/author&gt;&lt;author&gt;Kozak, Michael&lt;/author&gt;&lt;/authors&gt;&lt;/contributors&gt;&lt;added-date format="utc"&gt;1604659417&lt;/added-date&gt;&lt;ref-type name="Journal Article"&gt;17&lt;/ref-type&gt;&lt;dates&gt;&lt;year&gt;1998&lt;/year&gt;&lt;/dates&gt;&lt;rec-number&gt;204&lt;/rec-number&gt;&lt;last-updated-date format="utc"&gt;1604659817&lt;/last-updated-date&gt;&lt;volume&gt;29&lt;/volume&gt;&lt;/record&gt;&lt;/Cite&gt;&lt;/EndNote&gt;</w:instrText>
      </w:r>
      <w:r>
        <w:rPr>
          <w:lang w:val="en-GB"/>
        </w:rPr>
        <w:fldChar w:fldCharType="separate"/>
      </w:r>
      <w:r>
        <w:rPr>
          <w:noProof/>
          <w:lang w:val="en-GB"/>
        </w:rPr>
        <w:t>(Foa &amp; Kozak, 1998)</w:t>
      </w:r>
      <w:r>
        <w:rPr>
          <w:lang w:val="en-GB"/>
        </w:rPr>
        <w:fldChar w:fldCharType="end"/>
      </w:r>
      <w:r>
        <w:rPr>
          <w:lang w:val="en-GB"/>
        </w:rPr>
        <w:t xml:space="preserve">. </w:t>
      </w:r>
    </w:p>
    <w:p w14:paraId="36407D3C" w14:textId="77777777" w:rsidR="008E6AE8" w:rsidRDefault="008E6AE8" w:rsidP="003217B1">
      <w:pPr>
        <w:pStyle w:val="ListParagraph"/>
        <w:numPr>
          <w:ilvl w:val="0"/>
          <w:numId w:val="12"/>
        </w:numPr>
        <w:jc w:val="both"/>
        <w:rPr>
          <w:lang w:val="en-GB"/>
        </w:rPr>
      </w:pPr>
      <w:proofErr w:type="spellStart"/>
      <w:r>
        <w:rPr>
          <w:lang w:val="en-GB"/>
        </w:rPr>
        <w:t>Bioinformational</w:t>
      </w:r>
      <w:proofErr w:type="spellEnd"/>
      <w:r>
        <w:rPr>
          <w:lang w:val="en-GB"/>
        </w:rPr>
        <w:t xml:space="preserve"> theory</w:t>
      </w:r>
    </w:p>
    <w:p w14:paraId="63113518" w14:textId="596DBF5E" w:rsidR="008E6AE8" w:rsidRPr="00DC731F" w:rsidRDefault="008E6AE8" w:rsidP="003217B1">
      <w:pPr>
        <w:ind w:left="360"/>
        <w:jc w:val="both"/>
        <w:rPr>
          <w:lang w:val="en-GB"/>
        </w:rPr>
      </w:pPr>
      <w:r>
        <w:rPr>
          <w:lang w:val="en-GB"/>
        </w:rPr>
        <w:t xml:space="preserve">This theory states that imagery mimics the responses found in real-life situations. It is also called functional equivalence which means that the same neurophysiological pathways are elicited in imagery and physical performance </w:t>
      </w:r>
      <w:r>
        <w:rPr>
          <w:lang w:val="en-GB"/>
        </w:rPr>
        <w:fldChar w:fldCharType="begin"/>
      </w:r>
      <w:r>
        <w:rPr>
          <w:lang w:val="en-GB"/>
        </w:rPr>
        <w:instrText xml:space="preserve"> ADDIN EN.CITE &lt;EndNote&gt;&lt;Cite&gt;&lt;Author&gt;Lang&lt;/Author&gt;&lt;Year&gt;1979&lt;/Year&gt;&lt;IDText&gt;A bio-informational theory of emotional imagery&lt;/IDText&gt;&lt;DisplayText&gt;(Lang, 1979)&lt;/DisplayText&gt;&lt;record&gt;&lt;titles&gt;&lt;title&gt;A bio-informational theory of emotional imagery&lt;/title&gt;&lt;secondary-title&gt;Psychophysiology&lt;/secondary-title&gt;&lt;/titles&gt;&lt;pages&gt;495-512&lt;/pages&gt;&lt;contributors&gt;&lt;authors&gt;&lt;author&gt;Lang, Peter&lt;/author&gt;&lt;/authors&gt;&lt;/contributors&gt;&lt;added-date format="utc"&gt;1604660067&lt;/added-date&gt;&lt;ref-type name="Journal Article"&gt;17&lt;/ref-type&gt;&lt;dates&gt;&lt;year&gt;1979&lt;/year&gt;&lt;/dates&gt;&lt;rec-number&gt;206&lt;/rec-number&gt;&lt;last-updated-date format="utc"&gt;1604660329&lt;/last-updated-date&gt;&lt;volume&gt;16&lt;/volume&gt;&lt;num-vols&gt;6&lt;/num-vols&gt;&lt;/record&gt;&lt;/Cite&gt;&lt;/EndNote&gt;</w:instrText>
      </w:r>
      <w:r>
        <w:rPr>
          <w:lang w:val="en-GB"/>
        </w:rPr>
        <w:fldChar w:fldCharType="separate"/>
      </w:r>
      <w:r>
        <w:rPr>
          <w:noProof/>
          <w:lang w:val="en-GB"/>
        </w:rPr>
        <w:t>(Lang, 1979)</w:t>
      </w:r>
      <w:r>
        <w:rPr>
          <w:lang w:val="en-GB"/>
        </w:rPr>
        <w:fldChar w:fldCharType="end"/>
      </w:r>
      <w:r>
        <w:rPr>
          <w:lang w:val="en-GB"/>
        </w:rPr>
        <w:t>. This theory fits perfectly with what is known about the reason for individuals to use imagery</w:t>
      </w:r>
      <w:r w:rsidR="0003703C">
        <w:rPr>
          <w:lang w:val="en-GB"/>
        </w:rPr>
        <w:t>.</w:t>
      </w:r>
      <w:r>
        <w:rPr>
          <w:lang w:val="en-GB"/>
        </w:rPr>
        <w:t xml:space="preserve"> </w:t>
      </w:r>
      <w:r w:rsidR="0003703C">
        <w:rPr>
          <w:lang w:val="en-GB"/>
        </w:rPr>
        <w:t>T</w:t>
      </w:r>
      <w:r>
        <w:rPr>
          <w:lang w:val="en-GB"/>
        </w:rPr>
        <w:t>h</w:t>
      </w:r>
      <w:r w:rsidR="0003703C">
        <w:rPr>
          <w:lang w:val="en-GB"/>
        </w:rPr>
        <w:t>is</w:t>
      </w:r>
      <w:r>
        <w:rPr>
          <w:lang w:val="en-GB"/>
        </w:rPr>
        <w:t xml:space="preserve"> is to reproduce the same </w:t>
      </w:r>
      <w:r w:rsidR="0003703C">
        <w:rPr>
          <w:lang w:val="en-GB"/>
        </w:rPr>
        <w:t>neuro pathways</w:t>
      </w:r>
      <w:r>
        <w:rPr>
          <w:lang w:val="en-GB"/>
        </w:rPr>
        <w:t xml:space="preserve"> as actual skill execution </w:t>
      </w:r>
      <w:r>
        <w:rPr>
          <w:lang w:val="en-GB"/>
        </w:rPr>
        <w:fldChar w:fldCharType="begin"/>
      </w:r>
      <w:r>
        <w:rPr>
          <w:lang w:val="en-GB"/>
        </w:rPr>
        <w:instrText xml:space="preserve"> ADDIN EN.CITE &lt;EndNote&gt;&lt;Cite&gt;&lt;Author&gt;Munroe-Chandler&lt;/Author&gt;&lt;Year&gt;2017&lt;/Year&gt;&lt;IDText&gt;Psychological imagery in sport and performance&lt;/IDText&gt;&lt;DisplayText&gt;(Munroe-Chandler &amp;amp; Guerrero, 2017)&lt;/DisplayText&gt;&lt;record&gt;&lt;titles&gt;&lt;title&gt;Psychological imagery in sport and performance&lt;/title&gt;&lt;secondary-title&gt;Oxford research encyclopedia&lt;/secondary-title&gt;&lt;/titles&gt;&lt;contributors&gt;&lt;authors&gt;&lt;author&gt;Munroe-Chandler, Krista&lt;/author&gt;&lt;author&gt;Guerrero, Michelle&lt;/author&gt;&lt;/authors&gt;&lt;/contributors&gt;&lt;added-date format="utc"&gt;1604659858&lt;/added-date&gt;&lt;ref-type name="Journal Article"&gt;17&lt;/ref-type&gt;&lt;dates&gt;&lt;year&gt;2017&lt;/year&gt;&lt;/dates&gt;&lt;rec-number&gt;205&lt;/rec-number&gt;&lt;last-updated-date format="utc"&gt;1604659982&lt;/last-updated-date&gt;&lt;/record&gt;&lt;/Cite&gt;&lt;/EndNote&gt;</w:instrText>
      </w:r>
      <w:r>
        <w:rPr>
          <w:lang w:val="en-GB"/>
        </w:rPr>
        <w:fldChar w:fldCharType="separate"/>
      </w:r>
      <w:r>
        <w:rPr>
          <w:noProof/>
          <w:lang w:val="en-GB"/>
        </w:rPr>
        <w:t>(Munroe-Chandler &amp; Guerrero, 2017)</w:t>
      </w:r>
      <w:r>
        <w:rPr>
          <w:lang w:val="en-GB"/>
        </w:rPr>
        <w:fldChar w:fldCharType="end"/>
      </w:r>
      <w:r>
        <w:rPr>
          <w:lang w:val="en-GB"/>
        </w:rPr>
        <w:t xml:space="preserve">. However, this theory does not give a lot of information on the motivational functions of imagery </w:t>
      </w:r>
      <w:r>
        <w:rPr>
          <w:lang w:val="en-GB"/>
        </w:rPr>
        <w:fldChar w:fldCharType="begin"/>
      </w:r>
      <w:r>
        <w:rPr>
          <w:lang w:val="en-GB"/>
        </w:rPr>
        <w:instrText xml:space="preserve"> ADDIN EN.CITE &lt;EndNote&gt;&lt;Cite&gt;&lt;Author&gt;Foa&lt;/Author&gt;&lt;Year&gt;1998&lt;/Year&gt;&lt;IDText&gt;Clinical applications of bioinformational theory: understanding anxiety and its treatment&lt;/IDText&gt;&lt;DisplayText&gt;(Foa &amp;amp; Kozak, 1998)&lt;/DisplayText&gt;&lt;record&gt;&lt;titles&gt;&lt;title&gt;Clinical applications of bioinformational theory: understanding anxiety and its treatment&lt;/title&gt;&lt;secondary-title&gt;Behavior therapy&lt;/secondary-title&gt;&lt;/titles&gt;&lt;pages&gt;675-690&lt;/pages&gt;&lt;contributors&gt;&lt;authors&gt;&lt;author&gt;Foa, Edna&lt;/author&gt;&lt;author&gt;Kozak, Michael&lt;/author&gt;&lt;/authors&gt;&lt;/contributors&gt;&lt;added-date format="utc"&gt;1604659417&lt;/added-date&gt;&lt;ref-type name="Journal Article"&gt;17&lt;/ref-type&gt;&lt;dates&gt;&lt;year&gt;1998&lt;/year&gt;&lt;/dates&gt;&lt;rec-number&gt;204&lt;/rec-number&gt;&lt;last-updated-date format="utc"&gt;1604659817&lt;/last-updated-date&gt;&lt;volume&gt;29&lt;/volume&gt;&lt;/record&gt;&lt;/Cite&gt;&lt;/EndNote&gt;</w:instrText>
      </w:r>
      <w:r>
        <w:rPr>
          <w:lang w:val="en-GB"/>
        </w:rPr>
        <w:fldChar w:fldCharType="separate"/>
      </w:r>
      <w:r>
        <w:rPr>
          <w:noProof/>
          <w:lang w:val="en-GB"/>
        </w:rPr>
        <w:t>(Foa &amp; Kozak, 1998)</w:t>
      </w:r>
      <w:r>
        <w:rPr>
          <w:lang w:val="en-GB"/>
        </w:rPr>
        <w:fldChar w:fldCharType="end"/>
      </w:r>
      <w:r>
        <w:rPr>
          <w:lang w:val="en-GB"/>
        </w:rPr>
        <w:t xml:space="preserve">. </w:t>
      </w:r>
    </w:p>
    <w:p w14:paraId="262ED2CE" w14:textId="77777777" w:rsidR="008E6AE8" w:rsidRDefault="008E6AE8" w:rsidP="003217B1">
      <w:pPr>
        <w:jc w:val="both"/>
        <w:rPr>
          <w:lang w:val="en-GB"/>
        </w:rPr>
      </w:pPr>
      <w:r>
        <w:rPr>
          <w:lang w:val="en-GB"/>
        </w:rPr>
        <w:t xml:space="preserve">Studies looking at the effects of mental practice vs physical practice found that participants engaging in mental practice and physical practice improved the most over only using one of them or neither (control) </w:t>
      </w:r>
      <w:r>
        <w:rPr>
          <w:lang w:val="en-GB"/>
        </w:rPr>
        <w:fldChar w:fldCharType="begin"/>
      </w:r>
      <w:r>
        <w:rPr>
          <w:lang w:val="en-GB"/>
        </w:rPr>
        <w:instrText xml:space="preserve"> ADDIN EN.CITE &lt;EndNote&gt;&lt;Cite&gt;&lt;Author&gt;Jordet&lt;/Author&gt;&lt;Year&gt;2007&lt;/Year&gt;&lt;IDText&gt;Kicks from the penalty mark in soccer: the roles of stress, skill, and fatigue for kick outcomes&lt;/IDText&gt;&lt;DisplayText&gt;(Jordet, Hartman, Visscher, &amp;amp; Lemmink, 2007)&lt;/DisplayText&gt;&lt;record&gt;&lt;titles&gt;&lt;title&gt;Kicks from the penalty mark in soccer: the roles of stress, skill, and fatigue for kick outcomes&lt;/title&gt;&lt;secondary-title&gt;Journal of sports sciences&lt;/secondary-title&gt;&lt;/titles&gt;&lt;pages&gt;121-129&lt;/pages&gt;&lt;contributors&gt;&lt;authors&gt;&lt;author&gt;Jordet, G&lt;/author&gt;&lt;author&gt;Hartman, E&lt;/author&gt;&lt;author&gt;Visscher, C&lt;/author&gt;&lt;author&gt;Lemmink, K&lt;/author&gt;&lt;/authors&gt;&lt;/contributors&gt;&lt;added-date format="utc"&gt;1604661638&lt;/added-date&gt;&lt;ref-type name="Journal Article"&gt;17&lt;/ref-type&gt;&lt;dates&gt;&lt;year&gt;2007&lt;/year&gt;&lt;/dates&gt;&lt;rec-number&gt;209&lt;/rec-number&gt;&lt;last-updated-date format="utc"&gt;1604661994&lt;/last-updated-date&gt;&lt;volume&gt;25&lt;/volume&gt;&lt;/record&gt;&lt;/Cite&gt;&lt;/EndNote&gt;</w:instrText>
      </w:r>
      <w:r>
        <w:rPr>
          <w:lang w:val="en-GB"/>
        </w:rPr>
        <w:fldChar w:fldCharType="separate"/>
      </w:r>
      <w:r>
        <w:rPr>
          <w:noProof/>
          <w:lang w:val="en-GB"/>
        </w:rPr>
        <w:t>(Jordet, Hartman, Visscher, &amp; Lemmink, 2007)</w:t>
      </w:r>
      <w:r>
        <w:rPr>
          <w:lang w:val="en-GB"/>
        </w:rPr>
        <w:fldChar w:fldCharType="end"/>
      </w:r>
      <w:r>
        <w:rPr>
          <w:lang w:val="en-GB"/>
        </w:rPr>
        <w:t xml:space="preserve">. </w:t>
      </w:r>
    </w:p>
    <w:p w14:paraId="6D59F0B1" w14:textId="77777777" w:rsidR="008E6AE8" w:rsidRDefault="008E6AE8" w:rsidP="003217B1">
      <w:pPr>
        <w:jc w:val="both"/>
        <w:rPr>
          <w:lang w:val="en-GB"/>
        </w:rPr>
      </w:pPr>
      <w:r>
        <w:rPr>
          <w:lang w:val="en-GB"/>
        </w:rPr>
        <w:t xml:space="preserve">The effectiveness of imagery depends of the nature of the task and the skill level of the performer </w:t>
      </w:r>
      <w:r>
        <w:rPr>
          <w:lang w:val="en-GB"/>
        </w:rPr>
        <w:fldChar w:fldCharType="begin"/>
      </w:r>
      <w:r>
        <w:rPr>
          <w:lang w:val="en-GB"/>
        </w:rPr>
        <w:instrText xml:space="preserve"> ADDIN EN.CITE &lt;EndNote&gt;&lt;Cite&gt;&lt;Author&gt;Björkstrand&lt;/Author&gt;&lt;Year&gt;2013&lt;/Year&gt;&lt;IDText&gt;Evaluation of an imagery intervention to improve penalty taking ability in soccer: a study of two junior girls team&lt;/IDText&gt;&lt;DisplayText&gt;(Björkstrand &amp;amp; Jern, 2013)&lt;/DisplayText&gt;&lt;record&gt;&lt;titles&gt;&lt;title&gt;Evaluation of an imagery intervention to improve penalty taking ability in soccer: a study of two junior girls team&lt;/title&gt;&lt;secondary-title&gt;Nordic psychology&lt;/secondary-title&gt;&lt;/titles&gt;&lt;pages&gt;290-305&lt;/pages&gt;&lt;contributors&gt;&lt;authors&gt;&lt;author&gt;Björkstrand, Sebastian&lt;/author&gt;&lt;author&gt;Jern, Patrick&lt;/author&gt;&lt;/authors&gt;&lt;/contributors&gt;&lt;added-date format="utc"&gt;1604661511&lt;/added-date&gt;&lt;ref-type name="Journal Article"&gt;17&lt;/ref-type&gt;&lt;dates&gt;&lt;year&gt;2013&lt;/year&gt;&lt;/dates&gt;&lt;rec-number&gt;208&lt;/rec-number&gt;&lt;last-updated-date format="utc"&gt;1604661576&lt;/last-updated-date&gt;&lt;volume&gt;65&lt;/volume&gt;&lt;num-vols&gt;4&lt;/num-vols&gt;&lt;/record&gt;&lt;/Cite&gt;&lt;/EndNote&gt;</w:instrText>
      </w:r>
      <w:r>
        <w:rPr>
          <w:lang w:val="en-GB"/>
        </w:rPr>
        <w:fldChar w:fldCharType="separate"/>
      </w:r>
      <w:r>
        <w:rPr>
          <w:noProof/>
          <w:lang w:val="en-GB"/>
        </w:rPr>
        <w:t>(Björkstrand &amp; Jern, 2013)</w:t>
      </w:r>
      <w:r>
        <w:rPr>
          <w:lang w:val="en-GB"/>
        </w:rPr>
        <w:fldChar w:fldCharType="end"/>
      </w:r>
      <w:r>
        <w:rPr>
          <w:lang w:val="en-GB"/>
        </w:rPr>
        <w:t xml:space="preserve">. It is better for tasks including cognitive components such as decision making and perception. There is strong evidence showing that imagery is more effective for more experienced players, it seems to improve cognitive components for novice individuals and help refine skills for experienced individuals </w:t>
      </w:r>
      <w:r>
        <w:rPr>
          <w:lang w:val="en-GB"/>
        </w:rPr>
        <w:fldChar w:fldCharType="begin"/>
      </w:r>
      <w:r>
        <w:rPr>
          <w:lang w:val="en-GB"/>
        </w:rPr>
        <w:instrText xml:space="preserve"> ADDIN EN.CITE &lt;EndNote&gt;&lt;Cite&gt;&lt;Author&gt;Cumming&lt;/Author&gt;&lt;Year&gt;2015&lt;/Year&gt;&lt;IDText&gt;The sport imagery ability questionnaire manual&lt;/IDText&gt;&lt;DisplayText&gt;(Cumming &amp;amp; Williams, 2015)&lt;/DisplayText&gt;&lt;record&gt;&lt;titles&gt;&lt;title&gt;The sport imagery ability questionnaire manual&lt;/title&gt;&lt;secondary-title&gt;Birmingham research in imagery and observation group&lt;/secondary-title&gt;&lt;/titles&gt;&lt;contributors&gt;&lt;authors&gt;&lt;author&gt;Cumming, Jennifer&lt;/author&gt;&lt;author&gt;Williams, Sarah&lt;/author&gt;&lt;/authors&gt;&lt;/contributors&gt;&lt;added-date format="utc"&gt;1604594378&lt;/added-date&gt;&lt;ref-type name="Journal Article"&gt;17&lt;/ref-type&gt;&lt;dates&gt;&lt;year&gt;2015&lt;/year&gt;&lt;/dates&gt;&lt;rec-number&gt;203&lt;/rec-number&gt;&lt;last-updated-date format="utc"&gt;1604594447&lt;/last-updated-date&gt;&lt;/record&gt;&lt;/Cite&gt;&lt;/EndNote&gt;</w:instrText>
      </w:r>
      <w:r>
        <w:rPr>
          <w:lang w:val="en-GB"/>
        </w:rPr>
        <w:fldChar w:fldCharType="separate"/>
      </w:r>
      <w:r>
        <w:rPr>
          <w:noProof/>
          <w:lang w:val="en-GB"/>
        </w:rPr>
        <w:t>(Cumming &amp; Williams, 2015)</w:t>
      </w:r>
      <w:r>
        <w:rPr>
          <w:lang w:val="en-GB"/>
        </w:rPr>
        <w:fldChar w:fldCharType="end"/>
      </w:r>
      <w:r>
        <w:rPr>
          <w:lang w:val="en-GB"/>
        </w:rPr>
        <w:t>.</w:t>
      </w:r>
    </w:p>
    <w:p w14:paraId="2E73978F" w14:textId="1EC73F91" w:rsidR="008E6AE8" w:rsidRDefault="00473E8E" w:rsidP="003217B1">
      <w:pPr>
        <w:pStyle w:val="Heading3"/>
        <w:jc w:val="both"/>
        <w:rPr>
          <w:lang w:val="en-GB"/>
        </w:rPr>
      </w:pPr>
      <w:bookmarkStart w:id="51" w:name="_Toc56003283"/>
      <w:r>
        <w:rPr>
          <w:lang w:val="en-GB"/>
        </w:rPr>
        <w:t xml:space="preserve">6.5.2 </w:t>
      </w:r>
      <w:r w:rsidR="008E6AE8">
        <w:rPr>
          <w:lang w:val="en-GB"/>
        </w:rPr>
        <w:t>In practice:</w:t>
      </w:r>
      <w:bookmarkEnd w:id="51"/>
    </w:p>
    <w:p w14:paraId="238A1A19" w14:textId="77777777" w:rsidR="008E6AE8" w:rsidRDefault="008E6AE8" w:rsidP="003217B1">
      <w:pPr>
        <w:jc w:val="both"/>
        <w:rPr>
          <w:lang w:val="en-GB"/>
        </w:rPr>
      </w:pPr>
      <w:r>
        <w:rPr>
          <w:lang w:val="en-GB"/>
        </w:rPr>
        <w:t xml:space="preserve">PETTLEP is a good way of implementing imagery, PETTLEP stands for Physical, Environment, Task, Timing, Learning, Emotion, Perspective </w:t>
      </w:r>
      <w:r>
        <w:rPr>
          <w:lang w:val="en-GB"/>
        </w:rPr>
        <w:fldChar w:fldCharType="begin"/>
      </w:r>
      <w:r>
        <w:rPr>
          <w:lang w:val="en-GB"/>
        </w:rPr>
        <w:instrText xml:space="preserve"> ADDIN EN.CITE &lt;EndNote&gt;&lt;Cite&gt;&lt;Author&gt;Holmes&lt;/Author&gt;&lt;Year&gt;2001&lt;/Year&gt;&lt;IDText&gt;The PETTLEP approach to motor imagery: a functional equivalence model for sport psychologists&lt;/IDText&gt;&lt;DisplayText&gt;(Holmes &amp;amp; Collins, 2001)&lt;/DisplayText&gt;&lt;record&gt;&lt;titles&gt;&lt;title&gt;The PETTLEP approach to motor imagery: a functional equivalence model for sport psychologists&lt;/title&gt;&lt;secondary-title&gt;Journal of applied sport psychology&lt;/secondary-title&gt;&lt;/titles&gt;&lt;pages&gt;60-83&lt;/pages&gt;&lt;number&gt;1&lt;/number&gt;&lt;contributors&gt;&lt;authors&gt;&lt;author&gt;Holmes, Paul&lt;/author&gt;&lt;author&gt;Collins, Dave&lt;/author&gt;&lt;/authors&gt;&lt;/contributors&gt;&lt;added-date format="utc"&gt;1604662316&lt;/added-date&gt;&lt;ref-type name="Journal Article"&gt;17&lt;/ref-type&gt;&lt;dates&gt;&lt;year&gt;2001&lt;/year&gt;&lt;/dates&gt;&lt;rec-number&gt;210&lt;/rec-number&gt;&lt;last-updated-date format="utc"&gt;1604662406&lt;/last-updated-date&gt;&lt;volume&gt;13&lt;/volume&gt;&lt;/record&gt;&lt;/Cite&gt;&lt;/EndNote&gt;</w:instrText>
      </w:r>
      <w:r>
        <w:rPr>
          <w:lang w:val="en-GB"/>
        </w:rPr>
        <w:fldChar w:fldCharType="separate"/>
      </w:r>
      <w:r>
        <w:rPr>
          <w:noProof/>
          <w:lang w:val="en-GB"/>
        </w:rPr>
        <w:t>(Holmes &amp; Collins, 2001)</w:t>
      </w:r>
      <w:r>
        <w:rPr>
          <w:lang w:val="en-GB"/>
        </w:rPr>
        <w:fldChar w:fldCharType="end"/>
      </w:r>
      <w:r>
        <w:rPr>
          <w:lang w:val="en-GB"/>
        </w:rPr>
        <w:t xml:space="preserve">. </w:t>
      </w:r>
    </w:p>
    <w:p w14:paraId="0418000F" w14:textId="77777777" w:rsidR="008E6AE8" w:rsidRDefault="008E6AE8" w:rsidP="003217B1">
      <w:pPr>
        <w:pStyle w:val="ListParagraph"/>
        <w:numPr>
          <w:ilvl w:val="0"/>
          <w:numId w:val="9"/>
        </w:numPr>
        <w:jc w:val="both"/>
        <w:rPr>
          <w:lang w:val="en-GB"/>
        </w:rPr>
      </w:pPr>
      <w:r>
        <w:rPr>
          <w:lang w:val="en-GB"/>
        </w:rPr>
        <w:t>Physical: The instructors need to actively involve their subordinates using equipment and moving as appropriate for the skills they are trying to improve.</w:t>
      </w:r>
    </w:p>
    <w:p w14:paraId="27C70429" w14:textId="77777777" w:rsidR="008E6AE8" w:rsidRDefault="008E6AE8" w:rsidP="003217B1">
      <w:pPr>
        <w:pStyle w:val="ListParagraph"/>
        <w:numPr>
          <w:ilvl w:val="0"/>
          <w:numId w:val="9"/>
        </w:numPr>
        <w:jc w:val="both"/>
        <w:rPr>
          <w:lang w:val="en-GB"/>
        </w:rPr>
      </w:pPr>
      <w:r>
        <w:rPr>
          <w:lang w:val="en-GB"/>
        </w:rPr>
        <w:t xml:space="preserve">Environment: Relevant details of the environment need to be included in the imagery process, is it a training or competition environment? Are there spectators? Noise? Different surfaces? </w:t>
      </w:r>
    </w:p>
    <w:p w14:paraId="18F76207" w14:textId="77777777" w:rsidR="008E6AE8" w:rsidRDefault="008E6AE8" w:rsidP="003217B1">
      <w:pPr>
        <w:pStyle w:val="ListParagraph"/>
        <w:numPr>
          <w:ilvl w:val="0"/>
          <w:numId w:val="9"/>
        </w:numPr>
        <w:jc w:val="both"/>
        <w:rPr>
          <w:lang w:val="en-GB"/>
        </w:rPr>
      </w:pPr>
      <w:r>
        <w:rPr>
          <w:lang w:val="en-GB"/>
        </w:rPr>
        <w:t>Task: Key components of the task need to be imaged so that the attentional demands and situation changes are the same in the imaged and actual situation.</w:t>
      </w:r>
    </w:p>
    <w:p w14:paraId="657864CE" w14:textId="77777777" w:rsidR="008E6AE8" w:rsidRDefault="008E6AE8" w:rsidP="003217B1">
      <w:pPr>
        <w:pStyle w:val="ListParagraph"/>
        <w:numPr>
          <w:ilvl w:val="0"/>
          <w:numId w:val="9"/>
        </w:numPr>
        <w:jc w:val="both"/>
        <w:rPr>
          <w:lang w:val="en-GB"/>
        </w:rPr>
      </w:pPr>
      <w:r>
        <w:rPr>
          <w:lang w:val="en-GB"/>
        </w:rPr>
        <w:t xml:space="preserve">Timing: The imaging should be done in the same time as the physical task; however, it can be in slow or fats motion to work on other aspects of performance. </w:t>
      </w:r>
    </w:p>
    <w:p w14:paraId="56C030DD" w14:textId="77777777" w:rsidR="008E6AE8" w:rsidRDefault="008E6AE8" w:rsidP="003217B1">
      <w:pPr>
        <w:pStyle w:val="ListParagraph"/>
        <w:numPr>
          <w:ilvl w:val="0"/>
          <w:numId w:val="9"/>
        </w:numPr>
        <w:jc w:val="both"/>
        <w:rPr>
          <w:lang w:val="en-GB"/>
        </w:rPr>
      </w:pPr>
      <w:r>
        <w:rPr>
          <w:lang w:val="en-GB"/>
        </w:rPr>
        <w:t xml:space="preserve">Learning: The imagery should evolve and adapt with learning and practice. A novice and an expert will not be imaging the same thing, the contents should regularly be reviewed and revised. </w:t>
      </w:r>
    </w:p>
    <w:p w14:paraId="261F7C0F" w14:textId="77777777" w:rsidR="008E6AE8" w:rsidRDefault="008E6AE8" w:rsidP="003217B1">
      <w:pPr>
        <w:pStyle w:val="ListParagraph"/>
        <w:numPr>
          <w:ilvl w:val="0"/>
          <w:numId w:val="9"/>
        </w:numPr>
        <w:jc w:val="both"/>
        <w:rPr>
          <w:lang w:val="en-GB"/>
        </w:rPr>
      </w:pPr>
      <w:r>
        <w:rPr>
          <w:lang w:val="en-GB"/>
        </w:rPr>
        <w:t>Emotion: When imaging, the individuals need to try and include the same emotions they would be experiencing during the physical experience. If the inappropriate emotions are imaged, it may have a debilitative effect on subsequent performance.</w:t>
      </w:r>
    </w:p>
    <w:p w14:paraId="20E702E6" w14:textId="77777777" w:rsidR="008E6AE8" w:rsidRPr="00F01049" w:rsidRDefault="008E6AE8" w:rsidP="003217B1">
      <w:pPr>
        <w:pStyle w:val="ListParagraph"/>
        <w:numPr>
          <w:ilvl w:val="0"/>
          <w:numId w:val="9"/>
        </w:numPr>
        <w:jc w:val="both"/>
        <w:rPr>
          <w:lang w:val="en-GB"/>
        </w:rPr>
      </w:pPr>
      <w:r>
        <w:rPr>
          <w:lang w:val="en-GB"/>
        </w:rPr>
        <w:lastRenderedPageBreak/>
        <w:t xml:space="preserve">Perspective: Both external and internal imagery should be used appropriately. External imagery is for precise position and movements, whereas internal imagery is for well-learned skills, aiming for a certain point, when timing is important. </w:t>
      </w:r>
    </w:p>
    <w:p w14:paraId="11963744" w14:textId="62F67849" w:rsidR="00972ED1" w:rsidRPr="003629E0" w:rsidRDefault="008E6AE8" w:rsidP="003217B1">
      <w:pPr>
        <w:jc w:val="both"/>
        <w:rPr>
          <w:lang w:val="en-GB"/>
        </w:rPr>
      </w:pPr>
      <w:r>
        <w:rPr>
          <w:lang w:val="en-GB"/>
        </w:rPr>
        <w:t xml:space="preserve">A study found that in a group of 48 field hockey players, all forms of imagery were effective in enhancing performance but the PETTLEP-based imagery was more effective </w:t>
      </w:r>
      <w:r>
        <w:rPr>
          <w:lang w:val="en-GB"/>
        </w:rPr>
        <w:fldChar w:fldCharType="begin"/>
      </w:r>
      <w:r w:rsidR="006028BD">
        <w:rPr>
          <w:lang w:val="en-GB"/>
        </w:rPr>
        <w:instrText xml:space="preserve"> ADDIN EN.CITE &lt;EndNote&gt;&lt;Cite&gt;&lt;Author&gt;Smith&lt;/Author&gt;&lt;Year&gt;2007&lt;/Year&gt;&lt;IDText&gt;It&amp;apos;s all in the mind: PETTLEP-based imagery and sports performance&lt;/IDText&gt;&lt;DisplayText&gt;(Smith, Wright, Allsopp, &amp;amp; Westhead, 2007)&lt;/DisplayText&gt;&lt;record&gt;&lt;titles&gt;&lt;title&gt;It&amp;apos;s all in the mind: PETTLEP-based imagery and sports performance&lt;/title&gt;&lt;secondary-title&gt;Journal of applied sport psychology&lt;/secondary-title&gt;&lt;/titles&gt;&lt;pages&gt;80-92&lt;/pages&gt;&lt;contributors&gt;&lt;authors&gt;&lt;author&gt;Smith, Dave&lt;/author&gt;&lt;author&gt;Wright, Caroline&lt;/author&gt;&lt;author&gt;Allsopp, Amy&lt;/author&gt;&lt;author&gt;Westhead, Hayley&lt;/author&gt;&lt;/authors&gt;&lt;/contributors&gt;&lt;added-date format="utc"&gt;1604663488&lt;/added-date&gt;&lt;ref-type name="Journal Article"&gt;17&lt;/ref-type&gt;&lt;dates&gt;&lt;year&gt;2007&lt;/year&gt;&lt;/dates&gt;&lt;rec-number&gt;211&lt;/rec-number&gt;&lt;last-updated-date format="utc"&gt;1604663537&lt;/last-updated-date&gt;&lt;volume&gt;19&lt;/volume&gt;&lt;/record&gt;&lt;/Cite&gt;&lt;/EndNote&gt;</w:instrText>
      </w:r>
      <w:r>
        <w:rPr>
          <w:lang w:val="en-GB"/>
        </w:rPr>
        <w:fldChar w:fldCharType="separate"/>
      </w:r>
      <w:r w:rsidR="006028BD">
        <w:rPr>
          <w:noProof/>
          <w:lang w:val="en-GB"/>
        </w:rPr>
        <w:t>(Smith, Wright, Allsopp, &amp; Westhead, 2007)</w:t>
      </w:r>
      <w:r>
        <w:rPr>
          <w:lang w:val="en-GB"/>
        </w:rPr>
        <w:fldChar w:fldCharType="end"/>
      </w:r>
      <w:r>
        <w:rPr>
          <w:lang w:val="en-GB"/>
        </w:rPr>
        <w:t>.</w:t>
      </w:r>
    </w:p>
    <w:p w14:paraId="400496E6" w14:textId="2039F2AC" w:rsidR="0088603C" w:rsidRDefault="00473E8E" w:rsidP="003217B1">
      <w:pPr>
        <w:pStyle w:val="Heading2"/>
        <w:jc w:val="both"/>
        <w:rPr>
          <w:lang w:val="en-GB"/>
        </w:rPr>
      </w:pPr>
      <w:bookmarkStart w:id="52" w:name="_Toc56003284"/>
      <w:r>
        <w:rPr>
          <w:lang w:val="en-GB"/>
        </w:rPr>
        <w:t xml:space="preserve">6.6 </w:t>
      </w:r>
      <w:r w:rsidR="0088603C">
        <w:rPr>
          <w:lang w:val="en-GB"/>
        </w:rPr>
        <w:t>Goal setting:</w:t>
      </w:r>
      <w:bookmarkEnd w:id="52"/>
    </w:p>
    <w:p w14:paraId="0275ED6A" w14:textId="38D903F0" w:rsidR="0054459E" w:rsidRDefault="00473E8E" w:rsidP="003217B1">
      <w:pPr>
        <w:pStyle w:val="Heading3"/>
        <w:jc w:val="both"/>
        <w:rPr>
          <w:lang w:val="en-GB"/>
        </w:rPr>
      </w:pPr>
      <w:bookmarkStart w:id="53" w:name="_Toc56003285"/>
      <w:r>
        <w:rPr>
          <w:lang w:val="en-GB"/>
        </w:rPr>
        <w:t xml:space="preserve">6.6.1 </w:t>
      </w:r>
      <w:r w:rsidR="0054459E">
        <w:rPr>
          <w:lang w:val="en-GB"/>
        </w:rPr>
        <w:t>Theory:</w:t>
      </w:r>
      <w:bookmarkEnd w:id="53"/>
    </w:p>
    <w:p w14:paraId="78C02A38" w14:textId="31DEDDE5" w:rsidR="00975AA9" w:rsidRDefault="0083016F" w:rsidP="003217B1">
      <w:pPr>
        <w:jc w:val="both"/>
        <w:rPr>
          <w:lang w:val="en-GB"/>
        </w:rPr>
      </w:pPr>
      <w:r>
        <w:rPr>
          <w:lang w:val="en-GB"/>
        </w:rPr>
        <w:t>There are three types of goals: outcome, performance and process goals</w:t>
      </w:r>
      <w:r w:rsidR="00C56EF1">
        <w:rPr>
          <w:lang w:val="en-GB"/>
        </w:rPr>
        <w:t xml:space="preserve"> </w:t>
      </w:r>
      <w:r w:rsidR="00C56EF1">
        <w:rPr>
          <w:lang w:val="en-GB"/>
        </w:rPr>
        <w:fldChar w:fldCharType="begin"/>
      </w:r>
      <w:r w:rsidR="00C56EF1">
        <w:rPr>
          <w:lang w:val="en-GB"/>
        </w:rPr>
        <w:instrText xml:space="preserve"> ADDIN EN.CITE &lt;EndNote&gt;&lt;Cite&gt;&lt;Author&gt;Weinberg&lt;/Author&gt;&lt;Year&gt;2002&lt;/Year&gt;&lt;IDText&gt;Goal setting in sport and exercise: research to practice&lt;/IDText&gt;&lt;DisplayText&gt;(Locke &amp;amp; Latham, 2006; Weinberg, 2002)&lt;/DisplayText&gt;&lt;record&gt;&lt;titles&gt;&lt;title&gt;Goal setting in sport and exercise: research to practice&lt;/title&gt;&lt;secondary-title&gt;Exploring sport and exercise psychology&lt;/secondary-title&gt;&lt;/titles&gt;&lt;pages&gt;25-48&lt;/pages&gt;&lt;contributors&gt;&lt;authors&gt;&lt;author&gt;Weinberg, R. S.&lt;/author&gt;&lt;/authors&gt;&lt;/contributors&gt;&lt;added-date format="utc"&gt;1604487549&lt;/added-date&gt;&lt;ref-type name="Journal Article"&gt;17&lt;/ref-type&gt;&lt;dates&gt;&lt;year&gt;2002&lt;/year&gt;&lt;/dates&gt;&lt;rec-number&gt;191&lt;/rec-number&gt;&lt;last-updated-date format="utc"&gt;1604487615&lt;/last-updated-date&gt;&lt;/record&gt;&lt;/Cite&gt;&lt;Cite&gt;&lt;Author&gt;Locke&lt;/Author&gt;&lt;Year&gt;2006&lt;/Year&gt;&lt;IDText&gt;New directions in goal-setting theory&lt;/IDText&gt;&lt;record&gt;&lt;titles&gt;&lt;title&gt;New directions in goal-setting theory&lt;/title&gt;&lt;/titles&gt;&lt;contributors&gt;&lt;authors&gt;&lt;author&gt;Locke, Edwin&lt;/author&gt;&lt;author&gt;Latham, Gary&lt;/author&gt;&lt;/authors&gt;&lt;/contributors&gt;&lt;added-date format="utc"&gt;1604488149&lt;/added-date&gt;&lt;ref-type name="Journal Article"&gt;17&lt;/ref-type&gt;&lt;dates&gt;&lt;year&gt;2006&lt;/year&gt;&lt;/dates&gt;&lt;rec-number&gt;194&lt;/rec-number&gt;&lt;last-updated-date format="utc"&gt;1604488168&lt;/last-updated-date&gt;&lt;/record&gt;&lt;/Cite&gt;&lt;/EndNote&gt;</w:instrText>
      </w:r>
      <w:r w:rsidR="00C56EF1">
        <w:rPr>
          <w:lang w:val="en-GB"/>
        </w:rPr>
        <w:fldChar w:fldCharType="separate"/>
      </w:r>
      <w:r w:rsidR="00C56EF1">
        <w:rPr>
          <w:noProof/>
          <w:lang w:val="en-GB"/>
        </w:rPr>
        <w:t>(Locke &amp; Latham, 2006; Weinberg, 2002)</w:t>
      </w:r>
      <w:r w:rsidR="00C56EF1">
        <w:rPr>
          <w:lang w:val="en-GB"/>
        </w:rPr>
        <w:fldChar w:fldCharType="end"/>
      </w:r>
      <w:r>
        <w:rPr>
          <w:lang w:val="en-GB"/>
        </w:rPr>
        <w:t xml:space="preserve">. </w:t>
      </w:r>
    </w:p>
    <w:p w14:paraId="53451E01" w14:textId="713C7590" w:rsidR="0054459E" w:rsidRDefault="0083016F" w:rsidP="003217B1">
      <w:pPr>
        <w:pStyle w:val="ListParagraph"/>
        <w:numPr>
          <w:ilvl w:val="0"/>
          <w:numId w:val="9"/>
        </w:numPr>
        <w:jc w:val="both"/>
        <w:rPr>
          <w:lang w:val="en-GB"/>
        </w:rPr>
      </w:pPr>
      <w:r w:rsidRPr="00975AA9">
        <w:rPr>
          <w:lang w:val="en-GB"/>
        </w:rPr>
        <w:t>Outcome goals typically focus on a competitive result</w:t>
      </w:r>
      <w:r w:rsidR="00EC5329" w:rsidRPr="00975AA9">
        <w:rPr>
          <w:lang w:val="en-GB"/>
        </w:rPr>
        <w:t xml:space="preserve"> (</w:t>
      </w:r>
      <w:r w:rsidR="00353DFF" w:rsidRPr="00975AA9">
        <w:rPr>
          <w:lang w:val="en-GB"/>
        </w:rPr>
        <w:t>e.g.</w:t>
      </w:r>
      <w:r w:rsidR="00EC5329" w:rsidRPr="00975AA9">
        <w:rPr>
          <w:lang w:val="en-GB"/>
        </w:rPr>
        <w:t xml:space="preserve">: I want to get into the </w:t>
      </w:r>
      <w:r w:rsidR="00353DFF" w:rsidRPr="00975AA9">
        <w:rPr>
          <w:lang w:val="en-GB"/>
        </w:rPr>
        <w:t>RAPTC;</w:t>
      </w:r>
      <w:r w:rsidR="00EC5329" w:rsidRPr="00975AA9">
        <w:rPr>
          <w:lang w:val="en-GB"/>
        </w:rPr>
        <w:t xml:space="preserve"> </w:t>
      </w:r>
      <w:r w:rsidR="00353DFF" w:rsidRPr="00975AA9">
        <w:rPr>
          <w:lang w:val="en-GB"/>
        </w:rPr>
        <w:t>therefore,</w:t>
      </w:r>
      <w:r w:rsidR="00EC5329" w:rsidRPr="00975AA9">
        <w:rPr>
          <w:lang w:val="en-GB"/>
        </w:rPr>
        <w:t xml:space="preserve"> I have to pass the selection course</w:t>
      </w:r>
      <w:r w:rsidR="00AD72C6" w:rsidRPr="00975AA9">
        <w:rPr>
          <w:lang w:val="en-GB"/>
        </w:rPr>
        <w:t xml:space="preserve"> and </w:t>
      </w:r>
      <w:r w:rsidR="00975AA9" w:rsidRPr="00975AA9">
        <w:rPr>
          <w:lang w:val="en-GB"/>
        </w:rPr>
        <w:t>be one of the best</w:t>
      </w:r>
      <w:r w:rsidR="00EC5329" w:rsidRPr="00975AA9">
        <w:rPr>
          <w:lang w:val="en-GB"/>
        </w:rPr>
        <w:t xml:space="preserve">). </w:t>
      </w:r>
    </w:p>
    <w:p w14:paraId="5F517255" w14:textId="2A043BC2" w:rsidR="00975AA9" w:rsidRDefault="00975AA9" w:rsidP="003217B1">
      <w:pPr>
        <w:pStyle w:val="ListParagraph"/>
        <w:numPr>
          <w:ilvl w:val="0"/>
          <w:numId w:val="9"/>
        </w:numPr>
        <w:jc w:val="both"/>
        <w:rPr>
          <w:lang w:val="en-GB"/>
        </w:rPr>
      </w:pPr>
      <w:r>
        <w:rPr>
          <w:lang w:val="en-GB"/>
        </w:rPr>
        <w:t xml:space="preserve">Performance goals typically focus on achieving standards or performance objectives without </w:t>
      </w:r>
      <w:r w:rsidR="008E7DAE">
        <w:rPr>
          <w:lang w:val="en-GB"/>
        </w:rPr>
        <w:t>considering</w:t>
      </w:r>
      <w:r>
        <w:rPr>
          <w:lang w:val="en-GB"/>
        </w:rPr>
        <w:t xml:space="preserve"> other competit</w:t>
      </w:r>
      <w:r w:rsidR="009849BE">
        <w:rPr>
          <w:lang w:val="en-GB"/>
        </w:rPr>
        <w:t>ors (</w:t>
      </w:r>
      <w:r w:rsidR="00353DFF">
        <w:rPr>
          <w:lang w:val="en-GB"/>
        </w:rPr>
        <w:t>e.g.</w:t>
      </w:r>
      <w:r w:rsidR="009849BE">
        <w:rPr>
          <w:lang w:val="en-GB"/>
        </w:rPr>
        <w:t>: I need to pass the RFTS to stay</w:t>
      </w:r>
      <w:r w:rsidR="0014188C">
        <w:rPr>
          <w:lang w:val="en-GB"/>
        </w:rPr>
        <w:t xml:space="preserve"> on the course)</w:t>
      </w:r>
    </w:p>
    <w:p w14:paraId="4557CC31" w14:textId="69E7CB8B" w:rsidR="008E7DAE" w:rsidRDefault="008E7DAE" w:rsidP="003217B1">
      <w:pPr>
        <w:pStyle w:val="ListParagraph"/>
        <w:numPr>
          <w:ilvl w:val="0"/>
          <w:numId w:val="9"/>
        </w:numPr>
        <w:jc w:val="both"/>
        <w:rPr>
          <w:lang w:val="en-GB"/>
        </w:rPr>
      </w:pPr>
      <w:r>
        <w:rPr>
          <w:lang w:val="en-GB"/>
        </w:rPr>
        <w:t xml:space="preserve">Process goals typically focus on the actions an individual must engage during performance to execute or perform well </w:t>
      </w:r>
      <w:r w:rsidR="0025146A">
        <w:rPr>
          <w:lang w:val="en-GB"/>
        </w:rPr>
        <w:t>(</w:t>
      </w:r>
      <w:r w:rsidR="00353DFF">
        <w:rPr>
          <w:lang w:val="en-GB"/>
        </w:rPr>
        <w:t>e.g.</w:t>
      </w:r>
      <w:r w:rsidR="0025146A">
        <w:rPr>
          <w:lang w:val="en-GB"/>
        </w:rPr>
        <w:t>: I need to have good technique while doing the deadlift to do it successfully)</w:t>
      </w:r>
    </w:p>
    <w:p w14:paraId="592D6941" w14:textId="20672FE3" w:rsidR="00C50CCA" w:rsidRPr="00C708B5" w:rsidRDefault="00052BC5" w:rsidP="003217B1">
      <w:pPr>
        <w:jc w:val="both"/>
        <w:rPr>
          <w:lang w:val="en-GB"/>
        </w:rPr>
      </w:pPr>
      <w:r>
        <w:rPr>
          <w:lang w:val="en-GB"/>
        </w:rPr>
        <w:t xml:space="preserve">All three types of goals have a purpose, but the key is knowing when to use each of them. </w:t>
      </w:r>
      <w:r w:rsidR="002A5554">
        <w:rPr>
          <w:lang w:val="en-GB"/>
        </w:rPr>
        <w:t xml:space="preserve">Outcome goals facilitate short-term </w:t>
      </w:r>
      <w:r w:rsidR="00D4751B">
        <w:rPr>
          <w:lang w:val="en-GB"/>
        </w:rPr>
        <w:t>motivation;</w:t>
      </w:r>
      <w:r w:rsidR="002A5554">
        <w:rPr>
          <w:lang w:val="en-GB"/>
        </w:rPr>
        <w:t xml:space="preserve"> however, they can increase anxiety and irrelevant distracting thoughts before or during </w:t>
      </w:r>
      <w:r w:rsidR="00C26F6B">
        <w:rPr>
          <w:lang w:val="en-GB"/>
        </w:rPr>
        <w:t xml:space="preserve">competitive events. Performance and process goals can make much more precise adjustments to </w:t>
      </w:r>
      <w:r w:rsidR="00D4751B">
        <w:rPr>
          <w:lang w:val="en-GB"/>
        </w:rPr>
        <w:t>goals and depend much less on the opponent’s behaviour, they are very useful coming up and during competitive events</w:t>
      </w:r>
      <w:r w:rsidR="00C56EF1">
        <w:rPr>
          <w:lang w:val="en-GB"/>
        </w:rPr>
        <w:t xml:space="preserve"> </w:t>
      </w:r>
      <w:r w:rsidR="00C56EF1">
        <w:rPr>
          <w:lang w:val="en-GB"/>
        </w:rPr>
        <w:fldChar w:fldCharType="begin"/>
      </w:r>
      <w:r w:rsidR="00C56EF1">
        <w:rPr>
          <w:lang w:val="en-GB"/>
        </w:rPr>
        <w:instrText xml:space="preserve"> ADDIN EN.CITE &lt;EndNote&gt;&lt;Cite&gt;&lt;Author&gt;Wack&lt;/Author&gt;&lt;Year&gt;2014&lt;/Year&gt;&lt;IDText&gt;Using goal setting and feedback to increase weekly running distance&lt;/IDText&gt;&lt;DisplayText&gt;(Wack, Crosland, &amp;amp; Miltenberger, 2014)&lt;/DisplayText&gt;&lt;record&gt;&lt;keywords&gt;&lt;keyword&gt;running&lt;/keyword&gt;&lt;keyword&gt;sports&lt;/keyword&gt;&lt;keyword&gt;goal setting&lt;/keyword&gt;&lt;keyword&gt;performance feedback&lt;/keyword&gt;&lt;keyword&gt;physical-activity&lt;/keyword&gt;&lt;keyword&gt;players&lt;/keyword&gt;&lt;keyword&gt;Psychology&lt;/keyword&gt;&lt;/keywords&gt;&lt;urls&gt;&lt;related-urls&gt;&lt;url&gt;&amp;lt;Go to ISI&amp;gt;://WOS:000332408900017&lt;/url&gt;&lt;/related-urls&gt;&lt;/urls&gt;&lt;isbn&gt;0021-8855&lt;/isbn&gt;&lt;work-type&gt;Article&lt;/work-type&gt;&lt;titles&gt;&lt;title&gt;Using goal setting and feedback to increase weekly running distance&lt;/title&gt;&lt;secondary-title&gt;Journal of Applied Behavior Analysis&lt;/secondary-title&gt;&lt;alt-title&gt;J. Appl. Behav. Anal.&lt;/alt-title&gt;&lt;/titles&gt;&lt;pages&gt;181-185&lt;/pages&gt;&lt;number&gt;1&lt;/number&gt;&lt;contributors&gt;&lt;authors&gt;&lt;author&gt;Wack, S. R.&lt;/author&gt;&lt;author&gt;Crosland, K. A.&lt;/author&gt;&lt;author&gt;Miltenberger, R. G.&lt;/author&gt;&lt;/authors&gt;&lt;/contributors&gt;&lt;language&gt;English&lt;/language&gt;&lt;added-date format="utc"&gt;1585852918&lt;/added-date&gt;&lt;ref-type name="Journal Article"&gt;17&lt;/ref-type&gt;&lt;auth-address&gt;[Wack, Stephanie R.&amp;#xD;Crosland, Kimberly A.&amp;#xD;Miltenberger, Raymond G.] Univ S Florida, Tampa, FL 33612 USA.&amp;#xD;Crosland, KA (reprint author), Univ S Florida, Dept Child &amp;amp; Family Studies, Tampa, FL 33612 USA.&amp;#xD;crosland@usf.edu&lt;/auth-address&gt;&lt;dates&gt;&lt;year&gt;2014&lt;/year&gt;&lt;/dates&gt;&lt;rec-number&gt;117&lt;/rec-number&gt;&lt;last-updated-date format="utc"&gt;1586943523&lt;/last-updated-date&gt;&lt;accession-num&gt;WOS:000332408900017&lt;/accession-num&gt;&lt;electronic-resource-num&gt;10.1002/jaba.108&lt;/electronic-resource-num&gt;&lt;volume&gt;47&lt;/volume&gt;&lt;/record&gt;&lt;/Cite&gt;&lt;/EndNote&gt;</w:instrText>
      </w:r>
      <w:r w:rsidR="00C56EF1">
        <w:rPr>
          <w:lang w:val="en-GB"/>
        </w:rPr>
        <w:fldChar w:fldCharType="separate"/>
      </w:r>
      <w:r w:rsidR="00C56EF1">
        <w:rPr>
          <w:noProof/>
          <w:lang w:val="en-GB"/>
        </w:rPr>
        <w:t>(Wack, Crosland, &amp; Miltenberger, 2014)</w:t>
      </w:r>
      <w:r w:rsidR="00C56EF1">
        <w:rPr>
          <w:lang w:val="en-GB"/>
        </w:rPr>
        <w:fldChar w:fldCharType="end"/>
      </w:r>
      <w:r w:rsidR="00D4751B">
        <w:rPr>
          <w:lang w:val="en-GB"/>
        </w:rPr>
        <w:t>.</w:t>
      </w:r>
      <w:r w:rsidR="00C56EF1">
        <w:rPr>
          <w:lang w:val="en-GB"/>
        </w:rPr>
        <w:t xml:space="preserve"> </w:t>
      </w:r>
      <w:r w:rsidR="0079783A">
        <w:rPr>
          <w:lang w:val="en-GB"/>
        </w:rPr>
        <w:t xml:space="preserve">A </w:t>
      </w:r>
      <w:r w:rsidR="00FB1F66">
        <w:rPr>
          <w:lang w:val="en-GB"/>
        </w:rPr>
        <w:t>study found that</w:t>
      </w:r>
      <w:r w:rsidR="006B0D55">
        <w:rPr>
          <w:lang w:val="en-GB"/>
        </w:rPr>
        <w:t xml:space="preserve"> out of 88 studies on goal setting, 70 found moderate to strong </w:t>
      </w:r>
      <w:r w:rsidR="00C42F4D">
        <w:rPr>
          <w:lang w:val="en-GB"/>
        </w:rPr>
        <w:t xml:space="preserve">positive </w:t>
      </w:r>
      <w:r w:rsidR="006B0D55">
        <w:rPr>
          <w:lang w:val="en-GB"/>
        </w:rPr>
        <w:t xml:space="preserve">effects of goal setting in sport </w:t>
      </w:r>
      <w:r w:rsidR="006B0D55">
        <w:rPr>
          <w:lang w:val="en-GB"/>
        </w:rPr>
        <w:fldChar w:fldCharType="begin"/>
      </w:r>
      <w:r w:rsidR="0022200B">
        <w:rPr>
          <w:lang w:val="en-GB"/>
        </w:rPr>
        <w:instrText xml:space="preserve"> ADDIN EN.CITE &lt;EndNote&gt;&lt;Cite&gt;&lt;Author&gt;Burton&lt;/Author&gt;&lt;Year&gt;2008&lt;/Year&gt;&lt;IDText&gt;The fundamental goal concept: the path to process and performance success&lt;/IDText&gt;&lt;DisplayText&gt;(Damon Burton &amp;amp; Weiss, 2008)&lt;/DisplayText&gt;&lt;record&gt;&lt;titles&gt;&lt;title&gt;The fundamental goal concept: the path to process and performance success&lt;/title&gt;&lt;secondary-title&gt;Advances in sport psychology&lt;/secondary-title&gt;&lt;/titles&gt;&lt;pages&gt;470-474&lt;/pages&gt;&lt;contributors&gt;&lt;authors&gt;&lt;author&gt;Burton, Damon&lt;/author&gt;&lt;author&gt;Weiss, Cheryl&lt;/author&gt;&lt;/authors&gt;&lt;/contributors&gt;&lt;added-date format="utc"&gt;1604489518&lt;/added-date&gt;&lt;ref-type name="Journal Article"&gt;17&lt;/ref-type&gt;&lt;dates&gt;&lt;year&gt;2008&lt;/year&gt;&lt;/dates&gt;&lt;rec-number&gt;195&lt;/rec-number&gt;&lt;last-updated-date format="utc"&gt;1604489636&lt;/last-updated-date&gt;&lt;/record&gt;&lt;/Cite&gt;&lt;/EndNote&gt;</w:instrText>
      </w:r>
      <w:r w:rsidR="006B0D55">
        <w:rPr>
          <w:lang w:val="en-GB"/>
        </w:rPr>
        <w:fldChar w:fldCharType="separate"/>
      </w:r>
      <w:r w:rsidR="0022200B">
        <w:rPr>
          <w:noProof/>
          <w:lang w:val="en-GB"/>
        </w:rPr>
        <w:t>(Damon Burton &amp; Weiss, 2008)</w:t>
      </w:r>
      <w:r w:rsidR="006B0D55">
        <w:rPr>
          <w:lang w:val="en-GB"/>
        </w:rPr>
        <w:fldChar w:fldCharType="end"/>
      </w:r>
      <w:r w:rsidR="006B0D55">
        <w:rPr>
          <w:lang w:val="en-GB"/>
        </w:rPr>
        <w:t xml:space="preserve">. </w:t>
      </w:r>
      <w:r w:rsidR="008603F1">
        <w:rPr>
          <w:lang w:val="en-GB"/>
        </w:rPr>
        <w:t>Goals</w:t>
      </w:r>
      <w:r w:rsidR="005870AC">
        <w:rPr>
          <w:lang w:val="en-GB"/>
        </w:rPr>
        <w:t xml:space="preserve"> indirectly affect performance through psychological factors such </w:t>
      </w:r>
      <w:r w:rsidR="005870AC" w:rsidRPr="00C708B5">
        <w:rPr>
          <w:lang w:val="en-GB"/>
        </w:rPr>
        <w:t>as confidence and self-belief</w:t>
      </w:r>
      <w:r w:rsidR="00F92542" w:rsidRPr="00C708B5">
        <w:rPr>
          <w:lang w:val="en-GB"/>
        </w:rPr>
        <w:t xml:space="preserve"> </w:t>
      </w:r>
      <w:r w:rsidR="00F92542" w:rsidRPr="00C708B5">
        <w:rPr>
          <w:lang w:val="en-GB"/>
        </w:rPr>
        <w:fldChar w:fldCharType="begin"/>
      </w:r>
      <w:r w:rsidR="00F92542" w:rsidRPr="00C708B5">
        <w:rPr>
          <w:lang w:val="en-GB"/>
        </w:rPr>
        <w:instrText xml:space="preserve"> ADDIN EN.CITE &lt;EndNote&gt;&lt;Cite&gt;&lt;Author&gt;Weinberg&lt;/Author&gt;&lt;Year&gt;2002&lt;/Year&gt;&lt;IDText&gt;Goal setting in sport and exercise: research to practice&lt;/IDText&gt;&lt;DisplayText&gt;(Weinberg, 2002)&lt;/DisplayText&gt;&lt;record&gt;&lt;titles&gt;&lt;title&gt;Goal setting in sport and exercise: research to practice&lt;/title&gt;&lt;secondary-title&gt;Exploring sport and exercise psychology&lt;/secondary-title&gt;&lt;/titles&gt;&lt;pages&gt;25-48&lt;/pages&gt;&lt;contributors&gt;&lt;authors&gt;&lt;author&gt;Weinberg, R. S.&lt;/author&gt;&lt;/authors&gt;&lt;/contributors&gt;&lt;added-date format="utc"&gt;1604487549&lt;/added-date&gt;&lt;ref-type name="Journal Article"&gt;17&lt;/ref-type&gt;&lt;dates&gt;&lt;year&gt;2002&lt;/year&gt;&lt;/dates&gt;&lt;rec-number&gt;191&lt;/rec-number&gt;&lt;last-updated-date format="utc"&gt;1604487615&lt;/last-updated-date&gt;&lt;/record&gt;&lt;/Cite&gt;&lt;/EndNote&gt;</w:instrText>
      </w:r>
      <w:r w:rsidR="00F92542" w:rsidRPr="00C708B5">
        <w:rPr>
          <w:lang w:val="en-GB"/>
        </w:rPr>
        <w:fldChar w:fldCharType="separate"/>
      </w:r>
      <w:r w:rsidR="00F92542" w:rsidRPr="00C708B5">
        <w:rPr>
          <w:noProof/>
          <w:lang w:val="en-GB"/>
        </w:rPr>
        <w:t>(Weinberg, 2002)</w:t>
      </w:r>
      <w:r w:rsidR="00F92542" w:rsidRPr="00C708B5">
        <w:rPr>
          <w:lang w:val="en-GB"/>
        </w:rPr>
        <w:fldChar w:fldCharType="end"/>
      </w:r>
      <w:r w:rsidR="005870AC" w:rsidRPr="00C708B5">
        <w:rPr>
          <w:lang w:val="en-GB"/>
        </w:rPr>
        <w:t xml:space="preserve">. </w:t>
      </w:r>
    </w:p>
    <w:p w14:paraId="4387DAA1" w14:textId="14292CC3" w:rsidR="001A38F8" w:rsidRPr="00C708B5" w:rsidRDefault="00605236" w:rsidP="003217B1">
      <w:pPr>
        <w:jc w:val="both"/>
        <w:rPr>
          <w:lang w:val="en-GB"/>
        </w:rPr>
      </w:pPr>
      <w:r w:rsidRPr="00C708B5">
        <w:rPr>
          <w:lang w:val="en-GB"/>
        </w:rPr>
        <w:t>There are two fundamental aspects of goal setting, difficult goals lead to considerably higher levels of performance than easier goals and specific goals lead to higher levels of performance than vague goals</w:t>
      </w:r>
      <w:r w:rsidR="0060690D" w:rsidRPr="00C708B5">
        <w:rPr>
          <w:lang w:val="en-GB"/>
        </w:rPr>
        <w:t xml:space="preserve"> </w:t>
      </w:r>
      <w:r w:rsidR="0060690D" w:rsidRPr="00C708B5">
        <w:rPr>
          <w:lang w:val="en-GB"/>
        </w:rPr>
        <w:fldChar w:fldCharType="begin"/>
      </w:r>
      <w:r w:rsidR="0060690D" w:rsidRPr="00C708B5">
        <w:rPr>
          <w:lang w:val="en-GB"/>
        </w:rPr>
        <w:instrText xml:space="preserve"> ADDIN EN.CITE &lt;EndNote&gt;&lt;Cite&gt;&lt;Author&gt;Locke&lt;/Author&gt;&lt;Year&gt;2006&lt;/Year&gt;&lt;IDText&gt;New directions in goal-setting theory&lt;/IDText&gt;&lt;DisplayText&gt;(Locke &amp;amp; Latham, 2006)&lt;/DisplayText&gt;&lt;record&gt;&lt;titles&gt;&lt;title&gt;New directions in goal-setting theory&lt;/title&gt;&lt;/titles&gt;&lt;contributors&gt;&lt;authors&gt;&lt;author&gt;Locke, Edwin&lt;/author&gt;&lt;author&gt;Latham, Gary&lt;/author&gt;&lt;/authors&gt;&lt;/contributors&gt;&lt;added-date format="utc"&gt;1604488149&lt;/added-date&gt;&lt;ref-type name="Journal Article"&gt;17&lt;/ref-type&gt;&lt;dates&gt;&lt;year&gt;2006&lt;/year&gt;&lt;/dates&gt;&lt;rec-number&gt;194&lt;/rec-number&gt;&lt;last-updated-date format="utc"&gt;1604488168&lt;/last-updated-date&gt;&lt;/record&gt;&lt;/Cite&gt;&lt;/EndNote&gt;</w:instrText>
      </w:r>
      <w:r w:rsidR="0060690D" w:rsidRPr="00C708B5">
        <w:rPr>
          <w:lang w:val="en-GB"/>
        </w:rPr>
        <w:fldChar w:fldCharType="separate"/>
      </w:r>
      <w:r w:rsidR="0060690D" w:rsidRPr="00C708B5">
        <w:rPr>
          <w:noProof/>
          <w:lang w:val="en-GB"/>
        </w:rPr>
        <w:t>(Locke &amp; Latham, 2006)</w:t>
      </w:r>
      <w:r w:rsidR="0060690D" w:rsidRPr="00C708B5">
        <w:rPr>
          <w:lang w:val="en-GB"/>
        </w:rPr>
        <w:fldChar w:fldCharType="end"/>
      </w:r>
      <w:r w:rsidR="0060690D" w:rsidRPr="00C708B5">
        <w:rPr>
          <w:lang w:val="en-GB"/>
        </w:rPr>
        <w:t>.</w:t>
      </w:r>
      <w:r w:rsidR="00D658CE" w:rsidRPr="00C708B5">
        <w:rPr>
          <w:lang w:val="en-GB"/>
        </w:rPr>
        <w:t xml:space="preserve"> A meta-analysis </w:t>
      </w:r>
      <w:r w:rsidR="008C3CBE" w:rsidRPr="00C708B5">
        <w:rPr>
          <w:lang w:val="en-GB"/>
        </w:rPr>
        <w:t>on goal setti</w:t>
      </w:r>
      <w:r w:rsidR="00045A34" w:rsidRPr="00C708B5">
        <w:rPr>
          <w:lang w:val="en-GB"/>
        </w:rPr>
        <w:t>ng analysing 36 studies found there is a linear relationship between goal difficulty and performance until the upper levels of ability are reache</w:t>
      </w:r>
      <w:r w:rsidR="0003703C" w:rsidRPr="00C708B5">
        <w:rPr>
          <w:lang w:val="en-GB"/>
        </w:rPr>
        <w:t>d.</w:t>
      </w:r>
      <w:r w:rsidR="00045A34" w:rsidRPr="00C708B5">
        <w:rPr>
          <w:lang w:val="en-GB"/>
        </w:rPr>
        <w:t xml:space="preserve"> </w:t>
      </w:r>
      <w:r w:rsidR="0003703C" w:rsidRPr="00C708B5">
        <w:rPr>
          <w:lang w:val="en-GB"/>
        </w:rPr>
        <w:t xml:space="preserve">However, </w:t>
      </w:r>
      <w:r w:rsidR="006200A9" w:rsidRPr="00C708B5">
        <w:rPr>
          <w:lang w:val="en-GB"/>
        </w:rPr>
        <w:t xml:space="preserve">unrealistically high goals will have detrimental effects on performance, therefore moderately difficult goals are more effective </w:t>
      </w:r>
      <w:r w:rsidR="006200A9" w:rsidRPr="00C708B5">
        <w:rPr>
          <w:lang w:val="en-GB"/>
        </w:rPr>
        <w:fldChar w:fldCharType="begin"/>
      </w:r>
      <w:r w:rsidR="006200A9" w:rsidRPr="00C708B5">
        <w:rPr>
          <w:lang w:val="en-GB"/>
        </w:rPr>
        <w:instrText xml:space="preserve"> ADDIN EN.CITE &lt;EndNote&gt;&lt;Cite&gt;&lt;Author&gt;Kyllo&lt;/Author&gt;&lt;Year&gt;1995&lt;/Year&gt;&lt;IDText&gt;Goal setting in sport and exercise: a research synthesis to resolve the controversy&lt;/IDText&gt;&lt;DisplayText&gt;(Kyllo &amp;amp; Landers, 1995)&lt;/DisplayText&gt;&lt;record&gt;&lt;titles&gt;&lt;title&gt;Goal setting in sport and exercise: a research synthesis to resolve the controversy&lt;/title&gt;&lt;secondary-title&gt;Journal of sport &amp;amp; exercise psychology&lt;/secondary-title&gt;&lt;/titles&gt;&lt;pages&gt;117-137&lt;/pages&gt;&lt;number&gt;2&lt;/number&gt;&lt;contributors&gt;&lt;authors&gt;&lt;author&gt;Kyllo, L&lt;/author&gt;&lt;author&gt;Landers, D&lt;/author&gt;&lt;/authors&gt;&lt;/contributors&gt;&lt;added-date format="utc"&gt;1604490031&lt;/added-date&gt;&lt;ref-type name="Journal Article"&gt;17&lt;/ref-type&gt;&lt;dates&gt;&lt;year&gt;1995&lt;/year&gt;&lt;/dates&gt;&lt;rec-number&gt;196&lt;/rec-number&gt;&lt;last-updated-date format="utc"&gt;1604490092&lt;/last-updated-date&gt;&lt;volume&gt;17&lt;/volume&gt;&lt;/record&gt;&lt;/Cite&gt;&lt;/EndNote&gt;</w:instrText>
      </w:r>
      <w:r w:rsidR="006200A9" w:rsidRPr="00C708B5">
        <w:rPr>
          <w:lang w:val="en-GB"/>
        </w:rPr>
        <w:fldChar w:fldCharType="separate"/>
      </w:r>
      <w:r w:rsidR="006200A9" w:rsidRPr="00C708B5">
        <w:rPr>
          <w:noProof/>
          <w:lang w:val="en-GB"/>
        </w:rPr>
        <w:t>(Kyllo &amp; Landers, 1995)</w:t>
      </w:r>
      <w:r w:rsidR="006200A9" w:rsidRPr="00C708B5">
        <w:rPr>
          <w:lang w:val="en-GB"/>
        </w:rPr>
        <w:fldChar w:fldCharType="end"/>
      </w:r>
      <w:r w:rsidR="006200A9" w:rsidRPr="00C708B5">
        <w:rPr>
          <w:lang w:val="en-GB"/>
        </w:rPr>
        <w:t>. This study also found that short term goals are more effective than long term goals</w:t>
      </w:r>
      <w:r w:rsidR="00D3720E" w:rsidRPr="00C708B5">
        <w:rPr>
          <w:lang w:val="en-GB"/>
        </w:rPr>
        <w:t xml:space="preserve"> as they offer more opportunities to assess and correct levels and strategies.</w:t>
      </w:r>
      <w:r w:rsidR="003147D9" w:rsidRPr="00C708B5">
        <w:rPr>
          <w:lang w:val="en-GB"/>
        </w:rPr>
        <w:t xml:space="preserve"> Long term</w:t>
      </w:r>
      <w:r w:rsidR="00DE2740" w:rsidRPr="00C708B5">
        <w:rPr>
          <w:lang w:val="en-GB"/>
        </w:rPr>
        <w:t xml:space="preserve"> goals</w:t>
      </w:r>
      <w:r w:rsidR="003147D9" w:rsidRPr="00C708B5">
        <w:rPr>
          <w:lang w:val="en-GB"/>
        </w:rPr>
        <w:t xml:space="preserve"> should be used with short term goals to mark progress.</w:t>
      </w:r>
      <w:r w:rsidR="001A38F8" w:rsidRPr="00C708B5">
        <w:rPr>
          <w:lang w:val="en-GB"/>
        </w:rPr>
        <w:t xml:space="preserve"> </w:t>
      </w:r>
    </w:p>
    <w:p w14:paraId="0D02CF80" w14:textId="77777777" w:rsidR="001A38F8" w:rsidRDefault="001A38F8" w:rsidP="003217B1">
      <w:pPr>
        <w:jc w:val="both"/>
        <w:rPr>
          <w:lang w:val="en-GB"/>
        </w:rPr>
      </w:pPr>
      <w:r w:rsidRPr="00C708B5">
        <w:rPr>
          <w:lang w:val="en-GB"/>
        </w:rPr>
        <w:t>There are common problems when it comes to implementing strategies such as goal setting. Here are some problems associated with the implementation of goal setting:</w:t>
      </w:r>
      <w:r>
        <w:rPr>
          <w:lang w:val="en-GB"/>
        </w:rPr>
        <w:t xml:space="preserve"> </w:t>
      </w:r>
    </w:p>
    <w:p w14:paraId="3FDF083D" w14:textId="77777777" w:rsidR="001A38F8" w:rsidRDefault="001A38F8" w:rsidP="003217B1">
      <w:pPr>
        <w:pStyle w:val="ListParagraph"/>
        <w:numPr>
          <w:ilvl w:val="0"/>
          <w:numId w:val="9"/>
        </w:numPr>
        <w:jc w:val="both"/>
        <w:rPr>
          <w:lang w:val="en-GB"/>
        </w:rPr>
      </w:pPr>
      <w:r>
        <w:rPr>
          <w:lang w:val="en-GB"/>
        </w:rPr>
        <w:t>Getting the compliance of the soldiers</w:t>
      </w:r>
    </w:p>
    <w:p w14:paraId="6A4BE27A" w14:textId="77777777" w:rsidR="001A38F8" w:rsidRDefault="001A38F8" w:rsidP="003217B1">
      <w:pPr>
        <w:pStyle w:val="ListParagraph"/>
        <w:numPr>
          <w:ilvl w:val="0"/>
          <w:numId w:val="9"/>
        </w:numPr>
        <w:jc w:val="both"/>
        <w:rPr>
          <w:lang w:val="en-GB"/>
        </w:rPr>
      </w:pPr>
      <w:r>
        <w:rPr>
          <w:lang w:val="en-GB"/>
        </w:rPr>
        <w:t>Failing to set specific goals and to adjust them</w:t>
      </w:r>
    </w:p>
    <w:p w14:paraId="7C3C45BF" w14:textId="77777777" w:rsidR="001A38F8" w:rsidRDefault="001A38F8" w:rsidP="003217B1">
      <w:pPr>
        <w:pStyle w:val="ListParagraph"/>
        <w:numPr>
          <w:ilvl w:val="0"/>
          <w:numId w:val="9"/>
        </w:numPr>
        <w:jc w:val="both"/>
        <w:rPr>
          <w:lang w:val="en-GB"/>
        </w:rPr>
      </w:pPr>
      <w:r>
        <w:rPr>
          <w:lang w:val="en-GB"/>
        </w:rPr>
        <w:t>Failing to set performance and process goals</w:t>
      </w:r>
    </w:p>
    <w:p w14:paraId="2F4CB204" w14:textId="77777777" w:rsidR="001A38F8" w:rsidRDefault="001A38F8" w:rsidP="003217B1">
      <w:pPr>
        <w:pStyle w:val="ListParagraph"/>
        <w:numPr>
          <w:ilvl w:val="0"/>
          <w:numId w:val="9"/>
        </w:numPr>
        <w:jc w:val="both"/>
        <w:rPr>
          <w:lang w:val="en-GB"/>
        </w:rPr>
      </w:pPr>
      <w:r>
        <w:rPr>
          <w:lang w:val="en-GB"/>
        </w:rPr>
        <w:t>Not providing feedback and follow-up</w:t>
      </w:r>
    </w:p>
    <w:p w14:paraId="2C560039" w14:textId="77777777" w:rsidR="001A38F8" w:rsidRPr="001A5372" w:rsidRDefault="001A38F8" w:rsidP="003217B1">
      <w:pPr>
        <w:pStyle w:val="ListParagraph"/>
        <w:numPr>
          <w:ilvl w:val="0"/>
          <w:numId w:val="9"/>
        </w:numPr>
        <w:jc w:val="both"/>
        <w:rPr>
          <w:lang w:val="en-GB"/>
        </w:rPr>
      </w:pPr>
      <w:r>
        <w:rPr>
          <w:lang w:val="en-GB"/>
        </w:rPr>
        <w:t>Setting too many goals too soon and making them too hard</w:t>
      </w:r>
    </w:p>
    <w:p w14:paraId="3CDFA8CB" w14:textId="095B759E" w:rsidR="001E6136" w:rsidRDefault="00033FE9" w:rsidP="003217B1">
      <w:pPr>
        <w:jc w:val="both"/>
        <w:rPr>
          <w:lang w:val="en-GB"/>
        </w:rPr>
      </w:pPr>
      <w:r>
        <w:rPr>
          <w:lang w:val="en-GB"/>
        </w:rPr>
        <w:t xml:space="preserve">Goal setting positively influences these resilience pillars: </w:t>
      </w:r>
      <w:r w:rsidR="00B14366">
        <w:rPr>
          <w:lang w:val="en-GB"/>
        </w:rPr>
        <w:t xml:space="preserve">self-belief &amp; confidence, purpose &amp; motivation, </w:t>
      </w:r>
      <w:r w:rsidR="00E6662C">
        <w:rPr>
          <w:lang w:val="en-GB"/>
        </w:rPr>
        <w:t>mindset control and unit cohesion.</w:t>
      </w:r>
    </w:p>
    <w:p w14:paraId="59FA0E8A" w14:textId="0F8127C8" w:rsidR="003147D9" w:rsidRDefault="00473E8E" w:rsidP="003217B1">
      <w:pPr>
        <w:pStyle w:val="Heading3"/>
        <w:jc w:val="both"/>
        <w:rPr>
          <w:lang w:val="en-GB"/>
        </w:rPr>
      </w:pPr>
      <w:bookmarkStart w:id="54" w:name="_Toc56003286"/>
      <w:r>
        <w:rPr>
          <w:lang w:val="en-GB"/>
        </w:rPr>
        <w:lastRenderedPageBreak/>
        <w:t xml:space="preserve">6.6.2 </w:t>
      </w:r>
      <w:r w:rsidR="003147D9">
        <w:rPr>
          <w:lang w:val="en-GB"/>
        </w:rPr>
        <w:t>In practice:</w:t>
      </w:r>
      <w:bookmarkEnd w:id="54"/>
    </w:p>
    <w:p w14:paraId="4BFF1375" w14:textId="207E3934" w:rsidR="003147D9" w:rsidRDefault="0001494D" w:rsidP="003217B1">
      <w:pPr>
        <w:jc w:val="both"/>
        <w:rPr>
          <w:lang w:val="en-GB"/>
        </w:rPr>
      </w:pPr>
      <w:bookmarkStart w:id="55" w:name="_Hlk57020333"/>
      <w:r>
        <w:rPr>
          <w:lang w:val="en-GB"/>
        </w:rPr>
        <w:t>These are a few principles that should be followed when practicing goal setting</w:t>
      </w:r>
      <w:r w:rsidR="008E4B09">
        <w:rPr>
          <w:lang w:val="en-GB"/>
        </w:rPr>
        <w:t xml:space="preserve"> </w:t>
      </w:r>
      <w:r w:rsidR="0003693F">
        <w:rPr>
          <w:lang w:val="en-GB"/>
        </w:rPr>
        <w:fldChar w:fldCharType="begin"/>
      </w:r>
      <w:r w:rsidR="0003693F">
        <w:rPr>
          <w:lang w:val="en-GB"/>
        </w:rPr>
        <w:instrText xml:space="preserve"> ADDIN EN.CITE &lt;EndNote&gt;&lt;Cite&gt;&lt;Author&gt;Weinberg&lt;/Author&gt;&lt;Year&gt;2002&lt;/Year&gt;&lt;IDText&gt;Goal setting in sport and exercise: research to practice&lt;/IDText&gt;&lt;DisplayText&gt;(Weinberg, 2002)&lt;/DisplayText&gt;&lt;record&gt;&lt;titles&gt;&lt;title&gt;Goal setting in sport and exercise: research to practice&lt;/title&gt;&lt;secondary-title&gt;Exploring sport and exercise psychology&lt;/secondary-title&gt;&lt;/titles&gt;&lt;pages&gt;25-48&lt;/pages&gt;&lt;contributors&gt;&lt;authors&gt;&lt;author&gt;Weinberg, R. S.&lt;/author&gt;&lt;/authors&gt;&lt;/contributors&gt;&lt;added-date format="utc"&gt;1604487549&lt;/added-date&gt;&lt;ref-type name="Journal Article"&gt;17&lt;/ref-type&gt;&lt;dates&gt;&lt;year&gt;2002&lt;/year&gt;&lt;/dates&gt;&lt;rec-number&gt;191&lt;/rec-number&gt;&lt;last-updated-date format="utc"&gt;1604487615&lt;/last-updated-date&gt;&lt;/record&gt;&lt;/Cite&gt;&lt;/EndNote&gt;</w:instrText>
      </w:r>
      <w:r w:rsidR="0003693F">
        <w:rPr>
          <w:lang w:val="en-GB"/>
        </w:rPr>
        <w:fldChar w:fldCharType="separate"/>
      </w:r>
      <w:r w:rsidR="0003693F">
        <w:rPr>
          <w:noProof/>
          <w:lang w:val="en-GB"/>
        </w:rPr>
        <w:t>(Weinberg, 2002)</w:t>
      </w:r>
      <w:r w:rsidR="0003693F">
        <w:rPr>
          <w:lang w:val="en-GB"/>
        </w:rPr>
        <w:fldChar w:fldCharType="end"/>
      </w:r>
      <w:r>
        <w:rPr>
          <w:lang w:val="en-GB"/>
        </w:rPr>
        <w:t>:</w:t>
      </w:r>
    </w:p>
    <w:p w14:paraId="138C805D" w14:textId="4A1D7671" w:rsidR="0001494D" w:rsidRDefault="0001494D" w:rsidP="003217B1">
      <w:pPr>
        <w:pStyle w:val="ListParagraph"/>
        <w:numPr>
          <w:ilvl w:val="0"/>
          <w:numId w:val="9"/>
        </w:numPr>
        <w:jc w:val="both"/>
        <w:rPr>
          <w:lang w:val="en-GB"/>
        </w:rPr>
      </w:pPr>
      <w:r>
        <w:rPr>
          <w:lang w:val="en-GB"/>
        </w:rPr>
        <w:t>Set specific goals</w:t>
      </w:r>
    </w:p>
    <w:p w14:paraId="6755A816" w14:textId="1358ECB9" w:rsidR="0001494D" w:rsidRDefault="0001494D" w:rsidP="003217B1">
      <w:pPr>
        <w:pStyle w:val="ListParagraph"/>
        <w:numPr>
          <w:ilvl w:val="0"/>
          <w:numId w:val="9"/>
        </w:numPr>
        <w:jc w:val="both"/>
        <w:rPr>
          <w:lang w:val="en-GB"/>
        </w:rPr>
      </w:pPr>
      <w:r>
        <w:rPr>
          <w:lang w:val="en-GB"/>
        </w:rPr>
        <w:t>Set moderately difficult and realistic goals</w:t>
      </w:r>
    </w:p>
    <w:p w14:paraId="557E2E14" w14:textId="5A6FC7B9" w:rsidR="0001494D" w:rsidRDefault="0001494D" w:rsidP="003217B1">
      <w:pPr>
        <w:pStyle w:val="ListParagraph"/>
        <w:numPr>
          <w:ilvl w:val="0"/>
          <w:numId w:val="9"/>
        </w:numPr>
        <w:jc w:val="both"/>
        <w:rPr>
          <w:lang w:val="en-GB"/>
        </w:rPr>
      </w:pPr>
      <w:r>
        <w:rPr>
          <w:lang w:val="en-GB"/>
        </w:rPr>
        <w:t>Set long term goals with short term goals to mark progress</w:t>
      </w:r>
    </w:p>
    <w:p w14:paraId="0D4DE491" w14:textId="48E0AD25" w:rsidR="0001494D" w:rsidRDefault="008B6C0D" w:rsidP="003217B1">
      <w:pPr>
        <w:pStyle w:val="ListParagraph"/>
        <w:numPr>
          <w:ilvl w:val="0"/>
          <w:numId w:val="9"/>
        </w:numPr>
        <w:jc w:val="both"/>
        <w:rPr>
          <w:lang w:val="en-GB"/>
        </w:rPr>
      </w:pPr>
      <w:r>
        <w:rPr>
          <w:lang w:val="en-GB"/>
        </w:rPr>
        <w:t>All three types of goals should be used (performance, progress and outcome)</w:t>
      </w:r>
    </w:p>
    <w:p w14:paraId="6E5F3284" w14:textId="342B2552" w:rsidR="008B6C0D" w:rsidRDefault="008B6C0D" w:rsidP="003217B1">
      <w:pPr>
        <w:pStyle w:val="ListParagraph"/>
        <w:numPr>
          <w:ilvl w:val="0"/>
          <w:numId w:val="9"/>
        </w:numPr>
        <w:jc w:val="both"/>
        <w:rPr>
          <w:lang w:val="en-GB"/>
        </w:rPr>
      </w:pPr>
      <w:r>
        <w:rPr>
          <w:lang w:val="en-GB"/>
        </w:rPr>
        <w:t>Set both practice and competition goals</w:t>
      </w:r>
    </w:p>
    <w:p w14:paraId="764380FE" w14:textId="5A09954E" w:rsidR="008B6C0D" w:rsidRDefault="008B6C0D" w:rsidP="003217B1">
      <w:pPr>
        <w:pStyle w:val="ListParagraph"/>
        <w:numPr>
          <w:ilvl w:val="0"/>
          <w:numId w:val="9"/>
        </w:numPr>
        <w:jc w:val="both"/>
        <w:rPr>
          <w:lang w:val="en-GB"/>
        </w:rPr>
      </w:pPr>
      <w:r>
        <w:rPr>
          <w:lang w:val="en-GB"/>
        </w:rPr>
        <w:t>Record goals to keep track of them and adjust them if necessary</w:t>
      </w:r>
    </w:p>
    <w:p w14:paraId="3CB1C447" w14:textId="2C4C750D" w:rsidR="008E4B09" w:rsidRDefault="008E4B09" w:rsidP="003217B1">
      <w:pPr>
        <w:pStyle w:val="ListParagraph"/>
        <w:numPr>
          <w:ilvl w:val="0"/>
          <w:numId w:val="9"/>
        </w:numPr>
        <w:jc w:val="both"/>
        <w:rPr>
          <w:lang w:val="en-GB"/>
        </w:rPr>
      </w:pPr>
      <w:r>
        <w:rPr>
          <w:lang w:val="en-GB"/>
        </w:rPr>
        <w:t>Provide goal support and evaluation</w:t>
      </w:r>
    </w:p>
    <w:p w14:paraId="618A4E95" w14:textId="22750F1E" w:rsidR="00647AC2" w:rsidRDefault="00E61B46" w:rsidP="003217B1">
      <w:pPr>
        <w:jc w:val="both"/>
        <w:rPr>
          <w:lang w:val="en-GB"/>
        </w:rPr>
      </w:pPr>
      <w:r>
        <w:rPr>
          <w:lang w:val="en-GB"/>
        </w:rPr>
        <w:t xml:space="preserve">Group goal setting </w:t>
      </w:r>
      <w:r w:rsidR="00207A51">
        <w:rPr>
          <w:lang w:val="en-GB"/>
        </w:rPr>
        <w:t xml:space="preserve">can not only increase the group’s motivation, confidence and cohesion, it also is effective in improving individual performance and increasing personal goals </w:t>
      </w:r>
      <w:r w:rsidR="00207A51">
        <w:rPr>
          <w:lang w:val="en-GB"/>
        </w:rPr>
        <w:fldChar w:fldCharType="begin"/>
      </w:r>
      <w:r w:rsidR="00207A51">
        <w:rPr>
          <w:lang w:val="en-GB"/>
        </w:rPr>
        <w:instrText xml:space="preserve"> ADDIN EN.CITE &lt;EndNote&gt;&lt;Cite&gt;&lt;Author&gt;Johnson&lt;/Author&gt;&lt;Year&gt;1997&lt;/Year&gt;&lt;IDText&gt;The effects of group versus individual goal setting on bowling performance&lt;/IDText&gt;&lt;DisplayText&gt;(Johnson, Ostrow, Perna, &amp;amp; Etzel, 1997)&lt;/DisplayText&gt;&lt;record&gt;&lt;titles&gt;&lt;title&gt;The effects of group versus individual goal setting on bowling performance&lt;/title&gt;&lt;secondary-title&gt;The sport psychologist&lt;/secondary-title&gt;&lt;/titles&gt;&lt;pages&gt;190-200&lt;/pages&gt;&lt;number&gt;2&lt;/number&gt;&lt;contributors&gt;&lt;authors&gt;&lt;author&gt;Johnson, Scott&lt;/author&gt;&lt;author&gt;Ostrow, Andrew&lt;/author&gt;&lt;author&gt;Perna, Frank&lt;/author&gt;&lt;author&gt;Etzel, Edward&lt;/author&gt;&lt;/authors&gt;&lt;/contributors&gt;&lt;added-date format="utc"&gt;1604491108&lt;/added-date&gt;&lt;ref-type name="Journal Article"&gt;17&lt;/ref-type&gt;&lt;dates&gt;&lt;year&gt;1997&lt;/year&gt;&lt;/dates&gt;&lt;rec-number&gt;197&lt;/rec-number&gt;&lt;last-updated-date format="utc"&gt;1604491174&lt;/last-updated-date&gt;&lt;volume&gt;11&lt;/volume&gt;&lt;/record&gt;&lt;/Cite&gt;&lt;/EndNote&gt;</w:instrText>
      </w:r>
      <w:r w:rsidR="00207A51">
        <w:rPr>
          <w:lang w:val="en-GB"/>
        </w:rPr>
        <w:fldChar w:fldCharType="separate"/>
      </w:r>
      <w:r w:rsidR="00207A51">
        <w:rPr>
          <w:noProof/>
          <w:lang w:val="en-GB"/>
        </w:rPr>
        <w:t>(Johnson, Ostrow, Perna, &amp; Etzel, 1997)</w:t>
      </w:r>
      <w:r w:rsidR="00207A51">
        <w:rPr>
          <w:lang w:val="en-GB"/>
        </w:rPr>
        <w:fldChar w:fldCharType="end"/>
      </w:r>
      <w:r w:rsidR="00207A51">
        <w:rPr>
          <w:lang w:val="en-GB"/>
        </w:rPr>
        <w:t>.</w:t>
      </w:r>
      <w:r w:rsidR="000420AB">
        <w:rPr>
          <w:lang w:val="en-GB"/>
        </w:rPr>
        <w:t xml:space="preserve"> </w:t>
      </w:r>
      <w:r w:rsidR="004D755C">
        <w:rPr>
          <w:lang w:val="en-GB"/>
        </w:rPr>
        <w:t xml:space="preserve">No </w:t>
      </w:r>
      <w:r w:rsidR="00041601">
        <w:rPr>
          <w:lang w:val="en-GB"/>
        </w:rPr>
        <w:t xml:space="preserve">significant differences have been found between the effectiveness of goal and individual goal setting; very similar positive results arise from both of them. </w:t>
      </w:r>
      <w:r w:rsidR="000420AB">
        <w:rPr>
          <w:lang w:val="en-GB"/>
        </w:rPr>
        <w:t>This is an example of how to set goals effectively:</w:t>
      </w:r>
    </w:p>
    <w:p w14:paraId="62D80D55" w14:textId="62C35389" w:rsidR="000420AB" w:rsidRDefault="002E7580" w:rsidP="003217B1">
      <w:pPr>
        <w:pStyle w:val="ListParagraph"/>
        <w:numPr>
          <w:ilvl w:val="0"/>
          <w:numId w:val="9"/>
        </w:numPr>
        <w:jc w:val="both"/>
        <w:rPr>
          <w:lang w:val="en-GB"/>
        </w:rPr>
      </w:pPr>
      <w:r>
        <w:rPr>
          <w:lang w:val="en-GB"/>
        </w:rPr>
        <w:t>Long-term goals set first</w:t>
      </w:r>
    </w:p>
    <w:p w14:paraId="7A689C76" w14:textId="6279E415" w:rsidR="002E7580" w:rsidRDefault="002E7580" w:rsidP="003217B1">
      <w:pPr>
        <w:pStyle w:val="ListParagraph"/>
        <w:numPr>
          <w:ilvl w:val="0"/>
          <w:numId w:val="9"/>
        </w:numPr>
        <w:jc w:val="both"/>
        <w:rPr>
          <w:lang w:val="en-GB"/>
        </w:rPr>
      </w:pPr>
      <w:r>
        <w:rPr>
          <w:lang w:val="en-GB"/>
        </w:rPr>
        <w:t>Clear short-term goals set</w:t>
      </w:r>
    </w:p>
    <w:p w14:paraId="792FF0B0" w14:textId="3FC30537" w:rsidR="002E7580" w:rsidRDefault="002E7580" w:rsidP="003217B1">
      <w:pPr>
        <w:pStyle w:val="ListParagraph"/>
        <w:numPr>
          <w:ilvl w:val="0"/>
          <w:numId w:val="9"/>
        </w:numPr>
        <w:jc w:val="both"/>
        <w:rPr>
          <w:lang w:val="en-GB"/>
        </w:rPr>
      </w:pPr>
      <w:r>
        <w:rPr>
          <w:lang w:val="en-GB"/>
        </w:rPr>
        <w:t>Every member should be involved in goal-setting process and have a say</w:t>
      </w:r>
    </w:p>
    <w:p w14:paraId="37ABE500" w14:textId="2B8256BB" w:rsidR="002E7580" w:rsidRDefault="002E7580" w:rsidP="003217B1">
      <w:pPr>
        <w:pStyle w:val="ListParagraph"/>
        <w:numPr>
          <w:ilvl w:val="0"/>
          <w:numId w:val="9"/>
        </w:numPr>
        <w:jc w:val="both"/>
        <w:rPr>
          <w:lang w:val="en-GB"/>
        </w:rPr>
      </w:pPr>
      <w:r>
        <w:rPr>
          <w:lang w:val="en-GB"/>
        </w:rPr>
        <w:t xml:space="preserve">The progress of the team should be </w:t>
      </w:r>
      <w:r w:rsidR="007774E4">
        <w:rPr>
          <w:lang w:val="en-GB"/>
        </w:rPr>
        <w:t>monitored and rewarded</w:t>
      </w:r>
    </w:p>
    <w:p w14:paraId="4246081E" w14:textId="779240A9" w:rsidR="007774E4" w:rsidRDefault="007774E4" w:rsidP="003217B1">
      <w:pPr>
        <w:pStyle w:val="ListParagraph"/>
        <w:numPr>
          <w:ilvl w:val="0"/>
          <w:numId w:val="9"/>
        </w:numPr>
        <w:jc w:val="both"/>
        <w:rPr>
          <w:lang w:val="en-GB"/>
        </w:rPr>
      </w:pPr>
      <w:r>
        <w:rPr>
          <w:lang w:val="en-GB"/>
        </w:rPr>
        <w:t xml:space="preserve">Team confidence will be developed from team </w:t>
      </w:r>
      <w:r w:rsidR="00ED52EB">
        <w:rPr>
          <w:lang w:val="en-GB"/>
        </w:rPr>
        <w:t>goal setting</w:t>
      </w:r>
    </w:p>
    <w:p w14:paraId="40C77A59" w14:textId="5FCFC2AB" w:rsidR="00041601" w:rsidRDefault="00F01148" w:rsidP="003217B1">
      <w:pPr>
        <w:jc w:val="both"/>
        <w:rPr>
          <w:lang w:val="en-GB"/>
        </w:rPr>
      </w:pPr>
      <w:r>
        <w:rPr>
          <w:lang w:val="en-GB"/>
        </w:rPr>
        <w:t>Another goal setting programme example is this one</w:t>
      </w:r>
      <w:r w:rsidR="00153176">
        <w:rPr>
          <w:lang w:val="en-GB"/>
        </w:rPr>
        <w:t xml:space="preserve"> </w:t>
      </w:r>
      <w:r w:rsidR="00153176">
        <w:rPr>
          <w:lang w:val="en-GB"/>
        </w:rPr>
        <w:fldChar w:fldCharType="begin"/>
      </w:r>
      <w:r w:rsidR="00153176">
        <w:rPr>
          <w:lang w:val="en-GB"/>
        </w:rPr>
        <w:instrText xml:space="preserve"> ADDIN EN.CITE &lt;EndNote&gt;&lt;Cite&gt;&lt;Author&gt;Weinberg&lt;/Author&gt;&lt;Year&gt;2002&lt;/Year&gt;&lt;IDText&gt;Goal setting in sport and exercise: research to practice&lt;/IDText&gt;&lt;DisplayText&gt;(Weinberg, 2002)&lt;/DisplayText&gt;&lt;record&gt;&lt;titles&gt;&lt;title&gt;Goal setting in sport and exercise: research to practice&lt;/title&gt;&lt;secondary-title&gt;Exploring sport and exercise psychology&lt;/secondary-title&gt;&lt;/titles&gt;&lt;pages&gt;25-48&lt;/pages&gt;&lt;contributors&gt;&lt;authors&gt;&lt;author&gt;Weinberg, R. S.&lt;/author&gt;&lt;/authors&gt;&lt;/contributors&gt;&lt;added-date format="utc"&gt;1604487549&lt;/added-date&gt;&lt;ref-type name="Journal Article"&gt;17&lt;/ref-type&gt;&lt;dates&gt;&lt;year&gt;2002&lt;/year&gt;&lt;/dates&gt;&lt;rec-number&gt;191&lt;/rec-number&gt;&lt;last-updated-date format="utc"&gt;1604487615&lt;/last-updated-date&gt;&lt;/record&gt;&lt;/Cite&gt;&lt;/EndNote&gt;</w:instrText>
      </w:r>
      <w:r w:rsidR="00153176">
        <w:rPr>
          <w:lang w:val="en-GB"/>
        </w:rPr>
        <w:fldChar w:fldCharType="separate"/>
      </w:r>
      <w:r w:rsidR="00153176">
        <w:rPr>
          <w:noProof/>
          <w:lang w:val="en-GB"/>
        </w:rPr>
        <w:t>(Weinberg, 2002)</w:t>
      </w:r>
      <w:r w:rsidR="00153176">
        <w:rPr>
          <w:lang w:val="en-GB"/>
        </w:rPr>
        <w:fldChar w:fldCharType="end"/>
      </w:r>
      <w:r>
        <w:rPr>
          <w:lang w:val="en-GB"/>
        </w:rPr>
        <w:t xml:space="preserve">: </w:t>
      </w:r>
    </w:p>
    <w:p w14:paraId="1C5B1B10" w14:textId="63DAF101" w:rsidR="00B77D62" w:rsidRDefault="00B77D62" w:rsidP="003217B1">
      <w:pPr>
        <w:jc w:val="both"/>
        <w:rPr>
          <w:lang w:val="en-GB"/>
        </w:rPr>
      </w:pPr>
      <w:r>
        <w:rPr>
          <w:lang w:val="en-GB"/>
        </w:rPr>
        <w:t>First step: Preparation and planning</w:t>
      </w:r>
    </w:p>
    <w:p w14:paraId="3B4CBD31" w14:textId="26649512" w:rsidR="00B77D62" w:rsidRDefault="00B77D62" w:rsidP="003217B1">
      <w:pPr>
        <w:pStyle w:val="ListParagraph"/>
        <w:numPr>
          <w:ilvl w:val="0"/>
          <w:numId w:val="9"/>
        </w:numPr>
        <w:jc w:val="both"/>
        <w:rPr>
          <w:lang w:val="en-GB"/>
        </w:rPr>
      </w:pPr>
      <w:r>
        <w:rPr>
          <w:lang w:val="en-GB"/>
        </w:rPr>
        <w:t xml:space="preserve">Assess </w:t>
      </w:r>
      <w:r w:rsidR="007F726A">
        <w:rPr>
          <w:lang w:val="en-GB"/>
        </w:rPr>
        <w:t>the abilities and needs of a team or oneself</w:t>
      </w:r>
    </w:p>
    <w:p w14:paraId="7BB7A79B" w14:textId="4A0598E7" w:rsidR="007F726A" w:rsidRDefault="007F726A" w:rsidP="003217B1">
      <w:pPr>
        <w:pStyle w:val="ListParagraph"/>
        <w:numPr>
          <w:ilvl w:val="0"/>
          <w:numId w:val="9"/>
        </w:numPr>
        <w:jc w:val="both"/>
        <w:rPr>
          <w:lang w:val="en-GB"/>
        </w:rPr>
      </w:pPr>
      <w:r>
        <w:rPr>
          <w:lang w:val="en-GB"/>
        </w:rPr>
        <w:t>Set goals in diverse areas and not solely one</w:t>
      </w:r>
    </w:p>
    <w:p w14:paraId="53C7B9F2" w14:textId="6C5A296C" w:rsidR="007F726A" w:rsidRDefault="007F726A" w:rsidP="003217B1">
      <w:pPr>
        <w:pStyle w:val="ListParagraph"/>
        <w:numPr>
          <w:ilvl w:val="0"/>
          <w:numId w:val="9"/>
        </w:numPr>
        <w:jc w:val="both"/>
        <w:rPr>
          <w:lang w:val="en-GB"/>
        </w:rPr>
      </w:pPr>
      <w:r>
        <w:rPr>
          <w:lang w:val="en-GB"/>
        </w:rPr>
        <w:t>Identify what will influence th</w:t>
      </w:r>
      <w:r w:rsidR="008B5AD3">
        <w:rPr>
          <w:lang w:val="en-GB"/>
        </w:rPr>
        <w:t>ese goals</w:t>
      </w:r>
    </w:p>
    <w:p w14:paraId="3CEE9967" w14:textId="346EAFB1" w:rsidR="00153176" w:rsidRDefault="00153176" w:rsidP="003217B1">
      <w:pPr>
        <w:jc w:val="both"/>
        <w:rPr>
          <w:lang w:val="en-GB"/>
        </w:rPr>
      </w:pPr>
      <w:r>
        <w:rPr>
          <w:lang w:val="en-GB"/>
        </w:rPr>
        <w:t>Second step: Education and acquisition</w:t>
      </w:r>
    </w:p>
    <w:p w14:paraId="1556E189" w14:textId="5164E045" w:rsidR="00153176" w:rsidRDefault="00153176" w:rsidP="003217B1">
      <w:pPr>
        <w:pStyle w:val="ListParagraph"/>
        <w:numPr>
          <w:ilvl w:val="0"/>
          <w:numId w:val="9"/>
        </w:numPr>
        <w:jc w:val="both"/>
        <w:rPr>
          <w:lang w:val="en-GB"/>
        </w:rPr>
      </w:pPr>
      <w:r>
        <w:rPr>
          <w:lang w:val="en-GB"/>
        </w:rPr>
        <w:t>Schedule meetings</w:t>
      </w:r>
    </w:p>
    <w:p w14:paraId="25FC8631" w14:textId="6D2F946A" w:rsidR="00153176" w:rsidRDefault="00153176" w:rsidP="003217B1">
      <w:pPr>
        <w:pStyle w:val="ListParagraph"/>
        <w:numPr>
          <w:ilvl w:val="0"/>
          <w:numId w:val="9"/>
        </w:numPr>
        <w:jc w:val="both"/>
        <w:rPr>
          <w:lang w:val="en-GB"/>
        </w:rPr>
      </w:pPr>
      <w:r>
        <w:rPr>
          <w:lang w:val="en-GB"/>
        </w:rPr>
        <w:t>Focus on one goal at a time</w:t>
      </w:r>
    </w:p>
    <w:p w14:paraId="555D8AE9" w14:textId="12982CED" w:rsidR="00153176" w:rsidRDefault="00153176" w:rsidP="003217B1">
      <w:pPr>
        <w:jc w:val="both"/>
        <w:rPr>
          <w:lang w:val="en-GB"/>
        </w:rPr>
      </w:pPr>
      <w:r>
        <w:rPr>
          <w:lang w:val="en-GB"/>
        </w:rPr>
        <w:t xml:space="preserve">Third step: </w:t>
      </w:r>
      <w:r w:rsidR="000B7178">
        <w:rPr>
          <w:lang w:val="en-GB"/>
        </w:rPr>
        <w:t>Implement and follow up</w:t>
      </w:r>
    </w:p>
    <w:p w14:paraId="73004E2C" w14:textId="61867BB5" w:rsidR="000B7178" w:rsidRDefault="000B7178" w:rsidP="003217B1">
      <w:pPr>
        <w:pStyle w:val="ListParagraph"/>
        <w:numPr>
          <w:ilvl w:val="0"/>
          <w:numId w:val="9"/>
        </w:numPr>
        <w:jc w:val="both"/>
        <w:rPr>
          <w:lang w:val="en-GB"/>
        </w:rPr>
      </w:pPr>
      <w:r>
        <w:rPr>
          <w:lang w:val="en-GB"/>
        </w:rPr>
        <w:t>Identify appropriate evaluation procedures</w:t>
      </w:r>
    </w:p>
    <w:p w14:paraId="7F44AA2A" w14:textId="20D8C260" w:rsidR="000B7178" w:rsidRDefault="000B7178" w:rsidP="003217B1">
      <w:pPr>
        <w:pStyle w:val="ListParagraph"/>
        <w:numPr>
          <w:ilvl w:val="0"/>
          <w:numId w:val="9"/>
        </w:numPr>
        <w:jc w:val="both"/>
        <w:rPr>
          <w:lang w:val="en-GB"/>
        </w:rPr>
      </w:pPr>
      <w:r>
        <w:rPr>
          <w:lang w:val="en-GB"/>
        </w:rPr>
        <w:t>Provide support and encouragement</w:t>
      </w:r>
    </w:p>
    <w:p w14:paraId="36A5B36B" w14:textId="23EDCDAD" w:rsidR="000B7178" w:rsidRDefault="000B7178" w:rsidP="003217B1">
      <w:pPr>
        <w:pStyle w:val="ListParagraph"/>
        <w:numPr>
          <w:ilvl w:val="0"/>
          <w:numId w:val="9"/>
        </w:numPr>
        <w:jc w:val="both"/>
        <w:rPr>
          <w:lang w:val="en-GB"/>
        </w:rPr>
      </w:pPr>
      <w:r>
        <w:rPr>
          <w:lang w:val="en-GB"/>
        </w:rPr>
        <w:t>Plan for adjustments and re-evaluation</w:t>
      </w:r>
    </w:p>
    <w:p w14:paraId="74F81EF1" w14:textId="4F21E3CF" w:rsidR="000B7178" w:rsidRDefault="000B7178" w:rsidP="003217B1">
      <w:pPr>
        <w:jc w:val="both"/>
        <w:rPr>
          <w:lang w:val="en-GB"/>
        </w:rPr>
      </w:pPr>
      <w:r>
        <w:rPr>
          <w:lang w:val="en-GB"/>
        </w:rPr>
        <w:t>Finally</w:t>
      </w:r>
      <w:r w:rsidR="00DC7C52">
        <w:rPr>
          <w:lang w:val="en-GB"/>
        </w:rPr>
        <w:t>,</w:t>
      </w:r>
      <w:r>
        <w:rPr>
          <w:lang w:val="en-GB"/>
        </w:rPr>
        <w:t xml:space="preserve"> </w:t>
      </w:r>
      <w:r w:rsidR="00DC7C52">
        <w:rPr>
          <w:lang w:val="en-GB"/>
        </w:rPr>
        <w:t>this is one last example of how to set up goals within a team or as an individual:</w:t>
      </w:r>
    </w:p>
    <w:p w14:paraId="52ACED8C" w14:textId="1C57109A" w:rsidR="00DC7C52" w:rsidRPr="000B7178" w:rsidRDefault="00A57B08" w:rsidP="003217B1">
      <w:pPr>
        <w:jc w:val="both"/>
        <w:rPr>
          <w:lang w:val="en-GB"/>
        </w:rPr>
      </w:pPr>
      <w:r>
        <w:rPr>
          <w:lang w:val="en-GB"/>
        </w:rPr>
        <w:t xml:space="preserve">SMART goals: Specific (what do you want to do?), Measurable (How will </w:t>
      </w:r>
      <w:r w:rsidR="0075173E">
        <w:rPr>
          <w:lang w:val="en-GB"/>
        </w:rPr>
        <w:t>you</w:t>
      </w:r>
      <w:r>
        <w:rPr>
          <w:lang w:val="en-GB"/>
        </w:rPr>
        <w:t xml:space="preserve"> know when you’ve reached it?)</w:t>
      </w:r>
      <w:r w:rsidR="0075173E">
        <w:rPr>
          <w:lang w:val="en-GB"/>
        </w:rPr>
        <w:t>, Achievable (Is it in your power to accomplish it?), Realistic (Can you realistically achieve it?), Timely (When exactly do you want to accomplish it?).</w:t>
      </w:r>
      <w:r w:rsidR="00033FE9">
        <w:rPr>
          <w:lang w:val="en-GB"/>
        </w:rPr>
        <w:t xml:space="preserve"> </w:t>
      </w:r>
    </w:p>
    <w:p w14:paraId="1E91AEA9" w14:textId="7354CD4F" w:rsidR="0024387F" w:rsidRDefault="00E108AD" w:rsidP="003217B1">
      <w:pPr>
        <w:jc w:val="both"/>
        <w:rPr>
          <w:lang w:val="en-GB"/>
        </w:rPr>
      </w:pPr>
      <w:r>
        <w:rPr>
          <w:lang w:val="en-GB"/>
        </w:rPr>
        <w:t xml:space="preserve"> </w:t>
      </w:r>
    </w:p>
    <w:p w14:paraId="22F35E89" w14:textId="6F06EBDF" w:rsidR="00E56591" w:rsidRDefault="00473E8E" w:rsidP="003217B1">
      <w:pPr>
        <w:pStyle w:val="Heading2"/>
        <w:jc w:val="both"/>
        <w:rPr>
          <w:lang w:val="en-GB"/>
        </w:rPr>
      </w:pPr>
      <w:bookmarkStart w:id="56" w:name="_Toc56003287"/>
      <w:bookmarkEnd w:id="55"/>
      <w:r>
        <w:rPr>
          <w:lang w:val="en-GB"/>
        </w:rPr>
        <w:lastRenderedPageBreak/>
        <w:t xml:space="preserve">6.7 </w:t>
      </w:r>
      <w:r w:rsidR="00F36FC7">
        <w:rPr>
          <w:lang w:val="en-GB"/>
        </w:rPr>
        <w:t>Focus regulation:</w:t>
      </w:r>
      <w:bookmarkEnd w:id="56"/>
    </w:p>
    <w:p w14:paraId="28CED7CF" w14:textId="6F57686C" w:rsidR="00F36FC7" w:rsidRDefault="00473E8E" w:rsidP="003217B1">
      <w:pPr>
        <w:pStyle w:val="Heading3"/>
        <w:jc w:val="both"/>
        <w:rPr>
          <w:lang w:val="en-GB"/>
        </w:rPr>
      </w:pPr>
      <w:bookmarkStart w:id="57" w:name="_Toc56003288"/>
      <w:r>
        <w:rPr>
          <w:lang w:val="en-GB"/>
        </w:rPr>
        <w:t xml:space="preserve">6.7.1 </w:t>
      </w:r>
      <w:r w:rsidR="00F36FC7">
        <w:rPr>
          <w:lang w:val="en-GB"/>
        </w:rPr>
        <w:t>Theory:</w:t>
      </w:r>
      <w:bookmarkEnd w:id="57"/>
    </w:p>
    <w:p w14:paraId="03C602BE" w14:textId="37B0FFC4" w:rsidR="002A7200" w:rsidRDefault="00556565" w:rsidP="003217B1">
      <w:pPr>
        <w:jc w:val="both"/>
        <w:rPr>
          <w:lang w:val="en-GB"/>
        </w:rPr>
      </w:pPr>
      <w:r>
        <w:rPr>
          <w:lang w:val="en-GB"/>
        </w:rPr>
        <w:t xml:space="preserve">Cognitive psychologists have defined </w:t>
      </w:r>
      <w:r w:rsidR="005767FC">
        <w:rPr>
          <w:lang w:val="en-GB"/>
        </w:rPr>
        <w:t xml:space="preserve">3 </w:t>
      </w:r>
      <w:r>
        <w:rPr>
          <w:lang w:val="en-GB"/>
        </w:rPr>
        <w:t xml:space="preserve">dimensions of attention: concentration, selective perception and mental time sharing. </w:t>
      </w:r>
    </w:p>
    <w:p w14:paraId="4FEA1F09" w14:textId="3E8AEC86" w:rsidR="00653174" w:rsidRDefault="00653174" w:rsidP="003217B1">
      <w:pPr>
        <w:pStyle w:val="ListParagraph"/>
        <w:numPr>
          <w:ilvl w:val="0"/>
          <w:numId w:val="12"/>
        </w:numPr>
        <w:jc w:val="both"/>
        <w:rPr>
          <w:lang w:val="en-GB"/>
        </w:rPr>
      </w:pPr>
      <w:r>
        <w:rPr>
          <w:lang w:val="en-GB"/>
        </w:rPr>
        <w:t>Concentration:</w:t>
      </w:r>
    </w:p>
    <w:p w14:paraId="61321DEA" w14:textId="51E9B880" w:rsidR="00496AE2" w:rsidRDefault="002B6D7E" w:rsidP="003217B1">
      <w:pPr>
        <w:ind w:left="360"/>
        <w:jc w:val="both"/>
        <w:rPr>
          <w:lang w:val="en-GB"/>
        </w:rPr>
      </w:pPr>
      <w:r>
        <w:rPr>
          <w:lang w:val="en-GB"/>
        </w:rPr>
        <w:t>Concentration is “the ability to exert deliberate mental effort on what is most important in a given situation”</w:t>
      </w:r>
      <w:r w:rsidR="00660342">
        <w:rPr>
          <w:lang w:val="en-GB"/>
        </w:rPr>
        <w:t xml:space="preserve"> </w:t>
      </w:r>
      <w:r w:rsidR="002512EE">
        <w:rPr>
          <w:lang w:val="en-GB"/>
        </w:rPr>
        <w:fldChar w:fldCharType="begin"/>
      </w:r>
      <w:r w:rsidR="002512EE">
        <w:rPr>
          <w:lang w:val="en-GB"/>
        </w:rPr>
        <w:instrText xml:space="preserve"> ADDIN EN.CITE &lt;EndNote&gt;&lt;Cite&gt;&lt;Author&gt;Moran&lt;/Author&gt;&lt;Year&gt;1996&lt;/Year&gt;&lt;IDText&gt;Concentration: attention and performance&lt;/IDText&gt;&lt;DisplayText&gt;(Moran, 1996)&lt;/DisplayText&gt;&lt;record&gt;&lt;titles&gt;&lt;title&gt;Concentration: attention and performance&lt;/title&gt;&lt;secondary-title&gt;The Oxford handbook of sport and performance psychology&lt;/secondary-title&gt;&lt;/titles&gt;&lt;pages&gt;117-130&lt;/pages&gt;&lt;contributors&gt;&lt;authors&gt;&lt;author&gt;Moran, Aidan&lt;/author&gt;&lt;/authors&gt;&lt;/contributors&gt;&lt;section&gt;6&lt;/section&gt;&lt;added-date format="utc"&gt;1604672221&lt;/added-date&gt;&lt;pub-location&gt;Oxford&lt;/pub-location&gt;&lt;ref-type name="Book Section"&gt;5&lt;/ref-type&gt;&lt;dates&gt;&lt;year&gt;1996&lt;/year&gt;&lt;/dates&gt;&lt;rec-number&gt;213&lt;/rec-number&gt;&lt;publisher&gt;Oxford University press&lt;/publisher&gt;&lt;last-updated-date format="utc"&gt;1604672544&lt;/last-updated-date&gt;&lt;/record&gt;&lt;/Cite&gt;&lt;/EndNote&gt;</w:instrText>
      </w:r>
      <w:r w:rsidR="002512EE">
        <w:rPr>
          <w:lang w:val="en-GB"/>
        </w:rPr>
        <w:fldChar w:fldCharType="separate"/>
      </w:r>
      <w:r w:rsidR="002512EE">
        <w:rPr>
          <w:noProof/>
          <w:lang w:val="en-GB"/>
        </w:rPr>
        <w:t>(Moran, 1996)</w:t>
      </w:r>
      <w:r w:rsidR="002512EE">
        <w:rPr>
          <w:lang w:val="en-GB"/>
        </w:rPr>
        <w:fldChar w:fldCharType="end"/>
      </w:r>
      <w:r>
        <w:rPr>
          <w:lang w:val="en-GB"/>
        </w:rPr>
        <w:t xml:space="preserve">. </w:t>
      </w:r>
      <w:r w:rsidR="006E13C8">
        <w:rPr>
          <w:lang w:val="en-GB"/>
        </w:rPr>
        <w:t>Moran (1996) identified five principles of concentration:</w:t>
      </w:r>
      <w:r w:rsidR="001533B6">
        <w:rPr>
          <w:lang w:val="en-GB"/>
        </w:rPr>
        <w:t xml:space="preserve"> </w:t>
      </w:r>
      <w:r w:rsidR="003F34EF">
        <w:rPr>
          <w:lang w:val="en-GB"/>
        </w:rPr>
        <w:t>It requires effort, athletes can only focus on one thought at a time, athletes focus best when concentrating on actions that are speci</w:t>
      </w:r>
      <w:r w:rsidR="004400F8">
        <w:rPr>
          <w:lang w:val="en-GB"/>
        </w:rPr>
        <w:t xml:space="preserve">fic, they lose concentration when focus on irrelevant factors, and finally, concentration is disrupted by anxiety. </w:t>
      </w:r>
      <w:r w:rsidR="00496AE2" w:rsidRPr="001533B6">
        <w:rPr>
          <w:lang w:val="en-GB"/>
        </w:rPr>
        <w:t xml:space="preserve">Concentration requires mental </w:t>
      </w:r>
      <w:r w:rsidR="00062298" w:rsidRPr="001533B6">
        <w:rPr>
          <w:lang w:val="en-GB"/>
        </w:rPr>
        <w:t>effort;</w:t>
      </w:r>
      <w:r w:rsidR="00496AE2" w:rsidRPr="001533B6">
        <w:rPr>
          <w:lang w:val="en-GB"/>
        </w:rPr>
        <w:t xml:space="preserve"> it is under one’s control</w:t>
      </w:r>
      <w:r w:rsidR="00035E0F" w:rsidRPr="001533B6">
        <w:rPr>
          <w:lang w:val="en-GB"/>
        </w:rPr>
        <w:t xml:space="preserve">. </w:t>
      </w:r>
      <w:r w:rsidR="00062298" w:rsidRPr="001533B6">
        <w:rPr>
          <w:lang w:val="en-GB"/>
        </w:rPr>
        <w:t xml:space="preserve">It involves focusing on relevant environmental cues and it also requires effort and awareness to maintain concentration over time. </w:t>
      </w:r>
      <w:r w:rsidR="0098099E">
        <w:rPr>
          <w:lang w:val="en-GB"/>
        </w:rPr>
        <w:t>A study found that successful athletes were less likely to be distracted</w:t>
      </w:r>
      <w:r w:rsidR="00F62738">
        <w:rPr>
          <w:lang w:val="en-GB"/>
        </w:rPr>
        <w:t>, anticipated situations earlier and therefore made better decision</w:t>
      </w:r>
      <w:r w:rsidR="002F49A8">
        <w:rPr>
          <w:lang w:val="en-GB"/>
        </w:rPr>
        <w:t>.</w:t>
      </w:r>
      <w:r w:rsidR="00475A14">
        <w:rPr>
          <w:lang w:val="en-GB"/>
        </w:rPr>
        <w:t xml:space="preserve"> </w:t>
      </w:r>
    </w:p>
    <w:p w14:paraId="0E57EA28" w14:textId="015C98F8" w:rsidR="007F4D44" w:rsidRDefault="006D5E9B" w:rsidP="003217B1">
      <w:pPr>
        <w:pStyle w:val="ListParagraph"/>
        <w:numPr>
          <w:ilvl w:val="0"/>
          <w:numId w:val="12"/>
        </w:numPr>
        <w:jc w:val="both"/>
        <w:rPr>
          <w:lang w:val="en-GB"/>
        </w:rPr>
      </w:pPr>
      <w:r>
        <w:rPr>
          <w:lang w:val="en-GB"/>
        </w:rPr>
        <w:t>Selective perception</w:t>
      </w:r>
    </w:p>
    <w:p w14:paraId="58650250" w14:textId="1C53D505" w:rsidR="006D5E9B" w:rsidRDefault="00A20C3A" w:rsidP="003217B1">
      <w:pPr>
        <w:ind w:left="360"/>
        <w:jc w:val="both"/>
        <w:rPr>
          <w:lang w:val="en-GB"/>
        </w:rPr>
      </w:pPr>
      <w:r>
        <w:rPr>
          <w:lang w:val="en-GB"/>
        </w:rPr>
        <w:t>Attention</w:t>
      </w:r>
      <w:r w:rsidR="008615E3">
        <w:rPr>
          <w:lang w:val="en-GB"/>
        </w:rPr>
        <w:t xml:space="preserve"> is</w:t>
      </w:r>
      <w:r w:rsidR="000801D6">
        <w:rPr>
          <w:lang w:val="en-GB"/>
        </w:rPr>
        <w:t xml:space="preserve"> a</w:t>
      </w:r>
      <w:r w:rsidR="008615E3">
        <w:rPr>
          <w:lang w:val="en-GB"/>
        </w:rPr>
        <w:t xml:space="preserve"> very important</w:t>
      </w:r>
      <w:r w:rsidR="000801D6">
        <w:rPr>
          <w:lang w:val="en-GB"/>
        </w:rPr>
        <w:t xml:space="preserve"> construct</w:t>
      </w:r>
      <w:r w:rsidR="008615E3">
        <w:rPr>
          <w:lang w:val="en-GB"/>
        </w:rPr>
        <w:t xml:space="preserve"> to </w:t>
      </w:r>
      <w:r w:rsidR="000801D6">
        <w:rPr>
          <w:lang w:val="en-GB"/>
        </w:rPr>
        <w:t>understand and predict behaviour</w:t>
      </w:r>
      <w:r w:rsidR="00431BA4">
        <w:rPr>
          <w:lang w:val="en-GB"/>
        </w:rPr>
        <w:t xml:space="preserve">. Attention can be conceptualised </w:t>
      </w:r>
      <w:r w:rsidR="00A06146">
        <w:rPr>
          <w:lang w:val="en-GB"/>
        </w:rPr>
        <w:t xml:space="preserve">on two dimensions: direction </w:t>
      </w:r>
      <w:r w:rsidR="001C3F69">
        <w:rPr>
          <w:lang w:val="en-GB"/>
        </w:rPr>
        <w:t xml:space="preserve">(external and internal) </w:t>
      </w:r>
      <w:r w:rsidR="00A06146">
        <w:rPr>
          <w:lang w:val="en-GB"/>
        </w:rPr>
        <w:t>and breadth of focus</w:t>
      </w:r>
      <w:r w:rsidR="001C3F69">
        <w:rPr>
          <w:lang w:val="en-GB"/>
        </w:rPr>
        <w:t xml:space="preserve"> (narrow to broad)</w:t>
      </w:r>
      <w:r w:rsidR="00A06146">
        <w:rPr>
          <w:lang w:val="en-GB"/>
        </w:rPr>
        <w:t xml:space="preserve"> </w:t>
      </w:r>
      <w:r w:rsidR="00A06146">
        <w:rPr>
          <w:lang w:val="en-GB"/>
        </w:rPr>
        <w:fldChar w:fldCharType="begin"/>
      </w:r>
      <w:r w:rsidR="00A06146">
        <w:rPr>
          <w:lang w:val="en-GB"/>
        </w:rPr>
        <w:instrText xml:space="preserve"> ADDIN EN.CITE &lt;EndNote&gt;&lt;Cite&gt;&lt;Author&gt;Nideffer&lt;/Author&gt;&lt;Year&gt;1976&lt;/Year&gt;&lt;IDText&gt;Test of attentional and interpersonal style&lt;/IDText&gt;&lt;DisplayText&gt;(Nideffer, 1976)&lt;/DisplayText&gt;&lt;record&gt;&lt;titles&gt;&lt;title&gt;Test of attentional and interpersonal style&lt;/title&gt;&lt;secondary-title&gt;Journal of personality and social psychology&lt;/secondary-title&gt;&lt;/titles&gt;&lt;pages&gt;394-404&lt;/pages&gt;&lt;contributors&gt;&lt;authors&gt;&lt;author&gt;Nideffer, Robert M&lt;/author&gt;&lt;/authors&gt;&lt;/contributors&gt;&lt;added-date format="utc"&gt;1604919417&lt;/added-date&gt;&lt;ref-type name="Journal Article"&gt;17&lt;/ref-type&gt;&lt;dates&gt;&lt;year&gt;1976&lt;/year&gt;&lt;/dates&gt;&lt;rec-number&gt;214&lt;/rec-number&gt;&lt;last-updated-date format="utc"&gt;1604919479&lt;/last-updated-date&gt;&lt;volume&gt;34&lt;/volume&gt;&lt;num-vols&gt;3&lt;/num-vols&gt;&lt;/record&gt;&lt;/Cite&gt;&lt;/EndNote&gt;</w:instrText>
      </w:r>
      <w:r w:rsidR="00A06146">
        <w:rPr>
          <w:lang w:val="en-GB"/>
        </w:rPr>
        <w:fldChar w:fldCharType="separate"/>
      </w:r>
      <w:r w:rsidR="00A06146">
        <w:rPr>
          <w:noProof/>
          <w:lang w:val="en-GB"/>
        </w:rPr>
        <w:t>(Nideffer, 1976)</w:t>
      </w:r>
      <w:r w:rsidR="00A06146">
        <w:rPr>
          <w:lang w:val="en-GB"/>
        </w:rPr>
        <w:fldChar w:fldCharType="end"/>
      </w:r>
      <w:r w:rsidR="00A06146">
        <w:rPr>
          <w:lang w:val="en-GB"/>
        </w:rPr>
        <w:t xml:space="preserve">. </w:t>
      </w:r>
      <w:r w:rsidR="001B5810">
        <w:rPr>
          <w:lang w:val="en-GB"/>
        </w:rPr>
        <w:t xml:space="preserve">Internal </w:t>
      </w:r>
      <w:r w:rsidR="00EC0F73">
        <w:rPr>
          <w:lang w:val="en-GB"/>
        </w:rPr>
        <w:t xml:space="preserve">attentional direction involves attending to one’s thoughts, feeling and physiological cues as well as analysing and planning. External attentional direction involves attending to things going on in the environment and occurs at a more reflexive level. </w:t>
      </w:r>
      <w:r w:rsidR="001C7A5B">
        <w:rPr>
          <w:lang w:val="en-GB"/>
        </w:rPr>
        <w:t xml:space="preserve">Broad attention involves attending to several cues when narrow attention involves attending to only one or two cues </w:t>
      </w:r>
      <w:r w:rsidR="001C7A5B">
        <w:rPr>
          <w:lang w:val="en-GB"/>
        </w:rPr>
        <w:fldChar w:fldCharType="begin"/>
      </w:r>
      <w:r w:rsidR="001C7A5B">
        <w:rPr>
          <w:lang w:val="en-GB"/>
        </w:rPr>
        <w:instrText xml:space="preserve"> ADDIN EN.CITE &lt;EndNote&gt;&lt;Cite&gt;&lt;Author&gt;Nideffer&lt;/Author&gt;&lt;Year&gt;1976&lt;/Year&gt;&lt;IDText&gt;Test of attentional and interpersonal style&lt;/IDText&gt;&lt;DisplayText&gt;(Nideffer, 1976)&lt;/DisplayText&gt;&lt;record&gt;&lt;titles&gt;&lt;title&gt;Test of attentional and interpersonal style&lt;/title&gt;&lt;secondary-title&gt;Journal of personality and social psychology&lt;/secondary-title&gt;&lt;/titles&gt;&lt;pages&gt;394-404&lt;/pages&gt;&lt;contributors&gt;&lt;authors&gt;&lt;author&gt;Nideffer, Robert M&lt;/author&gt;&lt;/authors&gt;&lt;/contributors&gt;&lt;added-date format="utc"&gt;1604919417&lt;/added-date&gt;&lt;ref-type name="Journal Article"&gt;17&lt;/ref-type&gt;&lt;dates&gt;&lt;year&gt;1976&lt;/year&gt;&lt;/dates&gt;&lt;rec-number&gt;214&lt;/rec-number&gt;&lt;last-updated-date format="utc"&gt;1604919479&lt;/last-updated-date&gt;&lt;volume&gt;34&lt;/volume&gt;&lt;num-vols&gt;3&lt;/num-vols&gt;&lt;/record&gt;&lt;/Cite&gt;&lt;/EndNote&gt;</w:instrText>
      </w:r>
      <w:r w:rsidR="001C7A5B">
        <w:rPr>
          <w:lang w:val="en-GB"/>
        </w:rPr>
        <w:fldChar w:fldCharType="separate"/>
      </w:r>
      <w:r w:rsidR="001C7A5B">
        <w:rPr>
          <w:noProof/>
          <w:lang w:val="en-GB"/>
        </w:rPr>
        <w:t>(Nideffer, 1976)</w:t>
      </w:r>
      <w:r w:rsidR="001C7A5B">
        <w:rPr>
          <w:lang w:val="en-GB"/>
        </w:rPr>
        <w:fldChar w:fldCharType="end"/>
      </w:r>
      <w:r w:rsidR="001C7A5B">
        <w:rPr>
          <w:lang w:val="en-GB"/>
        </w:rPr>
        <w:t xml:space="preserve">. </w:t>
      </w:r>
      <w:r w:rsidR="00EB0FFA">
        <w:rPr>
          <w:lang w:val="en-GB"/>
        </w:rPr>
        <w:t xml:space="preserve">Attention can always be described by both </w:t>
      </w:r>
      <w:r w:rsidR="00C139E1">
        <w:rPr>
          <w:lang w:val="en-GB"/>
        </w:rPr>
        <w:t>width and direction. Figure</w:t>
      </w:r>
      <w:r w:rsidR="007D70B4">
        <w:rPr>
          <w:lang w:val="en-GB"/>
        </w:rPr>
        <w:t xml:space="preserve"> 7</w:t>
      </w:r>
      <w:r w:rsidR="00C139E1">
        <w:rPr>
          <w:lang w:val="en-GB"/>
        </w:rPr>
        <w:t xml:space="preserve"> </w:t>
      </w:r>
      <w:r w:rsidR="00426C92">
        <w:rPr>
          <w:lang w:val="en-GB"/>
        </w:rPr>
        <w:t>gives a schematic</w:t>
      </w:r>
      <w:r w:rsidR="006F1372">
        <w:rPr>
          <w:lang w:val="en-GB"/>
        </w:rPr>
        <w:t xml:space="preserve"> </w:t>
      </w:r>
      <w:r w:rsidR="00052876">
        <w:rPr>
          <w:lang w:val="en-GB"/>
        </w:rPr>
        <w:t>explanation of the attention constructs:</w:t>
      </w:r>
    </w:p>
    <w:p w14:paraId="626B8B3B" w14:textId="2C4D9D18" w:rsidR="00824E7D" w:rsidRDefault="007E6013" w:rsidP="003217B1">
      <w:pPr>
        <w:ind w:left="360"/>
        <w:jc w:val="both"/>
        <w:rPr>
          <w:lang w:val="en-GB"/>
        </w:rPr>
      </w:pPr>
      <w:r>
        <w:rPr>
          <w:noProof/>
        </w:rPr>
        <w:drawing>
          <wp:inline distT="0" distB="0" distL="0" distR="0" wp14:anchorId="36039E51" wp14:editId="0487B4D0">
            <wp:extent cx="5760720" cy="321881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720" cy="3218815"/>
                    </a:xfrm>
                    <a:prstGeom prst="rect">
                      <a:avLst/>
                    </a:prstGeom>
                  </pic:spPr>
                </pic:pic>
              </a:graphicData>
            </a:graphic>
          </wp:inline>
        </w:drawing>
      </w:r>
      <w:r w:rsidR="00B5778D" w:rsidRPr="00B5778D">
        <w:rPr>
          <w:lang w:val="en-GB"/>
        </w:rPr>
        <w:t xml:space="preserve"> </w:t>
      </w:r>
      <w:r w:rsidR="00B5778D" w:rsidRPr="00B5778D">
        <w:rPr>
          <w:b/>
          <w:bCs/>
          <w:lang w:val="en-GB"/>
        </w:rPr>
        <w:t>Figure 10:</w:t>
      </w:r>
      <w:r w:rsidR="00B5778D">
        <w:rPr>
          <w:lang w:val="en-GB"/>
        </w:rPr>
        <w:t xml:space="preserve"> Theoretical consequences of the different attention styles</w:t>
      </w:r>
    </w:p>
    <w:p w14:paraId="1D2923F2" w14:textId="75712A50" w:rsidR="00985CCD" w:rsidRDefault="00985CCD" w:rsidP="003217B1">
      <w:pPr>
        <w:ind w:left="360"/>
        <w:jc w:val="both"/>
        <w:rPr>
          <w:lang w:val="en-GB"/>
        </w:rPr>
      </w:pPr>
      <w:r>
        <w:rPr>
          <w:lang w:val="en-GB"/>
        </w:rPr>
        <w:t>Narrow internal focus is better when learning new skills, but once learned the focus should shift to external</w:t>
      </w:r>
      <w:r w:rsidR="00B05A6B">
        <w:rPr>
          <w:lang w:val="en-GB"/>
        </w:rPr>
        <w:t xml:space="preserve"> factors such as the competition. Inappropriate internal focus </w:t>
      </w:r>
      <w:r w:rsidR="00E747C3">
        <w:rPr>
          <w:lang w:val="en-GB"/>
        </w:rPr>
        <w:t xml:space="preserve">interferes with natural smooth movements and can therefore be detrimental to performance. </w:t>
      </w:r>
    </w:p>
    <w:p w14:paraId="6E67E5DB" w14:textId="1645C42F" w:rsidR="00AB6392" w:rsidRDefault="00B437EA" w:rsidP="003217B1">
      <w:pPr>
        <w:pStyle w:val="ListParagraph"/>
        <w:numPr>
          <w:ilvl w:val="0"/>
          <w:numId w:val="12"/>
        </w:numPr>
        <w:jc w:val="both"/>
        <w:rPr>
          <w:lang w:val="en-GB"/>
        </w:rPr>
      </w:pPr>
      <w:r>
        <w:rPr>
          <w:lang w:val="en-GB"/>
        </w:rPr>
        <w:lastRenderedPageBreak/>
        <w:t>Mental time sharing</w:t>
      </w:r>
    </w:p>
    <w:p w14:paraId="0D83F7CC" w14:textId="236AE299" w:rsidR="00B437EA" w:rsidRDefault="006A3F69" w:rsidP="003217B1">
      <w:pPr>
        <w:ind w:left="360"/>
        <w:jc w:val="both"/>
        <w:rPr>
          <w:lang w:val="en-GB"/>
        </w:rPr>
      </w:pPr>
      <w:r>
        <w:rPr>
          <w:lang w:val="en-GB"/>
        </w:rPr>
        <w:t>Mental time sharing describes the ability to perform two or more act</w:t>
      </w:r>
      <w:r w:rsidR="000044B7">
        <w:rPr>
          <w:lang w:val="en-GB"/>
        </w:rPr>
        <w:t>ivities</w:t>
      </w:r>
      <w:r w:rsidR="00985CCD">
        <w:rPr>
          <w:lang w:val="en-GB"/>
        </w:rPr>
        <w:t xml:space="preserve"> at </w:t>
      </w:r>
      <w:r w:rsidR="005767FC">
        <w:rPr>
          <w:lang w:val="en-GB"/>
        </w:rPr>
        <w:t>a</w:t>
      </w:r>
      <w:r w:rsidR="00985CCD">
        <w:rPr>
          <w:lang w:val="en-GB"/>
        </w:rPr>
        <w:t xml:space="preserve"> time</w:t>
      </w:r>
      <w:r w:rsidR="000044B7">
        <w:rPr>
          <w:lang w:val="en-GB"/>
        </w:rPr>
        <w:t xml:space="preserve">. </w:t>
      </w:r>
    </w:p>
    <w:p w14:paraId="5683D6DB" w14:textId="5B476F95" w:rsidR="005767FC" w:rsidRPr="00FF4EA2" w:rsidRDefault="00B82D0F" w:rsidP="003217B1">
      <w:pPr>
        <w:jc w:val="both"/>
        <w:rPr>
          <w:b/>
          <w:bCs/>
          <w:lang w:val="en-GB"/>
        </w:rPr>
      </w:pPr>
      <w:r w:rsidRPr="00FF4EA2">
        <w:rPr>
          <w:b/>
          <w:bCs/>
          <w:lang w:val="en-GB"/>
        </w:rPr>
        <w:t>Distractions:</w:t>
      </w:r>
    </w:p>
    <w:p w14:paraId="41B38C0C" w14:textId="4CC0BFC0" w:rsidR="00224CE1" w:rsidRDefault="002D58C9" w:rsidP="003217B1">
      <w:pPr>
        <w:jc w:val="both"/>
        <w:rPr>
          <w:lang w:val="en-GB"/>
        </w:rPr>
      </w:pPr>
      <w:r>
        <w:rPr>
          <w:lang w:val="en-GB"/>
        </w:rPr>
        <w:t xml:space="preserve">It is important to understand what stops </w:t>
      </w:r>
      <w:r w:rsidR="00CC5E43">
        <w:rPr>
          <w:lang w:val="en-GB"/>
        </w:rPr>
        <w:t>individuals</w:t>
      </w:r>
      <w:r>
        <w:rPr>
          <w:lang w:val="en-GB"/>
        </w:rPr>
        <w:t xml:space="preserve"> from concentrating to </w:t>
      </w:r>
      <w:r w:rsidR="00366B65">
        <w:rPr>
          <w:lang w:val="en-GB"/>
        </w:rPr>
        <w:t>resolve it</w:t>
      </w:r>
      <w:r w:rsidR="008B0802">
        <w:rPr>
          <w:lang w:val="en-GB"/>
        </w:rPr>
        <w:t>;</w:t>
      </w:r>
      <w:r w:rsidR="00366B65">
        <w:rPr>
          <w:lang w:val="en-GB"/>
        </w:rPr>
        <w:t xml:space="preserve"> </w:t>
      </w:r>
      <w:r w:rsidR="00C56F93">
        <w:rPr>
          <w:lang w:val="en-GB"/>
        </w:rPr>
        <w:t>it can</w:t>
      </w:r>
      <w:r w:rsidR="00CC5E43">
        <w:rPr>
          <w:lang w:val="en-GB"/>
        </w:rPr>
        <w:t xml:space="preserve"> be internal or external distractions</w:t>
      </w:r>
      <w:r w:rsidR="008B0802">
        <w:rPr>
          <w:lang w:val="en-GB"/>
        </w:rPr>
        <w:t>.</w:t>
      </w:r>
      <w:r w:rsidR="00CC5E43">
        <w:rPr>
          <w:lang w:val="en-GB"/>
        </w:rPr>
        <w:t xml:space="preserve"> </w:t>
      </w:r>
      <w:r w:rsidR="00D83402">
        <w:rPr>
          <w:lang w:val="en-GB"/>
        </w:rPr>
        <w:t>I</w:t>
      </w:r>
      <w:r w:rsidR="00CC5E43">
        <w:rPr>
          <w:lang w:val="en-GB"/>
        </w:rPr>
        <w:t>nternal distractions could be</w:t>
      </w:r>
      <w:r w:rsidR="00305B7F">
        <w:rPr>
          <w:lang w:val="en-GB"/>
        </w:rPr>
        <w:t xml:space="preserve"> </w:t>
      </w:r>
      <w:r w:rsidR="000950CA">
        <w:rPr>
          <w:lang w:val="en-GB"/>
        </w:rPr>
        <w:t xml:space="preserve">over-analysing body mechanics, lack of motivation and self-belief, and emotional factors such as anxiety and choking. </w:t>
      </w:r>
      <w:r w:rsidR="00D83402">
        <w:rPr>
          <w:lang w:val="en-GB"/>
        </w:rPr>
        <w:t xml:space="preserve">External distractions could be visual such as spectators, auditory such as cheers or gamesmanship. </w:t>
      </w:r>
    </w:p>
    <w:p w14:paraId="3DF9A446" w14:textId="2894BBA8" w:rsidR="00227EE6" w:rsidRPr="00B437EA" w:rsidRDefault="00CC6F1C" w:rsidP="003217B1">
      <w:pPr>
        <w:jc w:val="both"/>
        <w:rPr>
          <w:lang w:val="en-GB"/>
        </w:rPr>
      </w:pPr>
      <w:r>
        <w:rPr>
          <w:lang w:val="en-GB"/>
        </w:rPr>
        <w:t xml:space="preserve">Choking is a term used to describe unexpected failure due to anxiety, performance progressively </w:t>
      </w:r>
      <w:r w:rsidR="0058263E">
        <w:rPr>
          <w:lang w:val="en-GB"/>
        </w:rPr>
        <w:t>deteriorates.</w:t>
      </w:r>
      <w:r w:rsidR="000E6273">
        <w:rPr>
          <w:lang w:val="en-GB"/>
        </w:rPr>
        <w:t xml:space="preserve"> It is important for athletes to be ready for</w:t>
      </w:r>
      <w:r w:rsidR="00E87E57">
        <w:rPr>
          <w:lang w:val="en-GB"/>
        </w:rPr>
        <w:t xml:space="preserve"> choking and to be able to react and reverse it as quickly as possible. </w:t>
      </w:r>
    </w:p>
    <w:p w14:paraId="74C2A37E" w14:textId="3B7A1822" w:rsidR="00F36FC7" w:rsidRDefault="00473E8E" w:rsidP="003217B1">
      <w:pPr>
        <w:pStyle w:val="Heading3"/>
        <w:jc w:val="both"/>
        <w:rPr>
          <w:lang w:val="en-GB"/>
        </w:rPr>
      </w:pPr>
      <w:bookmarkStart w:id="58" w:name="_Toc56003289"/>
      <w:r>
        <w:rPr>
          <w:lang w:val="en-GB"/>
        </w:rPr>
        <w:t xml:space="preserve">6.7.2 </w:t>
      </w:r>
      <w:r w:rsidR="002A7200">
        <w:rPr>
          <w:lang w:val="en-GB"/>
        </w:rPr>
        <w:t>In practice:</w:t>
      </w:r>
      <w:bookmarkEnd w:id="58"/>
      <w:r w:rsidR="002A7200">
        <w:rPr>
          <w:lang w:val="en-GB"/>
        </w:rPr>
        <w:t xml:space="preserve"> </w:t>
      </w:r>
    </w:p>
    <w:p w14:paraId="4C875FE2" w14:textId="2E5EA01B" w:rsidR="00E87E57" w:rsidRDefault="005873BB" w:rsidP="003217B1">
      <w:pPr>
        <w:jc w:val="both"/>
        <w:rPr>
          <w:lang w:val="en-GB"/>
        </w:rPr>
      </w:pPr>
      <w:r>
        <w:rPr>
          <w:lang w:val="en-GB"/>
        </w:rPr>
        <w:t xml:space="preserve">Improving concentration is necessary for optimal performance. There are multiple different techniques to promote concentration and combat lapses of attention. </w:t>
      </w:r>
      <w:r w:rsidR="003F3D8F">
        <w:rPr>
          <w:lang w:val="en-GB"/>
        </w:rPr>
        <w:t xml:space="preserve">These techniques all require practice and should be athlete and environment specific. </w:t>
      </w:r>
    </w:p>
    <w:p w14:paraId="7F30E979" w14:textId="3C386D36" w:rsidR="00093670" w:rsidRDefault="00093670" w:rsidP="003217B1">
      <w:pPr>
        <w:jc w:val="both"/>
        <w:rPr>
          <w:lang w:val="en-GB"/>
        </w:rPr>
      </w:pPr>
      <w:r>
        <w:rPr>
          <w:lang w:val="en-GB"/>
        </w:rPr>
        <w:t xml:space="preserve">To improve generic concentration skills, it is important for individual to learn how to “park” their intruding thoughts, learn to maintain focus, rehearse concentration in high-pressured environments and learn to shift their attention. </w:t>
      </w:r>
    </w:p>
    <w:p w14:paraId="5BC27686" w14:textId="3BC6D1F2" w:rsidR="00951FB3" w:rsidRDefault="00951FB3" w:rsidP="003217B1">
      <w:pPr>
        <w:jc w:val="both"/>
        <w:rPr>
          <w:lang w:val="en-GB"/>
        </w:rPr>
      </w:pPr>
      <w:r>
        <w:rPr>
          <w:lang w:val="en-GB"/>
        </w:rPr>
        <w:t>There are also 8 steps that can be used:</w:t>
      </w:r>
    </w:p>
    <w:p w14:paraId="3F722524" w14:textId="72AE1B67" w:rsidR="00951FB3" w:rsidRDefault="00951FB3" w:rsidP="003217B1">
      <w:pPr>
        <w:pStyle w:val="ListParagraph"/>
        <w:numPr>
          <w:ilvl w:val="0"/>
          <w:numId w:val="13"/>
        </w:numPr>
        <w:jc w:val="both"/>
        <w:rPr>
          <w:lang w:val="en-GB"/>
        </w:rPr>
      </w:pPr>
      <w:r>
        <w:rPr>
          <w:lang w:val="en-GB"/>
        </w:rPr>
        <w:t>Use simulations in practice, practice with distractions such as crow</w:t>
      </w:r>
      <w:r w:rsidR="00DB3B76">
        <w:rPr>
          <w:lang w:val="en-GB"/>
        </w:rPr>
        <w:t>ds</w:t>
      </w:r>
      <w:r>
        <w:rPr>
          <w:lang w:val="en-GB"/>
        </w:rPr>
        <w:t xml:space="preserve"> and noise present.</w:t>
      </w:r>
    </w:p>
    <w:p w14:paraId="5ACCE82B" w14:textId="1C5E285E" w:rsidR="00951FB3" w:rsidRDefault="00951FB3" w:rsidP="003217B1">
      <w:pPr>
        <w:pStyle w:val="ListParagraph"/>
        <w:numPr>
          <w:ilvl w:val="0"/>
          <w:numId w:val="13"/>
        </w:numPr>
        <w:jc w:val="both"/>
        <w:rPr>
          <w:lang w:val="en-GB"/>
        </w:rPr>
      </w:pPr>
      <w:r>
        <w:rPr>
          <w:lang w:val="en-GB"/>
        </w:rPr>
        <w:t>Use cue words to focus, such as instructional and motivational words.</w:t>
      </w:r>
    </w:p>
    <w:p w14:paraId="633F71FE" w14:textId="03614243" w:rsidR="00DB3B76" w:rsidRDefault="00DB3B76" w:rsidP="003217B1">
      <w:pPr>
        <w:pStyle w:val="ListParagraph"/>
        <w:numPr>
          <w:ilvl w:val="0"/>
          <w:numId w:val="13"/>
        </w:numPr>
        <w:jc w:val="both"/>
        <w:rPr>
          <w:lang w:val="en-GB"/>
        </w:rPr>
      </w:pPr>
      <w:r>
        <w:rPr>
          <w:lang w:val="en-GB"/>
        </w:rPr>
        <w:t>Employ non-judgemental and positive thinking</w:t>
      </w:r>
    </w:p>
    <w:p w14:paraId="4537C1DB" w14:textId="11A53ADE" w:rsidR="00DB3B76" w:rsidRDefault="00DB3B76" w:rsidP="003217B1">
      <w:pPr>
        <w:pStyle w:val="ListParagraph"/>
        <w:numPr>
          <w:ilvl w:val="0"/>
          <w:numId w:val="13"/>
        </w:numPr>
        <w:jc w:val="both"/>
        <w:rPr>
          <w:lang w:val="en-GB"/>
        </w:rPr>
      </w:pPr>
      <w:r>
        <w:rPr>
          <w:lang w:val="en-GB"/>
        </w:rPr>
        <w:t>Establish routines before, during and after the event</w:t>
      </w:r>
    </w:p>
    <w:p w14:paraId="0AD014C4" w14:textId="1B6C43C1" w:rsidR="00DB3B76" w:rsidRDefault="009B0C28" w:rsidP="003217B1">
      <w:pPr>
        <w:pStyle w:val="ListParagraph"/>
        <w:numPr>
          <w:ilvl w:val="0"/>
          <w:numId w:val="13"/>
        </w:numPr>
        <w:jc w:val="both"/>
        <w:rPr>
          <w:lang w:val="en-GB"/>
        </w:rPr>
      </w:pPr>
      <w:r>
        <w:rPr>
          <w:lang w:val="en-GB"/>
        </w:rPr>
        <w:t>Develop plans, a tailored plan will help the individuals to maintain their concentration</w:t>
      </w:r>
    </w:p>
    <w:p w14:paraId="2370165C" w14:textId="1DF90B05" w:rsidR="009B0C28" w:rsidRDefault="009B0C28" w:rsidP="003217B1">
      <w:pPr>
        <w:pStyle w:val="ListParagraph"/>
        <w:numPr>
          <w:ilvl w:val="0"/>
          <w:numId w:val="13"/>
        </w:numPr>
        <w:jc w:val="both"/>
        <w:rPr>
          <w:lang w:val="en-GB"/>
        </w:rPr>
      </w:pPr>
      <w:r>
        <w:rPr>
          <w:lang w:val="en-GB"/>
        </w:rPr>
        <w:t>Practice eye contact to avoid visual distractions</w:t>
      </w:r>
    </w:p>
    <w:p w14:paraId="76288492" w14:textId="3355CC6C" w:rsidR="009B0C28" w:rsidRDefault="009B0C28" w:rsidP="003217B1">
      <w:pPr>
        <w:pStyle w:val="ListParagraph"/>
        <w:numPr>
          <w:ilvl w:val="0"/>
          <w:numId w:val="13"/>
        </w:numPr>
        <w:jc w:val="both"/>
        <w:rPr>
          <w:lang w:val="en-GB"/>
        </w:rPr>
      </w:pPr>
      <w:r>
        <w:rPr>
          <w:lang w:val="en-GB"/>
        </w:rPr>
        <w:t xml:space="preserve">Stay focused on the present and push all </w:t>
      </w:r>
      <w:r w:rsidR="00171A6A">
        <w:rPr>
          <w:lang w:val="en-GB"/>
        </w:rPr>
        <w:t>past distractions away</w:t>
      </w:r>
    </w:p>
    <w:p w14:paraId="7D90249F" w14:textId="6720E604" w:rsidR="00171A6A" w:rsidRPr="00951FB3" w:rsidRDefault="00506F9F" w:rsidP="003217B1">
      <w:pPr>
        <w:pStyle w:val="ListParagraph"/>
        <w:numPr>
          <w:ilvl w:val="0"/>
          <w:numId w:val="13"/>
        </w:numPr>
        <w:jc w:val="both"/>
        <w:rPr>
          <w:lang w:val="en-GB"/>
        </w:rPr>
      </w:pPr>
      <w:r>
        <w:rPr>
          <w:lang w:val="en-GB"/>
        </w:rPr>
        <w:t>Overlearn skills, this will make skills more automatic freeing cognitive capacity (muscle memory)</w:t>
      </w:r>
    </w:p>
    <w:p w14:paraId="2434A1C2" w14:textId="3FF13601" w:rsidR="00E56591" w:rsidRDefault="00190AB8" w:rsidP="003217B1">
      <w:pPr>
        <w:jc w:val="both"/>
        <w:rPr>
          <w:lang w:val="en-GB"/>
        </w:rPr>
      </w:pPr>
      <w:r>
        <w:rPr>
          <w:lang w:val="en-GB"/>
        </w:rPr>
        <w:t>Other techniques such as self-talk and positive thinking can be used to avoid distractions.</w:t>
      </w:r>
    </w:p>
    <w:p w14:paraId="74355BE9" w14:textId="3FC10C9A" w:rsidR="009B335A" w:rsidRDefault="00424B06" w:rsidP="003217B1">
      <w:pPr>
        <w:jc w:val="both"/>
        <w:rPr>
          <w:lang w:val="en-GB"/>
        </w:rPr>
      </w:pPr>
      <w:r>
        <w:rPr>
          <w:lang w:val="en-GB"/>
        </w:rPr>
        <w:t xml:space="preserve">Focus regulation is also very important to deal with pain or discomfort that comes </w:t>
      </w:r>
      <w:r w:rsidR="00B775B6">
        <w:rPr>
          <w:lang w:val="en-GB"/>
        </w:rPr>
        <w:t xml:space="preserve">from </w:t>
      </w:r>
      <w:r w:rsidR="00856AA9">
        <w:rPr>
          <w:lang w:val="en-GB"/>
        </w:rPr>
        <w:t xml:space="preserve">high-intensity physical activity. </w:t>
      </w:r>
      <w:r w:rsidR="009B335A">
        <w:rPr>
          <w:lang w:val="en-GB"/>
        </w:rPr>
        <w:t>There are two strategies to deal with pain and discomfort</w:t>
      </w:r>
      <w:r w:rsidR="00C15364">
        <w:rPr>
          <w:lang w:val="en-GB"/>
        </w:rPr>
        <w:t xml:space="preserve"> </w:t>
      </w:r>
      <w:r w:rsidR="00C15364">
        <w:rPr>
          <w:lang w:val="en-GB"/>
        </w:rPr>
        <w:fldChar w:fldCharType="begin"/>
      </w:r>
      <w:r w:rsidR="00C15364">
        <w:rPr>
          <w:lang w:val="en-GB"/>
        </w:rPr>
        <w:instrText xml:space="preserve"> ADDIN EN.CITE &lt;EndNote&gt;&lt;Cite&gt;&lt;Author&gt;Salwin&lt;/Author&gt;&lt;Year&gt;2016&lt;/Year&gt;&lt;IDText&gt;Pain tolerance in sport&lt;/IDText&gt;&lt;DisplayText&gt;(Salwin &amp;amp; Zajac, 2016)&lt;/DisplayText&gt;&lt;record&gt;&lt;titles&gt;&lt;title&gt;Pain tolerance in sport&lt;/title&gt;&lt;secondary-title&gt;Baltic journal of health and physical activity&lt;/secondary-title&gt;&lt;/titles&gt;&lt;pages&gt;71-80&lt;/pages&gt;&lt;number&gt;3&lt;/number&gt;&lt;contributors&gt;&lt;authors&gt;&lt;author&gt;Salwin, Ewelina&lt;/author&gt;&lt;author&gt;Zajac, Agnieszka&lt;/author&gt;&lt;/authors&gt;&lt;/contributors&gt;&lt;added-date format="utc"&gt;1605614945&lt;/added-date&gt;&lt;ref-type name="Journal Article"&gt;17&lt;/ref-type&gt;&lt;dates&gt;&lt;year&gt;2016&lt;/year&gt;&lt;/dates&gt;&lt;rec-number&gt;243&lt;/rec-number&gt;&lt;last-updated-date format="utc"&gt;1605614986&lt;/last-updated-date&gt;&lt;volume&gt;8&lt;/volume&gt;&lt;/record&gt;&lt;/Cite&gt;&lt;/EndNote&gt;</w:instrText>
      </w:r>
      <w:r w:rsidR="00C15364">
        <w:rPr>
          <w:lang w:val="en-GB"/>
        </w:rPr>
        <w:fldChar w:fldCharType="separate"/>
      </w:r>
      <w:r w:rsidR="00C15364">
        <w:rPr>
          <w:noProof/>
          <w:lang w:val="en-GB"/>
        </w:rPr>
        <w:t>(Salwin &amp; Zajac, 2016)</w:t>
      </w:r>
      <w:r w:rsidR="00C15364">
        <w:rPr>
          <w:lang w:val="en-GB"/>
        </w:rPr>
        <w:fldChar w:fldCharType="end"/>
      </w:r>
      <w:r w:rsidR="009B335A">
        <w:rPr>
          <w:lang w:val="en-GB"/>
        </w:rPr>
        <w:t>:</w:t>
      </w:r>
    </w:p>
    <w:p w14:paraId="5138429F" w14:textId="7F21D364" w:rsidR="009B335A" w:rsidRDefault="009B335A" w:rsidP="009B335A">
      <w:pPr>
        <w:pStyle w:val="ListParagraph"/>
        <w:numPr>
          <w:ilvl w:val="0"/>
          <w:numId w:val="17"/>
        </w:numPr>
        <w:jc w:val="both"/>
        <w:rPr>
          <w:lang w:val="en-GB"/>
        </w:rPr>
      </w:pPr>
      <w:r>
        <w:rPr>
          <w:lang w:val="en-GB"/>
        </w:rPr>
        <w:t xml:space="preserve">Dissociative strategy: </w:t>
      </w:r>
      <w:r w:rsidR="00427BA2">
        <w:rPr>
          <w:lang w:val="en-GB"/>
        </w:rPr>
        <w:t>This strategy involves distracting one’s attention from the pain and discomfort by focusing on external factors. This could be done by listening to music, concentrating on one’s surroundings</w:t>
      </w:r>
      <w:r w:rsidR="00D938C6">
        <w:rPr>
          <w:lang w:val="en-GB"/>
        </w:rPr>
        <w:t>.</w:t>
      </w:r>
    </w:p>
    <w:p w14:paraId="4FB7A674" w14:textId="21A9A5C3" w:rsidR="00D938C6" w:rsidRPr="009B335A" w:rsidRDefault="00D938C6" w:rsidP="009B335A">
      <w:pPr>
        <w:pStyle w:val="ListParagraph"/>
        <w:numPr>
          <w:ilvl w:val="0"/>
          <w:numId w:val="17"/>
        </w:numPr>
        <w:jc w:val="both"/>
        <w:rPr>
          <w:lang w:val="en-GB"/>
        </w:rPr>
      </w:pPr>
      <w:r>
        <w:rPr>
          <w:lang w:val="en-GB"/>
        </w:rPr>
        <w:t xml:space="preserve">Associative strategies: This involves focusing on the information from </w:t>
      </w:r>
      <w:r w:rsidR="008A2008">
        <w:rPr>
          <w:lang w:val="en-GB"/>
        </w:rPr>
        <w:t>own body an</w:t>
      </w:r>
      <w:r w:rsidR="00A56EE7">
        <w:rPr>
          <w:lang w:val="en-GB"/>
        </w:rPr>
        <w:t>d</w:t>
      </w:r>
      <w:r w:rsidR="008A2008">
        <w:rPr>
          <w:lang w:val="en-GB"/>
        </w:rPr>
        <w:t xml:space="preserve"> completely monitoring the pain. It isn’t about fighting the pain or forgetting it but about fraternising with it and understanding how to increase one’s tolerance to it. </w:t>
      </w:r>
    </w:p>
    <w:p w14:paraId="1B420567" w14:textId="684C2D3F" w:rsidR="00705665" w:rsidRDefault="00473E8E" w:rsidP="003217B1">
      <w:pPr>
        <w:pStyle w:val="Heading2"/>
        <w:jc w:val="both"/>
        <w:rPr>
          <w:lang w:val="en-GB"/>
        </w:rPr>
      </w:pPr>
      <w:bookmarkStart w:id="59" w:name="_Toc56003290"/>
      <w:r>
        <w:rPr>
          <w:lang w:val="en-GB"/>
        </w:rPr>
        <w:t xml:space="preserve">6.8 </w:t>
      </w:r>
      <w:r w:rsidR="00705665">
        <w:rPr>
          <w:lang w:val="en-GB"/>
        </w:rPr>
        <w:t>Relaxation</w:t>
      </w:r>
      <w:bookmarkEnd w:id="59"/>
    </w:p>
    <w:p w14:paraId="499F1EA5" w14:textId="0947B63A" w:rsidR="00705665" w:rsidRDefault="00473E8E" w:rsidP="003217B1">
      <w:pPr>
        <w:pStyle w:val="Heading3"/>
        <w:jc w:val="both"/>
        <w:rPr>
          <w:lang w:val="en-GB"/>
        </w:rPr>
      </w:pPr>
      <w:bookmarkStart w:id="60" w:name="_Toc56003291"/>
      <w:r>
        <w:rPr>
          <w:lang w:val="en-GB"/>
        </w:rPr>
        <w:t xml:space="preserve">6.8.1 </w:t>
      </w:r>
      <w:r w:rsidR="00705665">
        <w:rPr>
          <w:lang w:val="en-GB"/>
        </w:rPr>
        <w:t>Theory</w:t>
      </w:r>
      <w:bookmarkEnd w:id="60"/>
    </w:p>
    <w:p w14:paraId="3BC1A083" w14:textId="5749B049" w:rsidR="00FF729D" w:rsidRPr="00705665" w:rsidRDefault="00DB4E70" w:rsidP="003217B1">
      <w:pPr>
        <w:jc w:val="both"/>
        <w:rPr>
          <w:lang w:val="en-GB"/>
        </w:rPr>
      </w:pPr>
      <w:r>
        <w:rPr>
          <w:lang w:val="en-GB"/>
        </w:rPr>
        <w:t>Being relaxed has been found to be a key characteristic of peak performance</w:t>
      </w:r>
      <w:r w:rsidR="006047B2">
        <w:rPr>
          <w:lang w:val="en-GB"/>
        </w:rPr>
        <w:t xml:space="preserve"> </w:t>
      </w:r>
      <w:r w:rsidR="006047B2">
        <w:rPr>
          <w:lang w:val="en-GB"/>
        </w:rPr>
        <w:fldChar w:fldCharType="begin"/>
      </w:r>
      <w:r w:rsidR="006047B2">
        <w:rPr>
          <w:lang w:val="en-GB"/>
        </w:rPr>
        <w:instrText xml:space="preserve"> ADDIN EN.CITE &lt;EndNote&gt;&lt;Cite&gt;&lt;Author&gt;Davidson&lt;/Author&gt;&lt;Year&gt;1976&lt;/Year&gt;&lt;IDText&gt;The psychobiology of relaxation and related states: a multiprocess theory&lt;/IDText&gt;&lt;DisplayText&gt;(Davidson &amp;amp; Schwartz, 1976)&lt;/DisplayText&gt;&lt;record&gt;&lt;titles&gt;&lt;title&gt;The psychobiology of relaxation and related states: a multiprocess theory&lt;/title&gt;&lt;secondary-title&gt;Behavior control and the modification of physiological activity&lt;/secondary-title&gt;&lt;/titles&gt;&lt;pages&gt;399-442&lt;/pages&gt;&lt;contributors&gt;&lt;authors&gt;&lt;author&gt;Davidson, R&lt;/author&gt;&lt;author&gt;Schwartz, G&lt;/author&gt;&lt;/authors&gt;&lt;/contributors&gt;&lt;added-date format="utc"&gt;1605085488&lt;/added-date&gt;&lt;ref-type name="Book Section"&gt;5&lt;/ref-type&gt;&lt;dates&gt;&lt;year&gt;1976&lt;/year&gt;&lt;/dates&gt;&lt;rec-number&gt;231&lt;/rec-number&gt;&lt;last-updated-date format="utc"&gt;1605085628&lt;/last-updated-date&gt;&lt;contributors&gt;&lt;secondary-authors&gt;&lt;author&gt;Mostofsky&lt;/author&gt;&lt;/secondary-authors&gt;&lt;/contributors&gt;&lt;/record&gt;&lt;/Cite&gt;&lt;/EndNote&gt;</w:instrText>
      </w:r>
      <w:r w:rsidR="006047B2">
        <w:rPr>
          <w:lang w:val="en-GB"/>
        </w:rPr>
        <w:fldChar w:fldCharType="separate"/>
      </w:r>
      <w:r w:rsidR="006047B2">
        <w:rPr>
          <w:noProof/>
          <w:lang w:val="en-GB"/>
        </w:rPr>
        <w:t>(Davidson &amp; Schwartz, 1976)</w:t>
      </w:r>
      <w:r w:rsidR="006047B2">
        <w:rPr>
          <w:lang w:val="en-GB"/>
        </w:rPr>
        <w:fldChar w:fldCharType="end"/>
      </w:r>
      <w:r>
        <w:rPr>
          <w:lang w:val="en-GB"/>
        </w:rPr>
        <w:t>. There are different types of relaxation: physical and mental</w:t>
      </w:r>
      <w:r w:rsidR="00272450">
        <w:rPr>
          <w:lang w:val="en-GB"/>
        </w:rPr>
        <w:t xml:space="preserve"> </w:t>
      </w:r>
      <w:r w:rsidR="00260BE3">
        <w:rPr>
          <w:lang w:val="en-GB"/>
        </w:rPr>
        <w:fldChar w:fldCharType="begin"/>
      </w:r>
      <w:r w:rsidR="00260BE3">
        <w:rPr>
          <w:lang w:val="en-GB"/>
        </w:rPr>
        <w:instrText xml:space="preserve"> ADDIN EN.CITE &lt;EndNote&gt;&lt;Cite&gt;&lt;Author&gt;Williams&lt;/Author&gt;&lt;Year&gt;1993&lt;/Year&gt;&lt;IDText&gt;Psychological characteristics of peak performance&lt;/IDText&gt;&lt;DisplayText&gt;(J Williams &amp;amp; Krane, 1993)&lt;/DisplayText&gt;&lt;record&gt;&lt;titles&gt;&lt;title&gt;Psychological characteristics of peak performance&lt;/title&gt;&lt;secondary-title&gt;Applied sport psychology&lt;/secondary-title&gt;&lt;/titles&gt;&lt;contributors&gt;&lt;authors&gt;&lt;author&gt;Williams, J&lt;/author&gt;&lt;author&gt;Krane, V&lt;/author&gt;&lt;/authors&gt;&lt;/contributors&gt;&lt;added-date format="utc"&gt;1605029386&lt;/added-date&gt;&lt;ref-type name="Journal Article"&gt;17&lt;/ref-type&gt;&lt;dates&gt;&lt;year&gt;1993&lt;/year&gt;&lt;/dates&gt;&lt;rec-number&gt;229&lt;/rec-number&gt;&lt;last-updated-date format="utc"&gt;1605029449&lt;/last-updated-date&gt;&lt;/record&gt;&lt;/Cite&gt;&lt;/EndNote&gt;</w:instrText>
      </w:r>
      <w:r w:rsidR="00260BE3">
        <w:rPr>
          <w:lang w:val="en-GB"/>
        </w:rPr>
        <w:fldChar w:fldCharType="separate"/>
      </w:r>
      <w:r w:rsidR="00260BE3">
        <w:rPr>
          <w:noProof/>
          <w:lang w:val="en-GB"/>
        </w:rPr>
        <w:t>(J Williams &amp; Krane, 1993)</w:t>
      </w:r>
      <w:r w:rsidR="00260BE3">
        <w:rPr>
          <w:lang w:val="en-GB"/>
        </w:rPr>
        <w:fldChar w:fldCharType="end"/>
      </w:r>
      <w:r w:rsidR="00260BE3">
        <w:rPr>
          <w:lang w:val="en-GB"/>
        </w:rPr>
        <w:t xml:space="preserve">. </w:t>
      </w:r>
      <w:r w:rsidR="00AF70D3">
        <w:rPr>
          <w:lang w:val="en-GB"/>
        </w:rPr>
        <w:t>Physical relaxation techniques should be used to resolve somatic anxiety issues</w:t>
      </w:r>
      <w:r w:rsidR="002F5B0A">
        <w:rPr>
          <w:lang w:val="en-GB"/>
        </w:rPr>
        <w:t xml:space="preserve"> whereas mental relaxation </w:t>
      </w:r>
      <w:r w:rsidR="002F5B0A">
        <w:rPr>
          <w:lang w:val="en-GB"/>
        </w:rPr>
        <w:lastRenderedPageBreak/>
        <w:t>techniques should be used to resolve cognitive anxiety issues</w:t>
      </w:r>
      <w:r w:rsidR="008D5D46">
        <w:rPr>
          <w:lang w:val="en-GB"/>
        </w:rPr>
        <w:t xml:space="preserve"> </w:t>
      </w:r>
      <w:r w:rsidR="008D5D46">
        <w:rPr>
          <w:lang w:val="en-GB"/>
        </w:rPr>
        <w:fldChar w:fldCharType="begin"/>
      </w:r>
      <w:r w:rsidR="008D5D46">
        <w:rPr>
          <w:lang w:val="en-GB"/>
        </w:rPr>
        <w:instrText xml:space="preserve"> ADDIN EN.CITE &lt;EndNote&gt;&lt;Cite&gt;&lt;Author&gt;Khasky&lt;/Author&gt;&lt;Year&gt;1999&lt;/Year&gt;&lt;IDText&gt;Stress, relaxation states, and creativity&lt;/IDText&gt;&lt;DisplayText&gt;(Khasky &amp;amp; Smith, 1999)&lt;/DisplayText&gt;&lt;record&gt;&lt;titles&gt;&lt;title&gt;Stress, relaxation states, and creativity&lt;/title&gt;&lt;secondary-title&gt;Perceptual and motor skills&lt;/secondary-title&gt;&lt;/titles&gt;&lt;pages&gt;409-416&lt;/pages&gt;&lt;contributors&gt;&lt;authors&gt;&lt;author&gt;Khasky, Amy D&lt;/author&gt;&lt;author&gt;Smith, Jonathan C&lt;/author&gt;&lt;/authors&gt;&lt;/contributors&gt;&lt;added-date format="utc"&gt;1605085378&lt;/added-date&gt;&lt;ref-type name="Journal Article"&gt;17&lt;/ref-type&gt;&lt;dates&gt;&lt;year&gt;1999&lt;/year&gt;&lt;/dates&gt;&lt;rec-number&gt;230&lt;/rec-number&gt;&lt;last-updated-date format="utc"&gt;1605085433&lt;/last-updated-date&gt;&lt;volume&gt;88&lt;/volume&gt;&lt;/record&gt;&lt;/Cite&gt;&lt;/EndNote&gt;</w:instrText>
      </w:r>
      <w:r w:rsidR="008D5D46">
        <w:rPr>
          <w:lang w:val="en-GB"/>
        </w:rPr>
        <w:fldChar w:fldCharType="separate"/>
      </w:r>
      <w:r w:rsidR="008D5D46">
        <w:rPr>
          <w:noProof/>
          <w:lang w:val="en-GB"/>
        </w:rPr>
        <w:t>(Khasky &amp; Smith, 1999)</w:t>
      </w:r>
      <w:r w:rsidR="008D5D46">
        <w:rPr>
          <w:lang w:val="en-GB"/>
        </w:rPr>
        <w:fldChar w:fldCharType="end"/>
      </w:r>
      <w:r w:rsidR="002F5B0A">
        <w:rPr>
          <w:lang w:val="en-GB"/>
        </w:rPr>
        <w:t xml:space="preserve">. </w:t>
      </w:r>
      <w:r w:rsidR="0042306A">
        <w:rPr>
          <w:lang w:val="en-GB"/>
        </w:rPr>
        <w:t>There are also multimodal techniques to deal with both types of anxiety simultaneously</w:t>
      </w:r>
      <w:r w:rsidR="006047B2">
        <w:rPr>
          <w:lang w:val="en-GB"/>
        </w:rPr>
        <w:t xml:space="preserve"> </w:t>
      </w:r>
      <w:r w:rsidR="0022200B">
        <w:rPr>
          <w:lang w:val="en-GB"/>
        </w:rPr>
        <w:fldChar w:fldCharType="begin"/>
      </w:r>
      <w:r w:rsidR="0022200B">
        <w:rPr>
          <w:lang w:val="en-GB"/>
        </w:rPr>
        <w:instrText xml:space="preserve"> ADDIN EN.CITE &lt;EndNote&gt;&lt;Cite&gt;&lt;Author&gt;Burton&lt;/Author&gt;&lt;Year&gt;1990&lt;/Year&gt;&lt;IDText&gt;Multi-modal stress management in sport: current status and future directions&lt;/IDText&gt;&lt;DisplayText&gt;(D Burton, 1990)&lt;/DisplayText&gt;&lt;record&gt;&lt;titles&gt;&lt;title&gt;Multi-modal stress management in sport: current status and future directions&lt;/title&gt;&lt;secondary-title&gt;Stress and performance in sport&lt;/secondary-title&gt;&lt;/titles&gt;&lt;pages&gt;171-201&lt;/pages&gt;&lt;contributors&gt;&lt;authors&gt;&lt;author&gt;Burton, D&lt;/author&gt;&lt;/authors&gt;&lt;/contributors&gt;&lt;added-date format="utc"&gt;1605086131&lt;/added-date&gt;&lt;pub-location&gt;Chichester, UK&lt;/pub-location&gt;&lt;ref-type name="Book Section"&gt;5&lt;/ref-type&gt;&lt;dates&gt;&lt;year&gt;1990&lt;/year&gt;&lt;/dates&gt;&lt;rec-number&gt;233&lt;/rec-number&gt;&lt;last-updated-date format="utc"&gt;1605086209&lt;/last-updated-date&gt;&lt;contributors&gt;&lt;secondary-authors&gt;&lt;author&gt;J.G. Jones &amp;amp; L. Hardy&lt;/author&gt;&lt;/secondary-authors&gt;&lt;/contributors&gt;&lt;/record&gt;&lt;/Cite&gt;&lt;/EndNote&gt;</w:instrText>
      </w:r>
      <w:r w:rsidR="0022200B">
        <w:rPr>
          <w:lang w:val="en-GB"/>
        </w:rPr>
        <w:fldChar w:fldCharType="separate"/>
      </w:r>
      <w:r w:rsidR="0022200B">
        <w:rPr>
          <w:noProof/>
          <w:lang w:val="en-GB"/>
        </w:rPr>
        <w:t>(D Burton, 1990)</w:t>
      </w:r>
      <w:r w:rsidR="0022200B">
        <w:rPr>
          <w:lang w:val="en-GB"/>
        </w:rPr>
        <w:fldChar w:fldCharType="end"/>
      </w:r>
      <w:r w:rsidR="0042306A">
        <w:rPr>
          <w:lang w:val="en-GB"/>
        </w:rPr>
        <w:t xml:space="preserve">. </w:t>
      </w:r>
      <w:r w:rsidR="00034058">
        <w:rPr>
          <w:lang w:val="en-GB"/>
        </w:rPr>
        <w:t xml:space="preserve">Relaxation has been found to have positive enhancement effects on performance when combined with imagery and self-talk. </w:t>
      </w:r>
    </w:p>
    <w:p w14:paraId="4AA43A34" w14:textId="7CBBA127" w:rsidR="00705665" w:rsidRDefault="00473E8E" w:rsidP="003217B1">
      <w:pPr>
        <w:pStyle w:val="Heading3"/>
        <w:jc w:val="both"/>
        <w:rPr>
          <w:lang w:val="en-GB"/>
        </w:rPr>
      </w:pPr>
      <w:bookmarkStart w:id="61" w:name="_Toc56003292"/>
      <w:r>
        <w:rPr>
          <w:lang w:val="en-GB"/>
        </w:rPr>
        <w:t xml:space="preserve">6.8.2 </w:t>
      </w:r>
      <w:r w:rsidR="00705665">
        <w:rPr>
          <w:lang w:val="en-GB"/>
        </w:rPr>
        <w:t>In practice</w:t>
      </w:r>
      <w:bookmarkEnd w:id="61"/>
    </w:p>
    <w:p w14:paraId="1435A4C8" w14:textId="77777777" w:rsidR="00530945" w:rsidRDefault="00530945" w:rsidP="003217B1">
      <w:pPr>
        <w:pStyle w:val="ListParagraph"/>
        <w:numPr>
          <w:ilvl w:val="0"/>
          <w:numId w:val="9"/>
        </w:numPr>
        <w:jc w:val="both"/>
        <w:rPr>
          <w:lang w:val="en-GB"/>
        </w:rPr>
      </w:pPr>
      <w:r>
        <w:rPr>
          <w:lang w:val="en-GB"/>
        </w:rPr>
        <w:t>Physical relaxation</w:t>
      </w:r>
    </w:p>
    <w:p w14:paraId="70200821" w14:textId="3F6AAB39" w:rsidR="00540EAB" w:rsidRPr="00530945" w:rsidRDefault="002E7220" w:rsidP="003217B1">
      <w:pPr>
        <w:pStyle w:val="ListParagraph"/>
        <w:jc w:val="both"/>
        <w:rPr>
          <w:lang w:val="en-GB"/>
        </w:rPr>
      </w:pPr>
      <w:r w:rsidRPr="00530945">
        <w:rPr>
          <w:lang w:val="en-GB"/>
        </w:rPr>
        <w:t xml:space="preserve">Progressive muscle relaxation is used to relieve muscle tension. </w:t>
      </w:r>
      <w:r w:rsidR="00344D49">
        <w:rPr>
          <w:lang w:val="en-GB"/>
        </w:rPr>
        <w:t xml:space="preserve">Decreased muscle tension will lead to decreased mental tension. </w:t>
      </w:r>
      <w:r w:rsidRPr="00530945">
        <w:rPr>
          <w:lang w:val="en-GB"/>
        </w:rPr>
        <w:t>It is a systematic</w:t>
      </w:r>
      <w:r w:rsidR="00530945" w:rsidRPr="00530945">
        <w:rPr>
          <w:lang w:val="en-GB"/>
        </w:rPr>
        <w:t xml:space="preserve"> focus of attention on the </w:t>
      </w:r>
      <w:r w:rsidR="008E7837" w:rsidRPr="00530945">
        <w:rPr>
          <w:lang w:val="en-GB"/>
        </w:rPr>
        <w:t>various</w:t>
      </w:r>
      <w:r w:rsidR="00530945" w:rsidRPr="00530945">
        <w:rPr>
          <w:lang w:val="en-GB"/>
        </w:rPr>
        <w:t xml:space="preserve"> gross muscle groups throughout the body.</w:t>
      </w:r>
      <w:r w:rsidR="003F7AC4">
        <w:rPr>
          <w:lang w:val="en-GB"/>
        </w:rPr>
        <w:t xml:space="preserve"> </w:t>
      </w:r>
    </w:p>
    <w:p w14:paraId="02F06529" w14:textId="11282527" w:rsidR="00530945" w:rsidRPr="0022200B" w:rsidRDefault="00530945" w:rsidP="003217B1">
      <w:pPr>
        <w:pStyle w:val="ListParagraph"/>
        <w:numPr>
          <w:ilvl w:val="0"/>
          <w:numId w:val="9"/>
        </w:numPr>
        <w:jc w:val="both"/>
        <w:rPr>
          <w:lang w:val="en-GB"/>
        </w:rPr>
      </w:pPr>
      <w:r w:rsidRPr="0022200B">
        <w:rPr>
          <w:lang w:val="en-GB"/>
        </w:rPr>
        <w:t xml:space="preserve">Mental relaxation: </w:t>
      </w:r>
    </w:p>
    <w:p w14:paraId="62897665" w14:textId="77777777" w:rsidR="0019462D" w:rsidRPr="0022200B" w:rsidRDefault="00324BD0" w:rsidP="003217B1">
      <w:pPr>
        <w:pStyle w:val="ListParagraph"/>
        <w:jc w:val="both"/>
        <w:rPr>
          <w:lang w:val="en-GB"/>
        </w:rPr>
      </w:pPr>
      <w:r w:rsidRPr="0022200B">
        <w:rPr>
          <w:lang w:val="en-GB"/>
        </w:rPr>
        <w:t>Mental relaxation can be obtained by using a technique known as transcendental meditation</w:t>
      </w:r>
      <w:r w:rsidR="003717B5" w:rsidRPr="0022200B">
        <w:rPr>
          <w:lang w:val="en-GB"/>
        </w:rPr>
        <w:t xml:space="preserve">, it is associated with slower heart rate, lower blood pressure and decreased responsivity of </w:t>
      </w:r>
      <w:r w:rsidR="00554052" w:rsidRPr="0022200B">
        <w:rPr>
          <w:lang w:val="en-GB"/>
        </w:rPr>
        <w:t xml:space="preserve">the sympathetic nervous system. </w:t>
      </w:r>
    </w:p>
    <w:p w14:paraId="3702FA11" w14:textId="3ADF483C" w:rsidR="00530945" w:rsidRPr="0022200B" w:rsidRDefault="0042306A" w:rsidP="003217B1">
      <w:pPr>
        <w:pStyle w:val="ListParagraph"/>
        <w:numPr>
          <w:ilvl w:val="0"/>
          <w:numId w:val="9"/>
        </w:numPr>
        <w:jc w:val="both"/>
        <w:rPr>
          <w:lang w:val="en-GB"/>
        </w:rPr>
      </w:pPr>
      <w:r w:rsidRPr="0022200B">
        <w:rPr>
          <w:lang w:val="en-GB"/>
        </w:rPr>
        <w:t>Both physical and mental relaxation</w:t>
      </w:r>
      <w:r w:rsidR="0022200B" w:rsidRPr="0022200B">
        <w:rPr>
          <w:lang w:val="en-GB"/>
        </w:rPr>
        <w:t xml:space="preserve"> </w:t>
      </w:r>
      <w:r w:rsidR="0022200B" w:rsidRPr="0022200B">
        <w:rPr>
          <w:lang w:val="en-GB"/>
        </w:rPr>
        <w:fldChar w:fldCharType="begin"/>
      </w:r>
      <w:r w:rsidR="0022200B" w:rsidRPr="0022200B">
        <w:rPr>
          <w:lang w:val="en-GB"/>
        </w:rPr>
        <w:instrText xml:space="preserve"> ADDIN EN.CITE &lt;EndNote&gt;&lt;Cite&gt;&lt;Author&gt;Burton&lt;/Author&gt;&lt;Year&gt;1990&lt;/Year&gt;&lt;IDText&gt;Multi-modal stress management in sport: current status and future directions&lt;/IDText&gt;&lt;DisplayText&gt;(D Burton, 1990)&lt;/DisplayText&gt;&lt;record&gt;&lt;titles&gt;&lt;title&gt;Multi-modal stress management in sport: current status and future directions&lt;/title&gt;&lt;secondary-title&gt;Stress and performance in sport&lt;/secondary-title&gt;&lt;/titles&gt;&lt;pages&gt;171-201&lt;/pages&gt;&lt;contributors&gt;&lt;authors&gt;&lt;author&gt;Burton, D&lt;/author&gt;&lt;/authors&gt;&lt;/contributors&gt;&lt;added-date format="utc"&gt;1605086131&lt;/added-date&gt;&lt;pub-location&gt;Chichester, UK&lt;/pub-location&gt;&lt;ref-type name="Book Section"&gt;5&lt;/ref-type&gt;&lt;dates&gt;&lt;year&gt;1990&lt;/year&gt;&lt;/dates&gt;&lt;rec-number&gt;233&lt;/rec-number&gt;&lt;last-updated-date format="utc"&gt;1605086209&lt;/last-updated-date&gt;&lt;contributors&gt;&lt;secondary-authors&gt;&lt;author&gt;J.G. Jones &amp;amp; L. Hardy&lt;/author&gt;&lt;/secondary-authors&gt;&lt;/contributors&gt;&lt;/record&gt;&lt;/Cite&gt;&lt;/EndNote&gt;</w:instrText>
      </w:r>
      <w:r w:rsidR="0022200B" w:rsidRPr="0022200B">
        <w:rPr>
          <w:lang w:val="en-GB"/>
        </w:rPr>
        <w:fldChar w:fldCharType="separate"/>
      </w:r>
      <w:r w:rsidR="0022200B" w:rsidRPr="0022200B">
        <w:rPr>
          <w:noProof/>
          <w:lang w:val="en-GB"/>
        </w:rPr>
        <w:t>(D Burton, 1990)</w:t>
      </w:r>
      <w:r w:rsidR="0022200B" w:rsidRPr="0022200B">
        <w:rPr>
          <w:lang w:val="en-GB"/>
        </w:rPr>
        <w:fldChar w:fldCharType="end"/>
      </w:r>
      <w:r w:rsidR="0022200B" w:rsidRPr="0022200B">
        <w:rPr>
          <w:lang w:val="en-GB"/>
        </w:rPr>
        <w:t>:</w:t>
      </w:r>
      <w:r w:rsidR="0019462D" w:rsidRPr="0022200B">
        <w:rPr>
          <w:lang w:val="en-GB"/>
        </w:rPr>
        <w:t xml:space="preserve"> the following techniques deal with both types of anxiety simultaneously: stress-inoculation training</w:t>
      </w:r>
      <w:r w:rsidR="0022200B" w:rsidRPr="0022200B">
        <w:rPr>
          <w:lang w:val="en-GB"/>
        </w:rPr>
        <w:t xml:space="preserve"> </w:t>
      </w:r>
      <w:r w:rsidR="0022200B" w:rsidRPr="0022200B">
        <w:rPr>
          <w:lang w:val="en-GB"/>
        </w:rPr>
        <w:fldChar w:fldCharType="begin"/>
      </w:r>
      <w:r w:rsidR="0022200B" w:rsidRPr="0022200B">
        <w:rPr>
          <w:lang w:val="en-GB"/>
        </w:rPr>
        <w:instrText xml:space="preserve"> ADDIN EN.CITE &lt;EndNote&gt;&lt;Cite&gt;&lt;Author&gt;Meichenbaum&lt;/Author&gt;&lt;Year&gt;1989&lt;/Year&gt;&lt;IDText&gt;Stress inoculation training&lt;/IDText&gt;&lt;DisplayText&gt;(Meichenbaum &amp;amp; Cameron, 1989)&lt;/DisplayText&gt;&lt;record&gt;&lt;titles&gt;&lt;title&gt;Stress inoculation training&lt;/title&gt;&lt;secondary-title&gt;Stress reduction and prevention&lt;/secondary-title&gt;&lt;/titles&gt;&lt;pages&gt;115-154&lt;/pages&gt;&lt;contributors&gt;&lt;authors&gt;&lt;author&gt;Meichenbaum, D&lt;/author&gt;&lt;author&gt;Cameron, R&lt;/author&gt;&lt;/authors&gt;&lt;/contributors&gt;&lt;added-date format="utc"&gt;1605087273&lt;/added-date&gt;&lt;pub-location&gt;Boston, MA&lt;/pub-location&gt;&lt;ref-type name="Book Section"&gt;5&lt;/ref-type&gt;&lt;dates&gt;&lt;year&gt;1989&lt;/year&gt;&lt;/dates&gt;&lt;rec-number&gt;234&lt;/rec-number&gt;&lt;last-updated-date format="utc"&gt;1605087404&lt;/last-updated-date&gt;&lt;contributors&gt;&lt;secondary-authors&gt;&lt;author&gt;Meichenbaum D., Jaremko M. E.&lt;/author&gt;&lt;/secondary-authors&gt;&lt;/contributors&gt;&lt;/record&gt;&lt;/Cite&gt;&lt;/EndNote&gt;</w:instrText>
      </w:r>
      <w:r w:rsidR="0022200B" w:rsidRPr="0022200B">
        <w:rPr>
          <w:lang w:val="en-GB"/>
        </w:rPr>
        <w:fldChar w:fldCharType="separate"/>
      </w:r>
      <w:r w:rsidR="0022200B" w:rsidRPr="0022200B">
        <w:rPr>
          <w:noProof/>
          <w:lang w:val="en-GB"/>
        </w:rPr>
        <w:t>(Meichenbaum &amp; Cameron, 1989)</w:t>
      </w:r>
      <w:r w:rsidR="0022200B" w:rsidRPr="0022200B">
        <w:rPr>
          <w:lang w:val="en-GB"/>
        </w:rPr>
        <w:fldChar w:fldCharType="end"/>
      </w:r>
      <w:r w:rsidR="0019462D" w:rsidRPr="0022200B">
        <w:rPr>
          <w:lang w:val="en-GB"/>
        </w:rPr>
        <w:t>, cognitive affective stress management</w:t>
      </w:r>
      <w:r w:rsidR="0022200B">
        <w:rPr>
          <w:lang w:val="en-GB"/>
        </w:rPr>
        <w:t xml:space="preserve"> </w:t>
      </w:r>
      <w:r w:rsidR="0022200B">
        <w:rPr>
          <w:lang w:val="en-GB"/>
        </w:rPr>
        <w:fldChar w:fldCharType="begin"/>
      </w:r>
      <w:r w:rsidR="0022200B">
        <w:rPr>
          <w:lang w:val="en-GB"/>
        </w:rPr>
        <w:instrText xml:space="preserve"> ADDIN EN.CITE &lt;EndNote&gt;&lt;Cite&gt;&lt;Author&gt;Crocker&lt;/Author&gt;&lt;Year&gt;1988&lt;/Year&gt;&lt;IDText&gt;Cognitive-affective stress management training with high performance youth volleyball players: effects on affect, cognition, and performance&lt;/IDText&gt;&lt;DisplayText&gt;(Crocker, Alderman, Murray, &amp;amp; Smith, 1988)&lt;/DisplayText&gt;&lt;record&gt;&lt;titles&gt;&lt;title&gt;Cognitive-affective stress management training with high performance youth volleyball players: effects on affect, cognition, and performance&lt;/title&gt;&lt;/titles&gt;&lt;pages&gt;448-460&lt;/pages&gt;&lt;number&gt;4&lt;/number&gt;&lt;contributors&gt;&lt;authors&gt;&lt;author&gt;Crocker, Peter&lt;/author&gt;&lt;author&gt;Alderman, Rikk&lt;/author&gt;&lt;author&gt;Murray, F&lt;/author&gt;&lt;author&gt;Smith, R&lt;/author&gt;&lt;/authors&gt;&lt;/contributors&gt;&lt;added-date format="utc"&gt;1605087487&lt;/added-date&gt;&lt;ref-type name="Journal Article"&gt;17&lt;/ref-type&gt;&lt;dates&gt;&lt;year&gt;1988&lt;/year&gt;&lt;/dates&gt;&lt;rec-number&gt;235&lt;/rec-number&gt;&lt;last-updated-date format="utc"&gt;1605087582&lt;/last-updated-date&gt;&lt;volume&gt;10&lt;/volume&gt;&lt;/record&gt;&lt;/Cite&gt;&lt;/EndNote&gt;</w:instrText>
      </w:r>
      <w:r w:rsidR="0022200B">
        <w:rPr>
          <w:lang w:val="en-GB"/>
        </w:rPr>
        <w:fldChar w:fldCharType="separate"/>
      </w:r>
      <w:r w:rsidR="0022200B">
        <w:rPr>
          <w:noProof/>
          <w:lang w:val="en-GB"/>
        </w:rPr>
        <w:t>(Crocker, Alderman, Murray, &amp; Smith, 1988)</w:t>
      </w:r>
      <w:r w:rsidR="0022200B">
        <w:rPr>
          <w:lang w:val="en-GB"/>
        </w:rPr>
        <w:fldChar w:fldCharType="end"/>
      </w:r>
      <w:r w:rsidR="0019462D" w:rsidRPr="0022200B">
        <w:rPr>
          <w:lang w:val="en-GB"/>
        </w:rPr>
        <w:t xml:space="preserve"> and visuo</w:t>
      </w:r>
      <w:r w:rsidR="00C056DE" w:rsidRPr="0022200B">
        <w:rPr>
          <w:lang w:val="en-GB"/>
        </w:rPr>
        <w:t>-motor behaviour rehearsal</w:t>
      </w:r>
      <w:r w:rsidR="0022200B">
        <w:rPr>
          <w:lang w:val="en-GB"/>
        </w:rPr>
        <w:t xml:space="preserve"> </w:t>
      </w:r>
      <w:r w:rsidR="00895BBE">
        <w:rPr>
          <w:lang w:val="en-GB"/>
        </w:rPr>
        <w:fldChar w:fldCharType="begin"/>
      </w:r>
      <w:r w:rsidR="00895BBE">
        <w:rPr>
          <w:lang w:val="en-GB"/>
        </w:rPr>
        <w:instrText xml:space="preserve"> ADDIN EN.CITE &lt;EndNote&gt;&lt;Cite&gt;&lt;Author&gt;Noel&lt;/Author&gt;&lt;Year&gt;1980&lt;/Year&gt;&lt;IDText&gt;The effect of visuo-motor behavior rehearsal on tennis performance&lt;/IDText&gt;&lt;DisplayText&gt;(Noel, 1980)&lt;/DisplayText&gt;&lt;record&gt;&lt;titles&gt;&lt;title&gt;The effect of visuo-motor behavior rehearsal on tennis performance&lt;/title&gt;&lt;secondary-title&gt;Journal of sport and exercise psychology&lt;/secondary-title&gt;&lt;/titles&gt;&lt;pages&gt;221-226&lt;/pages&gt;&lt;number&gt;3&lt;/number&gt;&lt;contributors&gt;&lt;authors&gt;&lt;author&gt;Noel, Richard C&lt;/author&gt;&lt;/authors&gt;&lt;/contributors&gt;&lt;added-date format="utc"&gt;1605087719&lt;/added-date&gt;&lt;ref-type name="Journal Article"&gt;17&lt;/ref-type&gt;&lt;dates&gt;&lt;year&gt;1980&lt;/year&gt;&lt;/dates&gt;&lt;rec-number&gt;236&lt;/rec-number&gt;&lt;last-updated-date format="utc"&gt;1605087824&lt;/last-updated-date&gt;&lt;volume&gt;2&lt;/volume&gt;&lt;/record&gt;&lt;/Cite&gt;&lt;/EndNote&gt;</w:instrText>
      </w:r>
      <w:r w:rsidR="00895BBE">
        <w:rPr>
          <w:lang w:val="en-GB"/>
        </w:rPr>
        <w:fldChar w:fldCharType="separate"/>
      </w:r>
      <w:r w:rsidR="00895BBE">
        <w:rPr>
          <w:noProof/>
          <w:lang w:val="en-GB"/>
        </w:rPr>
        <w:t>(Noel, 1980)</w:t>
      </w:r>
      <w:r w:rsidR="00895BBE">
        <w:rPr>
          <w:lang w:val="en-GB"/>
        </w:rPr>
        <w:fldChar w:fldCharType="end"/>
      </w:r>
      <w:r w:rsidR="00C056DE" w:rsidRPr="0022200B">
        <w:rPr>
          <w:lang w:val="en-GB"/>
        </w:rPr>
        <w:t>.</w:t>
      </w:r>
    </w:p>
    <w:p w14:paraId="71364C33" w14:textId="77777777" w:rsidR="00705665" w:rsidRDefault="00705665" w:rsidP="003217B1">
      <w:pPr>
        <w:pStyle w:val="Heading2"/>
        <w:jc w:val="both"/>
        <w:rPr>
          <w:lang w:val="en-GB"/>
        </w:rPr>
      </w:pPr>
    </w:p>
    <w:p w14:paraId="5873B732" w14:textId="2E844A84" w:rsidR="00354C84" w:rsidRDefault="00473E8E" w:rsidP="003217B1">
      <w:pPr>
        <w:pStyle w:val="Heading2"/>
        <w:jc w:val="both"/>
        <w:rPr>
          <w:lang w:val="en-GB"/>
        </w:rPr>
      </w:pPr>
      <w:bookmarkStart w:id="62" w:name="_Toc56003293"/>
      <w:r>
        <w:rPr>
          <w:lang w:val="en-GB"/>
        </w:rPr>
        <w:t xml:space="preserve">6.9 </w:t>
      </w:r>
      <w:r w:rsidR="009442AD">
        <w:rPr>
          <w:lang w:val="en-GB"/>
        </w:rPr>
        <w:t>Self-talk</w:t>
      </w:r>
      <w:bookmarkEnd w:id="62"/>
    </w:p>
    <w:p w14:paraId="221FA29F" w14:textId="792CC408" w:rsidR="009442AD" w:rsidRDefault="00473E8E" w:rsidP="003217B1">
      <w:pPr>
        <w:pStyle w:val="Heading3"/>
        <w:jc w:val="both"/>
        <w:rPr>
          <w:lang w:val="en-GB"/>
        </w:rPr>
      </w:pPr>
      <w:bookmarkStart w:id="63" w:name="_Toc56003294"/>
      <w:r>
        <w:rPr>
          <w:lang w:val="en-GB"/>
        </w:rPr>
        <w:t xml:space="preserve">6.9.1 </w:t>
      </w:r>
      <w:r w:rsidR="009442AD">
        <w:rPr>
          <w:lang w:val="en-GB"/>
        </w:rPr>
        <w:t>Theory</w:t>
      </w:r>
      <w:bookmarkEnd w:id="63"/>
    </w:p>
    <w:p w14:paraId="3FF6690C" w14:textId="21B4ADB7" w:rsidR="00EE2290" w:rsidRDefault="00895BBE" w:rsidP="003217B1">
      <w:pPr>
        <w:jc w:val="both"/>
        <w:rPr>
          <w:lang w:val="en-GB"/>
        </w:rPr>
      </w:pPr>
      <w:r>
        <w:rPr>
          <w:lang w:val="en-GB"/>
        </w:rPr>
        <w:t xml:space="preserve">Self-talk is described as the act of talking to oneself, aloud or silently. A study found that the best discriminator of qualifiers and non-qualifiers for the US Olympic Gymnastics team was the nature and content of their self-talk just prior to competition </w:t>
      </w:r>
      <w:r>
        <w:rPr>
          <w:lang w:val="en-GB"/>
        </w:rPr>
        <w:fldChar w:fldCharType="begin"/>
      </w:r>
      <w:r>
        <w:rPr>
          <w:lang w:val="en-GB"/>
        </w:rPr>
        <w:instrText xml:space="preserve"> ADDIN EN.CITE &lt;EndNote&gt;&lt;Cite&gt;&lt;Author&gt;Mahoney&lt;/Author&gt;&lt;Year&gt;1977&lt;/Year&gt;&lt;IDText&gt;Psychology of the elite athlete: an explanatory study&lt;/IDText&gt;&lt;DisplayText&gt;(Mahoney &amp;amp; Avener, 1977)&lt;/DisplayText&gt;&lt;record&gt;&lt;titles&gt;&lt;title&gt;Psychology of the elite athlete: an explanatory study&lt;/title&gt;&lt;secondary-title&gt;Cognitive therapy and research&lt;/secondary-title&gt;&lt;/titles&gt;&lt;pages&gt;135-141&lt;/pages&gt;&lt;contributors&gt;&lt;authors&gt;&lt;author&gt;Mahoney, M J&lt;/author&gt;&lt;author&gt;Avener, M&lt;/author&gt;&lt;/authors&gt;&lt;/contributors&gt;&lt;added-date format="utc"&gt;1605088186&lt;/added-date&gt;&lt;ref-type name="Journal Article"&gt;17&lt;/ref-type&gt;&lt;dates&gt;&lt;year&gt;1977&lt;/year&gt;&lt;/dates&gt;&lt;rec-number&gt;237&lt;/rec-number&gt;&lt;last-updated-date format="utc"&gt;1605088493&lt;/last-updated-date&gt;&lt;volume&gt;1&lt;/volume&gt;&lt;/record&gt;&lt;/Cite&gt;&lt;/EndNote&gt;</w:instrText>
      </w:r>
      <w:r>
        <w:rPr>
          <w:lang w:val="en-GB"/>
        </w:rPr>
        <w:fldChar w:fldCharType="separate"/>
      </w:r>
      <w:r>
        <w:rPr>
          <w:noProof/>
          <w:lang w:val="en-GB"/>
        </w:rPr>
        <w:t>(Mahoney &amp; Avener, 1977)</w:t>
      </w:r>
      <w:r>
        <w:rPr>
          <w:lang w:val="en-GB"/>
        </w:rPr>
        <w:fldChar w:fldCharType="end"/>
      </w:r>
      <w:r>
        <w:rPr>
          <w:lang w:val="en-GB"/>
        </w:rPr>
        <w:t xml:space="preserve">. </w:t>
      </w:r>
      <w:r w:rsidR="00EE2290">
        <w:rPr>
          <w:lang w:val="en-GB"/>
        </w:rPr>
        <w:t xml:space="preserve">Self-talk has many </w:t>
      </w:r>
      <w:r w:rsidR="007332BD">
        <w:rPr>
          <w:lang w:val="en-GB"/>
        </w:rPr>
        <w:t>potential</w:t>
      </w:r>
      <w:r w:rsidR="00EE2290">
        <w:rPr>
          <w:lang w:val="en-GB"/>
        </w:rPr>
        <w:t xml:space="preserve"> uses such as enhancing concentration, breaking bad habits, stopping negative thoughts, staying motivated, sustaining effort, enhancing self-confidence, … </w:t>
      </w:r>
      <w:r w:rsidR="004B11CD">
        <w:rPr>
          <w:lang w:val="en-GB"/>
        </w:rPr>
        <w:t>There are different types of self-talk: positive (motivational), instructional</w:t>
      </w:r>
      <w:r w:rsidR="00EE2290">
        <w:rPr>
          <w:lang w:val="en-GB"/>
        </w:rPr>
        <w:t>,</w:t>
      </w:r>
      <w:r w:rsidR="004B11CD">
        <w:rPr>
          <w:lang w:val="en-GB"/>
        </w:rPr>
        <w:t xml:space="preserve"> negative self-talk </w:t>
      </w:r>
      <w:r w:rsidR="00EE2290">
        <w:rPr>
          <w:lang w:val="en-GB"/>
        </w:rPr>
        <w:t xml:space="preserve">or thought stopping </w:t>
      </w:r>
      <w:r w:rsidR="004B11CD">
        <w:rPr>
          <w:lang w:val="en-GB"/>
        </w:rPr>
        <w:fldChar w:fldCharType="begin"/>
      </w:r>
      <w:r w:rsidR="004B11CD">
        <w:rPr>
          <w:lang w:val="en-GB"/>
        </w:rPr>
        <w:instrText xml:space="preserve"> ADDIN EN.CITE &lt;EndNote&gt;&lt;Cite&gt;&lt;Author&gt;Latinjak&lt;/Author&gt;&lt;Year&gt;2018&lt;/Year&gt;&lt;IDText&gt;Goal-directed self-talk used during technical skill acquisition: the case of novice ultimate frisbee players&lt;/IDText&gt;&lt;DisplayText&gt;(Latinjak, Maso, &amp;amp; Comoutos, 2018)&lt;/DisplayText&gt;&lt;record&gt;&lt;titles&gt;&lt;title&gt;Goal-directed self-talk used during technical skill acquisition: the case of novice ultimate frisbee players&lt;/title&gt;&lt;secondary-title&gt;The sport psychologist&lt;/secondary-title&gt;&lt;/titles&gt;&lt;pages&gt;60-65&lt;/pages&gt;&lt;number&gt;1&lt;/number&gt;&lt;contributors&gt;&lt;authors&gt;&lt;author&gt;Latinjak, Alexander&lt;/author&gt;&lt;author&gt;Maso, Marc&lt;/author&gt;&lt;author&gt;Comoutos, Nikos&lt;/author&gt;&lt;/authors&gt;&lt;/contributors&gt;&lt;added-date format="utc"&gt;1605088815&lt;/added-date&gt;&lt;ref-type name="Journal Article"&gt;17&lt;/ref-type&gt;&lt;dates&gt;&lt;year&gt;2018&lt;/year&gt;&lt;/dates&gt;&lt;rec-number&gt;239&lt;/rec-number&gt;&lt;last-updated-date format="utc"&gt;1605088916&lt;/last-updated-date&gt;&lt;volume&gt;32&lt;/volume&gt;&lt;/record&gt;&lt;/Cite&gt;&lt;/EndNote&gt;</w:instrText>
      </w:r>
      <w:r w:rsidR="004B11CD">
        <w:rPr>
          <w:lang w:val="en-GB"/>
        </w:rPr>
        <w:fldChar w:fldCharType="separate"/>
      </w:r>
      <w:r w:rsidR="004B11CD">
        <w:rPr>
          <w:noProof/>
          <w:lang w:val="en-GB"/>
        </w:rPr>
        <w:t>(Latinjak, Maso, &amp; Comoutos, 2018)</w:t>
      </w:r>
      <w:r w:rsidR="004B11CD">
        <w:rPr>
          <w:lang w:val="en-GB"/>
        </w:rPr>
        <w:fldChar w:fldCharType="end"/>
      </w:r>
      <w:r w:rsidR="00EE2290">
        <w:rPr>
          <w:lang w:val="en-GB"/>
        </w:rPr>
        <w:t>:</w:t>
      </w:r>
    </w:p>
    <w:p w14:paraId="4A9F55AA" w14:textId="2DBC0911" w:rsidR="00EE2290" w:rsidRDefault="00664593" w:rsidP="003217B1">
      <w:pPr>
        <w:pStyle w:val="ListParagraph"/>
        <w:numPr>
          <w:ilvl w:val="0"/>
          <w:numId w:val="9"/>
        </w:numPr>
        <w:jc w:val="both"/>
        <w:rPr>
          <w:lang w:val="en-GB"/>
        </w:rPr>
      </w:pPr>
      <w:r w:rsidRPr="00EE2290">
        <w:rPr>
          <w:lang w:val="en-GB"/>
        </w:rPr>
        <w:t xml:space="preserve">Negative self-talk tends to be associated with poor performance </w:t>
      </w:r>
      <w:r w:rsidRPr="00EE2290">
        <w:rPr>
          <w:lang w:val="en-GB"/>
        </w:rPr>
        <w:fldChar w:fldCharType="begin"/>
      </w:r>
      <w:r w:rsidRPr="00EE2290">
        <w:rPr>
          <w:lang w:val="en-GB"/>
        </w:rPr>
        <w:instrText xml:space="preserve"> ADDIN EN.CITE &lt;EndNote&gt;&lt;Cite&gt;&lt;Author&gt;Jabbari&lt;/Author&gt;&lt;Year&gt;2019&lt;/Year&gt;&lt;IDText&gt;Investigating the effects of educational and motivational education at different levels on the performance and application of dart throwing&lt;/IDText&gt;&lt;DisplayText&gt;(Jabbari, Charbaghi, &amp;amp; Dana, 2019)&lt;/DisplayText&gt;&lt;record&gt;&lt;titles&gt;&lt;title&gt;Investigating the effects of educational and motivational education at different levels on the performance and application of dart throwing&lt;/title&gt;&lt;secondary-title&gt;Journal of humanities insights&lt;/secondary-title&gt;&lt;/titles&gt;&lt;pages&gt;37-44&lt;/pages&gt;&lt;number&gt;2&lt;/number&gt;&lt;contributors&gt;&lt;authors&gt;&lt;author&gt;Jabbari, Elaheh&lt;/author&gt;&lt;author&gt;Charbaghi, Zahra&lt;/author&gt;&lt;author&gt;Dana, Amir&lt;/author&gt;&lt;/authors&gt;&lt;/contributors&gt;&lt;added-date format="utc"&gt;1605088947&lt;/added-date&gt;&lt;ref-type name="Journal Article"&gt;17&lt;/ref-type&gt;&lt;dates&gt;&lt;year&gt;2019&lt;/year&gt;&lt;/dates&gt;&lt;rec-number&gt;240&lt;/rec-number&gt;&lt;last-updated-date format="utc"&gt;1605089023&lt;/last-updated-date&gt;&lt;volume&gt;3&lt;/volume&gt;&lt;/record&gt;&lt;/Cite&gt;&lt;/EndNote&gt;</w:instrText>
      </w:r>
      <w:r w:rsidRPr="00EE2290">
        <w:rPr>
          <w:lang w:val="en-GB"/>
        </w:rPr>
        <w:fldChar w:fldCharType="separate"/>
      </w:r>
      <w:r w:rsidRPr="00EE2290">
        <w:rPr>
          <w:noProof/>
          <w:lang w:val="en-GB"/>
        </w:rPr>
        <w:t>(Jabbari, Charbaghi, &amp; Dana, 2019)</w:t>
      </w:r>
      <w:r w:rsidRPr="00EE2290">
        <w:rPr>
          <w:lang w:val="en-GB"/>
        </w:rPr>
        <w:fldChar w:fldCharType="end"/>
      </w:r>
      <w:r w:rsidRPr="00EE2290">
        <w:rPr>
          <w:lang w:val="en-GB"/>
        </w:rPr>
        <w:t>.</w:t>
      </w:r>
      <w:r w:rsidR="00EE2290" w:rsidRPr="00EE2290">
        <w:rPr>
          <w:lang w:val="en-GB"/>
        </w:rPr>
        <w:t xml:space="preserve"> </w:t>
      </w:r>
      <w:r w:rsidR="007332BD">
        <w:rPr>
          <w:lang w:val="en-GB"/>
        </w:rPr>
        <w:t>However, more</w:t>
      </w:r>
      <w:r w:rsidR="007332BD" w:rsidRPr="00EE2290">
        <w:rPr>
          <w:lang w:val="en-GB"/>
        </w:rPr>
        <w:t xml:space="preserve"> recent studies have found that negative self-talk can have positive impacts on performance when used appropriately (i.e., it can be interpreted as motivational, e.g., “a talking to” following a mistake) </w:t>
      </w:r>
      <w:r w:rsidR="007332BD" w:rsidRPr="00EE2290">
        <w:rPr>
          <w:lang w:val="en-GB"/>
        </w:rPr>
        <w:fldChar w:fldCharType="begin"/>
      </w:r>
      <w:r w:rsidR="007332BD" w:rsidRPr="00EE2290">
        <w:rPr>
          <w:lang w:val="en-GB"/>
        </w:rPr>
        <w:instrText xml:space="preserve"> ADDIN EN.CITE &lt;EndNote&gt;&lt;Cite&gt;&lt;Author&gt;Gillison&lt;/Author&gt;&lt;Year&gt;2019&lt;/Year&gt;&lt;IDText&gt;A meta-analysis of techniques to promote motivation for health behaviour change from a self-determination theory perspective&lt;/IDText&gt;&lt;DisplayText&gt;(Gillison et al., 2019)&lt;/DisplayText&gt;&lt;record&gt;&lt;titles&gt;&lt;title&gt;A meta-analysis of techniques to promote motivation for health behaviour change from a self-determination theory perspective&lt;/title&gt;&lt;secondary-title&gt;Health psychology review&lt;/secondary-title&gt;&lt;/titles&gt;&lt;pages&gt;110-130&lt;/pages&gt;&lt;contributors&gt;&lt;authors&gt;&lt;author&gt;Gillison, Fiona B&lt;/author&gt;&lt;author&gt;Rouse, Peter&lt;/author&gt;&lt;author&gt;Standage, Martin&lt;/author&gt;&lt;author&gt;Sebire, Simon J&lt;/author&gt;&lt;author&gt;Ryan, Richard M&lt;/author&gt;&lt;/authors&gt;&lt;/contributors&gt;&lt;added-date format="utc"&gt;1605020319&lt;/added-date&gt;&lt;ref-type name="Journal Article"&gt;17&lt;/ref-type&gt;&lt;dates&gt;&lt;year&gt;2019&lt;/year&gt;&lt;/dates&gt;&lt;rec-number&gt;227&lt;/rec-number&gt;&lt;last-updated-date format="utc"&gt;1605020426&lt;/last-updated-date&gt;&lt;volume&gt;13&lt;/volume&gt;&lt;num-vols&gt;1&lt;/num-vols&gt;&lt;/record&gt;&lt;/Cite&gt;&lt;/EndNote&gt;</w:instrText>
      </w:r>
      <w:r w:rsidR="007332BD" w:rsidRPr="00EE2290">
        <w:rPr>
          <w:lang w:val="en-GB"/>
        </w:rPr>
        <w:fldChar w:fldCharType="separate"/>
      </w:r>
      <w:r w:rsidR="007332BD" w:rsidRPr="00EE2290">
        <w:rPr>
          <w:noProof/>
          <w:lang w:val="en-GB"/>
        </w:rPr>
        <w:t>(Gillison et al., 2019)</w:t>
      </w:r>
      <w:r w:rsidR="007332BD" w:rsidRPr="00EE2290">
        <w:rPr>
          <w:lang w:val="en-GB"/>
        </w:rPr>
        <w:fldChar w:fldCharType="end"/>
      </w:r>
    </w:p>
    <w:p w14:paraId="4B149093" w14:textId="704B7D94" w:rsidR="00EE2290" w:rsidRDefault="00EE2290" w:rsidP="003217B1">
      <w:pPr>
        <w:pStyle w:val="ListParagraph"/>
        <w:numPr>
          <w:ilvl w:val="0"/>
          <w:numId w:val="9"/>
        </w:numPr>
        <w:jc w:val="both"/>
        <w:rPr>
          <w:lang w:val="en-GB"/>
        </w:rPr>
      </w:pPr>
      <w:r w:rsidRPr="00EE2290">
        <w:rPr>
          <w:lang w:val="en-GB"/>
        </w:rPr>
        <w:t>Thought-stopping self-talk is useful to stop negative thoughts before they harm performance, it is often associated with a trigger or a cue work to stop a negative thought and clear mind to refocus on a task-related cue.</w:t>
      </w:r>
    </w:p>
    <w:p w14:paraId="1B1D8EFE" w14:textId="1217A5A9" w:rsidR="00EE2290" w:rsidRDefault="00EE2290" w:rsidP="003217B1">
      <w:pPr>
        <w:pStyle w:val="ListParagraph"/>
        <w:numPr>
          <w:ilvl w:val="0"/>
          <w:numId w:val="9"/>
        </w:numPr>
        <w:jc w:val="both"/>
        <w:rPr>
          <w:lang w:val="en-GB"/>
        </w:rPr>
      </w:pPr>
      <w:r>
        <w:rPr>
          <w:lang w:val="en-GB"/>
        </w:rPr>
        <w:t xml:space="preserve">Positive self-talk can either involve motivational </w:t>
      </w:r>
      <w:r w:rsidR="007332BD">
        <w:rPr>
          <w:lang w:val="en-GB"/>
        </w:rPr>
        <w:t>elements or substitute negative talk for positive (e.g., I’m going to fail -&gt; I can do this)</w:t>
      </w:r>
    </w:p>
    <w:p w14:paraId="303B05BC" w14:textId="7E23975C" w:rsidR="007332BD" w:rsidRDefault="007332BD" w:rsidP="003217B1">
      <w:pPr>
        <w:pStyle w:val="ListParagraph"/>
        <w:numPr>
          <w:ilvl w:val="0"/>
          <w:numId w:val="9"/>
        </w:numPr>
        <w:jc w:val="both"/>
        <w:rPr>
          <w:lang w:val="en-GB"/>
        </w:rPr>
      </w:pPr>
      <w:r>
        <w:rPr>
          <w:lang w:val="en-GB"/>
        </w:rPr>
        <w:t xml:space="preserve">Instructional self-talk is used to perform a skill as well as possible (e.g., when performing a </w:t>
      </w:r>
      <w:r w:rsidR="00353DFF">
        <w:rPr>
          <w:lang w:val="en-GB"/>
        </w:rPr>
        <w:t>squat,</w:t>
      </w:r>
      <w:r>
        <w:rPr>
          <w:lang w:val="en-GB"/>
        </w:rPr>
        <w:t xml:space="preserve"> it is important to know all the queues and coaching points and to be able to talk them through to oneself)</w:t>
      </w:r>
    </w:p>
    <w:p w14:paraId="2007763C" w14:textId="08E98BC4" w:rsidR="009442AD" w:rsidRPr="00EE2290" w:rsidRDefault="00664593" w:rsidP="003217B1">
      <w:pPr>
        <w:ind w:left="360"/>
        <w:jc w:val="both"/>
        <w:rPr>
          <w:lang w:val="en-GB"/>
        </w:rPr>
      </w:pPr>
      <w:r w:rsidRPr="00EE2290">
        <w:rPr>
          <w:lang w:val="en-GB"/>
        </w:rPr>
        <w:t xml:space="preserve"> Individuals, in particular athletes, make extensive use of metaphors in their self-talk, such as “quick like a cheetah”. A large number of studies have found self-talk can enhance performance in a wide range of sports </w:t>
      </w:r>
      <w:r w:rsidRPr="00EE2290">
        <w:rPr>
          <w:lang w:val="en-GB"/>
        </w:rPr>
        <w:fldChar w:fldCharType="begin"/>
      </w:r>
      <w:r w:rsidRPr="00EE2290">
        <w:rPr>
          <w:lang w:val="en-GB"/>
        </w:rPr>
        <w:instrText xml:space="preserve"> ADDIN EN.CITE &lt;EndNote&gt;&lt;Cite&gt;&lt;Author&gt;Tod&lt;/Author&gt;&lt;Year&gt;2011&lt;/Year&gt;&lt;IDText&gt;Effects of self-talk: a systematic review&lt;/IDText&gt;&lt;DisplayText&gt;(Tod, Hardy, &amp;amp; Oliver, 2011)&lt;/DisplayText&gt;&lt;record&gt;&lt;titles&gt;&lt;title&gt;Effects of self-talk: a systematic review&lt;/title&gt;&lt;secondary-title&gt;Journal of sport and exercise psychology&lt;/secondary-title&gt;&lt;/titles&gt;&lt;pages&gt;666-687&lt;/pages&gt;&lt;number&gt;5&lt;/number&gt;&lt;contributors&gt;&lt;authors&gt;&lt;author&gt;Tod, David&lt;/author&gt;&lt;author&gt;Hardy, James&lt;/author&gt;&lt;author&gt;Oliver, Emily&lt;/author&gt;&lt;/authors&gt;&lt;/contributors&gt;&lt;added-date format="utc"&gt;1605088724&lt;/added-date&gt;&lt;ref-type name="Journal Article"&gt;17&lt;/ref-type&gt;&lt;dates&gt;&lt;year&gt;2011&lt;/year&gt;&lt;/dates&gt;&lt;rec-number&gt;238&lt;/rec-number&gt;&lt;last-updated-date format="utc"&gt;1605088777&lt;/last-updated-date&gt;&lt;volume&gt;33&lt;/volume&gt;&lt;/record&gt;&lt;/Cite&gt;&lt;/EndNote&gt;</w:instrText>
      </w:r>
      <w:r w:rsidRPr="00EE2290">
        <w:rPr>
          <w:lang w:val="en-GB"/>
        </w:rPr>
        <w:fldChar w:fldCharType="separate"/>
      </w:r>
      <w:r w:rsidRPr="00EE2290">
        <w:rPr>
          <w:noProof/>
          <w:lang w:val="en-GB"/>
        </w:rPr>
        <w:t>(Tod, Hardy, &amp; Oliver, 2011)</w:t>
      </w:r>
      <w:r w:rsidRPr="00EE2290">
        <w:rPr>
          <w:lang w:val="en-GB"/>
        </w:rPr>
        <w:fldChar w:fldCharType="end"/>
      </w:r>
      <w:r w:rsidRPr="00EE2290">
        <w:rPr>
          <w:lang w:val="en-GB"/>
        </w:rPr>
        <w:t xml:space="preserve">.. </w:t>
      </w:r>
    </w:p>
    <w:p w14:paraId="4EA34FA4" w14:textId="5A19398A" w:rsidR="009442AD" w:rsidRDefault="00473E8E" w:rsidP="003217B1">
      <w:pPr>
        <w:pStyle w:val="Heading3"/>
        <w:jc w:val="both"/>
        <w:rPr>
          <w:lang w:val="en-GB"/>
        </w:rPr>
      </w:pPr>
      <w:bookmarkStart w:id="64" w:name="_Toc56003295"/>
      <w:r>
        <w:rPr>
          <w:lang w:val="en-GB"/>
        </w:rPr>
        <w:t xml:space="preserve">6.9.2 </w:t>
      </w:r>
      <w:r w:rsidR="009442AD">
        <w:rPr>
          <w:lang w:val="en-GB"/>
        </w:rPr>
        <w:t>In practice</w:t>
      </w:r>
      <w:bookmarkEnd w:id="64"/>
    </w:p>
    <w:p w14:paraId="01658DF3" w14:textId="27512426" w:rsidR="00664593" w:rsidRDefault="00664593" w:rsidP="003217B1">
      <w:pPr>
        <w:jc w:val="both"/>
        <w:rPr>
          <w:lang w:val="en-GB"/>
        </w:rPr>
      </w:pPr>
      <w:r>
        <w:rPr>
          <w:lang w:val="en-GB"/>
        </w:rPr>
        <w:t>A good guide as to how to use self-talk is following the four W</w:t>
      </w:r>
      <w:r w:rsidR="007332BD">
        <w:rPr>
          <w:lang w:val="en-GB"/>
        </w:rPr>
        <w:t>’</w:t>
      </w:r>
      <w:r>
        <w:rPr>
          <w:lang w:val="en-GB"/>
        </w:rPr>
        <w:t>s of self-talk:</w:t>
      </w:r>
    </w:p>
    <w:p w14:paraId="7D28ADEC" w14:textId="4B8859C3" w:rsidR="00664593" w:rsidRDefault="00664593" w:rsidP="003217B1">
      <w:pPr>
        <w:pStyle w:val="ListParagraph"/>
        <w:numPr>
          <w:ilvl w:val="0"/>
          <w:numId w:val="9"/>
        </w:numPr>
        <w:tabs>
          <w:tab w:val="left" w:pos="5739"/>
        </w:tabs>
        <w:jc w:val="both"/>
        <w:rPr>
          <w:lang w:val="en-GB"/>
        </w:rPr>
      </w:pPr>
      <w:r>
        <w:rPr>
          <w:lang w:val="en-GB"/>
        </w:rPr>
        <w:lastRenderedPageBreak/>
        <w:t xml:space="preserve">Where? </w:t>
      </w:r>
    </w:p>
    <w:p w14:paraId="48E8643B" w14:textId="5B734BC7" w:rsidR="00664593" w:rsidRDefault="00664593" w:rsidP="003217B1">
      <w:pPr>
        <w:pStyle w:val="ListParagraph"/>
        <w:jc w:val="both"/>
        <w:rPr>
          <w:lang w:val="en-GB"/>
        </w:rPr>
      </w:pPr>
      <w:r>
        <w:rPr>
          <w:lang w:val="en-GB"/>
        </w:rPr>
        <w:t>Competition and training</w:t>
      </w:r>
    </w:p>
    <w:p w14:paraId="51A53354" w14:textId="1C5AD7AF" w:rsidR="00664593" w:rsidRDefault="00664593" w:rsidP="003217B1">
      <w:pPr>
        <w:pStyle w:val="ListParagraph"/>
        <w:numPr>
          <w:ilvl w:val="0"/>
          <w:numId w:val="9"/>
        </w:numPr>
        <w:jc w:val="both"/>
        <w:rPr>
          <w:lang w:val="en-GB"/>
        </w:rPr>
      </w:pPr>
      <w:r>
        <w:rPr>
          <w:lang w:val="en-GB"/>
        </w:rPr>
        <w:t>When?</w:t>
      </w:r>
    </w:p>
    <w:p w14:paraId="6411129D" w14:textId="4391C982" w:rsidR="00664593" w:rsidRDefault="00664593" w:rsidP="003217B1">
      <w:pPr>
        <w:pStyle w:val="ListParagraph"/>
        <w:jc w:val="both"/>
        <w:rPr>
          <w:lang w:val="en-GB"/>
        </w:rPr>
      </w:pPr>
      <w:r>
        <w:rPr>
          <w:lang w:val="en-GB"/>
        </w:rPr>
        <w:t>Pre-competition, during competition and during training</w:t>
      </w:r>
    </w:p>
    <w:p w14:paraId="4AEC45FC" w14:textId="09CFC7D2" w:rsidR="00664593" w:rsidRDefault="00664593" w:rsidP="003217B1">
      <w:pPr>
        <w:pStyle w:val="ListParagraph"/>
        <w:numPr>
          <w:ilvl w:val="0"/>
          <w:numId w:val="9"/>
        </w:numPr>
        <w:jc w:val="both"/>
        <w:rPr>
          <w:lang w:val="en-GB"/>
        </w:rPr>
      </w:pPr>
      <w:r>
        <w:rPr>
          <w:lang w:val="en-GB"/>
        </w:rPr>
        <w:t>Why?</w:t>
      </w:r>
    </w:p>
    <w:p w14:paraId="03317A84" w14:textId="2A122EED" w:rsidR="00664593" w:rsidRDefault="00664593" w:rsidP="003217B1">
      <w:pPr>
        <w:pStyle w:val="ListParagraph"/>
        <w:jc w:val="both"/>
        <w:rPr>
          <w:lang w:val="en-GB"/>
        </w:rPr>
      </w:pPr>
      <w:r>
        <w:rPr>
          <w:lang w:val="en-GB"/>
        </w:rPr>
        <w:t>Cognitive: skill execution and development</w:t>
      </w:r>
    </w:p>
    <w:p w14:paraId="12A1400B" w14:textId="25E798B3" w:rsidR="00664593" w:rsidRDefault="00664593" w:rsidP="003217B1">
      <w:pPr>
        <w:pStyle w:val="ListParagraph"/>
        <w:jc w:val="both"/>
        <w:rPr>
          <w:lang w:val="en-GB"/>
        </w:rPr>
      </w:pPr>
      <w:r>
        <w:rPr>
          <w:lang w:val="en-GB"/>
        </w:rPr>
        <w:t>Motivational: to enhance focus, self-confidence and drive, as well as to regulate arousal</w:t>
      </w:r>
    </w:p>
    <w:p w14:paraId="40D9C3C0" w14:textId="34069B19" w:rsidR="00664593" w:rsidRDefault="00664593" w:rsidP="003217B1">
      <w:pPr>
        <w:pStyle w:val="ListParagraph"/>
        <w:numPr>
          <w:ilvl w:val="0"/>
          <w:numId w:val="9"/>
        </w:numPr>
        <w:jc w:val="both"/>
        <w:rPr>
          <w:lang w:val="en-GB"/>
        </w:rPr>
      </w:pPr>
      <w:r>
        <w:rPr>
          <w:lang w:val="en-GB"/>
        </w:rPr>
        <w:t>What?</w:t>
      </w:r>
    </w:p>
    <w:p w14:paraId="2D185634" w14:textId="4FA0EAE0" w:rsidR="00664593" w:rsidRDefault="00664593" w:rsidP="003217B1">
      <w:pPr>
        <w:pStyle w:val="ListParagraph"/>
        <w:jc w:val="both"/>
        <w:rPr>
          <w:lang w:val="en-GB"/>
        </w:rPr>
      </w:pPr>
      <w:r>
        <w:rPr>
          <w:lang w:val="en-GB"/>
        </w:rPr>
        <w:t>Structure, task instruction and nature of task</w:t>
      </w:r>
    </w:p>
    <w:p w14:paraId="6B5F741B" w14:textId="0035AF64" w:rsidR="00664593" w:rsidRDefault="00664593" w:rsidP="003217B1">
      <w:pPr>
        <w:jc w:val="both"/>
        <w:rPr>
          <w:lang w:val="en-GB"/>
        </w:rPr>
      </w:pPr>
      <w:r>
        <w:rPr>
          <w:lang w:val="en-GB"/>
        </w:rPr>
        <w:t>These are a few examples of the different types of self-talk:</w:t>
      </w:r>
    </w:p>
    <w:p w14:paraId="29B8AA18" w14:textId="17300D33" w:rsidR="00664593" w:rsidRDefault="00664593" w:rsidP="003217B1">
      <w:pPr>
        <w:pStyle w:val="ListParagraph"/>
        <w:numPr>
          <w:ilvl w:val="0"/>
          <w:numId w:val="9"/>
        </w:numPr>
        <w:jc w:val="both"/>
        <w:rPr>
          <w:lang w:val="en-GB"/>
        </w:rPr>
      </w:pPr>
      <w:r>
        <w:rPr>
          <w:lang w:val="en-GB"/>
        </w:rPr>
        <w:t>Positive: “I can do it”, “just hang on in there a little longer”</w:t>
      </w:r>
    </w:p>
    <w:p w14:paraId="16743FEB" w14:textId="48A9DFD7" w:rsidR="00664593" w:rsidRDefault="00E45E41" w:rsidP="003217B1">
      <w:pPr>
        <w:pStyle w:val="ListParagraph"/>
        <w:numPr>
          <w:ilvl w:val="0"/>
          <w:numId w:val="9"/>
        </w:numPr>
        <w:jc w:val="both"/>
        <w:rPr>
          <w:lang w:val="en-GB"/>
        </w:rPr>
      </w:pPr>
      <w:r>
        <w:rPr>
          <w:lang w:val="en-GB"/>
        </w:rPr>
        <w:t>Instructional</w:t>
      </w:r>
      <w:r w:rsidR="00664593">
        <w:rPr>
          <w:lang w:val="en-GB"/>
        </w:rPr>
        <w:t>: “Keep your eyes on the ball”, “push your knees out”</w:t>
      </w:r>
    </w:p>
    <w:p w14:paraId="65C7C60B" w14:textId="37FD0A88" w:rsidR="00664593" w:rsidRDefault="00E45E41" w:rsidP="003217B1">
      <w:pPr>
        <w:pStyle w:val="ListParagraph"/>
        <w:numPr>
          <w:ilvl w:val="0"/>
          <w:numId w:val="9"/>
        </w:numPr>
        <w:jc w:val="both"/>
        <w:rPr>
          <w:lang w:val="en-GB"/>
        </w:rPr>
      </w:pPr>
      <w:r>
        <w:rPr>
          <w:lang w:val="en-GB"/>
        </w:rPr>
        <w:t>Negative</w:t>
      </w:r>
      <w:r w:rsidR="00664593">
        <w:rPr>
          <w:lang w:val="en-GB"/>
        </w:rPr>
        <w:t>: “That was stupid shot”, “why are you so bad at this”</w:t>
      </w:r>
    </w:p>
    <w:p w14:paraId="7CD10363" w14:textId="67A4F2B0" w:rsidR="009442AD" w:rsidRPr="007332BD" w:rsidRDefault="00664593" w:rsidP="003217B1">
      <w:pPr>
        <w:pStyle w:val="ListParagraph"/>
        <w:numPr>
          <w:ilvl w:val="0"/>
          <w:numId w:val="9"/>
        </w:numPr>
        <w:jc w:val="both"/>
        <w:rPr>
          <w:lang w:val="en-GB"/>
        </w:rPr>
      </w:pPr>
      <w:r>
        <w:rPr>
          <w:lang w:val="en-GB"/>
        </w:rPr>
        <w:t xml:space="preserve">Thought stopping: </w:t>
      </w:r>
    </w:p>
    <w:p w14:paraId="02ACFCB5" w14:textId="77777777" w:rsidR="007332BD" w:rsidRDefault="007332BD" w:rsidP="003217B1">
      <w:pPr>
        <w:pStyle w:val="Heading2"/>
        <w:jc w:val="both"/>
        <w:rPr>
          <w:lang w:val="en-GB"/>
        </w:rPr>
      </w:pPr>
    </w:p>
    <w:p w14:paraId="1227D0CC" w14:textId="459F19B6" w:rsidR="007332BD" w:rsidRDefault="00FF4EA2" w:rsidP="003217B1">
      <w:pPr>
        <w:pStyle w:val="Heading2"/>
        <w:jc w:val="both"/>
        <w:rPr>
          <w:lang w:val="en-GB"/>
        </w:rPr>
      </w:pPr>
      <w:bookmarkStart w:id="65" w:name="_Toc56003296"/>
      <w:r>
        <w:rPr>
          <w:lang w:val="en-GB"/>
        </w:rPr>
        <w:t xml:space="preserve">7.0 </w:t>
      </w:r>
      <w:r w:rsidR="007332BD">
        <w:rPr>
          <w:lang w:val="en-GB"/>
        </w:rPr>
        <w:t>Recommendations:</w:t>
      </w:r>
      <w:bookmarkEnd w:id="65"/>
    </w:p>
    <w:p w14:paraId="41675989" w14:textId="1BE480EA" w:rsidR="007332BD" w:rsidRDefault="007332BD" w:rsidP="003217B1">
      <w:pPr>
        <w:jc w:val="both"/>
        <w:rPr>
          <w:lang w:val="en-GB"/>
        </w:rPr>
      </w:pPr>
      <w:r>
        <w:rPr>
          <w:lang w:val="en-GB"/>
        </w:rPr>
        <w:t xml:space="preserve">These are a few recommendations to make a successful MRT program and to successfully implement the different PSTs detailed above </w:t>
      </w:r>
      <w:r>
        <w:rPr>
          <w:lang w:val="en-GB"/>
        </w:rPr>
        <w:fldChar w:fldCharType="begin"/>
      </w:r>
      <w:r>
        <w:rPr>
          <w:lang w:val="en-GB"/>
        </w:rPr>
        <w:instrText xml:space="preserve"> ADDIN EN.CITE &lt;EndNote&gt;&lt;Cite&gt;&lt;Author&gt;Fletcher&lt;/Author&gt;&lt;Year&gt;2016&lt;/Year&gt;&lt;IDText&gt;Mental fortitude training: An evidence-based approach to developing psychological resilience for sustained success&lt;/IDText&gt;&lt;DisplayText&gt;(Fletcher &amp;amp; Sarkar, 2016)&lt;/DisplayText&gt;&lt;record&gt;&lt;dates&gt;&lt;pub-dates&gt;&lt;date&gt;2016&lt;/date&gt;&lt;/pub-dates&gt;&lt;year&gt;2016&lt;/year&gt;&lt;/dates&gt;&lt;urls&gt;&lt;related-urls&gt;&lt;/related-urls&gt;&lt;/urls&gt;&lt;isbn&gt;2152-0704&lt;/isbn&gt;&lt;titles&gt;&lt;title&gt;Mental fortitude training: An evidence-based approach to developing psychological resilience for sustained success&lt;/title&gt;&lt;secondary-title&gt;Journal of Sport Psychology in Action&lt;/secondary-title&gt;&lt;/titles&gt;&lt;pages&gt;135-157&lt;/pages&gt;&lt;number&gt;3&lt;/number&gt;&lt;contributors&gt;&lt;authors&gt;&lt;author&gt;Fletcher, David&lt;/author&gt;&lt;author&gt;Sarkar, Mustafa&lt;/author&gt;&lt;/authors&gt;&lt;/contributors&gt;&lt;added-date format="utc"&gt;1601976868&lt;/added-date&gt;&lt;ref-type name="Journal Article"&gt;17&lt;/ref-type&gt;&lt;rec-number&gt;143&lt;/rec-number&gt;&lt;last-updated-date format="utc"&gt;1602513649&lt;/last-updated-date&gt;&lt;accession-num&gt;WOS:000411377500002&lt;/accession-num&gt;&lt;electronic-resource-num&gt;10.1080/21520704.2016.1255496&lt;/electronic-resource-num&gt;&lt;volume&gt;7&lt;/volume&gt;&lt;/record&gt;&lt;/Cite&gt;&lt;/EndNote&gt;</w:instrText>
      </w:r>
      <w:r>
        <w:rPr>
          <w:lang w:val="en-GB"/>
        </w:rPr>
        <w:fldChar w:fldCharType="separate"/>
      </w:r>
      <w:r>
        <w:rPr>
          <w:noProof/>
          <w:lang w:val="en-GB"/>
        </w:rPr>
        <w:t>(Fletcher &amp; Sarkar, 2016)</w:t>
      </w:r>
      <w:r>
        <w:rPr>
          <w:lang w:val="en-GB"/>
        </w:rPr>
        <w:fldChar w:fldCharType="end"/>
      </w:r>
      <w:r>
        <w:rPr>
          <w:lang w:val="en-GB"/>
        </w:rPr>
        <w:t>:</w:t>
      </w:r>
    </w:p>
    <w:p w14:paraId="34E2B5F0" w14:textId="1D31CE03" w:rsidR="007332BD" w:rsidRDefault="007332BD" w:rsidP="003217B1">
      <w:pPr>
        <w:pStyle w:val="ListParagraph"/>
        <w:numPr>
          <w:ilvl w:val="0"/>
          <w:numId w:val="9"/>
        </w:numPr>
        <w:jc w:val="both"/>
        <w:rPr>
          <w:lang w:val="en-GB"/>
        </w:rPr>
      </w:pPr>
      <w:r>
        <w:rPr>
          <w:lang w:val="en-GB"/>
        </w:rPr>
        <w:t>MRT should start by explaining what resilience is and is not: feeling vulnerable to stress and struggling to cope should not be perceived as a weakness.</w:t>
      </w:r>
    </w:p>
    <w:p w14:paraId="44384D15" w14:textId="4F2A7296" w:rsidR="007332BD" w:rsidRDefault="007332BD" w:rsidP="003217B1">
      <w:pPr>
        <w:pStyle w:val="ListParagraph"/>
        <w:numPr>
          <w:ilvl w:val="0"/>
          <w:numId w:val="9"/>
        </w:numPr>
        <w:jc w:val="both"/>
        <w:rPr>
          <w:lang w:val="en-GB"/>
        </w:rPr>
      </w:pPr>
      <w:r>
        <w:rPr>
          <w:lang w:val="en-GB"/>
        </w:rPr>
        <w:t>The initial phase should seek to determine how individuals react in a pressurised situation (e</w:t>
      </w:r>
      <w:r w:rsidR="00353DFF">
        <w:rPr>
          <w:lang w:val="en-GB"/>
        </w:rPr>
        <w:t>.</w:t>
      </w:r>
      <w:r>
        <w:rPr>
          <w:lang w:val="en-GB"/>
        </w:rPr>
        <w:t>g</w:t>
      </w:r>
      <w:r w:rsidR="00353DFF">
        <w:rPr>
          <w:lang w:val="en-GB"/>
        </w:rPr>
        <w:t>.,</w:t>
      </w:r>
      <w:r>
        <w:rPr>
          <w:lang w:val="en-GB"/>
        </w:rPr>
        <w:t xml:space="preserve"> selection course) and utilise a range of diagnostics such as self-report, observation and physiological indices such as heart rate.</w:t>
      </w:r>
      <w:r w:rsidR="0055732B">
        <w:rPr>
          <w:lang w:val="en-GB"/>
        </w:rPr>
        <w:t xml:space="preserve"> However, </w:t>
      </w:r>
      <w:r w:rsidR="00E82CF4">
        <w:rPr>
          <w:lang w:val="en-GB"/>
        </w:rPr>
        <w:t>diagnostics are not always an option</w:t>
      </w:r>
      <w:r w:rsidR="001F4B5E">
        <w:rPr>
          <w:lang w:val="en-GB"/>
        </w:rPr>
        <w:t xml:space="preserve">, the instructors could instead simply observe the individual’s reactions and ask them a series of questions to understand how they felt the </w:t>
      </w:r>
      <w:r w:rsidR="008878EE">
        <w:rPr>
          <w:lang w:val="en-GB"/>
        </w:rPr>
        <w:t>pressurised situation impacted their performance.</w:t>
      </w:r>
    </w:p>
    <w:p w14:paraId="4A4D23D7" w14:textId="794578B0" w:rsidR="007332BD" w:rsidRDefault="007332BD" w:rsidP="003217B1">
      <w:pPr>
        <w:pStyle w:val="ListParagraph"/>
        <w:numPr>
          <w:ilvl w:val="0"/>
          <w:numId w:val="9"/>
        </w:numPr>
        <w:jc w:val="both"/>
        <w:rPr>
          <w:lang w:val="en-GB"/>
        </w:rPr>
      </w:pPr>
      <w:r>
        <w:rPr>
          <w:lang w:val="en-GB"/>
        </w:rPr>
        <w:t>Training should be endorsed at a group level but tailored to</w:t>
      </w:r>
      <w:r w:rsidR="00ED495A">
        <w:rPr>
          <w:lang w:val="en-GB"/>
        </w:rPr>
        <w:t xml:space="preserve"> individual needs and circumstances.</w:t>
      </w:r>
      <w:r w:rsidR="008878EE">
        <w:rPr>
          <w:lang w:val="en-GB"/>
        </w:rPr>
        <w:t xml:space="preserve"> </w:t>
      </w:r>
      <w:r w:rsidR="004740C1">
        <w:rPr>
          <w:lang w:val="en-GB"/>
        </w:rPr>
        <w:t>There should be a</w:t>
      </w:r>
      <w:r w:rsidR="00F66C51">
        <w:rPr>
          <w:lang w:val="en-GB"/>
        </w:rPr>
        <w:t>bility groups</w:t>
      </w:r>
      <w:r w:rsidR="004740C1">
        <w:rPr>
          <w:lang w:val="en-GB"/>
        </w:rPr>
        <w:t xml:space="preserve"> where possible in order to push each individual </w:t>
      </w:r>
      <w:r w:rsidR="003E0E6E">
        <w:rPr>
          <w:lang w:val="en-GB"/>
        </w:rPr>
        <w:t xml:space="preserve">equally. </w:t>
      </w:r>
      <w:r w:rsidR="004740C1">
        <w:rPr>
          <w:lang w:val="en-GB"/>
        </w:rPr>
        <w:t xml:space="preserve"> </w:t>
      </w:r>
    </w:p>
    <w:p w14:paraId="7D2ACBEA" w14:textId="03BFDFE9" w:rsidR="00ED495A" w:rsidRDefault="00ED495A" w:rsidP="003217B1">
      <w:pPr>
        <w:pStyle w:val="ListParagraph"/>
        <w:numPr>
          <w:ilvl w:val="0"/>
          <w:numId w:val="9"/>
        </w:numPr>
        <w:jc w:val="both"/>
        <w:rPr>
          <w:lang w:val="en-GB"/>
        </w:rPr>
      </w:pPr>
      <w:r>
        <w:rPr>
          <w:lang w:val="en-GB"/>
        </w:rPr>
        <w:t>Responses to the MRT should be monitored so the content of the training can be modified and optimised accordingly.</w:t>
      </w:r>
      <w:r w:rsidR="003E0E6E">
        <w:rPr>
          <w:lang w:val="en-GB"/>
        </w:rPr>
        <w:t xml:space="preserve"> After sessions, the PTI could split the individual in groups as ask a few questions about how they felt the training went and if they feel like it impacted their personal resilience as well as their group resilience. </w:t>
      </w:r>
    </w:p>
    <w:p w14:paraId="2F5C6511" w14:textId="0BE61B6F" w:rsidR="00ED495A" w:rsidRDefault="00B12106" w:rsidP="003217B1">
      <w:pPr>
        <w:pStyle w:val="ListParagraph"/>
        <w:numPr>
          <w:ilvl w:val="0"/>
          <w:numId w:val="9"/>
        </w:numPr>
        <w:jc w:val="both"/>
        <w:rPr>
          <w:lang w:val="en-GB"/>
        </w:rPr>
      </w:pPr>
      <w:r>
        <w:rPr>
          <w:lang w:val="en-GB"/>
        </w:rPr>
        <w:t>Group resilience is greater than the sum of its parts, therefore it is crucial that individuals’ collective qualities are harnessed so each member can thrive.</w:t>
      </w:r>
      <w:r w:rsidR="00D5403E">
        <w:rPr>
          <w:lang w:val="en-GB"/>
        </w:rPr>
        <w:t xml:space="preserve"> Command tasks will be useful for the team as a whole.</w:t>
      </w:r>
    </w:p>
    <w:p w14:paraId="208530DA" w14:textId="7EA2FDF5" w:rsidR="00B12106" w:rsidRDefault="00B12106" w:rsidP="003217B1">
      <w:pPr>
        <w:pStyle w:val="ListParagraph"/>
        <w:numPr>
          <w:ilvl w:val="0"/>
          <w:numId w:val="9"/>
        </w:numPr>
        <w:jc w:val="both"/>
        <w:rPr>
          <w:lang w:val="en-GB"/>
        </w:rPr>
      </w:pPr>
      <w:r>
        <w:rPr>
          <w:lang w:val="en-GB"/>
        </w:rPr>
        <w:t>MRT within teams must focus not only on individual’s capability but also interpersonal relationships, shared process and group functioning</w:t>
      </w:r>
      <w:r w:rsidR="00EE61B4">
        <w:rPr>
          <w:lang w:val="en-GB"/>
        </w:rPr>
        <w:t xml:space="preserve">. There should be </w:t>
      </w:r>
      <w:r w:rsidR="007A73B4">
        <w:rPr>
          <w:lang w:val="en-GB"/>
        </w:rPr>
        <w:t xml:space="preserve">command tasks </w:t>
      </w:r>
      <w:r w:rsidR="008F76C5">
        <w:rPr>
          <w:lang w:val="en-GB"/>
        </w:rPr>
        <w:t>in order to get the team to work together and use everyone’s qualities and capabilities.</w:t>
      </w:r>
    </w:p>
    <w:p w14:paraId="667AA24E" w14:textId="069C1098" w:rsidR="00B12106" w:rsidRDefault="00B12106" w:rsidP="003217B1">
      <w:pPr>
        <w:pStyle w:val="ListParagraph"/>
        <w:numPr>
          <w:ilvl w:val="0"/>
          <w:numId w:val="9"/>
        </w:numPr>
        <w:jc w:val="both"/>
        <w:rPr>
          <w:lang w:val="en-GB"/>
        </w:rPr>
      </w:pPr>
      <w:r>
        <w:rPr>
          <w:lang w:val="en-GB"/>
        </w:rPr>
        <w:t>Organisation’s vision should inspire those within to establish a collective identity that embodies cultural and behavioural norms of re</w:t>
      </w:r>
      <w:r w:rsidR="00353DFF">
        <w:rPr>
          <w:lang w:val="en-GB"/>
        </w:rPr>
        <w:t>acting positively to pressure</w:t>
      </w:r>
      <w:r w:rsidR="008F76C5">
        <w:rPr>
          <w:lang w:val="en-GB"/>
        </w:rPr>
        <w:t>. The moto of the corps in “</w:t>
      </w:r>
      <w:proofErr w:type="spellStart"/>
      <w:r w:rsidR="00EA3726">
        <w:rPr>
          <w:lang w:val="en-GB"/>
        </w:rPr>
        <w:t>mens</w:t>
      </w:r>
      <w:proofErr w:type="spellEnd"/>
      <w:r w:rsidR="00EA3726">
        <w:rPr>
          <w:lang w:val="en-GB"/>
        </w:rPr>
        <w:t xml:space="preserve"> </w:t>
      </w:r>
      <w:proofErr w:type="spellStart"/>
      <w:r w:rsidR="00EA3726">
        <w:rPr>
          <w:lang w:val="en-GB"/>
        </w:rPr>
        <w:t>sana</w:t>
      </w:r>
      <w:proofErr w:type="spellEnd"/>
      <w:r w:rsidR="00EA3726">
        <w:rPr>
          <w:lang w:val="en-GB"/>
        </w:rPr>
        <w:t xml:space="preserve"> in corpore </w:t>
      </w:r>
      <w:proofErr w:type="spellStart"/>
      <w:r w:rsidR="00EA3726">
        <w:rPr>
          <w:lang w:val="en-GB"/>
        </w:rPr>
        <w:t>sano</w:t>
      </w:r>
      <w:proofErr w:type="spellEnd"/>
      <w:r w:rsidR="00EA3726">
        <w:rPr>
          <w:lang w:val="en-GB"/>
        </w:rPr>
        <w:t>”</w:t>
      </w:r>
      <w:r w:rsidR="00854A5B">
        <w:rPr>
          <w:lang w:val="en-GB"/>
        </w:rPr>
        <w:t>, this should be enough explanation as to why resilience is important within the corps.</w:t>
      </w:r>
    </w:p>
    <w:p w14:paraId="32020A00" w14:textId="0772A955" w:rsidR="006F0145" w:rsidRPr="006F0145" w:rsidRDefault="00377164" w:rsidP="006F0145">
      <w:pPr>
        <w:jc w:val="both"/>
        <w:rPr>
          <w:lang w:val="en-GB"/>
        </w:rPr>
      </w:pPr>
      <w:r>
        <w:rPr>
          <w:lang w:val="en-GB"/>
        </w:rPr>
        <w:t>P</w:t>
      </w:r>
      <w:r w:rsidR="003E3DD3">
        <w:rPr>
          <w:lang w:val="en-GB"/>
        </w:rPr>
        <w:t xml:space="preserve">hysical training can only be successfully carried out, implemented and practiced </w:t>
      </w:r>
      <w:r w:rsidR="009A3974">
        <w:rPr>
          <w:lang w:val="en-GB"/>
        </w:rPr>
        <w:t xml:space="preserve">if it is imbedded with PST. Mental training is a crucial part of </w:t>
      </w:r>
      <w:r w:rsidR="001D1971">
        <w:rPr>
          <w:lang w:val="en-GB"/>
        </w:rPr>
        <w:t xml:space="preserve">training, individuals will not be able to achieve high standards </w:t>
      </w:r>
      <w:r w:rsidR="001D1971">
        <w:rPr>
          <w:lang w:val="en-GB"/>
        </w:rPr>
        <w:lastRenderedPageBreak/>
        <w:t xml:space="preserve">without it. Countless studies have shown that the attributes of MRT are necessary for </w:t>
      </w:r>
      <w:r w:rsidR="005301AC">
        <w:rPr>
          <w:lang w:val="en-GB"/>
        </w:rPr>
        <w:t xml:space="preserve">one to succeed in what they </w:t>
      </w:r>
      <w:r w:rsidR="00A975F1">
        <w:rPr>
          <w:lang w:val="en-GB"/>
        </w:rPr>
        <w:t>do,</w:t>
      </w:r>
      <w:r w:rsidR="005301AC">
        <w:rPr>
          <w:lang w:val="en-GB"/>
        </w:rPr>
        <w:t xml:space="preserve"> and PST are practiced in order to enhance these pillars. </w:t>
      </w:r>
      <w:r w:rsidR="00A975F1">
        <w:rPr>
          <w:lang w:val="en-GB"/>
        </w:rPr>
        <w:t xml:space="preserve">All these strategies should be implemented gradually into training, so the least amount of change is done to the training programmes already in place. </w:t>
      </w:r>
    </w:p>
    <w:p w14:paraId="25C42A52" w14:textId="00749D6E" w:rsidR="007332BD" w:rsidRDefault="00FF4EA2" w:rsidP="003217B1">
      <w:pPr>
        <w:pStyle w:val="Heading1"/>
        <w:jc w:val="both"/>
        <w:rPr>
          <w:lang w:val="en-GB"/>
        </w:rPr>
      </w:pPr>
      <w:bookmarkStart w:id="66" w:name="_Toc56003297"/>
      <w:r>
        <w:rPr>
          <w:lang w:val="en-GB"/>
        </w:rPr>
        <w:t xml:space="preserve">8.0 </w:t>
      </w:r>
      <w:r w:rsidR="00B5778D">
        <w:rPr>
          <w:lang w:val="en-GB"/>
        </w:rPr>
        <w:t>Conclusion:</w:t>
      </w:r>
      <w:bookmarkEnd w:id="66"/>
    </w:p>
    <w:p w14:paraId="330D393C" w14:textId="292E49D6" w:rsidR="00A7614C" w:rsidRPr="00A7614C" w:rsidRDefault="00FD566F" w:rsidP="003217B1">
      <w:pPr>
        <w:jc w:val="both"/>
        <w:rPr>
          <w:lang w:val="en-GB"/>
        </w:rPr>
      </w:pPr>
      <w:r>
        <w:rPr>
          <w:lang w:val="en-GB"/>
        </w:rPr>
        <w:t>Mental r</w:t>
      </w:r>
      <w:r w:rsidR="00A7614C">
        <w:rPr>
          <w:lang w:val="en-GB"/>
        </w:rPr>
        <w:t xml:space="preserve">esilience training has become </w:t>
      </w:r>
      <w:r w:rsidR="00F66251">
        <w:rPr>
          <w:lang w:val="en-GB"/>
        </w:rPr>
        <w:t>a fundamental principle</w:t>
      </w:r>
      <w:r w:rsidR="00F3633E">
        <w:rPr>
          <w:lang w:val="en-GB"/>
        </w:rPr>
        <w:t xml:space="preserve"> of military training, it is therefore necessary that the RAPTC stay current by </w:t>
      </w:r>
      <w:r w:rsidR="0003703C">
        <w:rPr>
          <w:lang w:val="en-GB"/>
        </w:rPr>
        <w:t>making implementation uniform across the corps</w:t>
      </w:r>
      <w:r w:rsidR="00F3633E">
        <w:rPr>
          <w:lang w:val="en-GB"/>
        </w:rPr>
        <w:t>.</w:t>
      </w:r>
      <w:r w:rsidR="00DC6617">
        <w:rPr>
          <w:lang w:val="en-GB"/>
        </w:rPr>
        <w:t xml:space="preserve"> </w:t>
      </w:r>
      <w:r>
        <w:rPr>
          <w:lang w:val="en-GB"/>
        </w:rPr>
        <w:t>Resilience is</w:t>
      </w:r>
      <w:r w:rsidR="00F66251">
        <w:rPr>
          <w:lang w:val="en-GB"/>
        </w:rPr>
        <w:t xml:space="preserve"> </w:t>
      </w:r>
      <w:r>
        <w:rPr>
          <w:lang w:val="en-GB"/>
        </w:rPr>
        <w:t xml:space="preserve">crucial </w:t>
      </w:r>
      <w:r w:rsidR="006A0BFC">
        <w:rPr>
          <w:lang w:val="en-GB"/>
        </w:rPr>
        <w:t xml:space="preserve">to develop preventive measures that allow the soldiers to withstand </w:t>
      </w:r>
      <w:r w:rsidR="005101E8">
        <w:rPr>
          <w:lang w:val="en-GB"/>
        </w:rPr>
        <w:t>modern</w:t>
      </w:r>
      <w:r w:rsidR="0043754D">
        <w:rPr>
          <w:lang w:val="en-GB"/>
        </w:rPr>
        <w:t xml:space="preserve"> </w:t>
      </w:r>
      <w:r w:rsidR="006A0BFC">
        <w:rPr>
          <w:lang w:val="en-GB"/>
        </w:rPr>
        <w:t>military stressors</w:t>
      </w:r>
      <w:r w:rsidR="00065D7F">
        <w:rPr>
          <w:lang w:val="en-GB"/>
        </w:rPr>
        <w:t xml:space="preserve">, it may also act as a preventive strategy against suicide. </w:t>
      </w:r>
      <w:r w:rsidR="00F6290C">
        <w:rPr>
          <w:lang w:val="en-GB"/>
        </w:rPr>
        <w:t>However, MRT works better as a command function supported by the Army School of Physical Training (ASPT) but not solely delivered by them.</w:t>
      </w:r>
    </w:p>
    <w:p w14:paraId="74E723E2" w14:textId="75A9D240" w:rsidR="00F15E2E" w:rsidRDefault="003722CE" w:rsidP="003217B1">
      <w:pPr>
        <w:jc w:val="both"/>
        <w:rPr>
          <w:lang w:val="en-GB"/>
        </w:rPr>
      </w:pPr>
      <w:r>
        <w:rPr>
          <w:lang w:val="en-GB"/>
        </w:rPr>
        <w:t xml:space="preserve">This review is the first to examine mental resilience training </w:t>
      </w:r>
      <w:r w:rsidR="00FB5263">
        <w:rPr>
          <w:lang w:val="en-GB"/>
        </w:rPr>
        <w:t xml:space="preserve">within sporting and military context in order to understand resilience within the RAPTC. </w:t>
      </w:r>
      <w:r w:rsidR="00470928">
        <w:rPr>
          <w:lang w:val="en-GB"/>
        </w:rPr>
        <w:t>Th</w:t>
      </w:r>
      <w:r w:rsidR="00C81C64">
        <w:rPr>
          <w:lang w:val="en-GB"/>
        </w:rPr>
        <w:t>is</w:t>
      </w:r>
      <w:r w:rsidR="00470928">
        <w:rPr>
          <w:lang w:val="en-GB"/>
        </w:rPr>
        <w:t xml:space="preserve"> analysis of </w:t>
      </w:r>
      <w:r w:rsidR="00C81C64">
        <w:rPr>
          <w:lang w:val="en-GB"/>
        </w:rPr>
        <w:t>many</w:t>
      </w:r>
      <w:r w:rsidR="00470928">
        <w:rPr>
          <w:lang w:val="en-GB"/>
        </w:rPr>
        <w:t xml:space="preserve"> studies shows which pillars of resilience are relevant within the physical training corps. </w:t>
      </w:r>
      <w:r w:rsidR="0010714C">
        <w:rPr>
          <w:lang w:val="en-GB"/>
        </w:rPr>
        <w:t>Eight pillars</w:t>
      </w:r>
      <w:r w:rsidR="009A7448">
        <w:rPr>
          <w:lang w:val="en-GB"/>
        </w:rPr>
        <w:t xml:space="preserve"> </w:t>
      </w:r>
      <w:r w:rsidR="00DA372C">
        <w:rPr>
          <w:lang w:val="en-GB"/>
        </w:rPr>
        <w:t xml:space="preserve">(social support and unit cohesion, emotional control, mindset control, purpose and motivation, leadership, facilitative environment, self-belief, coping strategies) </w:t>
      </w:r>
      <w:r w:rsidR="0010714C">
        <w:rPr>
          <w:lang w:val="en-GB"/>
        </w:rPr>
        <w:t xml:space="preserve">were identified and described in order to fully understand their role in the corps. </w:t>
      </w:r>
      <w:r w:rsidR="00DA372C">
        <w:rPr>
          <w:lang w:val="en-GB"/>
        </w:rPr>
        <w:t>The possible strategies</w:t>
      </w:r>
      <w:r w:rsidR="00C81C64">
        <w:rPr>
          <w:lang w:val="en-GB"/>
        </w:rPr>
        <w:t xml:space="preserve"> (</w:t>
      </w:r>
      <w:r w:rsidR="00237FEB">
        <w:rPr>
          <w:lang w:val="en-GB"/>
        </w:rPr>
        <w:t>m</w:t>
      </w:r>
      <w:r w:rsidR="006074BA">
        <w:rPr>
          <w:lang w:val="en-GB"/>
        </w:rPr>
        <w:t xml:space="preserve">otivation, arousal regulation, self-efficacy, </w:t>
      </w:r>
      <w:r w:rsidR="00237FEB">
        <w:rPr>
          <w:lang w:val="en-GB"/>
        </w:rPr>
        <w:t>imagery, goal setting, focus regulation, relaxation and self-talk)</w:t>
      </w:r>
      <w:r w:rsidR="00DA372C">
        <w:rPr>
          <w:lang w:val="en-GB"/>
        </w:rPr>
        <w:t xml:space="preserve"> to implement in the corps in order to build and enhance these pillars w</w:t>
      </w:r>
      <w:r w:rsidR="00802EE7">
        <w:rPr>
          <w:lang w:val="en-GB"/>
        </w:rPr>
        <w:t>ere then identified</w:t>
      </w:r>
      <w:r w:rsidR="0091347F">
        <w:rPr>
          <w:lang w:val="en-GB"/>
        </w:rPr>
        <w:t xml:space="preserve"> and</w:t>
      </w:r>
      <w:r w:rsidR="00802EE7">
        <w:rPr>
          <w:lang w:val="en-GB"/>
        </w:rPr>
        <w:t xml:space="preserve"> described; recommendations on how to implement them were given. </w:t>
      </w:r>
    </w:p>
    <w:p w14:paraId="1AB39CC2" w14:textId="0CD071A0" w:rsidR="00637F94" w:rsidRDefault="00743279" w:rsidP="003217B1">
      <w:pPr>
        <w:jc w:val="both"/>
        <w:rPr>
          <w:lang w:val="en-GB"/>
        </w:rPr>
      </w:pPr>
      <w:r>
        <w:rPr>
          <w:lang w:val="en-GB"/>
        </w:rPr>
        <w:t xml:space="preserve">This review should be used to help </w:t>
      </w:r>
      <w:r w:rsidR="006E1E88">
        <w:rPr>
          <w:lang w:val="en-GB"/>
        </w:rPr>
        <w:t xml:space="preserve">create a standardised training protocol for MRT in the RAPTC. </w:t>
      </w:r>
      <w:r w:rsidR="00637F94">
        <w:rPr>
          <w:lang w:val="en-GB"/>
        </w:rPr>
        <w:br w:type="page"/>
      </w:r>
    </w:p>
    <w:p w14:paraId="3028E211" w14:textId="6C5A0422" w:rsidR="00A31186" w:rsidRDefault="00C32F63" w:rsidP="003217B1">
      <w:pPr>
        <w:pStyle w:val="Heading1"/>
        <w:jc w:val="both"/>
        <w:rPr>
          <w:lang w:val="en-GB"/>
        </w:rPr>
      </w:pPr>
      <w:bookmarkStart w:id="67" w:name="_Toc56003298"/>
      <w:r w:rsidRPr="004178DA">
        <w:rPr>
          <w:lang w:val="en-GB"/>
        </w:rPr>
        <w:lastRenderedPageBreak/>
        <w:t>References:</w:t>
      </w:r>
      <w:bookmarkEnd w:id="67"/>
    </w:p>
    <w:p w14:paraId="545D81FD" w14:textId="77777777" w:rsidR="00F416AE" w:rsidRPr="00F416AE" w:rsidRDefault="00F416AE" w:rsidP="003217B1">
      <w:pPr>
        <w:spacing w:before="240" w:line="240" w:lineRule="auto"/>
        <w:jc w:val="both"/>
        <w:rPr>
          <w:lang w:val="en-GB"/>
        </w:rPr>
      </w:pPr>
    </w:p>
    <w:p w14:paraId="0C987A92" w14:textId="77777777" w:rsidR="00C15364" w:rsidRPr="00C15364" w:rsidRDefault="00971AAF" w:rsidP="00C15364">
      <w:pPr>
        <w:pStyle w:val="EndNoteBibliography"/>
        <w:spacing w:after="0"/>
        <w:ind w:left="720" w:hanging="720"/>
      </w:pPr>
      <w:r>
        <w:rPr>
          <w:lang w:val="en-GB"/>
        </w:rPr>
        <w:fldChar w:fldCharType="begin"/>
      </w:r>
      <w:r>
        <w:rPr>
          <w:lang w:val="en-GB"/>
        </w:rPr>
        <w:instrText xml:space="preserve"> ADDIN EN.REFLIST </w:instrText>
      </w:r>
      <w:r>
        <w:rPr>
          <w:lang w:val="en-GB"/>
        </w:rPr>
        <w:fldChar w:fldCharType="separate"/>
      </w:r>
      <w:r w:rsidR="00C15364" w:rsidRPr="00C15364">
        <w:t xml:space="preserve">Adler, A. B., Bliese, P. D., Pickering, M. A., Hammermeister, J., Williams, J., Harada, C., . . . Ohlson, C. (2015). Mental Skills Training With Basic Combat Training Soldiers: A Group-Randomized Trial. </w:t>
      </w:r>
      <w:r w:rsidR="00C15364" w:rsidRPr="00C15364">
        <w:rPr>
          <w:i/>
        </w:rPr>
        <w:t>Journal of Applied Psychology, 100</w:t>
      </w:r>
      <w:r w:rsidR="00C15364" w:rsidRPr="00C15364">
        <w:t>(6), 1752-1764. doi:10.1037/apl0000021</w:t>
      </w:r>
    </w:p>
    <w:p w14:paraId="13F3AD51" w14:textId="77777777" w:rsidR="00C15364" w:rsidRPr="00C15364" w:rsidRDefault="00C15364" w:rsidP="00C15364">
      <w:pPr>
        <w:pStyle w:val="EndNoteBibliography"/>
        <w:spacing w:after="0"/>
        <w:ind w:left="720" w:hanging="720"/>
      </w:pPr>
      <w:r w:rsidRPr="00C15364">
        <w:t xml:space="preserve">Alanazi, T. R., Alharthey, B. K., &amp; Amran, R. (2013). Overview of path-goal leadership theory. </w:t>
      </w:r>
      <w:r w:rsidRPr="00C15364">
        <w:rPr>
          <w:i/>
        </w:rPr>
        <w:t>Journal teknologi, 64</w:t>
      </w:r>
      <w:r w:rsidRPr="00C15364">
        <w:t xml:space="preserve">, 49-53. </w:t>
      </w:r>
    </w:p>
    <w:p w14:paraId="4EEC983A" w14:textId="77777777" w:rsidR="00C15364" w:rsidRPr="00C15364" w:rsidRDefault="00C15364" w:rsidP="00C15364">
      <w:pPr>
        <w:pStyle w:val="EndNoteBibliography"/>
        <w:spacing w:after="0"/>
        <w:ind w:left="720" w:hanging="720"/>
      </w:pPr>
      <w:r w:rsidRPr="00C15364">
        <w:t xml:space="preserve">Baker, J., Cote, J., &amp; Hawes, R. (2000). The relationship between coaching behaviours and sport anxiety in athletes. </w:t>
      </w:r>
      <w:r w:rsidRPr="00C15364">
        <w:rPr>
          <w:i/>
        </w:rPr>
        <w:t>Journal of science and medicine in sport, 3</w:t>
      </w:r>
      <w:r w:rsidRPr="00C15364">
        <w:t xml:space="preserve">(2), 110-119. </w:t>
      </w:r>
    </w:p>
    <w:p w14:paraId="3209C457" w14:textId="77777777" w:rsidR="00C15364" w:rsidRPr="00C15364" w:rsidRDefault="00C15364" w:rsidP="00C15364">
      <w:pPr>
        <w:pStyle w:val="EndNoteBibliography"/>
        <w:spacing w:after="0"/>
        <w:ind w:left="720" w:hanging="720"/>
      </w:pPr>
      <w:r w:rsidRPr="00C15364">
        <w:t xml:space="preserve">Bandura, A. (1986). The explanatory and predictive scope of self-efficacy theory. </w:t>
      </w:r>
      <w:r w:rsidRPr="00C15364">
        <w:rPr>
          <w:i/>
        </w:rPr>
        <w:t>Journal of social and clinical psychology, 4</w:t>
      </w:r>
      <w:r w:rsidRPr="00C15364">
        <w:t xml:space="preserve">(3), 359-373. </w:t>
      </w:r>
    </w:p>
    <w:p w14:paraId="4B6C1E36" w14:textId="77777777" w:rsidR="00C15364" w:rsidRPr="00C15364" w:rsidRDefault="00C15364" w:rsidP="00C15364">
      <w:pPr>
        <w:pStyle w:val="EndNoteBibliography"/>
        <w:spacing w:after="0"/>
        <w:ind w:left="720" w:hanging="720"/>
      </w:pPr>
      <w:r w:rsidRPr="00C15364">
        <w:t xml:space="preserve">Bandura, A. (2010). Self-efficacy. </w:t>
      </w:r>
      <w:r w:rsidRPr="00C15364">
        <w:rPr>
          <w:i/>
        </w:rPr>
        <w:t>The Corsini Encyclopedia of psychology</w:t>
      </w:r>
      <w:r w:rsidRPr="00C15364">
        <w:t xml:space="preserve">. </w:t>
      </w:r>
    </w:p>
    <w:p w14:paraId="796CB677" w14:textId="77777777" w:rsidR="00C15364" w:rsidRPr="00C15364" w:rsidRDefault="00C15364" w:rsidP="00C15364">
      <w:pPr>
        <w:pStyle w:val="EndNoteBibliography"/>
        <w:spacing w:after="0"/>
        <w:ind w:left="720" w:hanging="720"/>
      </w:pPr>
      <w:r w:rsidRPr="00C15364">
        <w:t xml:space="preserve">Bandura, A., &amp; Adams, N. E. (1977). Analysis of self-efficacy theory of behavioral change. </w:t>
      </w:r>
      <w:r w:rsidRPr="00C15364">
        <w:rPr>
          <w:i/>
        </w:rPr>
        <w:t>Cognitive therapy and research, 1</w:t>
      </w:r>
      <w:r w:rsidRPr="00C15364">
        <w:t xml:space="preserve">, 287-310. </w:t>
      </w:r>
    </w:p>
    <w:p w14:paraId="658DBE65" w14:textId="77777777" w:rsidR="00C15364" w:rsidRPr="00C15364" w:rsidRDefault="00C15364" w:rsidP="00C15364">
      <w:pPr>
        <w:pStyle w:val="EndNoteBibliography"/>
        <w:spacing w:after="0"/>
        <w:ind w:left="720" w:hanging="720"/>
      </w:pPr>
      <w:r w:rsidRPr="00C15364">
        <w:t xml:space="preserve">Bartone, P. T. (2006). Resilience under military operational stress: can leaders influence hardiness? </w:t>
      </w:r>
      <w:r w:rsidRPr="00C15364">
        <w:rPr>
          <w:i/>
        </w:rPr>
        <w:t>Military psychology, 18</w:t>
      </w:r>
      <w:r w:rsidRPr="00C15364">
        <w:t xml:space="preserve">, 131-148. </w:t>
      </w:r>
    </w:p>
    <w:p w14:paraId="0B8ADEED" w14:textId="77777777" w:rsidR="00C15364" w:rsidRPr="006278F0" w:rsidRDefault="00C15364" w:rsidP="00C15364">
      <w:pPr>
        <w:pStyle w:val="EndNoteBibliography"/>
        <w:spacing w:after="0"/>
        <w:ind w:left="720" w:hanging="720"/>
        <w:rPr>
          <w:lang w:val="fr-FR"/>
        </w:rPr>
      </w:pPr>
      <w:r w:rsidRPr="00C15364">
        <w:t xml:space="preserve">Belem, I. C., Caryzzo, N. M., Nascimento, J. R., Vieira, J. L. L., &amp; Vieira, L. F. (2014). Impact of coping strategies on resilience of elite beach volleyball athletes. </w:t>
      </w:r>
      <w:r w:rsidRPr="006278F0">
        <w:rPr>
          <w:i/>
          <w:lang w:val="fr-FR"/>
        </w:rPr>
        <w:t>Revista Brasileira de cineantropometria e desempenho humano, 16</w:t>
      </w:r>
      <w:r w:rsidRPr="006278F0">
        <w:rPr>
          <w:lang w:val="fr-FR"/>
        </w:rPr>
        <w:t xml:space="preserve">(4). </w:t>
      </w:r>
    </w:p>
    <w:p w14:paraId="5D0F72F1" w14:textId="77777777" w:rsidR="00C15364" w:rsidRPr="00C15364" w:rsidRDefault="00C15364" w:rsidP="00C15364">
      <w:pPr>
        <w:pStyle w:val="EndNoteBibliography"/>
        <w:spacing w:after="0"/>
        <w:ind w:left="720" w:hanging="720"/>
      </w:pPr>
      <w:r w:rsidRPr="006278F0">
        <w:rPr>
          <w:lang w:val="fr-FR"/>
        </w:rPr>
        <w:t xml:space="preserve">Birrer, D., &amp; Morgan, G. (2010). </w:t>
      </w:r>
      <w:r w:rsidRPr="00C15364">
        <w:t xml:space="preserve">Psychological skills training as a way to enhance an athlete's performance in high-intensity sports. </w:t>
      </w:r>
      <w:r w:rsidRPr="00C15364">
        <w:rPr>
          <w:i/>
        </w:rPr>
        <w:t>Scandinavian journal of medicine and science in sports, 20</w:t>
      </w:r>
      <w:r w:rsidRPr="00C15364">
        <w:t xml:space="preserve">, 78-87. </w:t>
      </w:r>
    </w:p>
    <w:p w14:paraId="5307C6E2" w14:textId="77777777" w:rsidR="00C15364" w:rsidRPr="00C15364" w:rsidRDefault="00C15364" w:rsidP="00C15364">
      <w:pPr>
        <w:pStyle w:val="EndNoteBibliography"/>
        <w:spacing w:after="0"/>
        <w:ind w:left="720" w:hanging="720"/>
      </w:pPr>
      <w:r w:rsidRPr="00C15364">
        <w:t xml:space="preserve">Björkstrand, S., &amp; Jern, P. (2013). Evaluation of an imagery intervention to improve penalty taking ability in soccer: a study of two junior girls team. </w:t>
      </w:r>
      <w:r w:rsidRPr="00C15364">
        <w:rPr>
          <w:i/>
        </w:rPr>
        <w:t>Nordic psychology, 65</w:t>
      </w:r>
      <w:r w:rsidRPr="00C15364">
        <w:t xml:space="preserve">, 290-305. </w:t>
      </w:r>
    </w:p>
    <w:p w14:paraId="345ABF9E" w14:textId="77777777" w:rsidR="00C15364" w:rsidRPr="00C15364" w:rsidRDefault="00C15364" w:rsidP="00C15364">
      <w:pPr>
        <w:pStyle w:val="EndNoteBibliography"/>
        <w:spacing w:after="0"/>
        <w:ind w:left="720" w:hanging="720"/>
      </w:pPr>
      <w:r w:rsidRPr="00C15364">
        <w:t xml:space="preserve">Burton, D. (1990). Multi-modal stress management in sport: current status and future directions. In J. G. J. L. Hardy (Ed.), </w:t>
      </w:r>
      <w:r w:rsidRPr="00C15364">
        <w:rPr>
          <w:i/>
        </w:rPr>
        <w:t>Stress and performance in sport</w:t>
      </w:r>
      <w:r w:rsidRPr="00C15364">
        <w:t xml:space="preserve"> (pp. 171-201). Chichester, UK.</w:t>
      </w:r>
    </w:p>
    <w:p w14:paraId="7EEA14DB" w14:textId="77777777" w:rsidR="00C15364" w:rsidRPr="00C15364" w:rsidRDefault="00C15364" w:rsidP="00C15364">
      <w:pPr>
        <w:pStyle w:val="EndNoteBibliography"/>
        <w:spacing w:after="0"/>
        <w:ind w:left="720" w:hanging="720"/>
      </w:pPr>
      <w:r w:rsidRPr="00C15364">
        <w:t xml:space="preserve">Burton, D., &amp; Weiss, C. (2008). The fundamental goal concept: the path to process and performance success. </w:t>
      </w:r>
      <w:r w:rsidRPr="00C15364">
        <w:rPr>
          <w:i/>
        </w:rPr>
        <w:t>Advances in sport psychology</w:t>
      </w:r>
      <w:r w:rsidRPr="00C15364">
        <w:t xml:space="preserve">, 470-474. </w:t>
      </w:r>
    </w:p>
    <w:p w14:paraId="406A6F10" w14:textId="77777777" w:rsidR="00C15364" w:rsidRPr="00C15364" w:rsidRDefault="00C15364" w:rsidP="00C15364">
      <w:pPr>
        <w:pStyle w:val="EndNoteBibliography"/>
        <w:spacing w:after="0"/>
        <w:ind w:left="720" w:hanging="720"/>
      </w:pPr>
      <w:r w:rsidRPr="00C15364">
        <w:t xml:space="preserve">Carron, A. V., Colman, M. M., Wheeler, J., &amp; Stevens, D. (2002). Cohesion and performance in sport: A meta analysis. </w:t>
      </w:r>
      <w:r w:rsidRPr="00C15364">
        <w:rPr>
          <w:i/>
        </w:rPr>
        <w:t>Journal of Sport &amp; Exercise Psychology, 24</w:t>
      </w:r>
      <w:r w:rsidRPr="00C15364">
        <w:t>(2), 168-188. doi:10.1123/jsep.24.2.168</w:t>
      </w:r>
    </w:p>
    <w:p w14:paraId="641A10D8" w14:textId="77777777" w:rsidR="00C15364" w:rsidRPr="00C15364" w:rsidRDefault="00C15364" w:rsidP="00C15364">
      <w:pPr>
        <w:pStyle w:val="EndNoteBibliography"/>
        <w:spacing w:after="0"/>
        <w:ind w:left="720" w:hanging="720"/>
      </w:pPr>
      <w:r w:rsidRPr="00C15364">
        <w:t xml:space="preserve">Cho, S., Choi, H., &amp; Kim, Y. (2019). The Relationship between Perceived Coaching Behaviors, Competitive Trait Anxiety, and Athlete Burnout: A Cross-Sectional Study. </w:t>
      </w:r>
      <w:r w:rsidRPr="00C15364">
        <w:rPr>
          <w:i/>
        </w:rPr>
        <w:t>International Journal of Environmental Research and Public Health, 16</w:t>
      </w:r>
      <w:r w:rsidRPr="00C15364">
        <w:t>(8), 11. doi:10.3390/ijerph16081424</w:t>
      </w:r>
    </w:p>
    <w:p w14:paraId="02420428" w14:textId="77777777" w:rsidR="00C15364" w:rsidRPr="00C15364" w:rsidRDefault="00C15364" w:rsidP="00C15364">
      <w:pPr>
        <w:pStyle w:val="EndNoteBibliography"/>
        <w:spacing w:after="0"/>
        <w:ind w:left="720" w:hanging="720"/>
      </w:pPr>
      <w:r w:rsidRPr="00C15364">
        <w:t xml:space="preserve">Cornum, R., Matthews, M. D., &amp; Seligman, M. E. P. (2011). Comprehensive Soldier Fitness Building Resilience in a Challenging Institutional Context. </w:t>
      </w:r>
      <w:r w:rsidRPr="00C15364">
        <w:rPr>
          <w:i/>
        </w:rPr>
        <w:t>American Psychologist, 66</w:t>
      </w:r>
      <w:r w:rsidRPr="00C15364">
        <w:t>(1), 4-9. doi:10.1037/a0021420</w:t>
      </w:r>
    </w:p>
    <w:p w14:paraId="487B598A" w14:textId="77777777" w:rsidR="00C15364" w:rsidRPr="00C15364" w:rsidRDefault="00C15364" w:rsidP="00C15364">
      <w:pPr>
        <w:pStyle w:val="EndNoteBibliography"/>
        <w:spacing w:after="0"/>
        <w:ind w:left="720" w:hanging="720"/>
      </w:pPr>
      <w:r w:rsidRPr="00C15364">
        <w:t xml:space="preserve">Cowden, R. G., Meyer-Weitz, A., &amp; Asante, K. O. (2016). Mental toughness in competitive tennis: relationships with resilience and stress. </w:t>
      </w:r>
      <w:r w:rsidRPr="00C15364">
        <w:rPr>
          <w:i/>
        </w:rPr>
        <w:t>Frontiers in psychology, 7</w:t>
      </w:r>
      <w:r w:rsidRPr="00C15364">
        <w:t xml:space="preserve">. </w:t>
      </w:r>
    </w:p>
    <w:p w14:paraId="4F76DF75" w14:textId="77777777" w:rsidR="00C15364" w:rsidRPr="00C15364" w:rsidRDefault="00C15364" w:rsidP="00C15364">
      <w:pPr>
        <w:pStyle w:val="EndNoteBibliography"/>
        <w:spacing w:after="0"/>
        <w:ind w:left="720" w:hanging="720"/>
      </w:pPr>
      <w:r w:rsidRPr="00C15364">
        <w:t xml:space="preserve">Crane, M., &amp; Boga, D. (2017). A Commentary: Rethinking approaches to Resilience and Mental Health Training. </w:t>
      </w:r>
      <w:r w:rsidRPr="00C15364">
        <w:rPr>
          <w:i/>
        </w:rPr>
        <w:t>Journal of Military and Veterans Health, 25</w:t>
      </w:r>
      <w:r w:rsidRPr="00C15364">
        <w:t xml:space="preserve">(1), 30-33. </w:t>
      </w:r>
    </w:p>
    <w:p w14:paraId="4D662989" w14:textId="77777777" w:rsidR="00C15364" w:rsidRPr="00C15364" w:rsidRDefault="00C15364" w:rsidP="00C15364">
      <w:pPr>
        <w:pStyle w:val="EndNoteBibliography"/>
        <w:spacing w:after="0"/>
        <w:ind w:left="720" w:hanging="720"/>
      </w:pPr>
      <w:r w:rsidRPr="00C15364">
        <w:t>Crocker, P., Alderman, R., Murray, F., &amp; Smith, R. (1988). Cognitive-affective stress management training with high performance youth volleyball players: effects on affect, cognition, and performance.</w:t>
      </w:r>
      <w:r w:rsidRPr="00C15364">
        <w:rPr>
          <w:i/>
        </w:rPr>
        <w:t xml:space="preserve"> 10</w:t>
      </w:r>
      <w:r w:rsidRPr="00C15364">
        <w:t xml:space="preserve">(4), 448-460. </w:t>
      </w:r>
    </w:p>
    <w:p w14:paraId="1D0F196F" w14:textId="77777777" w:rsidR="00C15364" w:rsidRPr="00C15364" w:rsidRDefault="00C15364" w:rsidP="00C15364">
      <w:pPr>
        <w:pStyle w:val="EndNoteBibliography"/>
        <w:spacing w:after="0"/>
        <w:ind w:left="720" w:hanging="720"/>
      </w:pPr>
      <w:r w:rsidRPr="00C15364">
        <w:t xml:space="preserve">Cumming, J., &amp; Williams, S. (2015). The sport imagery ability questionnaire manual. </w:t>
      </w:r>
      <w:r w:rsidRPr="00C15364">
        <w:rPr>
          <w:i/>
        </w:rPr>
        <w:t>Birmingham research in imagery and observation group</w:t>
      </w:r>
      <w:r w:rsidRPr="00C15364">
        <w:t xml:space="preserve">. </w:t>
      </w:r>
    </w:p>
    <w:p w14:paraId="482DF76D" w14:textId="77777777" w:rsidR="00C15364" w:rsidRPr="00C15364" w:rsidRDefault="00C15364" w:rsidP="00C15364">
      <w:pPr>
        <w:pStyle w:val="EndNoteBibliography"/>
        <w:spacing w:after="0"/>
        <w:ind w:left="720" w:hanging="720"/>
      </w:pPr>
      <w:r w:rsidRPr="00C15364">
        <w:t xml:space="preserve">Davidson, R., &amp; Schwartz, G. (1976). The psychobiology of relaxation and related states: a multiprocess theory. In Mostofsky (Ed.), </w:t>
      </w:r>
      <w:r w:rsidRPr="00C15364">
        <w:rPr>
          <w:i/>
        </w:rPr>
        <w:t>Behavior control and the modification of physiological activity</w:t>
      </w:r>
      <w:r w:rsidRPr="00C15364">
        <w:t xml:space="preserve"> (pp. 399-442).</w:t>
      </w:r>
    </w:p>
    <w:p w14:paraId="2BB6B84C" w14:textId="77777777" w:rsidR="00C15364" w:rsidRPr="00C15364" w:rsidRDefault="00C15364" w:rsidP="00C15364">
      <w:pPr>
        <w:pStyle w:val="EndNoteBibliography"/>
        <w:spacing w:after="0"/>
        <w:ind w:left="720" w:hanging="720"/>
      </w:pPr>
      <w:r w:rsidRPr="00C15364">
        <w:t xml:space="preserve">Deci, E. L., &amp; Ryan, R. M. (1980). Self determination theory: when mind mediates behavior. </w:t>
      </w:r>
    </w:p>
    <w:p w14:paraId="057A0C70" w14:textId="77777777" w:rsidR="00C15364" w:rsidRPr="00C15364" w:rsidRDefault="00C15364" w:rsidP="00C15364">
      <w:pPr>
        <w:pStyle w:val="EndNoteBibliography"/>
        <w:spacing w:after="0"/>
        <w:ind w:left="720" w:hanging="720"/>
      </w:pPr>
      <w:r w:rsidRPr="00C15364">
        <w:lastRenderedPageBreak/>
        <w:t xml:space="preserve">Duda, J. L. (1989). Relationship between task and ego orientation and the perceived purpose of sport among high school athletes. </w:t>
      </w:r>
      <w:r w:rsidRPr="00C15364">
        <w:rPr>
          <w:i/>
        </w:rPr>
        <w:t>Journal of sport and exercise psychology, 11</w:t>
      </w:r>
      <w:r w:rsidRPr="00C15364">
        <w:t xml:space="preserve">, 318-335. </w:t>
      </w:r>
    </w:p>
    <w:p w14:paraId="2EE3CBD2" w14:textId="77777777" w:rsidR="00C15364" w:rsidRPr="00C15364" w:rsidRDefault="00C15364" w:rsidP="00C15364">
      <w:pPr>
        <w:pStyle w:val="EndNoteBibliography"/>
        <w:spacing w:after="0"/>
        <w:ind w:left="720" w:hanging="720"/>
      </w:pPr>
      <w:r w:rsidRPr="00C15364">
        <w:t xml:space="preserve">Ellis, A., &amp; Dryden, W. (1997). </w:t>
      </w:r>
      <w:r w:rsidRPr="00C15364">
        <w:rPr>
          <w:i/>
        </w:rPr>
        <w:t>The practice of rational-emotive behavior therapy (REBT).</w:t>
      </w:r>
      <w:r w:rsidRPr="00C15364">
        <w:t xml:space="preserve"> New York, NY: Springer publishing company.</w:t>
      </w:r>
    </w:p>
    <w:p w14:paraId="7033C6BF" w14:textId="77777777" w:rsidR="00C15364" w:rsidRPr="00C15364" w:rsidRDefault="00C15364" w:rsidP="00C15364">
      <w:pPr>
        <w:pStyle w:val="EndNoteBibliography"/>
        <w:spacing w:after="0"/>
        <w:ind w:left="720" w:hanging="720"/>
      </w:pPr>
      <w:r w:rsidRPr="00C15364">
        <w:t xml:space="preserve">Fitzwater, J. P. J. (2017). </w:t>
      </w:r>
      <w:r w:rsidRPr="00C15364">
        <w:rPr>
          <w:i/>
        </w:rPr>
        <w:t>The conceptualisation, measurement, and development of mental toughness in military training.</w:t>
      </w:r>
      <w:r w:rsidRPr="00C15364">
        <w:t xml:space="preserve"> (Doctor of Philosophy). Bangor University, </w:t>
      </w:r>
    </w:p>
    <w:p w14:paraId="320CDE70" w14:textId="77777777" w:rsidR="00C15364" w:rsidRPr="00C15364" w:rsidRDefault="00C15364" w:rsidP="00C15364">
      <w:pPr>
        <w:pStyle w:val="EndNoteBibliography"/>
        <w:spacing w:after="0"/>
        <w:ind w:left="720" w:hanging="720"/>
      </w:pPr>
      <w:r w:rsidRPr="00C15364">
        <w:t xml:space="preserve">Flavell, J. (1979). Meta-cognition and cognitive monitoring: a new area of cognitive-developmental inquiry. </w:t>
      </w:r>
      <w:r w:rsidRPr="00C15364">
        <w:rPr>
          <w:i/>
        </w:rPr>
        <w:t>American psychologist, 34</w:t>
      </w:r>
      <w:r w:rsidRPr="00C15364">
        <w:t xml:space="preserve">(10), 906-911. </w:t>
      </w:r>
    </w:p>
    <w:p w14:paraId="6E53F32A" w14:textId="77777777" w:rsidR="00C15364" w:rsidRPr="00C15364" w:rsidRDefault="00C15364" w:rsidP="00C15364">
      <w:pPr>
        <w:pStyle w:val="EndNoteBibliography"/>
        <w:spacing w:after="0"/>
        <w:ind w:left="720" w:hanging="720"/>
      </w:pPr>
      <w:r w:rsidRPr="00C15364">
        <w:t xml:space="preserve">Fletcher, D., &amp; Sarkar, M. (2012). A grounded theory of psychological resilience in Olympic champions. </w:t>
      </w:r>
      <w:r w:rsidRPr="00C15364">
        <w:rPr>
          <w:i/>
        </w:rPr>
        <w:t>Psychology of Sport and Exercise, 13</w:t>
      </w:r>
      <w:r w:rsidRPr="00C15364">
        <w:t xml:space="preserve">, 669-678. </w:t>
      </w:r>
    </w:p>
    <w:p w14:paraId="50BA5AD5" w14:textId="77777777" w:rsidR="00C15364" w:rsidRPr="00C15364" w:rsidRDefault="00C15364" w:rsidP="00C15364">
      <w:pPr>
        <w:pStyle w:val="EndNoteBibliography"/>
        <w:spacing w:after="0"/>
        <w:ind w:left="720" w:hanging="720"/>
      </w:pPr>
      <w:r w:rsidRPr="00C15364">
        <w:t xml:space="preserve">Fletcher, D., &amp; Sarkar, M. (2016). Mental fortitude training: An evidence-based approach to developing psychological resilience for sustained success. </w:t>
      </w:r>
      <w:r w:rsidRPr="00C15364">
        <w:rPr>
          <w:i/>
        </w:rPr>
        <w:t>Journal of Sport Psychology in Action, 7</w:t>
      </w:r>
      <w:r w:rsidRPr="00C15364">
        <w:t>(3), 135-157. doi:10.1080/21520704.2016.1255496</w:t>
      </w:r>
    </w:p>
    <w:p w14:paraId="1312BA01" w14:textId="77777777" w:rsidR="00C15364" w:rsidRPr="00C15364" w:rsidRDefault="00C15364" w:rsidP="00C15364">
      <w:pPr>
        <w:pStyle w:val="EndNoteBibliography"/>
        <w:spacing w:after="0"/>
        <w:ind w:left="720" w:hanging="720"/>
      </w:pPr>
      <w:r w:rsidRPr="00C15364">
        <w:t xml:space="preserve">Foa, E., &amp; Kozak, M. (1998). Clinical applications of bioinformational theory: understanding anxiety and its treatment. </w:t>
      </w:r>
      <w:r w:rsidRPr="00C15364">
        <w:rPr>
          <w:i/>
        </w:rPr>
        <w:t>Behavior therapy, 29</w:t>
      </w:r>
      <w:r w:rsidRPr="00C15364">
        <w:t xml:space="preserve">, 675-690. </w:t>
      </w:r>
    </w:p>
    <w:p w14:paraId="6D63E2A0" w14:textId="77777777" w:rsidR="00C15364" w:rsidRPr="00C15364" w:rsidRDefault="00C15364" w:rsidP="00C15364">
      <w:pPr>
        <w:pStyle w:val="EndNoteBibliography"/>
        <w:spacing w:after="0"/>
        <w:ind w:left="720" w:hanging="720"/>
      </w:pPr>
      <w:r w:rsidRPr="00C15364">
        <w:t xml:space="preserve">Ford, J. L., Ildefonso, K., Jones, M. L., &amp; Arvinen-Barrow, M. (2017). Sport-related anxiety: current insights. </w:t>
      </w:r>
      <w:r w:rsidRPr="00C15364">
        <w:rPr>
          <w:i/>
        </w:rPr>
        <w:t>Open access journal of sports medicine, 8</w:t>
      </w:r>
      <w:r w:rsidRPr="00C15364">
        <w:t xml:space="preserve">, 205-212. </w:t>
      </w:r>
    </w:p>
    <w:p w14:paraId="281E0815" w14:textId="77777777" w:rsidR="00C15364" w:rsidRPr="00C15364" w:rsidRDefault="00C15364" w:rsidP="00C15364">
      <w:pPr>
        <w:pStyle w:val="EndNoteBibliography"/>
        <w:spacing w:after="0"/>
        <w:ind w:left="720" w:hanging="720"/>
      </w:pPr>
      <w:r w:rsidRPr="00C15364">
        <w:t xml:space="preserve">Friedlander, F., &amp; Walton, E. (1964). Positive and negative motivations toward work. </w:t>
      </w:r>
      <w:r w:rsidRPr="00C15364">
        <w:rPr>
          <w:i/>
        </w:rPr>
        <w:t>Administrative Science Quarterly, 9</w:t>
      </w:r>
      <w:r w:rsidRPr="00C15364">
        <w:t xml:space="preserve">(2), 194-207. </w:t>
      </w:r>
    </w:p>
    <w:p w14:paraId="6E9EADCE" w14:textId="77777777" w:rsidR="00C15364" w:rsidRPr="00C15364" w:rsidRDefault="00C15364" w:rsidP="00C15364">
      <w:pPr>
        <w:pStyle w:val="EndNoteBibliography"/>
        <w:spacing w:after="0"/>
        <w:ind w:left="720" w:hanging="720"/>
      </w:pPr>
      <w:r w:rsidRPr="00C15364">
        <w:t xml:space="preserve">Fry, L. W., Vitucci, S., &amp; Cedillo, M. (2005). Spiritual leadership and army transformation: theory, measurement, and establishing a baseline. </w:t>
      </w:r>
      <w:r w:rsidRPr="00C15364">
        <w:rPr>
          <w:i/>
        </w:rPr>
        <w:t>The leadership quarterly, 16</w:t>
      </w:r>
      <w:r w:rsidRPr="00C15364">
        <w:t xml:space="preserve">, 835-862. </w:t>
      </w:r>
    </w:p>
    <w:p w14:paraId="7CC124C5" w14:textId="77777777" w:rsidR="00C15364" w:rsidRPr="00C15364" w:rsidRDefault="00C15364" w:rsidP="00C15364">
      <w:pPr>
        <w:pStyle w:val="EndNoteBibliography"/>
        <w:spacing w:after="0"/>
        <w:ind w:left="720" w:hanging="720"/>
      </w:pPr>
      <w:r w:rsidRPr="00C15364">
        <w:t xml:space="preserve">Gearity, B. T., &amp; Murray, M. A. (2011). Athletes' experiences of the psychological effects of poor coaching. </w:t>
      </w:r>
      <w:r w:rsidRPr="00C15364">
        <w:rPr>
          <w:i/>
        </w:rPr>
        <w:t>Psychology of Sport and Exercise, 12</w:t>
      </w:r>
      <w:r w:rsidRPr="00C15364">
        <w:t>(3), 213-221. doi:10.1016/j.psychsport.2010.11.004</w:t>
      </w:r>
    </w:p>
    <w:p w14:paraId="73034352" w14:textId="77777777" w:rsidR="00C15364" w:rsidRPr="00C15364" w:rsidRDefault="00C15364" w:rsidP="00C15364">
      <w:pPr>
        <w:pStyle w:val="EndNoteBibliography"/>
        <w:spacing w:after="0"/>
        <w:ind w:left="720" w:hanging="720"/>
      </w:pPr>
      <w:r w:rsidRPr="00C15364">
        <w:t xml:space="preserve">Gernigon, C., &amp; Delloye, J.-B. (2003). Self-efficacy, causal attribution, and track athletic performance following unexpected success or failure among elite sprinters. </w:t>
      </w:r>
      <w:r w:rsidRPr="00C15364">
        <w:rPr>
          <w:i/>
        </w:rPr>
        <w:t>The sport psychologist, 17</w:t>
      </w:r>
      <w:r w:rsidRPr="00C15364">
        <w:t xml:space="preserve">(1), 55-76. </w:t>
      </w:r>
    </w:p>
    <w:p w14:paraId="400A96AD" w14:textId="77777777" w:rsidR="00C15364" w:rsidRPr="00C15364" w:rsidRDefault="00C15364" w:rsidP="00C15364">
      <w:pPr>
        <w:pStyle w:val="EndNoteBibliography"/>
        <w:spacing w:after="0"/>
        <w:ind w:left="720" w:hanging="720"/>
      </w:pPr>
      <w:r w:rsidRPr="00C15364">
        <w:t xml:space="preserve">Gilbar, O., Ben-Zur, H., &amp; Lubin, G. (2010). Coping, mastery, stress appraisals, mental preparation, and unit cohesion predicting distress and performance: a longitudinal study of soldiers undertaking evacuation tasks. </w:t>
      </w:r>
      <w:r w:rsidRPr="00C15364">
        <w:rPr>
          <w:i/>
        </w:rPr>
        <w:t>Anxiety, stress, &amp; coping, 23</w:t>
      </w:r>
      <w:r w:rsidRPr="00C15364">
        <w:t xml:space="preserve">, 547-562. </w:t>
      </w:r>
    </w:p>
    <w:p w14:paraId="12EABC88" w14:textId="77777777" w:rsidR="00C15364" w:rsidRPr="00C15364" w:rsidRDefault="00C15364" w:rsidP="00C15364">
      <w:pPr>
        <w:pStyle w:val="EndNoteBibliography"/>
        <w:spacing w:after="0"/>
        <w:ind w:left="720" w:hanging="720"/>
      </w:pPr>
      <w:r w:rsidRPr="00C15364">
        <w:t xml:space="preserve">Gillison, F. B., Rouse, P., Standage, M., Sebire, S. J., &amp; Ryan, R. M. (2019). A meta-analysis of techniques to promote motivation for health behaviour change from a self-determination theory perspective. </w:t>
      </w:r>
      <w:r w:rsidRPr="00C15364">
        <w:rPr>
          <w:i/>
        </w:rPr>
        <w:t>Health psychology review, 13</w:t>
      </w:r>
      <w:r w:rsidRPr="00C15364">
        <w:t xml:space="preserve">, 110-130. </w:t>
      </w:r>
    </w:p>
    <w:p w14:paraId="5ABABA9E" w14:textId="77777777" w:rsidR="00C15364" w:rsidRPr="00C15364" w:rsidRDefault="00C15364" w:rsidP="00C15364">
      <w:pPr>
        <w:pStyle w:val="EndNoteBibliography"/>
        <w:spacing w:after="0"/>
        <w:ind w:left="720" w:hanging="720"/>
      </w:pPr>
      <w:r w:rsidRPr="00C15364">
        <w:t xml:space="preserve">Gimeno, F., &amp; García-Mas, A. (2010). Motivation in the teaching of physical education according to the achievement goal theory: methodological considerations. </w:t>
      </w:r>
      <w:r w:rsidRPr="00C15364">
        <w:rPr>
          <w:i/>
        </w:rPr>
        <w:t>Quality &amp; Quantity, 44</w:t>
      </w:r>
      <w:r w:rsidRPr="00C15364">
        <w:t xml:space="preserve">, 583-593. </w:t>
      </w:r>
    </w:p>
    <w:p w14:paraId="459759B0" w14:textId="77777777" w:rsidR="00C15364" w:rsidRPr="00C15364" w:rsidRDefault="00C15364" w:rsidP="00C15364">
      <w:pPr>
        <w:pStyle w:val="EndNoteBibliography"/>
        <w:spacing w:after="0"/>
        <w:ind w:left="720" w:hanging="720"/>
      </w:pPr>
      <w:r w:rsidRPr="00C15364">
        <w:t xml:space="preserve">Hardy, L. (1997). Three myths about applied consultancy work. </w:t>
      </w:r>
      <w:r w:rsidRPr="00C15364">
        <w:rPr>
          <w:i/>
        </w:rPr>
        <w:t>Journal of applied sport psychology, 9</w:t>
      </w:r>
      <w:r w:rsidRPr="00C15364">
        <w:t xml:space="preserve">, 277-294. </w:t>
      </w:r>
    </w:p>
    <w:p w14:paraId="1BE624B8" w14:textId="77777777" w:rsidR="00C15364" w:rsidRPr="00C15364" w:rsidRDefault="00C15364" w:rsidP="00C15364">
      <w:pPr>
        <w:pStyle w:val="EndNoteBibliography"/>
        <w:spacing w:after="0"/>
        <w:ind w:left="720" w:hanging="720"/>
      </w:pPr>
      <w:r w:rsidRPr="00C15364">
        <w:t xml:space="preserve">Hardy, L., &amp; Callow, N. (1999). Efficacy of external and internal visual imagery perspectives for the enhancement of performance tasks in which form is important. </w:t>
      </w:r>
      <w:r w:rsidRPr="00C15364">
        <w:rPr>
          <w:i/>
        </w:rPr>
        <w:t>Journal of sport and exercise psychology, 21</w:t>
      </w:r>
      <w:r w:rsidRPr="00C15364">
        <w:t xml:space="preserve">, 95-112. </w:t>
      </w:r>
    </w:p>
    <w:p w14:paraId="6ECEC130" w14:textId="77777777" w:rsidR="00C15364" w:rsidRPr="00C15364" w:rsidRDefault="00C15364" w:rsidP="00C15364">
      <w:pPr>
        <w:pStyle w:val="EndNoteBibliography"/>
        <w:spacing w:after="0"/>
        <w:ind w:left="720" w:hanging="720"/>
      </w:pPr>
      <w:r w:rsidRPr="00C15364">
        <w:t xml:space="preserve">Hays, K., Thomas, O., Butt, J., &amp; Maynard, I. (2010). The Development of Confidence Profiling for Sport. </w:t>
      </w:r>
      <w:r w:rsidRPr="00C15364">
        <w:rPr>
          <w:i/>
        </w:rPr>
        <w:t>Sport Psychologist, 24</w:t>
      </w:r>
      <w:r w:rsidRPr="00C15364">
        <w:t>(3), 373-392. doi:10.1123/tsp.24.3.373</w:t>
      </w:r>
    </w:p>
    <w:p w14:paraId="639B8A0F" w14:textId="77777777" w:rsidR="00C15364" w:rsidRPr="00C15364" w:rsidRDefault="00C15364" w:rsidP="00C15364">
      <w:pPr>
        <w:pStyle w:val="EndNoteBibliography"/>
        <w:spacing w:after="0"/>
        <w:ind w:left="720" w:hanging="720"/>
      </w:pPr>
      <w:r w:rsidRPr="00C15364">
        <w:t xml:space="preserve">Hays, K., Thomas, O., Maynard, I., &amp; Buttt, J. (2010). The Role of Confidence Profiling in Cognitive-Behavioral Interventions in Sport. </w:t>
      </w:r>
      <w:r w:rsidRPr="00C15364">
        <w:rPr>
          <w:i/>
        </w:rPr>
        <w:t>Sport Psychologist, 24</w:t>
      </w:r>
      <w:r w:rsidRPr="00C15364">
        <w:t>(3), 393-414. doi:10.1123/tsp.24.3.393</w:t>
      </w:r>
    </w:p>
    <w:p w14:paraId="3030F631" w14:textId="77777777" w:rsidR="00C15364" w:rsidRPr="00C15364" w:rsidRDefault="00C15364" w:rsidP="00C15364">
      <w:pPr>
        <w:pStyle w:val="EndNoteBibliography"/>
        <w:spacing w:after="0"/>
        <w:ind w:left="720" w:hanging="720"/>
      </w:pPr>
      <w:r w:rsidRPr="00C15364">
        <w:t xml:space="preserve">Hecker, J., &amp; Kaczor, L. (1988). Application of imagery theory to sport psychology: some preliminary findings. </w:t>
      </w:r>
      <w:r w:rsidRPr="00C15364">
        <w:rPr>
          <w:i/>
        </w:rPr>
        <w:t>Journal of sport &amp; exercise psychology, 10</w:t>
      </w:r>
      <w:r w:rsidRPr="00C15364">
        <w:t xml:space="preserve">, 363-373. </w:t>
      </w:r>
    </w:p>
    <w:p w14:paraId="7384894F" w14:textId="77777777" w:rsidR="00C15364" w:rsidRPr="00C15364" w:rsidRDefault="00C15364" w:rsidP="00C15364">
      <w:pPr>
        <w:pStyle w:val="EndNoteBibliography"/>
        <w:spacing w:after="0"/>
        <w:ind w:left="720" w:hanging="720"/>
      </w:pPr>
      <w:r w:rsidRPr="00C15364">
        <w:t xml:space="preserve">Hodgson, L., Butt, J., &amp; Maynard, I. (2017). Exploring the psychological attributes underpinning elite sports coaching. </w:t>
      </w:r>
      <w:r w:rsidRPr="00C15364">
        <w:rPr>
          <w:i/>
        </w:rPr>
        <w:t>Journal of sports science and coaching, 12</w:t>
      </w:r>
      <w:r w:rsidRPr="00C15364">
        <w:t xml:space="preserve">(4), 439-451. </w:t>
      </w:r>
    </w:p>
    <w:p w14:paraId="29527066" w14:textId="77777777" w:rsidR="00C15364" w:rsidRPr="00C15364" w:rsidRDefault="00C15364" w:rsidP="00C15364">
      <w:pPr>
        <w:pStyle w:val="EndNoteBibliography"/>
        <w:spacing w:after="0"/>
        <w:ind w:left="720" w:hanging="720"/>
      </w:pPr>
      <w:r w:rsidRPr="00C15364">
        <w:t xml:space="preserve">Holmes, P., &amp; Collins, D. (2001). The PETTLEP approach to motor imagery: a functional equivalence model for sport psychologists. </w:t>
      </w:r>
      <w:r w:rsidRPr="00C15364">
        <w:rPr>
          <w:i/>
        </w:rPr>
        <w:t>Journal of applied sport psychology, 13</w:t>
      </w:r>
      <w:r w:rsidRPr="00C15364">
        <w:t xml:space="preserve">(1), 60-83. </w:t>
      </w:r>
    </w:p>
    <w:p w14:paraId="7F6A7208" w14:textId="77777777" w:rsidR="00C15364" w:rsidRPr="006278F0" w:rsidRDefault="00C15364" w:rsidP="00C15364">
      <w:pPr>
        <w:pStyle w:val="EndNoteBibliography"/>
        <w:spacing w:after="0"/>
        <w:ind w:left="720" w:hanging="720"/>
        <w:rPr>
          <w:lang w:val="fr-FR"/>
        </w:rPr>
      </w:pPr>
      <w:r w:rsidRPr="00C15364">
        <w:lastRenderedPageBreak/>
        <w:t xml:space="preserve">House, R. J., &amp; Mitchell, T. R. (1975). Path-goal theory of leadership. </w:t>
      </w:r>
      <w:r w:rsidRPr="006278F0">
        <w:rPr>
          <w:i/>
          <w:lang w:val="fr-FR"/>
        </w:rPr>
        <w:t>National technical information service</w:t>
      </w:r>
      <w:r w:rsidRPr="006278F0">
        <w:rPr>
          <w:lang w:val="fr-FR"/>
        </w:rPr>
        <w:t xml:space="preserve">. </w:t>
      </w:r>
    </w:p>
    <w:p w14:paraId="3DE9D7C4" w14:textId="77777777" w:rsidR="00C15364" w:rsidRPr="00C15364" w:rsidRDefault="00C15364" w:rsidP="00C15364">
      <w:pPr>
        <w:pStyle w:val="EndNoteBibliography"/>
        <w:spacing w:after="0"/>
        <w:ind w:left="720" w:hanging="720"/>
      </w:pPr>
      <w:r w:rsidRPr="006278F0">
        <w:rPr>
          <w:lang w:val="fr-FR"/>
        </w:rPr>
        <w:t xml:space="preserve">Isoard-Gautheur, S., Guillet-Descas, E., &amp; Duda, J. L. (2013). </w:t>
      </w:r>
      <w:r w:rsidRPr="00C15364">
        <w:t xml:space="preserve">How to achieve in elite training centers without burning out? An achievement goal theory perspective. </w:t>
      </w:r>
      <w:r w:rsidRPr="00C15364">
        <w:rPr>
          <w:i/>
        </w:rPr>
        <w:t>Psychology of Sport and Exercise, 14</w:t>
      </w:r>
      <w:r w:rsidRPr="00C15364">
        <w:t xml:space="preserve">, 72-83. </w:t>
      </w:r>
    </w:p>
    <w:p w14:paraId="2909F7A3" w14:textId="77777777" w:rsidR="00C15364" w:rsidRPr="00C15364" w:rsidRDefault="00C15364" w:rsidP="00C15364">
      <w:pPr>
        <w:pStyle w:val="EndNoteBibliography"/>
        <w:spacing w:after="0"/>
        <w:ind w:left="720" w:hanging="720"/>
      </w:pPr>
      <w:r w:rsidRPr="006278F0">
        <w:rPr>
          <w:lang w:val="fr-FR"/>
        </w:rPr>
        <w:t xml:space="preserve">Jabbari, E., Charbaghi, Z., &amp; Dana, A. (2019). </w:t>
      </w:r>
      <w:r w:rsidRPr="00C15364">
        <w:t xml:space="preserve">Investigating the effects of educational and motivational education at different levels on the performance and application of dart throwing. </w:t>
      </w:r>
      <w:r w:rsidRPr="00C15364">
        <w:rPr>
          <w:i/>
        </w:rPr>
        <w:t>Journal of humanities insights, 3</w:t>
      </w:r>
      <w:r w:rsidRPr="00C15364">
        <w:t xml:space="preserve">(2), 37-44. </w:t>
      </w:r>
    </w:p>
    <w:p w14:paraId="5C0713A1" w14:textId="77777777" w:rsidR="00C15364" w:rsidRPr="00C15364" w:rsidRDefault="00C15364" w:rsidP="00C15364">
      <w:pPr>
        <w:pStyle w:val="EndNoteBibliography"/>
        <w:spacing w:after="0"/>
        <w:ind w:left="720" w:hanging="720"/>
      </w:pPr>
      <w:r w:rsidRPr="00C15364">
        <w:t xml:space="preserve">Jacob, C. S., &amp; Carron, A. V. (1998). The association between status and cohesion in sport teams. </w:t>
      </w:r>
      <w:r w:rsidRPr="00C15364">
        <w:rPr>
          <w:i/>
        </w:rPr>
        <w:t>Journal of Sports Sciences, 16</w:t>
      </w:r>
      <w:r w:rsidRPr="00C15364">
        <w:t xml:space="preserve">(2), 187-198. </w:t>
      </w:r>
    </w:p>
    <w:p w14:paraId="27BD4896" w14:textId="77777777" w:rsidR="00C15364" w:rsidRPr="00C15364" w:rsidRDefault="00C15364" w:rsidP="00C15364">
      <w:pPr>
        <w:pStyle w:val="EndNoteBibliography"/>
        <w:spacing w:after="0"/>
        <w:ind w:left="720" w:hanging="720"/>
      </w:pPr>
      <w:r w:rsidRPr="00C15364">
        <w:t xml:space="preserve">Johnson, S., Ostrow, A., Perna, F., &amp; Etzel, E. (1997). The effects of group versus individual goal setting on bowling performance. </w:t>
      </w:r>
      <w:r w:rsidRPr="00C15364">
        <w:rPr>
          <w:i/>
        </w:rPr>
        <w:t>The sport psychologist, 11</w:t>
      </w:r>
      <w:r w:rsidRPr="00C15364">
        <w:t xml:space="preserve">(2), 190-200. </w:t>
      </w:r>
    </w:p>
    <w:p w14:paraId="00F43F4F" w14:textId="77777777" w:rsidR="00C15364" w:rsidRPr="00C15364" w:rsidRDefault="00C15364" w:rsidP="00C15364">
      <w:pPr>
        <w:pStyle w:val="EndNoteBibliography"/>
        <w:spacing w:after="0"/>
        <w:ind w:left="720" w:hanging="720"/>
      </w:pPr>
      <w:r w:rsidRPr="00C15364">
        <w:t xml:space="preserve">Jordet, G., Hartman, E., Visscher, C., &amp; Lemmink, K. (2007). Kicks from the penalty mark in soccer: the roles of stress, skill, and fatigue for kick outcomes. </w:t>
      </w:r>
      <w:r w:rsidRPr="00C15364">
        <w:rPr>
          <w:i/>
        </w:rPr>
        <w:t>Journal of sports sciences, 25</w:t>
      </w:r>
      <w:r w:rsidRPr="00C15364">
        <w:t xml:space="preserve">, 121-129. </w:t>
      </w:r>
    </w:p>
    <w:p w14:paraId="297A77C4" w14:textId="77777777" w:rsidR="00C15364" w:rsidRPr="00C15364" w:rsidRDefault="00C15364" w:rsidP="00C15364">
      <w:pPr>
        <w:pStyle w:val="EndNoteBibliography"/>
        <w:spacing w:after="0"/>
        <w:ind w:left="720" w:hanging="720"/>
      </w:pPr>
      <w:r w:rsidRPr="00C15364">
        <w:t xml:space="preserve">Kane, T. D., &amp; Tremble Jr, T. R. (2000). Transformational leadership effects at different levels of the Army. </w:t>
      </w:r>
      <w:r w:rsidRPr="00C15364">
        <w:rPr>
          <w:i/>
        </w:rPr>
        <w:t>Military psychology, 12</w:t>
      </w:r>
      <w:r w:rsidRPr="00C15364">
        <w:t xml:space="preserve">, 137-160. </w:t>
      </w:r>
    </w:p>
    <w:p w14:paraId="7110218C" w14:textId="77777777" w:rsidR="00C15364" w:rsidRPr="00C15364" w:rsidRDefault="00C15364" w:rsidP="00C15364">
      <w:pPr>
        <w:pStyle w:val="EndNoteBibliography"/>
        <w:spacing w:after="0"/>
        <w:ind w:left="720" w:hanging="720"/>
      </w:pPr>
      <w:r w:rsidRPr="00C15364">
        <w:t xml:space="preserve">Karstoft, K.-I., Nielsen, T., &amp; Nielsen, A. B. S. (2018). Perceived danger during deployment: a Rasch validation of an instrument assessing perceived combat exposure and the witnessing of combat consequences in a war zone. </w:t>
      </w:r>
      <w:r w:rsidRPr="00C15364">
        <w:rPr>
          <w:i/>
        </w:rPr>
        <w:t>European journal of psychotraumatology, 9</w:t>
      </w:r>
      <w:r w:rsidRPr="00C15364">
        <w:t xml:space="preserve">. </w:t>
      </w:r>
    </w:p>
    <w:p w14:paraId="1E1AAD8E" w14:textId="77777777" w:rsidR="00C15364" w:rsidRPr="00C15364" w:rsidRDefault="00C15364" w:rsidP="00C15364">
      <w:pPr>
        <w:pStyle w:val="EndNoteBibliography"/>
        <w:spacing w:after="0"/>
        <w:ind w:left="720" w:hanging="720"/>
      </w:pPr>
      <w:r w:rsidRPr="00C15364">
        <w:t xml:space="preserve">Khasky, A. D., &amp; Smith, J. C. (1999). Stress, relaxation states, and creativity. </w:t>
      </w:r>
      <w:r w:rsidRPr="00C15364">
        <w:rPr>
          <w:i/>
        </w:rPr>
        <w:t>Perceptual and motor skills, 88</w:t>
      </w:r>
      <w:r w:rsidRPr="00C15364">
        <w:t xml:space="preserve">, 409-416. </w:t>
      </w:r>
    </w:p>
    <w:p w14:paraId="4957EDAA" w14:textId="77777777" w:rsidR="00C15364" w:rsidRPr="00C15364" w:rsidRDefault="00C15364" w:rsidP="00C15364">
      <w:pPr>
        <w:pStyle w:val="EndNoteBibliography"/>
        <w:spacing w:after="0"/>
        <w:ind w:left="720" w:hanging="720"/>
      </w:pPr>
      <w:r w:rsidRPr="00C15364">
        <w:t xml:space="preserve">Kyllo, L., &amp; Landers, D. (1995). Goal setting in sport and exercise: a research synthesis to resolve the controversy. </w:t>
      </w:r>
      <w:r w:rsidRPr="00C15364">
        <w:rPr>
          <w:i/>
        </w:rPr>
        <w:t>Journal of sport &amp; exercise psychology, 17</w:t>
      </w:r>
      <w:r w:rsidRPr="00C15364">
        <w:t xml:space="preserve">(2), 117-137. </w:t>
      </w:r>
    </w:p>
    <w:p w14:paraId="7E271B70" w14:textId="77777777" w:rsidR="00C15364" w:rsidRPr="00C15364" w:rsidRDefault="00C15364" w:rsidP="00C15364">
      <w:pPr>
        <w:pStyle w:val="EndNoteBibliography"/>
        <w:spacing w:after="0"/>
        <w:ind w:left="720" w:hanging="720"/>
      </w:pPr>
      <w:r w:rsidRPr="00C15364">
        <w:t xml:space="preserve">Lang, P. (1979). A bio-informational theory of emotional imagery. </w:t>
      </w:r>
      <w:r w:rsidRPr="00C15364">
        <w:rPr>
          <w:i/>
        </w:rPr>
        <w:t>Psychophysiology, 16</w:t>
      </w:r>
      <w:r w:rsidRPr="00C15364">
        <w:t xml:space="preserve">, 495-512. </w:t>
      </w:r>
    </w:p>
    <w:p w14:paraId="3AE55B41" w14:textId="77777777" w:rsidR="00C15364" w:rsidRPr="00C15364" w:rsidRDefault="00C15364" w:rsidP="00C15364">
      <w:pPr>
        <w:pStyle w:val="EndNoteBibliography"/>
        <w:spacing w:after="0"/>
        <w:ind w:left="720" w:hanging="720"/>
      </w:pPr>
      <w:r w:rsidRPr="00C15364">
        <w:t xml:space="preserve">Latinjak, A., Maso, M., &amp; Comoutos, N. (2018). Goal-directed self-talk used during technical skill acquisition: the case of novice ultimate frisbee players. </w:t>
      </w:r>
      <w:r w:rsidRPr="00C15364">
        <w:rPr>
          <w:i/>
        </w:rPr>
        <w:t>The sport psychologist, 32</w:t>
      </w:r>
      <w:r w:rsidRPr="00C15364">
        <w:t xml:space="preserve">(1), 60-65. </w:t>
      </w:r>
    </w:p>
    <w:p w14:paraId="4096A921" w14:textId="77777777" w:rsidR="00C15364" w:rsidRPr="00C15364" w:rsidRDefault="00C15364" w:rsidP="00C15364">
      <w:pPr>
        <w:pStyle w:val="EndNoteBibliography"/>
        <w:spacing w:after="0"/>
        <w:ind w:left="720" w:hanging="720"/>
      </w:pPr>
      <w:r w:rsidRPr="00C15364">
        <w:t xml:space="preserve">Locke, E., &amp; Latham, G. (2006). New directions in goal-setting theory. </w:t>
      </w:r>
    </w:p>
    <w:p w14:paraId="4D5F1F3A" w14:textId="77777777" w:rsidR="00C15364" w:rsidRPr="00C15364" w:rsidRDefault="00C15364" w:rsidP="00C15364">
      <w:pPr>
        <w:pStyle w:val="EndNoteBibliography"/>
        <w:spacing w:after="0"/>
        <w:ind w:left="720" w:hanging="720"/>
      </w:pPr>
      <w:r w:rsidRPr="00C15364">
        <w:t xml:space="preserve">Longshore, K., &amp; Sachs, M. (2015). Mindfulness Training for Coaches: A Mixed-Method Exploratory Study. </w:t>
      </w:r>
      <w:r w:rsidRPr="00C15364">
        <w:rPr>
          <w:i/>
        </w:rPr>
        <w:t>Journal of Clinical Sport Psychology, 9</w:t>
      </w:r>
      <w:r w:rsidRPr="00C15364">
        <w:t>(2), 116-137. doi:10.1123/jcsp.2014-0038</w:t>
      </w:r>
    </w:p>
    <w:p w14:paraId="3E9B5A9F" w14:textId="77777777" w:rsidR="00C15364" w:rsidRPr="00C15364" w:rsidRDefault="00C15364" w:rsidP="00C15364">
      <w:pPr>
        <w:pStyle w:val="EndNoteBibliography"/>
        <w:spacing w:after="0"/>
        <w:ind w:left="720" w:hanging="720"/>
      </w:pPr>
      <w:r w:rsidRPr="00C15364">
        <w:t xml:space="preserve">Lonsdale, C., Hodge, K., &amp; Rose, E. (2009). Athlete burnout in elite sport: a self-determination perspective. </w:t>
      </w:r>
      <w:r w:rsidRPr="00C15364">
        <w:rPr>
          <w:i/>
        </w:rPr>
        <w:t>Journal of sports sciences, 27</w:t>
      </w:r>
      <w:r w:rsidRPr="00C15364">
        <w:t xml:space="preserve">, 785-795. </w:t>
      </w:r>
    </w:p>
    <w:p w14:paraId="0F7FAACC" w14:textId="77777777" w:rsidR="00C15364" w:rsidRPr="00C15364" w:rsidRDefault="00C15364" w:rsidP="00C15364">
      <w:pPr>
        <w:pStyle w:val="EndNoteBibliography"/>
        <w:spacing w:after="0"/>
        <w:ind w:left="720" w:hanging="720"/>
      </w:pPr>
      <w:r w:rsidRPr="00C15364">
        <w:t xml:space="preserve">Luthar, S. S., &amp; Cicchetti, D. (2000). The construct of resilience: a critical evaluation and guidelines for future work. </w:t>
      </w:r>
      <w:r w:rsidRPr="00C15364">
        <w:rPr>
          <w:i/>
        </w:rPr>
        <w:t>Child development, 71</w:t>
      </w:r>
      <w:r w:rsidRPr="00C15364">
        <w:t xml:space="preserve">(3), 543-562. </w:t>
      </w:r>
    </w:p>
    <w:p w14:paraId="25E3ADAB" w14:textId="77777777" w:rsidR="00C15364" w:rsidRPr="00C15364" w:rsidRDefault="00C15364" w:rsidP="00C15364">
      <w:pPr>
        <w:pStyle w:val="EndNoteBibliography"/>
        <w:spacing w:after="0"/>
        <w:ind w:left="720" w:hanging="720"/>
      </w:pPr>
      <w:r w:rsidRPr="00C15364">
        <w:t xml:space="preserve">Mahoney, M. J., &amp; Avener, M. (1977). Psychology of the elite athlete: an explanatory study. </w:t>
      </w:r>
      <w:r w:rsidRPr="00C15364">
        <w:rPr>
          <w:i/>
        </w:rPr>
        <w:t>Cognitive therapy and research, 1</w:t>
      </w:r>
      <w:r w:rsidRPr="00C15364">
        <w:t xml:space="preserve">, 135-141. </w:t>
      </w:r>
    </w:p>
    <w:p w14:paraId="6A1D77F4" w14:textId="77777777" w:rsidR="00C15364" w:rsidRPr="00C15364" w:rsidRDefault="00C15364" w:rsidP="00C15364">
      <w:pPr>
        <w:pStyle w:val="EndNoteBibliography"/>
        <w:spacing w:after="0"/>
        <w:ind w:left="720" w:hanging="720"/>
      </w:pPr>
      <w:r w:rsidRPr="00C15364">
        <w:t xml:space="preserve">Mallett, C. J., &amp; Hanrahan, S. J. (2004). Elite athletes: why does the 'fire' burn so brightly? </w:t>
      </w:r>
      <w:r w:rsidRPr="00C15364">
        <w:rPr>
          <w:i/>
        </w:rPr>
        <w:t>Psychology of sport and exercise, 5</w:t>
      </w:r>
      <w:r w:rsidRPr="00C15364">
        <w:t xml:space="preserve">, 183-200. </w:t>
      </w:r>
    </w:p>
    <w:p w14:paraId="4C088E17" w14:textId="77777777" w:rsidR="00C15364" w:rsidRPr="00C15364" w:rsidRDefault="00C15364" w:rsidP="00C15364">
      <w:pPr>
        <w:pStyle w:val="EndNoteBibliography"/>
        <w:spacing w:after="0"/>
        <w:ind w:left="720" w:hanging="720"/>
      </w:pPr>
      <w:r w:rsidRPr="00C15364">
        <w:t xml:space="preserve">Martin, L., Rosen, L. N., Durand, D. B., Knudson, K. H., &amp; Stretch, R. H. (2000). Psychological and physical health effects of sexual assaults and nonsexual traumas among male and female United States Army soldiers. </w:t>
      </w:r>
      <w:r w:rsidRPr="00C15364">
        <w:rPr>
          <w:i/>
        </w:rPr>
        <w:t>Behavioral medicine, 26</w:t>
      </w:r>
      <w:r w:rsidRPr="00C15364">
        <w:t xml:space="preserve">, 23-33. </w:t>
      </w:r>
    </w:p>
    <w:p w14:paraId="6B0B4A4A" w14:textId="77777777" w:rsidR="00C15364" w:rsidRPr="00C15364" w:rsidRDefault="00C15364" w:rsidP="00C15364">
      <w:pPr>
        <w:pStyle w:val="EndNoteBibliography"/>
        <w:spacing w:after="0"/>
        <w:ind w:left="720" w:hanging="720"/>
      </w:pPr>
      <w:r w:rsidRPr="00C15364">
        <w:t xml:space="preserve">McCann, S. (2008). At the Olympics, everything is a performance issue. </w:t>
      </w:r>
      <w:r w:rsidRPr="00C15364">
        <w:rPr>
          <w:i/>
        </w:rPr>
        <w:t>International journal of sport and exercise psychology, 6</w:t>
      </w:r>
      <w:r w:rsidRPr="00C15364">
        <w:t xml:space="preserve">(3), 267-276. </w:t>
      </w:r>
    </w:p>
    <w:p w14:paraId="1B49CEE1" w14:textId="77777777" w:rsidR="00C15364" w:rsidRPr="00C15364" w:rsidRDefault="00C15364" w:rsidP="00C15364">
      <w:pPr>
        <w:pStyle w:val="EndNoteBibliography"/>
        <w:spacing w:after="0"/>
        <w:ind w:left="720" w:hanging="720"/>
      </w:pPr>
      <w:r w:rsidRPr="00C15364">
        <w:t xml:space="preserve">Meichenbaum, D., &amp; Cameron, R. (1989). Stress inoculation training. In J. M. E. Meichenbaum D. (Ed.), </w:t>
      </w:r>
      <w:r w:rsidRPr="00C15364">
        <w:rPr>
          <w:i/>
        </w:rPr>
        <w:t>Stress reduction and prevention</w:t>
      </w:r>
      <w:r w:rsidRPr="00C15364">
        <w:t xml:space="preserve"> (pp. 115-154). Boston, MA.</w:t>
      </w:r>
    </w:p>
    <w:p w14:paraId="06169512" w14:textId="77777777" w:rsidR="00C15364" w:rsidRPr="00C15364" w:rsidRDefault="00C15364" w:rsidP="00C15364">
      <w:pPr>
        <w:pStyle w:val="EndNoteBibliography"/>
        <w:spacing w:after="0"/>
        <w:ind w:left="720" w:hanging="720"/>
      </w:pPr>
      <w:r w:rsidRPr="00C15364">
        <w:t xml:space="preserve">Moran, A. (1996). Concentration: attention and performance. In </w:t>
      </w:r>
      <w:r w:rsidRPr="00C15364">
        <w:rPr>
          <w:i/>
        </w:rPr>
        <w:t>The Oxford handbook of sport and performance psychology</w:t>
      </w:r>
      <w:r w:rsidRPr="00C15364">
        <w:t xml:space="preserve"> (pp. 117-130). Oxford: Oxford University press.</w:t>
      </w:r>
    </w:p>
    <w:p w14:paraId="589F2973" w14:textId="77777777" w:rsidR="00C15364" w:rsidRPr="00C15364" w:rsidRDefault="00C15364" w:rsidP="00C15364">
      <w:pPr>
        <w:pStyle w:val="EndNoteBibliography"/>
        <w:spacing w:after="0"/>
        <w:ind w:left="720" w:hanging="720"/>
      </w:pPr>
      <w:r w:rsidRPr="00C15364">
        <w:t xml:space="preserve">Munroe-Chandler, K., &amp; Guerrero, M. (2017). Psychological imagery in sport and performance. </w:t>
      </w:r>
      <w:r w:rsidRPr="00C15364">
        <w:rPr>
          <w:i/>
        </w:rPr>
        <w:t>Oxford research encyclopedia</w:t>
      </w:r>
      <w:r w:rsidRPr="00C15364">
        <w:t xml:space="preserve">. </w:t>
      </w:r>
    </w:p>
    <w:p w14:paraId="14589747" w14:textId="77777777" w:rsidR="00C15364" w:rsidRPr="00C15364" w:rsidRDefault="00C15364" w:rsidP="00C15364">
      <w:pPr>
        <w:pStyle w:val="EndNoteBibliography"/>
        <w:spacing w:after="0"/>
        <w:ind w:left="720" w:hanging="720"/>
      </w:pPr>
      <w:r w:rsidRPr="00C15364">
        <w:t xml:space="preserve">Munroe-Chandler, K., Hall, C., &amp; Weinberg, R. (2004). A qualitative analysis of the types of goals athletes set in training and competition. </w:t>
      </w:r>
      <w:r w:rsidRPr="00C15364">
        <w:rPr>
          <w:i/>
        </w:rPr>
        <w:t>Journal of sport behavior, 27</w:t>
      </w:r>
      <w:r w:rsidRPr="00C15364">
        <w:t xml:space="preserve">(1), 58-74. </w:t>
      </w:r>
    </w:p>
    <w:p w14:paraId="6A334F9A" w14:textId="77777777" w:rsidR="00C15364" w:rsidRPr="00C15364" w:rsidRDefault="00C15364" w:rsidP="00C15364">
      <w:pPr>
        <w:pStyle w:val="EndNoteBibliography"/>
        <w:spacing w:after="0"/>
        <w:ind w:left="720" w:hanging="720"/>
      </w:pPr>
      <w:r w:rsidRPr="00C15364">
        <w:lastRenderedPageBreak/>
        <w:t xml:space="preserve">Munson, S. A., &amp; Consolvo, S. (2012). </w:t>
      </w:r>
      <w:r w:rsidRPr="00C15364">
        <w:rPr>
          <w:i/>
        </w:rPr>
        <w:t>Exploring goal-setting, rewards, self-monitoring, and sharing to motivate physical activity</w:t>
      </w:r>
      <w:r w:rsidRPr="00C15364">
        <w:t xml:space="preserve">. Paper presented at the 6th International Conference on pervasive computing technologies for healthcare and workshops, San Diego, CA. </w:t>
      </w:r>
    </w:p>
    <w:p w14:paraId="38FE0A64" w14:textId="77777777" w:rsidR="00C15364" w:rsidRPr="00C15364" w:rsidRDefault="00C15364" w:rsidP="00C15364">
      <w:pPr>
        <w:pStyle w:val="EndNoteBibliography"/>
        <w:spacing w:after="0"/>
        <w:ind w:left="720" w:hanging="720"/>
      </w:pPr>
      <w:r w:rsidRPr="00C15364">
        <w:t xml:space="preserve">Nicholls, J. G. (1984). Achievement motivation: conceptions of ability, subjective experience, task choice, and performance. </w:t>
      </w:r>
      <w:r w:rsidRPr="00C15364">
        <w:rPr>
          <w:i/>
        </w:rPr>
        <w:t>Psychological review, 91</w:t>
      </w:r>
      <w:r w:rsidRPr="00C15364">
        <w:t xml:space="preserve">, 328-346. </w:t>
      </w:r>
    </w:p>
    <w:p w14:paraId="54DAE8AF" w14:textId="77777777" w:rsidR="00C15364" w:rsidRPr="00C15364" w:rsidRDefault="00C15364" w:rsidP="00C15364">
      <w:pPr>
        <w:pStyle w:val="EndNoteBibliography"/>
        <w:spacing w:after="0"/>
        <w:ind w:left="720" w:hanging="720"/>
      </w:pPr>
      <w:r w:rsidRPr="00C15364">
        <w:t xml:space="preserve">Nideffer, R. M. (1976). Test of attentional and interpersonal style. </w:t>
      </w:r>
      <w:r w:rsidRPr="00C15364">
        <w:rPr>
          <w:i/>
        </w:rPr>
        <w:t>Journal of personality and social psychology, 34</w:t>
      </w:r>
      <w:r w:rsidRPr="00C15364">
        <w:t xml:space="preserve">, 394-404. </w:t>
      </w:r>
    </w:p>
    <w:p w14:paraId="60196C5C" w14:textId="77777777" w:rsidR="00C15364" w:rsidRPr="00C15364" w:rsidRDefault="00C15364" w:rsidP="00C15364">
      <w:pPr>
        <w:pStyle w:val="EndNoteBibliography"/>
        <w:spacing w:after="0"/>
        <w:ind w:left="720" w:hanging="720"/>
      </w:pPr>
      <w:r w:rsidRPr="00C15364">
        <w:t xml:space="preserve">Noel, R. C. (1980). The effect of visuo-motor behavior rehearsal on tennis performance. </w:t>
      </w:r>
      <w:r w:rsidRPr="00C15364">
        <w:rPr>
          <w:i/>
        </w:rPr>
        <w:t>Journal of sport and exercise psychology, 2</w:t>
      </w:r>
      <w:r w:rsidRPr="00C15364">
        <w:t xml:space="preserve">(3), 221-226. </w:t>
      </w:r>
    </w:p>
    <w:p w14:paraId="36A4A81F" w14:textId="77777777" w:rsidR="00C15364" w:rsidRPr="00C15364" w:rsidRDefault="00C15364" w:rsidP="00C15364">
      <w:pPr>
        <w:pStyle w:val="EndNoteBibliography"/>
        <w:spacing w:after="0"/>
        <w:ind w:left="720" w:hanging="720"/>
      </w:pPr>
      <w:r w:rsidRPr="00C15364">
        <w:t xml:space="preserve">Obando, O. L., Villalobos, M. E., &amp; Arango, S. l. (2008). Resilience in children with abandonment experiences. </w:t>
      </w:r>
      <w:r w:rsidRPr="00C15364">
        <w:rPr>
          <w:i/>
        </w:rPr>
        <w:t>Acta colombiana de psicologia, 13</w:t>
      </w:r>
      <w:r w:rsidRPr="00C15364">
        <w:t xml:space="preserve">(2), 149-159. </w:t>
      </w:r>
    </w:p>
    <w:p w14:paraId="6AB171B5" w14:textId="77777777" w:rsidR="00C15364" w:rsidRPr="00C15364" w:rsidRDefault="00C15364" w:rsidP="00C15364">
      <w:pPr>
        <w:pStyle w:val="EndNoteBibliography"/>
        <w:spacing w:after="0"/>
        <w:ind w:left="720" w:hanging="720"/>
      </w:pPr>
      <w:r w:rsidRPr="00C15364">
        <w:t xml:space="preserve">Pedro, S. D. G. (2016). Athletes engagement, resilience, and rate of perceived exertion on portuguese national- and international-level wrestlers. </w:t>
      </w:r>
      <w:r w:rsidRPr="00C15364">
        <w:rPr>
          <w:i/>
        </w:rPr>
        <w:t>International journal of wrestling science, 6</w:t>
      </w:r>
      <w:r w:rsidRPr="00C15364">
        <w:t xml:space="preserve">(1), 5-10. </w:t>
      </w:r>
    </w:p>
    <w:p w14:paraId="7CF4BA4A" w14:textId="77777777" w:rsidR="00C15364" w:rsidRPr="00C15364" w:rsidRDefault="00C15364" w:rsidP="00C15364">
      <w:pPr>
        <w:pStyle w:val="EndNoteBibliography"/>
        <w:spacing w:after="0"/>
        <w:ind w:left="720" w:hanging="720"/>
      </w:pPr>
      <w:r w:rsidRPr="00C15364">
        <w:t xml:space="preserve">Prazeres, L. (2017). Challenging the comfort zone: self-discovery, everyday practices and international student mobility to the global south. </w:t>
      </w:r>
      <w:r w:rsidRPr="00C15364">
        <w:rPr>
          <w:i/>
        </w:rPr>
        <w:t>Mobilities, 12</w:t>
      </w:r>
      <w:r w:rsidRPr="00C15364">
        <w:t xml:space="preserve">(6), 908-923. </w:t>
      </w:r>
    </w:p>
    <w:p w14:paraId="131D607D" w14:textId="77777777" w:rsidR="00C15364" w:rsidRPr="00C15364" w:rsidRDefault="00C15364" w:rsidP="00C15364">
      <w:pPr>
        <w:pStyle w:val="EndNoteBibliography"/>
        <w:spacing w:after="0"/>
        <w:ind w:left="720" w:hanging="720"/>
      </w:pPr>
      <w:r w:rsidRPr="00C15364">
        <w:t xml:space="preserve">Precious, D., &amp; Lindsay, A. (2019). Mental resilience training. </w:t>
      </w:r>
      <w:r w:rsidRPr="00C15364">
        <w:rPr>
          <w:i/>
        </w:rPr>
        <w:t>Journal of the Royal Army Medical Corps, 165</w:t>
      </w:r>
      <w:r w:rsidRPr="00C15364">
        <w:t>(2), 106-108. doi:10.1136/jramc-2018-001047</w:t>
      </w:r>
    </w:p>
    <w:p w14:paraId="71291448" w14:textId="77777777" w:rsidR="00C15364" w:rsidRPr="00C15364" w:rsidRDefault="00C15364" w:rsidP="00C15364">
      <w:pPr>
        <w:pStyle w:val="EndNoteBibliography"/>
        <w:spacing w:after="0"/>
        <w:ind w:left="720" w:hanging="720"/>
      </w:pPr>
      <w:r w:rsidRPr="00C15364">
        <w:t xml:space="preserve">Rand, P., Lens, W., &amp; Decock, B. (2007). Negative motivation is half the story: achievement motivation combines positive and negative motivation. </w:t>
      </w:r>
      <w:r w:rsidRPr="00C15364">
        <w:rPr>
          <w:i/>
        </w:rPr>
        <w:t>Scandinavian journal of educational research, 35</w:t>
      </w:r>
      <w:r w:rsidRPr="00C15364">
        <w:t xml:space="preserve">(1). </w:t>
      </w:r>
    </w:p>
    <w:p w14:paraId="639DCA84" w14:textId="77777777" w:rsidR="00C15364" w:rsidRPr="00C15364" w:rsidRDefault="00C15364" w:rsidP="00C15364">
      <w:pPr>
        <w:pStyle w:val="EndNoteBibliography"/>
        <w:spacing w:after="0"/>
        <w:ind w:left="720" w:hanging="720"/>
      </w:pPr>
      <w:r w:rsidRPr="00C15364">
        <w:t xml:space="preserve">Reivich, K. J., Seligman, M. E. P., &amp; McBride, S. (2011). Master Resilience Training in the US Army. </w:t>
      </w:r>
      <w:r w:rsidRPr="00C15364">
        <w:rPr>
          <w:i/>
        </w:rPr>
        <w:t>American Psychologist, 66</w:t>
      </w:r>
      <w:r w:rsidRPr="00C15364">
        <w:t>(1), 25-34. doi:10.1037/a0021897</w:t>
      </w:r>
    </w:p>
    <w:p w14:paraId="3A728317" w14:textId="77777777" w:rsidR="00C15364" w:rsidRPr="00C15364" w:rsidRDefault="00C15364" w:rsidP="00C15364">
      <w:pPr>
        <w:pStyle w:val="EndNoteBibliography"/>
        <w:spacing w:after="0"/>
        <w:ind w:left="720" w:hanging="720"/>
      </w:pPr>
      <w:r w:rsidRPr="00C15364">
        <w:t xml:space="preserve">Salwin, E., &amp; Zajac, A. (2016). Pain tolerance in sport. </w:t>
      </w:r>
      <w:r w:rsidRPr="00C15364">
        <w:rPr>
          <w:i/>
        </w:rPr>
        <w:t>Baltic journal of health and physical activity, 8</w:t>
      </w:r>
      <w:r w:rsidRPr="00C15364">
        <w:t xml:space="preserve">(3), 71-80. </w:t>
      </w:r>
    </w:p>
    <w:p w14:paraId="6B8DCFDF" w14:textId="77777777" w:rsidR="00C15364" w:rsidRPr="00C15364" w:rsidRDefault="00C15364" w:rsidP="00C15364">
      <w:pPr>
        <w:pStyle w:val="EndNoteBibliography"/>
        <w:spacing w:after="0"/>
        <w:ind w:left="720" w:hanging="720"/>
      </w:pPr>
      <w:r w:rsidRPr="00C15364">
        <w:t xml:space="preserve">Sarkar, M., &amp; Fletcher, D. (2014). Psychological resilience in sport performers: a review of stressors and protective factors. </w:t>
      </w:r>
      <w:r w:rsidRPr="00C15364">
        <w:rPr>
          <w:i/>
        </w:rPr>
        <w:t>Journal of sport science, 32</w:t>
      </w:r>
      <w:r w:rsidRPr="00C15364">
        <w:t xml:space="preserve">, 419-434. </w:t>
      </w:r>
    </w:p>
    <w:p w14:paraId="5AEBA5C1" w14:textId="77777777" w:rsidR="00C15364" w:rsidRPr="00C15364" w:rsidRDefault="00C15364" w:rsidP="00C15364">
      <w:pPr>
        <w:pStyle w:val="EndNoteBibliography"/>
        <w:spacing w:after="0"/>
        <w:ind w:left="720" w:hanging="720"/>
      </w:pPr>
      <w:r w:rsidRPr="00C15364">
        <w:t xml:space="preserve">Sheard, M. (2009). A cross-national analysis of mental toughness and hardiness in elite rugby league teams. </w:t>
      </w:r>
      <w:r w:rsidRPr="00C15364">
        <w:rPr>
          <w:i/>
        </w:rPr>
        <w:t>Perceptual and Motor Skills, 109</w:t>
      </w:r>
      <w:r w:rsidRPr="00C15364">
        <w:t>(1), 213-223. doi:10.2466/pms.109.1.213-223</w:t>
      </w:r>
    </w:p>
    <w:p w14:paraId="239F7E3F" w14:textId="77777777" w:rsidR="00C15364" w:rsidRPr="00C15364" w:rsidRDefault="00C15364" w:rsidP="00C15364">
      <w:pPr>
        <w:pStyle w:val="EndNoteBibliography"/>
        <w:spacing w:after="0"/>
        <w:ind w:left="720" w:hanging="720"/>
      </w:pPr>
      <w:r w:rsidRPr="00C15364">
        <w:t xml:space="preserve">Sherman, R. O. (2017). Transcending your comfort zone. </w:t>
      </w:r>
      <w:r w:rsidRPr="00C15364">
        <w:rPr>
          <w:i/>
        </w:rPr>
        <w:t>American nurse today</w:t>
      </w:r>
      <w:r w:rsidRPr="00C15364">
        <w:t xml:space="preserve">. </w:t>
      </w:r>
    </w:p>
    <w:p w14:paraId="774A719B" w14:textId="77777777" w:rsidR="00C15364" w:rsidRPr="00C15364" w:rsidRDefault="00C15364" w:rsidP="00C15364">
      <w:pPr>
        <w:pStyle w:val="EndNoteBibliography"/>
        <w:spacing w:after="0"/>
        <w:ind w:left="720" w:hanging="720"/>
      </w:pPr>
      <w:r w:rsidRPr="00C15364">
        <w:t xml:space="preserve">Shinn, M., Lehmann, S., &amp; Wong, N. (1984). Social interaction and social support. </w:t>
      </w:r>
      <w:r w:rsidRPr="00C15364">
        <w:rPr>
          <w:i/>
        </w:rPr>
        <w:t>Social issues, 40</w:t>
      </w:r>
      <w:r w:rsidRPr="00C15364">
        <w:t xml:space="preserve">(4), 55-76. </w:t>
      </w:r>
    </w:p>
    <w:p w14:paraId="6A10087D" w14:textId="77777777" w:rsidR="00C15364" w:rsidRPr="00C15364" w:rsidRDefault="00C15364" w:rsidP="00C15364">
      <w:pPr>
        <w:pStyle w:val="EndNoteBibliography"/>
        <w:spacing w:after="0"/>
        <w:ind w:left="720" w:hanging="720"/>
      </w:pPr>
      <w:r w:rsidRPr="00C15364">
        <w:t xml:space="preserve">Shipman, A. S., &amp; Mumford, M. D. (2011). When confidence is detrimental: influence of overconfidence on leadership effectiveness. </w:t>
      </w:r>
      <w:r w:rsidRPr="00C15364">
        <w:rPr>
          <w:i/>
        </w:rPr>
        <w:t>The leadership quarterly, 22</w:t>
      </w:r>
      <w:r w:rsidRPr="00C15364">
        <w:t xml:space="preserve">(4), 649-665. </w:t>
      </w:r>
    </w:p>
    <w:p w14:paraId="437878FF" w14:textId="77777777" w:rsidR="00C15364" w:rsidRPr="00C15364" w:rsidRDefault="00C15364" w:rsidP="00C15364">
      <w:pPr>
        <w:pStyle w:val="EndNoteBibliography"/>
        <w:spacing w:after="0"/>
        <w:ind w:left="720" w:hanging="720"/>
      </w:pPr>
      <w:r w:rsidRPr="00C15364">
        <w:t xml:space="preserve">Short, S., Ross-Stewart, L., &amp; Monsma, E. (2006). Onwards with the evolution of imagery research in sport psychology. </w:t>
      </w:r>
      <w:r w:rsidRPr="00C15364">
        <w:rPr>
          <w:i/>
        </w:rPr>
        <w:t>The online journal of sport psychology, 8</w:t>
      </w:r>
      <w:r w:rsidRPr="00C15364">
        <w:t xml:space="preserve">(3). </w:t>
      </w:r>
    </w:p>
    <w:p w14:paraId="17CE1A0F" w14:textId="77777777" w:rsidR="00C15364" w:rsidRPr="00C15364" w:rsidRDefault="00C15364" w:rsidP="00C15364">
      <w:pPr>
        <w:pStyle w:val="EndNoteBibliography"/>
        <w:spacing w:after="0"/>
        <w:ind w:left="720" w:hanging="720"/>
      </w:pPr>
      <w:r w:rsidRPr="00C15364">
        <w:t xml:space="preserve">Smith, D., Wright, C., Allsopp, A., &amp; Westhead, H. (2007). It's all in the mind: PETTLEP-based imagery and sports performance. </w:t>
      </w:r>
      <w:r w:rsidRPr="00C15364">
        <w:rPr>
          <w:i/>
        </w:rPr>
        <w:t>Journal of applied sport psychology, 19</w:t>
      </w:r>
      <w:r w:rsidRPr="00C15364">
        <w:t xml:space="preserve">, 80-92. </w:t>
      </w:r>
    </w:p>
    <w:p w14:paraId="4AEF6302" w14:textId="77777777" w:rsidR="00C15364" w:rsidRPr="00C15364" w:rsidRDefault="00C15364" w:rsidP="00C15364">
      <w:pPr>
        <w:pStyle w:val="EndNoteBibliography"/>
        <w:spacing w:after="0"/>
        <w:ind w:left="720" w:hanging="720"/>
      </w:pPr>
      <w:r w:rsidRPr="00C15364">
        <w:t xml:space="preserve">Steffens, N. K., Haslam, S. A., Reicher, S. D., Platow, M. J., Fransen, K., Yang, J., . . . Boen, F. (2014). Leadership as social identity management: Introducing the Identity Leadership Inventory (ILI) to assess and validate a four-dimensional model. </w:t>
      </w:r>
      <w:r w:rsidRPr="00C15364">
        <w:rPr>
          <w:i/>
        </w:rPr>
        <w:t>Leadership Quarterly, 25</w:t>
      </w:r>
      <w:r w:rsidRPr="00C15364">
        <w:t>(5), 1001-1024. doi:10.1016/j.leaqua.2014.05.002</w:t>
      </w:r>
    </w:p>
    <w:p w14:paraId="51A494D4" w14:textId="77777777" w:rsidR="00C15364" w:rsidRPr="00C15364" w:rsidRDefault="00C15364" w:rsidP="00C15364">
      <w:pPr>
        <w:pStyle w:val="EndNoteBibliography"/>
        <w:spacing w:after="0"/>
        <w:ind w:left="720" w:hanging="720"/>
      </w:pPr>
      <w:r w:rsidRPr="00C15364">
        <w:t xml:space="preserve">Tod, D., Hardy, J., &amp; Oliver, E. (2011). Effects of self-talk: a systematic review. </w:t>
      </w:r>
      <w:r w:rsidRPr="00C15364">
        <w:rPr>
          <w:i/>
        </w:rPr>
        <w:t>Journal of sport and exercise psychology, 33</w:t>
      </w:r>
      <w:r w:rsidRPr="00C15364">
        <w:t xml:space="preserve">(5), 666-687. </w:t>
      </w:r>
    </w:p>
    <w:p w14:paraId="440B268E" w14:textId="77777777" w:rsidR="00C15364" w:rsidRPr="00C15364" w:rsidRDefault="00C15364" w:rsidP="00C15364">
      <w:pPr>
        <w:pStyle w:val="EndNoteBibliography"/>
        <w:spacing w:after="0"/>
        <w:ind w:left="720" w:hanging="720"/>
      </w:pPr>
      <w:r w:rsidRPr="00C15364">
        <w:t xml:space="preserve">Turner, M. J. (2016). Rational Emotive Behavior Therapy (REBT), irrational and rational beliefs, and the mental health of athletes. </w:t>
      </w:r>
      <w:r w:rsidRPr="00C15364">
        <w:rPr>
          <w:i/>
        </w:rPr>
        <w:t>Frontiers in psychology, 7</w:t>
      </w:r>
      <w:r w:rsidRPr="00C15364">
        <w:t xml:space="preserve">, 1-16. </w:t>
      </w:r>
    </w:p>
    <w:p w14:paraId="55BF0D11" w14:textId="77777777" w:rsidR="00C15364" w:rsidRPr="00C15364" w:rsidRDefault="00C15364" w:rsidP="00C15364">
      <w:pPr>
        <w:pStyle w:val="EndNoteBibliography"/>
        <w:spacing w:after="0"/>
        <w:ind w:left="720" w:hanging="720"/>
      </w:pPr>
      <w:r w:rsidRPr="00C15364">
        <w:t xml:space="preserve">Vealey, R. S., &amp; Greenleaf, C. A. (2001). </w:t>
      </w:r>
      <w:r w:rsidRPr="00C15364">
        <w:rPr>
          <w:i/>
        </w:rPr>
        <w:t>Seeing is believing: understanding and using imagery in sport</w:t>
      </w:r>
      <w:r w:rsidRPr="00C15364">
        <w:t xml:space="preserve">. Paper presented at the Applied sport psychology: personal growth to peak performance, Mountain View, CA: Mayfield. </w:t>
      </w:r>
    </w:p>
    <w:p w14:paraId="1697C28A" w14:textId="77777777" w:rsidR="00C15364" w:rsidRPr="00C15364" w:rsidRDefault="00C15364" w:rsidP="00C15364">
      <w:pPr>
        <w:pStyle w:val="EndNoteBibliography"/>
        <w:spacing w:after="0"/>
        <w:ind w:left="720" w:hanging="720"/>
      </w:pPr>
      <w:r w:rsidRPr="00C15364">
        <w:t xml:space="preserve">Wack, S. R., Crosland, K. A., &amp; Miltenberger, R. G. (2014). Using goal setting and feedback to increase weekly running distance. </w:t>
      </w:r>
      <w:r w:rsidRPr="00C15364">
        <w:rPr>
          <w:i/>
        </w:rPr>
        <w:t>Journal of Applied Behavior Analysis, 47</w:t>
      </w:r>
      <w:r w:rsidRPr="00C15364">
        <w:t>(1), 181-185. doi:10.1002/jaba.108</w:t>
      </w:r>
    </w:p>
    <w:p w14:paraId="720B6A52" w14:textId="77777777" w:rsidR="00C15364" w:rsidRPr="00C15364" w:rsidRDefault="00C15364" w:rsidP="00C15364">
      <w:pPr>
        <w:pStyle w:val="EndNoteBibliography"/>
        <w:spacing w:after="0"/>
        <w:ind w:left="720" w:hanging="720"/>
      </w:pPr>
      <w:r w:rsidRPr="00C15364">
        <w:lastRenderedPageBreak/>
        <w:t xml:space="preserve">Watkins, E. R. (2008). Constructive and unconstructive repetitive thought. </w:t>
      </w:r>
      <w:r w:rsidRPr="00C15364">
        <w:rPr>
          <w:i/>
        </w:rPr>
        <w:t>Psychological bulletin, 134</w:t>
      </w:r>
      <w:r w:rsidRPr="00C15364">
        <w:t xml:space="preserve">(2), 163-206. </w:t>
      </w:r>
    </w:p>
    <w:p w14:paraId="2B29FC9C" w14:textId="77777777" w:rsidR="00C15364" w:rsidRPr="00C15364" w:rsidRDefault="00C15364" w:rsidP="00C15364">
      <w:pPr>
        <w:pStyle w:val="EndNoteBibliography"/>
        <w:spacing w:after="0"/>
        <w:ind w:left="720" w:hanging="720"/>
      </w:pPr>
      <w:r w:rsidRPr="00C15364">
        <w:t xml:space="preserve">Weinberg, R. S. (2002). Goal setting in sport and exercise: research to practice. </w:t>
      </w:r>
      <w:r w:rsidRPr="00C15364">
        <w:rPr>
          <w:i/>
        </w:rPr>
        <w:t>Exploring sport and exercise psychology</w:t>
      </w:r>
      <w:r w:rsidRPr="00C15364">
        <w:t xml:space="preserve">, 25-48. </w:t>
      </w:r>
    </w:p>
    <w:p w14:paraId="3E7B262D" w14:textId="77777777" w:rsidR="00C15364" w:rsidRPr="00C15364" w:rsidRDefault="00C15364" w:rsidP="00C15364">
      <w:pPr>
        <w:pStyle w:val="EndNoteBibliography"/>
        <w:spacing w:after="0"/>
        <w:ind w:left="720" w:hanging="720"/>
      </w:pPr>
      <w:r w:rsidRPr="00C15364">
        <w:t xml:space="preserve">White, A. (2009). From comfort zone to performance management. 20. </w:t>
      </w:r>
    </w:p>
    <w:p w14:paraId="4D611CA0" w14:textId="77777777" w:rsidR="00C15364" w:rsidRPr="00C15364" w:rsidRDefault="00C15364" w:rsidP="00C15364">
      <w:pPr>
        <w:pStyle w:val="EndNoteBibliography"/>
        <w:spacing w:after="0"/>
        <w:ind w:left="720" w:hanging="720"/>
      </w:pPr>
      <w:r w:rsidRPr="00C15364">
        <w:t xml:space="preserve">Williams, J., Brown, J. M., Bray, R. M., Goodell, E. M. A., Olmsted, K. R., &amp; Adler, A. B. (2016). Unit Cohesion, Resilience, and Mental Health of Soldiers in Basic Combat Training. </w:t>
      </w:r>
      <w:r w:rsidRPr="00C15364">
        <w:rPr>
          <w:i/>
        </w:rPr>
        <w:t>Military Psychology, 28</w:t>
      </w:r>
      <w:r w:rsidRPr="00C15364">
        <w:t>(4), 241-250. doi:10.1037/mil0000120</w:t>
      </w:r>
    </w:p>
    <w:p w14:paraId="4617552B" w14:textId="77777777" w:rsidR="00C15364" w:rsidRPr="00C15364" w:rsidRDefault="00C15364" w:rsidP="00C15364">
      <w:pPr>
        <w:pStyle w:val="EndNoteBibliography"/>
        <w:spacing w:after="0"/>
        <w:ind w:left="720" w:hanging="720"/>
      </w:pPr>
      <w:r w:rsidRPr="00C15364">
        <w:t xml:space="preserve">Williams, J., &amp; Krane, V. (1993). Psychological characteristics of peak performance. </w:t>
      </w:r>
      <w:r w:rsidRPr="00C15364">
        <w:rPr>
          <w:i/>
        </w:rPr>
        <w:t>Applied sport psychology</w:t>
      </w:r>
      <w:r w:rsidRPr="00C15364">
        <w:t xml:space="preserve">. </w:t>
      </w:r>
    </w:p>
    <w:p w14:paraId="5E39B093" w14:textId="77777777" w:rsidR="00C15364" w:rsidRPr="00C15364" w:rsidRDefault="00C15364" w:rsidP="00C15364">
      <w:pPr>
        <w:pStyle w:val="EndNoteBibliography"/>
        <w:spacing w:after="0"/>
        <w:ind w:left="720" w:hanging="720"/>
      </w:pPr>
      <w:r w:rsidRPr="00C15364">
        <w:t xml:space="preserve">Wise, J. B., &amp; Trunnell, E. P. (2001). The influence of sources of self-efficacy upon efficacy strength. </w:t>
      </w:r>
      <w:r w:rsidRPr="00C15364">
        <w:rPr>
          <w:i/>
        </w:rPr>
        <w:t>Journal of sport and exercise psychology, 23</w:t>
      </w:r>
      <w:r w:rsidRPr="00C15364">
        <w:t xml:space="preserve">(4), 268-280. </w:t>
      </w:r>
    </w:p>
    <w:p w14:paraId="07997B3B" w14:textId="77777777" w:rsidR="00C15364" w:rsidRPr="00C15364" w:rsidRDefault="00C15364" w:rsidP="00C15364">
      <w:pPr>
        <w:pStyle w:val="EndNoteBibliography"/>
        <w:ind w:left="720" w:hanging="720"/>
      </w:pPr>
      <w:r w:rsidRPr="00C15364">
        <w:t xml:space="preserve">Wurtele, S. K. (1986). Self-efficacy and athletic performance: a review. </w:t>
      </w:r>
      <w:r w:rsidRPr="00C15364">
        <w:rPr>
          <w:i/>
        </w:rPr>
        <w:t>Journal of social and clinical psychology, 4</w:t>
      </w:r>
      <w:r w:rsidRPr="00C15364">
        <w:t xml:space="preserve">(3), 290-301. </w:t>
      </w:r>
    </w:p>
    <w:p w14:paraId="1E5D223A" w14:textId="1F5AD87E" w:rsidR="00971AAF" w:rsidRPr="00393506" w:rsidRDefault="00971AAF" w:rsidP="003217B1">
      <w:pPr>
        <w:spacing w:before="240" w:line="240" w:lineRule="auto"/>
        <w:jc w:val="both"/>
        <w:rPr>
          <w:lang w:val="en-GB"/>
        </w:rPr>
      </w:pPr>
      <w:r>
        <w:rPr>
          <w:lang w:val="en-GB"/>
        </w:rPr>
        <w:fldChar w:fldCharType="end"/>
      </w:r>
    </w:p>
    <w:sectPr w:rsidR="00971AAF" w:rsidRPr="00393506" w:rsidSect="00885BE7">
      <w:headerReference w:type="default" r:id="rId52"/>
      <w:pgSz w:w="11906" w:h="16838"/>
      <w:pgMar w:top="1417" w:right="1417" w:bottom="1417"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10060A" w14:textId="77777777" w:rsidR="00AC2F50" w:rsidRDefault="00AC2F50" w:rsidP="006C33BC">
      <w:pPr>
        <w:spacing w:after="0" w:line="240" w:lineRule="auto"/>
      </w:pPr>
      <w:r>
        <w:separator/>
      </w:r>
    </w:p>
  </w:endnote>
  <w:endnote w:type="continuationSeparator" w:id="0">
    <w:p w14:paraId="7128E0B3" w14:textId="77777777" w:rsidR="00AC2F50" w:rsidRDefault="00AC2F50" w:rsidP="006C33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E544D1" w14:textId="77777777" w:rsidR="00AC2F50" w:rsidRDefault="00AC2F50" w:rsidP="006C33BC">
      <w:pPr>
        <w:spacing w:after="0" w:line="240" w:lineRule="auto"/>
      </w:pPr>
      <w:r>
        <w:separator/>
      </w:r>
    </w:p>
  </w:footnote>
  <w:footnote w:type="continuationSeparator" w:id="0">
    <w:p w14:paraId="2F91D698" w14:textId="77777777" w:rsidR="00AC2F50" w:rsidRDefault="00AC2F50" w:rsidP="006C33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8420399"/>
      <w:docPartObj>
        <w:docPartGallery w:val="Page Numbers (Top of Page)"/>
        <w:docPartUnique/>
      </w:docPartObj>
    </w:sdtPr>
    <w:sdtEndPr>
      <w:rPr>
        <w:noProof/>
      </w:rPr>
    </w:sdtEndPr>
    <w:sdtContent>
      <w:p w14:paraId="5FE9928C" w14:textId="2B5630D6" w:rsidR="00805753" w:rsidRDefault="0080575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13DDA58" w14:textId="14E351B4" w:rsidR="00805753" w:rsidRDefault="0080575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w14:anchorId="4208285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7.5pt;height:9pt;visibility:visible;mso-wrap-style:square" o:bullet="t">
        <v:imagedata r:id="rId1" o:title=""/>
      </v:shape>
    </w:pict>
  </w:numPicBullet>
  <w:abstractNum w:abstractNumId="0" w15:restartNumberingAfterBreak="0">
    <w:nsid w:val="06441798"/>
    <w:multiLevelType w:val="hybridMultilevel"/>
    <w:tmpl w:val="59F21F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D384812"/>
    <w:multiLevelType w:val="multilevel"/>
    <w:tmpl w:val="40906278"/>
    <w:lvl w:ilvl="0">
      <w:start w:val="1"/>
      <w:numFmt w:val="decimal"/>
      <w:lvlText w:val="%1.0"/>
      <w:lvlJc w:val="left"/>
      <w:pPr>
        <w:ind w:left="360" w:hanging="360"/>
      </w:pPr>
      <w:rPr>
        <w:rFonts w:hint="default"/>
      </w:rPr>
    </w:lvl>
    <w:lvl w:ilvl="1">
      <w:start w:val="1"/>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104" w:hanging="1440"/>
      </w:pPr>
      <w:rPr>
        <w:rFonts w:hint="default"/>
      </w:rPr>
    </w:lvl>
  </w:abstractNum>
  <w:abstractNum w:abstractNumId="2" w15:restartNumberingAfterBreak="0">
    <w:nsid w:val="227F2092"/>
    <w:multiLevelType w:val="hybridMultilevel"/>
    <w:tmpl w:val="20EC412C"/>
    <w:lvl w:ilvl="0" w:tplc="040C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4169F6"/>
    <w:multiLevelType w:val="hybridMultilevel"/>
    <w:tmpl w:val="A094E730"/>
    <w:lvl w:ilvl="0" w:tplc="A2563FEA">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A8A2921"/>
    <w:multiLevelType w:val="hybridMultilevel"/>
    <w:tmpl w:val="2870DA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E9C5BCF"/>
    <w:multiLevelType w:val="hybridMultilevel"/>
    <w:tmpl w:val="A1B05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14977A8"/>
    <w:multiLevelType w:val="hybridMultilevel"/>
    <w:tmpl w:val="54DA8B6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3B917128"/>
    <w:multiLevelType w:val="hybridMultilevel"/>
    <w:tmpl w:val="AEA20BE8"/>
    <w:lvl w:ilvl="0" w:tplc="667295C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EC37283"/>
    <w:multiLevelType w:val="hybridMultilevel"/>
    <w:tmpl w:val="3E42C8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3B70F04"/>
    <w:multiLevelType w:val="hybridMultilevel"/>
    <w:tmpl w:val="61DC9D9A"/>
    <w:lvl w:ilvl="0" w:tplc="D5C4623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03963CB"/>
    <w:multiLevelType w:val="hybridMultilevel"/>
    <w:tmpl w:val="0CEAAA1E"/>
    <w:lvl w:ilvl="0" w:tplc="C55AB026">
      <w:start w:val="20"/>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6607162"/>
    <w:multiLevelType w:val="hybridMultilevel"/>
    <w:tmpl w:val="FD460F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A3A1D55"/>
    <w:multiLevelType w:val="hybridMultilevel"/>
    <w:tmpl w:val="E62CBC4C"/>
    <w:lvl w:ilvl="0" w:tplc="8836FDA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EAB20FB"/>
    <w:multiLevelType w:val="hybridMultilevel"/>
    <w:tmpl w:val="091A91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01A0040"/>
    <w:multiLevelType w:val="hybridMultilevel"/>
    <w:tmpl w:val="93E664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5A65E54"/>
    <w:multiLevelType w:val="multilevel"/>
    <w:tmpl w:val="F9F0FDB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68420A0D"/>
    <w:multiLevelType w:val="hybridMultilevel"/>
    <w:tmpl w:val="306AD594"/>
    <w:lvl w:ilvl="0" w:tplc="F2A8D2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4"/>
  </w:num>
  <w:num w:numId="2">
    <w:abstractNumId w:val="0"/>
  </w:num>
  <w:num w:numId="3">
    <w:abstractNumId w:val="13"/>
  </w:num>
  <w:num w:numId="4">
    <w:abstractNumId w:val="11"/>
  </w:num>
  <w:num w:numId="5">
    <w:abstractNumId w:val="6"/>
  </w:num>
  <w:num w:numId="6">
    <w:abstractNumId w:val="4"/>
  </w:num>
  <w:num w:numId="7">
    <w:abstractNumId w:val="8"/>
  </w:num>
  <w:num w:numId="8">
    <w:abstractNumId w:val="5"/>
  </w:num>
  <w:num w:numId="9">
    <w:abstractNumId w:val="10"/>
  </w:num>
  <w:num w:numId="10">
    <w:abstractNumId w:val="7"/>
  </w:num>
  <w:num w:numId="11">
    <w:abstractNumId w:val="9"/>
  </w:num>
  <w:num w:numId="12">
    <w:abstractNumId w:val="2"/>
  </w:num>
  <w:num w:numId="13">
    <w:abstractNumId w:val="12"/>
  </w:num>
  <w:num w:numId="14">
    <w:abstractNumId w:val="16"/>
  </w:num>
  <w:num w:numId="15">
    <w:abstractNumId w:val="15"/>
  </w:num>
  <w:num w:numId="16">
    <w:abstractNumId w:val="1"/>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8648D"/>
    <w:rsid w:val="0000212F"/>
    <w:rsid w:val="000021F6"/>
    <w:rsid w:val="000044B7"/>
    <w:rsid w:val="00005962"/>
    <w:rsid w:val="00007ACB"/>
    <w:rsid w:val="00010728"/>
    <w:rsid w:val="0001184F"/>
    <w:rsid w:val="0001290D"/>
    <w:rsid w:val="0001394E"/>
    <w:rsid w:val="0001477B"/>
    <w:rsid w:val="0001494D"/>
    <w:rsid w:val="00015468"/>
    <w:rsid w:val="00015A0E"/>
    <w:rsid w:val="00015E49"/>
    <w:rsid w:val="00021332"/>
    <w:rsid w:val="000215D2"/>
    <w:rsid w:val="0002342F"/>
    <w:rsid w:val="000234B2"/>
    <w:rsid w:val="000245D3"/>
    <w:rsid w:val="00024925"/>
    <w:rsid w:val="00026410"/>
    <w:rsid w:val="00027ACA"/>
    <w:rsid w:val="00031065"/>
    <w:rsid w:val="000318ED"/>
    <w:rsid w:val="00031D81"/>
    <w:rsid w:val="000324C0"/>
    <w:rsid w:val="00033A3B"/>
    <w:rsid w:val="00033FE9"/>
    <w:rsid w:val="00034058"/>
    <w:rsid w:val="00035E0F"/>
    <w:rsid w:val="0003693F"/>
    <w:rsid w:val="0003703C"/>
    <w:rsid w:val="0003763B"/>
    <w:rsid w:val="0004045E"/>
    <w:rsid w:val="000414D5"/>
    <w:rsid w:val="00041601"/>
    <w:rsid w:val="000420AB"/>
    <w:rsid w:val="00042171"/>
    <w:rsid w:val="00042DF6"/>
    <w:rsid w:val="00042FF1"/>
    <w:rsid w:val="000447E7"/>
    <w:rsid w:val="00045A34"/>
    <w:rsid w:val="00050796"/>
    <w:rsid w:val="00052876"/>
    <w:rsid w:val="00052BC5"/>
    <w:rsid w:val="00053179"/>
    <w:rsid w:val="00055934"/>
    <w:rsid w:val="00055D43"/>
    <w:rsid w:val="00057603"/>
    <w:rsid w:val="00062298"/>
    <w:rsid w:val="00064E9B"/>
    <w:rsid w:val="00064F83"/>
    <w:rsid w:val="00065611"/>
    <w:rsid w:val="00065D7F"/>
    <w:rsid w:val="00065EDC"/>
    <w:rsid w:val="0006689C"/>
    <w:rsid w:val="00071771"/>
    <w:rsid w:val="00071BCD"/>
    <w:rsid w:val="00072D6A"/>
    <w:rsid w:val="00077793"/>
    <w:rsid w:val="000801D6"/>
    <w:rsid w:val="00082DDA"/>
    <w:rsid w:val="00084971"/>
    <w:rsid w:val="0008501B"/>
    <w:rsid w:val="00085FC6"/>
    <w:rsid w:val="000879AE"/>
    <w:rsid w:val="0009012B"/>
    <w:rsid w:val="00092AE0"/>
    <w:rsid w:val="00093670"/>
    <w:rsid w:val="000950CA"/>
    <w:rsid w:val="00097EDE"/>
    <w:rsid w:val="000A1154"/>
    <w:rsid w:val="000A2328"/>
    <w:rsid w:val="000A3637"/>
    <w:rsid w:val="000A389B"/>
    <w:rsid w:val="000A4992"/>
    <w:rsid w:val="000A6BD1"/>
    <w:rsid w:val="000A7B5C"/>
    <w:rsid w:val="000A7FDE"/>
    <w:rsid w:val="000B0ABC"/>
    <w:rsid w:val="000B0F26"/>
    <w:rsid w:val="000B1E21"/>
    <w:rsid w:val="000B222B"/>
    <w:rsid w:val="000B2E00"/>
    <w:rsid w:val="000B44AE"/>
    <w:rsid w:val="000B4A12"/>
    <w:rsid w:val="000B65CE"/>
    <w:rsid w:val="000B7178"/>
    <w:rsid w:val="000C0C84"/>
    <w:rsid w:val="000C141C"/>
    <w:rsid w:val="000C1F27"/>
    <w:rsid w:val="000C2BE5"/>
    <w:rsid w:val="000C56D0"/>
    <w:rsid w:val="000C674F"/>
    <w:rsid w:val="000D39DF"/>
    <w:rsid w:val="000D4491"/>
    <w:rsid w:val="000D6421"/>
    <w:rsid w:val="000D6760"/>
    <w:rsid w:val="000E039F"/>
    <w:rsid w:val="000E065A"/>
    <w:rsid w:val="000E072D"/>
    <w:rsid w:val="000E1452"/>
    <w:rsid w:val="000E1EB6"/>
    <w:rsid w:val="000E31E5"/>
    <w:rsid w:val="000E3753"/>
    <w:rsid w:val="000E6273"/>
    <w:rsid w:val="000E7A7A"/>
    <w:rsid w:val="000F1ADC"/>
    <w:rsid w:val="000F1EDA"/>
    <w:rsid w:val="000F2413"/>
    <w:rsid w:val="000F2CEF"/>
    <w:rsid w:val="000F55EA"/>
    <w:rsid w:val="001018DE"/>
    <w:rsid w:val="0010372C"/>
    <w:rsid w:val="001052DB"/>
    <w:rsid w:val="001068EA"/>
    <w:rsid w:val="00106C81"/>
    <w:rsid w:val="0010714C"/>
    <w:rsid w:val="001072A8"/>
    <w:rsid w:val="00111DD7"/>
    <w:rsid w:val="00112AD0"/>
    <w:rsid w:val="001151A3"/>
    <w:rsid w:val="001156A0"/>
    <w:rsid w:val="001179B3"/>
    <w:rsid w:val="00120715"/>
    <w:rsid w:val="001209A6"/>
    <w:rsid w:val="00121A13"/>
    <w:rsid w:val="00122820"/>
    <w:rsid w:val="00122C83"/>
    <w:rsid w:val="00122F98"/>
    <w:rsid w:val="00123A07"/>
    <w:rsid w:val="00124341"/>
    <w:rsid w:val="00125C13"/>
    <w:rsid w:val="001279FE"/>
    <w:rsid w:val="0013230A"/>
    <w:rsid w:val="001332AA"/>
    <w:rsid w:val="001339DC"/>
    <w:rsid w:val="001342C0"/>
    <w:rsid w:val="00135F32"/>
    <w:rsid w:val="0013753F"/>
    <w:rsid w:val="00140E5F"/>
    <w:rsid w:val="001414D4"/>
    <w:rsid w:val="0014188C"/>
    <w:rsid w:val="00142D0F"/>
    <w:rsid w:val="0014405D"/>
    <w:rsid w:val="001441DE"/>
    <w:rsid w:val="00147145"/>
    <w:rsid w:val="00151160"/>
    <w:rsid w:val="00153176"/>
    <w:rsid w:val="001533B6"/>
    <w:rsid w:val="00153A6A"/>
    <w:rsid w:val="00153BEF"/>
    <w:rsid w:val="001555AA"/>
    <w:rsid w:val="00156E29"/>
    <w:rsid w:val="00162087"/>
    <w:rsid w:val="001624A3"/>
    <w:rsid w:val="001634A7"/>
    <w:rsid w:val="001637B1"/>
    <w:rsid w:val="001659C0"/>
    <w:rsid w:val="00166B00"/>
    <w:rsid w:val="0017173C"/>
    <w:rsid w:val="00171A6A"/>
    <w:rsid w:val="00177C76"/>
    <w:rsid w:val="001822F4"/>
    <w:rsid w:val="00182594"/>
    <w:rsid w:val="001849BA"/>
    <w:rsid w:val="001859E7"/>
    <w:rsid w:val="00185E93"/>
    <w:rsid w:val="001864D1"/>
    <w:rsid w:val="00190541"/>
    <w:rsid w:val="00190868"/>
    <w:rsid w:val="00190AB8"/>
    <w:rsid w:val="00190B84"/>
    <w:rsid w:val="00192CFA"/>
    <w:rsid w:val="00193046"/>
    <w:rsid w:val="0019381A"/>
    <w:rsid w:val="00193CAC"/>
    <w:rsid w:val="0019462D"/>
    <w:rsid w:val="0019536E"/>
    <w:rsid w:val="001954F1"/>
    <w:rsid w:val="00197807"/>
    <w:rsid w:val="00197941"/>
    <w:rsid w:val="001A0F80"/>
    <w:rsid w:val="001A21E5"/>
    <w:rsid w:val="001A2C14"/>
    <w:rsid w:val="001A38F8"/>
    <w:rsid w:val="001A48F5"/>
    <w:rsid w:val="001A4BB2"/>
    <w:rsid w:val="001A5372"/>
    <w:rsid w:val="001A7273"/>
    <w:rsid w:val="001B0005"/>
    <w:rsid w:val="001B16DB"/>
    <w:rsid w:val="001B180F"/>
    <w:rsid w:val="001B2A6F"/>
    <w:rsid w:val="001B41D7"/>
    <w:rsid w:val="001B5810"/>
    <w:rsid w:val="001B60F6"/>
    <w:rsid w:val="001B7E20"/>
    <w:rsid w:val="001B7ED2"/>
    <w:rsid w:val="001C3F69"/>
    <w:rsid w:val="001C6AA4"/>
    <w:rsid w:val="001C7211"/>
    <w:rsid w:val="001C76B2"/>
    <w:rsid w:val="001C7999"/>
    <w:rsid w:val="001C7A5B"/>
    <w:rsid w:val="001C7C07"/>
    <w:rsid w:val="001D1971"/>
    <w:rsid w:val="001D2079"/>
    <w:rsid w:val="001D35E7"/>
    <w:rsid w:val="001D3744"/>
    <w:rsid w:val="001D5E66"/>
    <w:rsid w:val="001D7E88"/>
    <w:rsid w:val="001E0EC4"/>
    <w:rsid w:val="001E2DB4"/>
    <w:rsid w:val="001E6136"/>
    <w:rsid w:val="001E7977"/>
    <w:rsid w:val="001F07D6"/>
    <w:rsid w:val="001F2432"/>
    <w:rsid w:val="001F2679"/>
    <w:rsid w:val="001F2B0A"/>
    <w:rsid w:val="001F3552"/>
    <w:rsid w:val="001F402E"/>
    <w:rsid w:val="001F4379"/>
    <w:rsid w:val="001F449D"/>
    <w:rsid w:val="001F4B5E"/>
    <w:rsid w:val="001F56F9"/>
    <w:rsid w:val="001F7D93"/>
    <w:rsid w:val="00200257"/>
    <w:rsid w:val="0020033B"/>
    <w:rsid w:val="002007C1"/>
    <w:rsid w:val="00203E7E"/>
    <w:rsid w:val="00205151"/>
    <w:rsid w:val="00205EA1"/>
    <w:rsid w:val="00207A51"/>
    <w:rsid w:val="00211899"/>
    <w:rsid w:val="00211A87"/>
    <w:rsid w:val="002146D0"/>
    <w:rsid w:val="00220A51"/>
    <w:rsid w:val="002212D5"/>
    <w:rsid w:val="0022200B"/>
    <w:rsid w:val="002220A8"/>
    <w:rsid w:val="002223AD"/>
    <w:rsid w:val="00222451"/>
    <w:rsid w:val="002229AB"/>
    <w:rsid w:val="00224CE1"/>
    <w:rsid w:val="00225769"/>
    <w:rsid w:val="00225835"/>
    <w:rsid w:val="00226BE6"/>
    <w:rsid w:val="00227EE6"/>
    <w:rsid w:val="00230283"/>
    <w:rsid w:val="00231131"/>
    <w:rsid w:val="00232E6F"/>
    <w:rsid w:val="00233122"/>
    <w:rsid w:val="0023633F"/>
    <w:rsid w:val="00236A81"/>
    <w:rsid w:val="00237030"/>
    <w:rsid w:val="00237FEB"/>
    <w:rsid w:val="00241677"/>
    <w:rsid w:val="00243049"/>
    <w:rsid w:val="002436CE"/>
    <w:rsid w:val="0024387F"/>
    <w:rsid w:val="00243AA9"/>
    <w:rsid w:val="002449D5"/>
    <w:rsid w:val="00245310"/>
    <w:rsid w:val="00246481"/>
    <w:rsid w:val="00247173"/>
    <w:rsid w:val="002512EE"/>
    <w:rsid w:val="0025146A"/>
    <w:rsid w:val="00252187"/>
    <w:rsid w:val="00252CB2"/>
    <w:rsid w:val="00255303"/>
    <w:rsid w:val="0025623F"/>
    <w:rsid w:val="00257285"/>
    <w:rsid w:val="00260BE3"/>
    <w:rsid w:val="0026455C"/>
    <w:rsid w:val="00264EC3"/>
    <w:rsid w:val="00264FDA"/>
    <w:rsid w:val="00266453"/>
    <w:rsid w:val="0027091C"/>
    <w:rsid w:val="002711BF"/>
    <w:rsid w:val="00272450"/>
    <w:rsid w:val="00274733"/>
    <w:rsid w:val="00274FAC"/>
    <w:rsid w:val="00275BE5"/>
    <w:rsid w:val="00275EB9"/>
    <w:rsid w:val="002762FD"/>
    <w:rsid w:val="002767E9"/>
    <w:rsid w:val="00277C81"/>
    <w:rsid w:val="002841BA"/>
    <w:rsid w:val="00284628"/>
    <w:rsid w:val="002851FE"/>
    <w:rsid w:val="00285B0E"/>
    <w:rsid w:val="00290603"/>
    <w:rsid w:val="00292F36"/>
    <w:rsid w:val="00293E0E"/>
    <w:rsid w:val="00295532"/>
    <w:rsid w:val="00297B54"/>
    <w:rsid w:val="00297D15"/>
    <w:rsid w:val="002A1203"/>
    <w:rsid w:val="002A5554"/>
    <w:rsid w:val="002A557B"/>
    <w:rsid w:val="002A55A7"/>
    <w:rsid w:val="002A6255"/>
    <w:rsid w:val="002A7200"/>
    <w:rsid w:val="002A7C35"/>
    <w:rsid w:val="002B014B"/>
    <w:rsid w:val="002B0476"/>
    <w:rsid w:val="002B55C9"/>
    <w:rsid w:val="002B68A7"/>
    <w:rsid w:val="002B6D7E"/>
    <w:rsid w:val="002B7B9A"/>
    <w:rsid w:val="002C087D"/>
    <w:rsid w:val="002C2D87"/>
    <w:rsid w:val="002C3DB2"/>
    <w:rsid w:val="002C5C82"/>
    <w:rsid w:val="002D00DD"/>
    <w:rsid w:val="002D0D7C"/>
    <w:rsid w:val="002D2F0F"/>
    <w:rsid w:val="002D362B"/>
    <w:rsid w:val="002D58C9"/>
    <w:rsid w:val="002D5942"/>
    <w:rsid w:val="002E0A28"/>
    <w:rsid w:val="002E1664"/>
    <w:rsid w:val="002E1D1F"/>
    <w:rsid w:val="002E36C0"/>
    <w:rsid w:val="002E38B3"/>
    <w:rsid w:val="002E5330"/>
    <w:rsid w:val="002E59CB"/>
    <w:rsid w:val="002E5B81"/>
    <w:rsid w:val="002E6FB9"/>
    <w:rsid w:val="002E7220"/>
    <w:rsid w:val="002E7580"/>
    <w:rsid w:val="002F26F3"/>
    <w:rsid w:val="002F454F"/>
    <w:rsid w:val="002F494E"/>
    <w:rsid w:val="002F49A8"/>
    <w:rsid w:val="002F4D41"/>
    <w:rsid w:val="002F5790"/>
    <w:rsid w:val="002F5B0A"/>
    <w:rsid w:val="002F7039"/>
    <w:rsid w:val="00301856"/>
    <w:rsid w:val="0030269F"/>
    <w:rsid w:val="00305777"/>
    <w:rsid w:val="00305B7F"/>
    <w:rsid w:val="00307124"/>
    <w:rsid w:val="003147D9"/>
    <w:rsid w:val="00315CD4"/>
    <w:rsid w:val="0031702E"/>
    <w:rsid w:val="0031768C"/>
    <w:rsid w:val="00317B43"/>
    <w:rsid w:val="003217B1"/>
    <w:rsid w:val="003219E3"/>
    <w:rsid w:val="00321DF1"/>
    <w:rsid w:val="00324675"/>
    <w:rsid w:val="00324BD0"/>
    <w:rsid w:val="00325398"/>
    <w:rsid w:val="00327629"/>
    <w:rsid w:val="00331981"/>
    <w:rsid w:val="00331E9B"/>
    <w:rsid w:val="00331EAA"/>
    <w:rsid w:val="00332A93"/>
    <w:rsid w:val="00333D0F"/>
    <w:rsid w:val="00333E90"/>
    <w:rsid w:val="00334BD7"/>
    <w:rsid w:val="00334CCE"/>
    <w:rsid w:val="00336904"/>
    <w:rsid w:val="00340452"/>
    <w:rsid w:val="00340737"/>
    <w:rsid w:val="00340D16"/>
    <w:rsid w:val="00341B95"/>
    <w:rsid w:val="003432E4"/>
    <w:rsid w:val="003436DC"/>
    <w:rsid w:val="00344A0D"/>
    <w:rsid w:val="00344D49"/>
    <w:rsid w:val="003455A5"/>
    <w:rsid w:val="00345B03"/>
    <w:rsid w:val="00346140"/>
    <w:rsid w:val="0035097E"/>
    <w:rsid w:val="00352C41"/>
    <w:rsid w:val="00353B9F"/>
    <w:rsid w:val="00353DFF"/>
    <w:rsid w:val="00354C84"/>
    <w:rsid w:val="00355739"/>
    <w:rsid w:val="003578DD"/>
    <w:rsid w:val="00361B40"/>
    <w:rsid w:val="003625E0"/>
    <w:rsid w:val="003629E0"/>
    <w:rsid w:val="003641E3"/>
    <w:rsid w:val="00365D2D"/>
    <w:rsid w:val="00366B65"/>
    <w:rsid w:val="003672BA"/>
    <w:rsid w:val="0036779F"/>
    <w:rsid w:val="00367FAD"/>
    <w:rsid w:val="0037103E"/>
    <w:rsid w:val="003717B5"/>
    <w:rsid w:val="003722CE"/>
    <w:rsid w:val="00373B94"/>
    <w:rsid w:val="00377164"/>
    <w:rsid w:val="003801B5"/>
    <w:rsid w:val="00382165"/>
    <w:rsid w:val="003851FE"/>
    <w:rsid w:val="00386AF2"/>
    <w:rsid w:val="00386E90"/>
    <w:rsid w:val="00390D6B"/>
    <w:rsid w:val="003916B4"/>
    <w:rsid w:val="00392A24"/>
    <w:rsid w:val="00392F33"/>
    <w:rsid w:val="00393506"/>
    <w:rsid w:val="00393DF9"/>
    <w:rsid w:val="003948A7"/>
    <w:rsid w:val="00394AC2"/>
    <w:rsid w:val="00395FD5"/>
    <w:rsid w:val="00397258"/>
    <w:rsid w:val="003A08B7"/>
    <w:rsid w:val="003A0F29"/>
    <w:rsid w:val="003A243E"/>
    <w:rsid w:val="003A4388"/>
    <w:rsid w:val="003A48B6"/>
    <w:rsid w:val="003A7E99"/>
    <w:rsid w:val="003B1BA8"/>
    <w:rsid w:val="003B2374"/>
    <w:rsid w:val="003B39CB"/>
    <w:rsid w:val="003B4E67"/>
    <w:rsid w:val="003C067C"/>
    <w:rsid w:val="003C2B4D"/>
    <w:rsid w:val="003C5120"/>
    <w:rsid w:val="003C7DBD"/>
    <w:rsid w:val="003C7F2E"/>
    <w:rsid w:val="003D1596"/>
    <w:rsid w:val="003D654A"/>
    <w:rsid w:val="003E0E6E"/>
    <w:rsid w:val="003E2877"/>
    <w:rsid w:val="003E2A45"/>
    <w:rsid w:val="003E3DD3"/>
    <w:rsid w:val="003E3FEB"/>
    <w:rsid w:val="003E554B"/>
    <w:rsid w:val="003F0560"/>
    <w:rsid w:val="003F0DA9"/>
    <w:rsid w:val="003F1CA2"/>
    <w:rsid w:val="003F24DF"/>
    <w:rsid w:val="003F33B9"/>
    <w:rsid w:val="003F34EF"/>
    <w:rsid w:val="003F3D8F"/>
    <w:rsid w:val="003F7AA8"/>
    <w:rsid w:val="003F7AC4"/>
    <w:rsid w:val="00401C94"/>
    <w:rsid w:val="00402D4E"/>
    <w:rsid w:val="0040432D"/>
    <w:rsid w:val="0040481B"/>
    <w:rsid w:val="0040550F"/>
    <w:rsid w:val="0040631F"/>
    <w:rsid w:val="00406702"/>
    <w:rsid w:val="00410791"/>
    <w:rsid w:val="0041124E"/>
    <w:rsid w:val="00415FB7"/>
    <w:rsid w:val="004178DA"/>
    <w:rsid w:val="0042184B"/>
    <w:rsid w:val="0042306A"/>
    <w:rsid w:val="00423E90"/>
    <w:rsid w:val="00424B06"/>
    <w:rsid w:val="00426C92"/>
    <w:rsid w:val="00426D0D"/>
    <w:rsid w:val="00427BA2"/>
    <w:rsid w:val="0043007F"/>
    <w:rsid w:val="004315C1"/>
    <w:rsid w:val="00431BA4"/>
    <w:rsid w:val="0043275A"/>
    <w:rsid w:val="0043346D"/>
    <w:rsid w:val="00435BF4"/>
    <w:rsid w:val="00436A1A"/>
    <w:rsid w:val="0043754D"/>
    <w:rsid w:val="004400F8"/>
    <w:rsid w:val="0044384E"/>
    <w:rsid w:val="00444A3C"/>
    <w:rsid w:val="00450161"/>
    <w:rsid w:val="00450A95"/>
    <w:rsid w:val="00453CB1"/>
    <w:rsid w:val="00455219"/>
    <w:rsid w:val="00456A94"/>
    <w:rsid w:val="00456DA8"/>
    <w:rsid w:val="004573FC"/>
    <w:rsid w:val="00464F9E"/>
    <w:rsid w:val="00466CD6"/>
    <w:rsid w:val="00470928"/>
    <w:rsid w:val="00470CDF"/>
    <w:rsid w:val="00471832"/>
    <w:rsid w:val="00471D6F"/>
    <w:rsid w:val="004728DA"/>
    <w:rsid w:val="00473E8E"/>
    <w:rsid w:val="004740C1"/>
    <w:rsid w:val="00475278"/>
    <w:rsid w:val="00475737"/>
    <w:rsid w:val="00475A14"/>
    <w:rsid w:val="00476BF4"/>
    <w:rsid w:val="0047740B"/>
    <w:rsid w:val="00480008"/>
    <w:rsid w:val="00480422"/>
    <w:rsid w:val="00480B35"/>
    <w:rsid w:val="00481302"/>
    <w:rsid w:val="0048469B"/>
    <w:rsid w:val="00484FED"/>
    <w:rsid w:val="00485E12"/>
    <w:rsid w:val="00486029"/>
    <w:rsid w:val="00486983"/>
    <w:rsid w:val="00490191"/>
    <w:rsid w:val="00490D79"/>
    <w:rsid w:val="004916B4"/>
    <w:rsid w:val="00491E92"/>
    <w:rsid w:val="00496301"/>
    <w:rsid w:val="00496AE2"/>
    <w:rsid w:val="004A07E3"/>
    <w:rsid w:val="004A0A73"/>
    <w:rsid w:val="004A3051"/>
    <w:rsid w:val="004A59D3"/>
    <w:rsid w:val="004A6B67"/>
    <w:rsid w:val="004A7B8D"/>
    <w:rsid w:val="004B08EA"/>
    <w:rsid w:val="004B0F50"/>
    <w:rsid w:val="004B11CD"/>
    <w:rsid w:val="004B11F5"/>
    <w:rsid w:val="004B5D0B"/>
    <w:rsid w:val="004C2954"/>
    <w:rsid w:val="004C2D89"/>
    <w:rsid w:val="004C3675"/>
    <w:rsid w:val="004C3E55"/>
    <w:rsid w:val="004C426E"/>
    <w:rsid w:val="004C6C01"/>
    <w:rsid w:val="004D14F6"/>
    <w:rsid w:val="004D19F0"/>
    <w:rsid w:val="004D1BCB"/>
    <w:rsid w:val="004D2949"/>
    <w:rsid w:val="004D403B"/>
    <w:rsid w:val="004D4662"/>
    <w:rsid w:val="004D4F93"/>
    <w:rsid w:val="004D755C"/>
    <w:rsid w:val="004E0F74"/>
    <w:rsid w:val="004E1152"/>
    <w:rsid w:val="004E125B"/>
    <w:rsid w:val="004E1531"/>
    <w:rsid w:val="004E1A68"/>
    <w:rsid w:val="004E230C"/>
    <w:rsid w:val="004E28A0"/>
    <w:rsid w:val="004E292A"/>
    <w:rsid w:val="004E5101"/>
    <w:rsid w:val="004E5AF8"/>
    <w:rsid w:val="004E780A"/>
    <w:rsid w:val="004F11E7"/>
    <w:rsid w:val="004F12BF"/>
    <w:rsid w:val="004F13E7"/>
    <w:rsid w:val="004F21F2"/>
    <w:rsid w:val="004F23B3"/>
    <w:rsid w:val="004F4A14"/>
    <w:rsid w:val="004F67CF"/>
    <w:rsid w:val="0050133B"/>
    <w:rsid w:val="00501BFC"/>
    <w:rsid w:val="00502195"/>
    <w:rsid w:val="005024BC"/>
    <w:rsid w:val="005024D3"/>
    <w:rsid w:val="00503C3E"/>
    <w:rsid w:val="005063BA"/>
    <w:rsid w:val="00506F9F"/>
    <w:rsid w:val="00507573"/>
    <w:rsid w:val="005075E4"/>
    <w:rsid w:val="005101E8"/>
    <w:rsid w:val="0051138C"/>
    <w:rsid w:val="00511B93"/>
    <w:rsid w:val="005121C1"/>
    <w:rsid w:val="005131EF"/>
    <w:rsid w:val="00513582"/>
    <w:rsid w:val="005157C8"/>
    <w:rsid w:val="00516439"/>
    <w:rsid w:val="005166EA"/>
    <w:rsid w:val="00516BD5"/>
    <w:rsid w:val="0051744C"/>
    <w:rsid w:val="00517941"/>
    <w:rsid w:val="00520322"/>
    <w:rsid w:val="005209BE"/>
    <w:rsid w:val="00521F37"/>
    <w:rsid w:val="00522931"/>
    <w:rsid w:val="00522D10"/>
    <w:rsid w:val="0052324B"/>
    <w:rsid w:val="005264BF"/>
    <w:rsid w:val="00527500"/>
    <w:rsid w:val="005301AC"/>
    <w:rsid w:val="005306B2"/>
    <w:rsid w:val="00530747"/>
    <w:rsid w:val="00530945"/>
    <w:rsid w:val="00530D4B"/>
    <w:rsid w:val="00531DCF"/>
    <w:rsid w:val="00532C7A"/>
    <w:rsid w:val="005336AF"/>
    <w:rsid w:val="00533E39"/>
    <w:rsid w:val="00534359"/>
    <w:rsid w:val="005361BC"/>
    <w:rsid w:val="00540EAB"/>
    <w:rsid w:val="005413C0"/>
    <w:rsid w:val="005427B0"/>
    <w:rsid w:val="00543F86"/>
    <w:rsid w:val="0054459E"/>
    <w:rsid w:val="005468C2"/>
    <w:rsid w:val="005511FD"/>
    <w:rsid w:val="00551490"/>
    <w:rsid w:val="00554052"/>
    <w:rsid w:val="00554235"/>
    <w:rsid w:val="005546C6"/>
    <w:rsid w:val="00554DAB"/>
    <w:rsid w:val="005553D3"/>
    <w:rsid w:val="00556565"/>
    <w:rsid w:val="00556B8A"/>
    <w:rsid w:val="0055732B"/>
    <w:rsid w:val="00560422"/>
    <w:rsid w:val="00560C97"/>
    <w:rsid w:val="005612D6"/>
    <w:rsid w:val="00571125"/>
    <w:rsid w:val="0057119E"/>
    <w:rsid w:val="005758DE"/>
    <w:rsid w:val="00575FF9"/>
    <w:rsid w:val="005767FC"/>
    <w:rsid w:val="00576F02"/>
    <w:rsid w:val="0057731F"/>
    <w:rsid w:val="00577CF3"/>
    <w:rsid w:val="00581BAF"/>
    <w:rsid w:val="0058263E"/>
    <w:rsid w:val="00582972"/>
    <w:rsid w:val="005829CC"/>
    <w:rsid w:val="00582ADA"/>
    <w:rsid w:val="0058558B"/>
    <w:rsid w:val="005864E8"/>
    <w:rsid w:val="005870AC"/>
    <w:rsid w:val="005872E1"/>
    <w:rsid w:val="005873BB"/>
    <w:rsid w:val="005915DF"/>
    <w:rsid w:val="0059263F"/>
    <w:rsid w:val="00592793"/>
    <w:rsid w:val="00592800"/>
    <w:rsid w:val="005951B0"/>
    <w:rsid w:val="0059667C"/>
    <w:rsid w:val="005A12DB"/>
    <w:rsid w:val="005A4CDB"/>
    <w:rsid w:val="005B093F"/>
    <w:rsid w:val="005B0A03"/>
    <w:rsid w:val="005B1411"/>
    <w:rsid w:val="005B1CC5"/>
    <w:rsid w:val="005B224D"/>
    <w:rsid w:val="005B25D3"/>
    <w:rsid w:val="005B4016"/>
    <w:rsid w:val="005B6803"/>
    <w:rsid w:val="005B6E73"/>
    <w:rsid w:val="005B720E"/>
    <w:rsid w:val="005C0AAD"/>
    <w:rsid w:val="005C2F28"/>
    <w:rsid w:val="005C2F41"/>
    <w:rsid w:val="005D0332"/>
    <w:rsid w:val="005D154A"/>
    <w:rsid w:val="005D31CE"/>
    <w:rsid w:val="005D4AEA"/>
    <w:rsid w:val="005D4DEE"/>
    <w:rsid w:val="005D74AB"/>
    <w:rsid w:val="005D7ED5"/>
    <w:rsid w:val="005E09FA"/>
    <w:rsid w:val="005E1E4C"/>
    <w:rsid w:val="005E1E66"/>
    <w:rsid w:val="005E4F2B"/>
    <w:rsid w:val="005E4FBA"/>
    <w:rsid w:val="005F0983"/>
    <w:rsid w:val="005F2C60"/>
    <w:rsid w:val="005F401C"/>
    <w:rsid w:val="005F40A7"/>
    <w:rsid w:val="006001D5"/>
    <w:rsid w:val="0060026F"/>
    <w:rsid w:val="006028BD"/>
    <w:rsid w:val="006034E1"/>
    <w:rsid w:val="006047B2"/>
    <w:rsid w:val="00605236"/>
    <w:rsid w:val="00606830"/>
    <w:rsid w:val="0060690D"/>
    <w:rsid w:val="006074BA"/>
    <w:rsid w:val="006076B7"/>
    <w:rsid w:val="00607767"/>
    <w:rsid w:val="006102A8"/>
    <w:rsid w:val="00612CDA"/>
    <w:rsid w:val="006143B3"/>
    <w:rsid w:val="006148C4"/>
    <w:rsid w:val="00614B7D"/>
    <w:rsid w:val="006158D4"/>
    <w:rsid w:val="00616AAA"/>
    <w:rsid w:val="0061715A"/>
    <w:rsid w:val="006200A9"/>
    <w:rsid w:val="006229F4"/>
    <w:rsid w:val="00623082"/>
    <w:rsid w:val="006232C7"/>
    <w:rsid w:val="00623426"/>
    <w:rsid w:val="00623F82"/>
    <w:rsid w:val="006246B1"/>
    <w:rsid w:val="0062494B"/>
    <w:rsid w:val="00624B55"/>
    <w:rsid w:val="00625663"/>
    <w:rsid w:val="006266E7"/>
    <w:rsid w:val="006269BA"/>
    <w:rsid w:val="0062717B"/>
    <w:rsid w:val="0062773A"/>
    <w:rsid w:val="006278F0"/>
    <w:rsid w:val="00627AC9"/>
    <w:rsid w:val="00627FCC"/>
    <w:rsid w:val="0063010E"/>
    <w:rsid w:val="00630672"/>
    <w:rsid w:val="00634780"/>
    <w:rsid w:val="006358A1"/>
    <w:rsid w:val="00637F94"/>
    <w:rsid w:val="00637FBB"/>
    <w:rsid w:val="00640AD3"/>
    <w:rsid w:val="006419A3"/>
    <w:rsid w:val="00641C1D"/>
    <w:rsid w:val="00643090"/>
    <w:rsid w:val="0064520E"/>
    <w:rsid w:val="006459B6"/>
    <w:rsid w:val="00645A18"/>
    <w:rsid w:val="00646F8A"/>
    <w:rsid w:val="00647AC2"/>
    <w:rsid w:val="00650C7C"/>
    <w:rsid w:val="00652EEC"/>
    <w:rsid w:val="00653174"/>
    <w:rsid w:val="006579F9"/>
    <w:rsid w:val="00657A79"/>
    <w:rsid w:val="00660342"/>
    <w:rsid w:val="00662AC8"/>
    <w:rsid w:val="00662AF9"/>
    <w:rsid w:val="00662D48"/>
    <w:rsid w:val="00663011"/>
    <w:rsid w:val="006633DA"/>
    <w:rsid w:val="00664593"/>
    <w:rsid w:val="00664EDE"/>
    <w:rsid w:val="006654B5"/>
    <w:rsid w:val="00665A04"/>
    <w:rsid w:val="006672E9"/>
    <w:rsid w:val="0066734F"/>
    <w:rsid w:val="0066748B"/>
    <w:rsid w:val="0067230A"/>
    <w:rsid w:val="00672C32"/>
    <w:rsid w:val="00673740"/>
    <w:rsid w:val="006740B1"/>
    <w:rsid w:val="006741D9"/>
    <w:rsid w:val="00674B49"/>
    <w:rsid w:val="0067587D"/>
    <w:rsid w:val="006771C5"/>
    <w:rsid w:val="006800E9"/>
    <w:rsid w:val="00681206"/>
    <w:rsid w:val="006818C1"/>
    <w:rsid w:val="006823EE"/>
    <w:rsid w:val="006828CA"/>
    <w:rsid w:val="00683069"/>
    <w:rsid w:val="0069006F"/>
    <w:rsid w:val="0069019D"/>
    <w:rsid w:val="0069092D"/>
    <w:rsid w:val="00690FAF"/>
    <w:rsid w:val="0069114B"/>
    <w:rsid w:val="00691542"/>
    <w:rsid w:val="00691699"/>
    <w:rsid w:val="0069635A"/>
    <w:rsid w:val="006968AA"/>
    <w:rsid w:val="006A07B5"/>
    <w:rsid w:val="006A0BFC"/>
    <w:rsid w:val="006A3464"/>
    <w:rsid w:val="006A3F69"/>
    <w:rsid w:val="006A4460"/>
    <w:rsid w:val="006A4605"/>
    <w:rsid w:val="006A5CC7"/>
    <w:rsid w:val="006A6DE1"/>
    <w:rsid w:val="006B0D55"/>
    <w:rsid w:val="006B1372"/>
    <w:rsid w:val="006B1A92"/>
    <w:rsid w:val="006B21E2"/>
    <w:rsid w:val="006B5031"/>
    <w:rsid w:val="006B62FB"/>
    <w:rsid w:val="006B6DF8"/>
    <w:rsid w:val="006B7F05"/>
    <w:rsid w:val="006C13A8"/>
    <w:rsid w:val="006C2260"/>
    <w:rsid w:val="006C2317"/>
    <w:rsid w:val="006C33BC"/>
    <w:rsid w:val="006C3CD5"/>
    <w:rsid w:val="006C5047"/>
    <w:rsid w:val="006C5495"/>
    <w:rsid w:val="006C6E46"/>
    <w:rsid w:val="006D1713"/>
    <w:rsid w:val="006D1D20"/>
    <w:rsid w:val="006D31B4"/>
    <w:rsid w:val="006D5E9B"/>
    <w:rsid w:val="006D64DB"/>
    <w:rsid w:val="006D74DB"/>
    <w:rsid w:val="006D78BF"/>
    <w:rsid w:val="006D7AB9"/>
    <w:rsid w:val="006E13C8"/>
    <w:rsid w:val="006E1E88"/>
    <w:rsid w:val="006E3477"/>
    <w:rsid w:val="006E3A21"/>
    <w:rsid w:val="006E4AB4"/>
    <w:rsid w:val="006E4C32"/>
    <w:rsid w:val="006E4DEA"/>
    <w:rsid w:val="006E5519"/>
    <w:rsid w:val="006E5D80"/>
    <w:rsid w:val="006F007F"/>
    <w:rsid w:val="006F0145"/>
    <w:rsid w:val="006F0A0D"/>
    <w:rsid w:val="006F1372"/>
    <w:rsid w:val="006F2EB5"/>
    <w:rsid w:val="006F2F1A"/>
    <w:rsid w:val="006F4A84"/>
    <w:rsid w:val="006F6CBC"/>
    <w:rsid w:val="006F775F"/>
    <w:rsid w:val="00705665"/>
    <w:rsid w:val="00713031"/>
    <w:rsid w:val="00715DA3"/>
    <w:rsid w:val="00716CE5"/>
    <w:rsid w:val="007172F3"/>
    <w:rsid w:val="00722222"/>
    <w:rsid w:val="0072409D"/>
    <w:rsid w:val="00727702"/>
    <w:rsid w:val="0073027A"/>
    <w:rsid w:val="00730DC7"/>
    <w:rsid w:val="00732094"/>
    <w:rsid w:val="007332BD"/>
    <w:rsid w:val="007345C5"/>
    <w:rsid w:val="00737E85"/>
    <w:rsid w:val="00741677"/>
    <w:rsid w:val="00743279"/>
    <w:rsid w:val="00743510"/>
    <w:rsid w:val="00745358"/>
    <w:rsid w:val="00745C1E"/>
    <w:rsid w:val="00747428"/>
    <w:rsid w:val="0075173E"/>
    <w:rsid w:val="007523FB"/>
    <w:rsid w:val="007541C9"/>
    <w:rsid w:val="00754942"/>
    <w:rsid w:val="007554DD"/>
    <w:rsid w:val="00756AB1"/>
    <w:rsid w:val="007575D6"/>
    <w:rsid w:val="007609D5"/>
    <w:rsid w:val="00760A3B"/>
    <w:rsid w:val="00760FC1"/>
    <w:rsid w:val="0076101D"/>
    <w:rsid w:val="00761448"/>
    <w:rsid w:val="00763F9F"/>
    <w:rsid w:val="007648E2"/>
    <w:rsid w:val="00765FD0"/>
    <w:rsid w:val="00766F07"/>
    <w:rsid w:val="00767045"/>
    <w:rsid w:val="00767216"/>
    <w:rsid w:val="007673A6"/>
    <w:rsid w:val="0077271A"/>
    <w:rsid w:val="0077356C"/>
    <w:rsid w:val="00774E7F"/>
    <w:rsid w:val="00775D46"/>
    <w:rsid w:val="007774E4"/>
    <w:rsid w:val="00782879"/>
    <w:rsid w:val="0078344E"/>
    <w:rsid w:val="00785297"/>
    <w:rsid w:val="007853A0"/>
    <w:rsid w:val="007866CD"/>
    <w:rsid w:val="00786CD9"/>
    <w:rsid w:val="00787239"/>
    <w:rsid w:val="00787C50"/>
    <w:rsid w:val="00792582"/>
    <w:rsid w:val="00792B26"/>
    <w:rsid w:val="00793D40"/>
    <w:rsid w:val="0079514E"/>
    <w:rsid w:val="00795549"/>
    <w:rsid w:val="00795B39"/>
    <w:rsid w:val="0079674E"/>
    <w:rsid w:val="0079783A"/>
    <w:rsid w:val="007A2200"/>
    <w:rsid w:val="007A3564"/>
    <w:rsid w:val="007A4097"/>
    <w:rsid w:val="007A60D5"/>
    <w:rsid w:val="007A6AD8"/>
    <w:rsid w:val="007A6BDB"/>
    <w:rsid w:val="007A7201"/>
    <w:rsid w:val="007A73B4"/>
    <w:rsid w:val="007B0940"/>
    <w:rsid w:val="007B1EFB"/>
    <w:rsid w:val="007B47B3"/>
    <w:rsid w:val="007B5C6E"/>
    <w:rsid w:val="007B7A27"/>
    <w:rsid w:val="007B7F54"/>
    <w:rsid w:val="007C0654"/>
    <w:rsid w:val="007C25A1"/>
    <w:rsid w:val="007C2B0D"/>
    <w:rsid w:val="007C54B0"/>
    <w:rsid w:val="007C721E"/>
    <w:rsid w:val="007D4F47"/>
    <w:rsid w:val="007D70B4"/>
    <w:rsid w:val="007E07C0"/>
    <w:rsid w:val="007E08D7"/>
    <w:rsid w:val="007E394B"/>
    <w:rsid w:val="007E3FFC"/>
    <w:rsid w:val="007E408A"/>
    <w:rsid w:val="007E4956"/>
    <w:rsid w:val="007E6013"/>
    <w:rsid w:val="007E63E5"/>
    <w:rsid w:val="007E6A1A"/>
    <w:rsid w:val="007F049E"/>
    <w:rsid w:val="007F05CC"/>
    <w:rsid w:val="007F1278"/>
    <w:rsid w:val="007F2848"/>
    <w:rsid w:val="007F373F"/>
    <w:rsid w:val="007F4A9E"/>
    <w:rsid w:val="007F4D44"/>
    <w:rsid w:val="007F6375"/>
    <w:rsid w:val="007F726A"/>
    <w:rsid w:val="00801D66"/>
    <w:rsid w:val="00802EE7"/>
    <w:rsid w:val="00804E95"/>
    <w:rsid w:val="008050F9"/>
    <w:rsid w:val="00805753"/>
    <w:rsid w:val="00806FD7"/>
    <w:rsid w:val="00807501"/>
    <w:rsid w:val="00807C53"/>
    <w:rsid w:val="00810E9F"/>
    <w:rsid w:val="008124C6"/>
    <w:rsid w:val="00814817"/>
    <w:rsid w:val="00816F27"/>
    <w:rsid w:val="00821940"/>
    <w:rsid w:val="008242D5"/>
    <w:rsid w:val="00824E7D"/>
    <w:rsid w:val="00824F4E"/>
    <w:rsid w:val="00825C24"/>
    <w:rsid w:val="0082615F"/>
    <w:rsid w:val="00826A1D"/>
    <w:rsid w:val="008278E8"/>
    <w:rsid w:val="0083016F"/>
    <w:rsid w:val="008307C4"/>
    <w:rsid w:val="00831D9F"/>
    <w:rsid w:val="008343F8"/>
    <w:rsid w:val="00834F81"/>
    <w:rsid w:val="008369A8"/>
    <w:rsid w:val="00844A24"/>
    <w:rsid w:val="00844AC4"/>
    <w:rsid w:val="00845CC1"/>
    <w:rsid w:val="0085274B"/>
    <w:rsid w:val="008531CF"/>
    <w:rsid w:val="00854A5B"/>
    <w:rsid w:val="0085575A"/>
    <w:rsid w:val="00855880"/>
    <w:rsid w:val="00856AA9"/>
    <w:rsid w:val="00856DEB"/>
    <w:rsid w:val="00857B49"/>
    <w:rsid w:val="008603F1"/>
    <w:rsid w:val="00860997"/>
    <w:rsid w:val="008615E3"/>
    <w:rsid w:val="008622E7"/>
    <w:rsid w:val="00863A1D"/>
    <w:rsid w:val="00867769"/>
    <w:rsid w:val="008727FA"/>
    <w:rsid w:val="0087341E"/>
    <w:rsid w:val="00873455"/>
    <w:rsid w:val="00873E6E"/>
    <w:rsid w:val="008840EF"/>
    <w:rsid w:val="008846D4"/>
    <w:rsid w:val="00885B71"/>
    <w:rsid w:val="00885BE7"/>
    <w:rsid w:val="0088603C"/>
    <w:rsid w:val="00886A38"/>
    <w:rsid w:val="008878EE"/>
    <w:rsid w:val="0089138C"/>
    <w:rsid w:val="00891C25"/>
    <w:rsid w:val="0089287F"/>
    <w:rsid w:val="00895BBE"/>
    <w:rsid w:val="00895DEB"/>
    <w:rsid w:val="00896C68"/>
    <w:rsid w:val="00896E72"/>
    <w:rsid w:val="00897DF3"/>
    <w:rsid w:val="008A2008"/>
    <w:rsid w:val="008A38B1"/>
    <w:rsid w:val="008A3BA5"/>
    <w:rsid w:val="008A7105"/>
    <w:rsid w:val="008B0802"/>
    <w:rsid w:val="008B3501"/>
    <w:rsid w:val="008B4CB5"/>
    <w:rsid w:val="008B5AD3"/>
    <w:rsid w:val="008B6376"/>
    <w:rsid w:val="008B6C0D"/>
    <w:rsid w:val="008B6D4C"/>
    <w:rsid w:val="008C01DD"/>
    <w:rsid w:val="008C18EE"/>
    <w:rsid w:val="008C1F77"/>
    <w:rsid w:val="008C1FD8"/>
    <w:rsid w:val="008C25B3"/>
    <w:rsid w:val="008C3CBE"/>
    <w:rsid w:val="008C72E8"/>
    <w:rsid w:val="008C7857"/>
    <w:rsid w:val="008D1733"/>
    <w:rsid w:val="008D3D7B"/>
    <w:rsid w:val="008D5965"/>
    <w:rsid w:val="008D5D46"/>
    <w:rsid w:val="008D674A"/>
    <w:rsid w:val="008E10FA"/>
    <w:rsid w:val="008E136E"/>
    <w:rsid w:val="008E20D3"/>
    <w:rsid w:val="008E2C1A"/>
    <w:rsid w:val="008E332C"/>
    <w:rsid w:val="008E4B09"/>
    <w:rsid w:val="008E5978"/>
    <w:rsid w:val="008E5CEB"/>
    <w:rsid w:val="008E6051"/>
    <w:rsid w:val="008E6AE8"/>
    <w:rsid w:val="008E7837"/>
    <w:rsid w:val="008E7DAE"/>
    <w:rsid w:val="008F1728"/>
    <w:rsid w:val="008F1A29"/>
    <w:rsid w:val="008F24F3"/>
    <w:rsid w:val="008F276A"/>
    <w:rsid w:val="008F2AF7"/>
    <w:rsid w:val="008F2B53"/>
    <w:rsid w:val="008F4E2A"/>
    <w:rsid w:val="008F5DC2"/>
    <w:rsid w:val="008F76C5"/>
    <w:rsid w:val="008F7A06"/>
    <w:rsid w:val="0090012E"/>
    <w:rsid w:val="00902F0C"/>
    <w:rsid w:val="009045E6"/>
    <w:rsid w:val="00904ACD"/>
    <w:rsid w:val="00905590"/>
    <w:rsid w:val="0090764F"/>
    <w:rsid w:val="0090768B"/>
    <w:rsid w:val="0090789C"/>
    <w:rsid w:val="00911C39"/>
    <w:rsid w:val="00912BFE"/>
    <w:rsid w:val="0091347F"/>
    <w:rsid w:val="00914B64"/>
    <w:rsid w:val="009154CF"/>
    <w:rsid w:val="00917297"/>
    <w:rsid w:val="0092003E"/>
    <w:rsid w:val="009224D6"/>
    <w:rsid w:val="009237D6"/>
    <w:rsid w:val="00927764"/>
    <w:rsid w:val="00927E07"/>
    <w:rsid w:val="00932AED"/>
    <w:rsid w:val="00933E7F"/>
    <w:rsid w:val="009347A3"/>
    <w:rsid w:val="00935C0D"/>
    <w:rsid w:val="009424C5"/>
    <w:rsid w:val="009442AD"/>
    <w:rsid w:val="00944799"/>
    <w:rsid w:val="0094767E"/>
    <w:rsid w:val="0095090C"/>
    <w:rsid w:val="00951FB3"/>
    <w:rsid w:val="0096140D"/>
    <w:rsid w:val="00961542"/>
    <w:rsid w:val="00964AE5"/>
    <w:rsid w:val="00965A68"/>
    <w:rsid w:val="0096627C"/>
    <w:rsid w:val="00966599"/>
    <w:rsid w:val="00966C15"/>
    <w:rsid w:val="00966DB1"/>
    <w:rsid w:val="00967F1E"/>
    <w:rsid w:val="00971AAF"/>
    <w:rsid w:val="00972ED1"/>
    <w:rsid w:val="00973B80"/>
    <w:rsid w:val="00975AA9"/>
    <w:rsid w:val="00976B7C"/>
    <w:rsid w:val="00976CD2"/>
    <w:rsid w:val="009776F6"/>
    <w:rsid w:val="00977837"/>
    <w:rsid w:val="00977FD6"/>
    <w:rsid w:val="0098099E"/>
    <w:rsid w:val="009814B3"/>
    <w:rsid w:val="009832D8"/>
    <w:rsid w:val="009849BE"/>
    <w:rsid w:val="009856B8"/>
    <w:rsid w:val="00985CCD"/>
    <w:rsid w:val="0098648D"/>
    <w:rsid w:val="00986BD4"/>
    <w:rsid w:val="0099126C"/>
    <w:rsid w:val="00991947"/>
    <w:rsid w:val="009920E7"/>
    <w:rsid w:val="00992714"/>
    <w:rsid w:val="00994102"/>
    <w:rsid w:val="009946EB"/>
    <w:rsid w:val="00994D6D"/>
    <w:rsid w:val="00995015"/>
    <w:rsid w:val="0099561E"/>
    <w:rsid w:val="0099689F"/>
    <w:rsid w:val="009A1955"/>
    <w:rsid w:val="009A2C64"/>
    <w:rsid w:val="009A340B"/>
    <w:rsid w:val="009A3974"/>
    <w:rsid w:val="009A53EC"/>
    <w:rsid w:val="009A57CF"/>
    <w:rsid w:val="009A7448"/>
    <w:rsid w:val="009B06FE"/>
    <w:rsid w:val="009B0C28"/>
    <w:rsid w:val="009B1BB1"/>
    <w:rsid w:val="009B2612"/>
    <w:rsid w:val="009B335A"/>
    <w:rsid w:val="009B46D2"/>
    <w:rsid w:val="009B7328"/>
    <w:rsid w:val="009C181F"/>
    <w:rsid w:val="009C28C9"/>
    <w:rsid w:val="009C5288"/>
    <w:rsid w:val="009C67D4"/>
    <w:rsid w:val="009C6D72"/>
    <w:rsid w:val="009D179E"/>
    <w:rsid w:val="009D187E"/>
    <w:rsid w:val="009D1B44"/>
    <w:rsid w:val="009D3183"/>
    <w:rsid w:val="009D3CD9"/>
    <w:rsid w:val="009D547C"/>
    <w:rsid w:val="009D5BDB"/>
    <w:rsid w:val="009D6785"/>
    <w:rsid w:val="009D701E"/>
    <w:rsid w:val="009E036E"/>
    <w:rsid w:val="009E05AB"/>
    <w:rsid w:val="009E2959"/>
    <w:rsid w:val="009E4D18"/>
    <w:rsid w:val="009E4E04"/>
    <w:rsid w:val="009E5B2C"/>
    <w:rsid w:val="009E6527"/>
    <w:rsid w:val="009E6BE9"/>
    <w:rsid w:val="009E70D5"/>
    <w:rsid w:val="009E7FEF"/>
    <w:rsid w:val="009E7FF8"/>
    <w:rsid w:val="009F07E9"/>
    <w:rsid w:val="009F3817"/>
    <w:rsid w:val="009F5BD7"/>
    <w:rsid w:val="00A007F5"/>
    <w:rsid w:val="00A009F8"/>
    <w:rsid w:val="00A01C5C"/>
    <w:rsid w:val="00A02908"/>
    <w:rsid w:val="00A04E47"/>
    <w:rsid w:val="00A05C36"/>
    <w:rsid w:val="00A05E6C"/>
    <w:rsid w:val="00A06146"/>
    <w:rsid w:val="00A07D36"/>
    <w:rsid w:val="00A1022E"/>
    <w:rsid w:val="00A106BF"/>
    <w:rsid w:val="00A13EB4"/>
    <w:rsid w:val="00A150BC"/>
    <w:rsid w:val="00A20C3A"/>
    <w:rsid w:val="00A214EB"/>
    <w:rsid w:val="00A2221E"/>
    <w:rsid w:val="00A234B7"/>
    <w:rsid w:val="00A24198"/>
    <w:rsid w:val="00A25DB4"/>
    <w:rsid w:val="00A26467"/>
    <w:rsid w:val="00A2657B"/>
    <w:rsid w:val="00A31186"/>
    <w:rsid w:val="00A31907"/>
    <w:rsid w:val="00A31E12"/>
    <w:rsid w:val="00A32EDC"/>
    <w:rsid w:val="00A33EE7"/>
    <w:rsid w:val="00A34196"/>
    <w:rsid w:val="00A34FFB"/>
    <w:rsid w:val="00A369D9"/>
    <w:rsid w:val="00A40A04"/>
    <w:rsid w:val="00A4267E"/>
    <w:rsid w:val="00A44E07"/>
    <w:rsid w:val="00A46F19"/>
    <w:rsid w:val="00A479E2"/>
    <w:rsid w:val="00A50986"/>
    <w:rsid w:val="00A5120F"/>
    <w:rsid w:val="00A51DB6"/>
    <w:rsid w:val="00A524F4"/>
    <w:rsid w:val="00A52A54"/>
    <w:rsid w:val="00A53D08"/>
    <w:rsid w:val="00A56EE7"/>
    <w:rsid w:val="00A57B08"/>
    <w:rsid w:val="00A6173F"/>
    <w:rsid w:val="00A654EB"/>
    <w:rsid w:val="00A673C1"/>
    <w:rsid w:val="00A722E7"/>
    <w:rsid w:val="00A72859"/>
    <w:rsid w:val="00A72E13"/>
    <w:rsid w:val="00A733DD"/>
    <w:rsid w:val="00A741BB"/>
    <w:rsid w:val="00A74642"/>
    <w:rsid w:val="00A74D64"/>
    <w:rsid w:val="00A75002"/>
    <w:rsid w:val="00A75052"/>
    <w:rsid w:val="00A75078"/>
    <w:rsid w:val="00A7569A"/>
    <w:rsid w:val="00A7614C"/>
    <w:rsid w:val="00A76F1B"/>
    <w:rsid w:val="00A802B6"/>
    <w:rsid w:val="00A806A1"/>
    <w:rsid w:val="00A8348C"/>
    <w:rsid w:val="00A83EE7"/>
    <w:rsid w:val="00A8458E"/>
    <w:rsid w:val="00A8507A"/>
    <w:rsid w:val="00A85E12"/>
    <w:rsid w:val="00A902F6"/>
    <w:rsid w:val="00A90CC0"/>
    <w:rsid w:val="00A91A66"/>
    <w:rsid w:val="00A94EBF"/>
    <w:rsid w:val="00A9600E"/>
    <w:rsid w:val="00A961AB"/>
    <w:rsid w:val="00A97225"/>
    <w:rsid w:val="00A975F1"/>
    <w:rsid w:val="00A97F12"/>
    <w:rsid w:val="00AA0A49"/>
    <w:rsid w:val="00AA2A61"/>
    <w:rsid w:val="00AA4085"/>
    <w:rsid w:val="00AA4FB5"/>
    <w:rsid w:val="00AB0309"/>
    <w:rsid w:val="00AB104C"/>
    <w:rsid w:val="00AB19BE"/>
    <w:rsid w:val="00AB27BE"/>
    <w:rsid w:val="00AB3332"/>
    <w:rsid w:val="00AB56B7"/>
    <w:rsid w:val="00AB602E"/>
    <w:rsid w:val="00AB6392"/>
    <w:rsid w:val="00AB66B4"/>
    <w:rsid w:val="00AC2F50"/>
    <w:rsid w:val="00AC4C98"/>
    <w:rsid w:val="00AC7034"/>
    <w:rsid w:val="00AC7148"/>
    <w:rsid w:val="00AC759C"/>
    <w:rsid w:val="00AD2806"/>
    <w:rsid w:val="00AD72C6"/>
    <w:rsid w:val="00AD7E73"/>
    <w:rsid w:val="00AD7EBE"/>
    <w:rsid w:val="00AE03D2"/>
    <w:rsid w:val="00AE1706"/>
    <w:rsid w:val="00AE2FAC"/>
    <w:rsid w:val="00AE33ED"/>
    <w:rsid w:val="00AE55D2"/>
    <w:rsid w:val="00AE606D"/>
    <w:rsid w:val="00AF0A5F"/>
    <w:rsid w:val="00AF4DA2"/>
    <w:rsid w:val="00AF6EED"/>
    <w:rsid w:val="00AF70D3"/>
    <w:rsid w:val="00B005CF"/>
    <w:rsid w:val="00B00F5A"/>
    <w:rsid w:val="00B02EC1"/>
    <w:rsid w:val="00B05A6B"/>
    <w:rsid w:val="00B06990"/>
    <w:rsid w:val="00B0757B"/>
    <w:rsid w:val="00B07A88"/>
    <w:rsid w:val="00B11792"/>
    <w:rsid w:val="00B12106"/>
    <w:rsid w:val="00B136EC"/>
    <w:rsid w:val="00B139CB"/>
    <w:rsid w:val="00B14087"/>
    <w:rsid w:val="00B14366"/>
    <w:rsid w:val="00B153BA"/>
    <w:rsid w:val="00B16E48"/>
    <w:rsid w:val="00B22ABD"/>
    <w:rsid w:val="00B22EFB"/>
    <w:rsid w:val="00B25D7C"/>
    <w:rsid w:val="00B261B6"/>
    <w:rsid w:val="00B27240"/>
    <w:rsid w:val="00B27F4F"/>
    <w:rsid w:val="00B3014D"/>
    <w:rsid w:val="00B30929"/>
    <w:rsid w:val="00B320FA"/>
    <w:rsid w:val="00B34D7D"/>
    <w:rsid w:val="00B3671B"/>
    <w:rsid w:val="00B36A83"/>
    <w:rsid w:val="00B36DCF"/>
    <w:rsid w:val="00B37274"/>
    <w:rsid w:val="00B404C4"/>
    <w:rsid w:val="00B42254"/>
    <w:rsid w:val="00B4338C"/>
    <w:rsid w:val="00B437EA"/>
    <w:rsid w:val="00B46C5A"/>
    <w:rsid w:val="00B47A4E"/>
    <w:rsid w:val="00B47D8A"/>
    <w:rsid w:val="00B51CC6"/>
    <w:rsid w:val="00B52A29"/>
    <w:rsid w:val="00B535B2"/>
    <w:rsid w:val="00B5495E"/>
    <w:rsid w:val="00B5656B"/>
    <w:rsid w:val="00B5778D"/>
    <w:rsid w:val="00B62F85"/>
    <w:rsid w:val="00B65402"/>
    <w:rsid w:val="00B67023"/>
    <w:rsid w:val="00B67A06"/>
    <w:rsid w:val="00B70ED5"/>
    <w:rsid w:val="00B73B7A"/>
    <w:rsid w:val="00B73BCC"/>
    <w:rsid w:val="00B74358"/>
    <w:rsid w:val="00B74658"/>
    <w:rsid w:val="00B748BA"/>
    <w:rsid w:val="00B75A2D"/>
    <w:rsid w:val="00B76AA5"/>
    <w:rsid w:val="00B775B6"/>
    <w:rsid w:val="00B77B87"/>
    <w:rsid w:val="00B77CAB"/>
    <w:rsid w:val="00B77D62"/>
    <w:rsid w:val="00B81DA6"/>
    <w:rsid w:val="00B82A09"/>
    <w:rsid w:val="00B82D0F"/>
    <w:rsid w:val="00B8488E"/>
    <w:rsid w:val="00B85F35"/>
    <w:rsid w:val="00B915AC"/>
    <w:rsid w:val="00B92F24"/>
    <w:rsid w:val="00B9361C"/>
    <w:rsid w:val="00B948EC"/>
    <w:rsid w:val="00B953CF"/>
    <w:rsid w:val="00B96C6C"/>
    <w:rsid w:val="00BA3B83"/>
    <w:rsid w:val="00BA50DE"/>
    <w:rsid w:val="00BA57B9"/>
    <w:rsid w:val="00BA741A"/>
    <w:rsid w:val="00BB09A9"/>
    <w:rsid w:val="00BB10D8"/>
    <w:rsid w:val="00BB1443"/>
    <w:rsid w:val="00BB3114"/>
    <w:rsid w:val="00BB4D6A"/>
    <w:rsid w:val="00BB4F5A"/>
    <w:rsid w:val="00BB58CA"/>
    <w:rsid w:val="00BB5FC0"/>
    <w:rsid w:val="00BB6B9A"/>
    <w:rsid w:val="00BC02C7"/>
    <w:rsid w:val="00BC472D"/>
    <w:rsid w:val="00BC5ED0"/>
    <w:rsid w:val="00BD4655"/>
    <w:rsid w:val="00BD4C8D"/>
    <w:rsid w:val="00BD4E74"/>
    <w:rsid w:val="00BD52F9"/>
    <w:rsid w:val="00BD608E"/>
    <w:rsid w:val="00BD667F"/>
    <w:rsid w:val="00BE0BDD"/>
    <w:rsid w:val="00BE1D39"/>
    <w:rsid w:val="00BE2019"/>
    <w:rsid w:val="00BE50D1"/>
    <w:rsid w:val="00BE5310"/>
    <w:rsid w:val="00BE7BEC"/>
    <w:rsid w:val="00BF0DB7"/>
    <w:rsid w:val="00BF11F8"/>
    <w:rsid w:val="00BF152F"/>
    <w:rsid w:val="00BF199F"/>
    <w:rsid w:val="00BF4E4A"/>
    <w:rsid w:val="00BF4E9E"/>
    <w:rsid w:val="00BF53B2"/>
    <w:rsid w:val="00BF571C"/>
    <w:rsid w:val="00BF69C5"/>
    <w:rsid w:val="00C01182"/>
    <w:rsid w:val="00C01505"/>
    <w:rsid w:val="00C02A62"/>
    <w:rsid w:val="00C04A14"/>
    <w:rsid w:val="00C056DE"/>
    <w:rsid w:val="00C05EA5"/>
    <w:rsid w:val="00C064E2"/>
    <w:rsid w:val="00C06AD6"/>
    <w:rsid w:val="00C075BF"/>
    <w:rsid w:val="00C07E01"/>
    <w:rsid w:val="00C139E1"/>
    <w:rsid w:val="00C15364"/>
    <w:rsid w:val="00C20842"/>
    <w:rsid w:val="00C212D8"/>
    <w:rsid w:val="00C21640"/>
    <w:rsid w:val="00C21D7D"/>
    <w:rsid w:val="00C23591"/>
    <w:rsid w:val="00C25BE6"/>
    <w:rsid w:val="00C262CE"/>
    <w:rsid w:val="00C26557"/>
    <w:rsid w:val="00C26F6B"/>
    <w:rsid w:val="00C31992"/>
    <w:rsid w:val="00C3248B"/>
    <w:rsid w:val="00C32607"/>
    <w:rsid w:val="00C32F63"/>
    <w:rsid w:val="00C34020"/>
    <w:rsid w:val="00C343C4"/>
    <w:rsid w:val="00C36ABE"/>
    <w:rsid w:val="00C429C5"/>
    <w:rsid w:val="00C42F4D"/>
    <w:rsid w:val="00C4389E"/>
    <w:rsid w:val="00C43951"/>
    <w:rsid w:val="00C44739"/>
    <w:rsid w:val="00C46198"/>
    <w:rsid w:val="00C46CE4"/>
    <w:rsid w:val="00C50CCA"/>
    <w:rsid w:val="00C53519"/>
    <w:rsid w:val="00C5359C"/>
    <w:rsid w:val="00C53C7E"/>
    <w:rsid w:val="00C5531C"/>
    <w:rsid w:val="00C560AA"/>
    <w:rsid w:val="00C56EF1"/>
    <w:rsid w:val="00C56F93"/>
    <w:rsid w:val="00C574C8"/>
    <w:rsid w:val="00C607A0"/>
    <w:rsid w:val="00C61A89"/>
    <w:rsid w:val="00C63D69"/>
    <w:rsid w:val="00C64103"/>
    <w:rsid w:val="00C65228"/>
    <w:rsid w:val="00C67393"/>
    <w:rsid w:val="00C70516"/>
    <w:rsid w:val="00C708B5"/>
    <w:rsid w:val="00C719B7"/>
    <w:rsid w:val="00C74494"/>
    <w:rsid w:val="00C77FC7"/>
    <w:rsid w:val="00C80F1B"/>
    <w:rsid w:val="00C81A78"/>
    <w:rsid w:val="00C81A86"/>
    <w:rsid w:val="00C81B90"/>
    <w:rsid w:val="00C81C64"/>
    <w:rsid w:val="00C84819"/>
    <w:rsid w:val="00C84F0A"/>
    <w:rsid w:val="00C86C49"/>
    <w:rsid w:val="00C8772F"/>
    <w:rsid w:val="00C9353A"/>
    <w:rsid w:val="00C93F86"/>
    <w:rsid w:val="00C95F57"/>
    <w:rsid w:val="00C96590"/>
    <w:rsid w:val="00CA298E"/>
    <w:rsid w:val="00CA5F96"/>
    <w:rsid w:val="00CA6621"/>
    <w:rsid w:val="00CA6BA5"/>
    <w:rsid w:val="00CA7DB8"/>
    <w:rsid w:val="00CA7FB8"/>
    <w:rsid w:val="00CB126E"/>
    <w:rsid w:val="00CB3DA2"/>
    <w:rsid w:val="00CB4241"/>
    <w:rsid w:val="00CB50A5"/>
    <w:rsid w:val="00CB548D"/>
    <w:rsid w:val="00CB58C4"/>
    <w:rsid w:val="00CC0BB5"/>
    <w:rsid w:val="00CC197B"/>
    <w:rsid w:val="00CC1DF8"/>
    <w:rsid w:val="00CC332D"/>
    <w:rsid w:val="00CC3773"/>
    <w:rsid w:val="00CC3863"/>
    <w:rsid w:val="00CC4CD7"/>
    <w:rsid w:val="00CC50CC"/>
    <w:rsid w:val="00CC5E43"/>
    <w:rsid w:val="00CC6F1C"/>
    <w:rsid w:val="00CD0FAE"/>
    <w:rsid w:val="00CD1F04"/>
    <w:rsid w:val="00CD2289"/>
    <w:rsid w:val="00CD2444"/>
    <w:rsid w:val="00CD5F4E"/>
    <w:rsid w:val="00CD6845"/>
    <w:rsid w:val="00CD6CBA"/>
    <w:rsid w:val="00CD7B78"/>
    <w:rsid w:val="00CE0594"/>
    <w:rsid w:val="00CE1CDD"/>
    <w:rsid w:val="00CE1E4C"/>
    <w:rsid w:val="00CE3C52"/>
    <w:rsid w:val="00CE48A6"/>
    <w:rsid w:val="00CE6C28"/>
    <w:rsid w:val="00CE7D65"/>
    <w:rsid w:val="00CF01F8"/>
    <w:rsid w:val="00CF313B"/>
    <w:rsid w:val="00CF3617"/>
    <w:rsid w:val="00CF381B"/>
    <w:rsid w:val="00CF3FC2"/>
    <w:rsid w:val="00D02F15"/>
    <w:rsid w:val="00D03F96"/>
    <w:rsid w:val="00D12056"/>
    <w:rsid w:val="00D12928"/>
    <w:rsid w:val="00D140D5"/>
    <w:rsid w:val="00D14C1A"/>
    <w:rsid w:val="00D14EF6"/>
    <w:rsid w:val="00D1517A"/>
    <w:rsid w:val="00D1728A"/>
    <w:rsid w:val="00D17766"/>
    <w:rsid w:val="00D2057C"/>
    <w:rsid w:val="00D239FD"/>
    <w:rsid w:val="00D26542"/>
    <w:rsid w:val="00D270E2"/>
    <w:rsid w:val="00D276FE"/>
    <w:rsid w:val="00D27C87"/>
    <w:rsid w:val="00D31008"/>
    <w:rsid w:val="00D31451"/>
    <w:rsid w:val="00D31947"/>
    <w:rsid w:val="00D3214E"/>
    <w:rsid w:val="00D321D1"/>
    <w:rsid w:val="00D32BC6"/>
    <w:rsid w:val="00D33E9C"/>
    <w:rsid w:val="00D35984"/>
    <w:rsid w:val="00D35AD7"/>
    <w:rsid w:val="00D36C3D"/>
    <w:rsid w:val="00D3720E"/>
    <w:rsid w:val="00D37630"/>
    <w:rsid w:val="00D40D49"/>
    <w:rsid w:val="00D41537"/>
    <w:rsid w:val="00D41DE9"/>
    <w:rsid w:val="00D47166"/>
    <w:rsid w:val="00D4751B"/>
    <w:rsid w:val="00D51DA0"/>
    <w:rsid w:val="00D521B5"/>
    <w:rsid w:val="00D5403E"/>
    <w:rsid w:val="00D54F04"/>
    <w:rsid w:val="00D557F7"/>
    <w:rsid w:val="00D56663"/>
    <w:rsid w:val="00D6022F"/>
    <w:rsid w:val="00D6212C"/>
    <w:rsid w:val="00D634B7"/>
    <w:rsid w:val="00D658CE"/>
    <w:rsid w:val="00D662F1"/>
    <w:rsid w:val="00D67219"/>
    <w:rsid w:val="00D67DC8"/>
    <w:rsid w:val="00D70BA1"/>
    <w:rsid w:val="00D714BC"/>
    <w:rsid w:val="00D72F6E"/>
    <w:rsid w:val="00D77962"/>
    <w:rsid w:val="00D80C4B"/>
    <w:rsid w:val="00D8130D"/>
    <w:rsid w:val="00D823A0"/>
    <w:rsid w:val="00D830EB"/>
    <w:rsid w:val="00D83402"/>
    <w:rsid w:val="00D92356"/>
    <w:rsid w:val="00D93220"/>
    <w:rsid w:val="00D932EC"/>
    <w:rsid w:val="00D93470"/>
    <w:rsid w:val="00D938C6"/>
    <w:rsid w:val="00DA33D2"/>
    <w:rsid w:val="00DA35D0"/>
    <w:rsid w:val="00DA372C"/>
    <w:rsid w:val="00DA43DD"/>
    <w:rsid w:val="00DA67E5"/>
    <w:rsid w:val="00DA7207"/>
    <w:rsid w:val="00DA7AC5"/>
    <w:rsid w:val="00DB0839"/>
    <w:rsid w:val="00DB22E3"/>
    <w:rsid w:val="00DB31BF"/>
    <w:rsid w:val="00DB3B76"/>
    <w:rsid w:val="00DB3DCC"/>
    <w:rsid w:val="00DB4E70"/>
    <w:rsid w:val="00DB53A2"/>
    <w:rsid w:val="00DB5F92"/>
    <w:rsid w:val="00DB62B5"/>
    <w:rsid w:val="00DB730A"/>
    <w:rsid w:val="00DB7829"/>
    <w:rsid w:val="00DB79C7"/>
    <w:rsid w:val="00DC6617"/>
    <w:rsid w:val="00DC6834"/>
    <w:rsid w:val="00DC7145"/>
    <w:rsid w:val="00DC723B"/>
    <w:rsid w:val="00DC731F"/>
    <w:rsid w:val="00DC7C52"/>
    <w:rsid w:val="00DC7C65"/>
    <w:rsid w:val="00DC7D4E"/>
    <w:rsid w:val="00DC7E80"/>
    <w:rsid w:val="00DD2AE9"/>
    <w:rsid w:val="00DD2BEA"/>
    <w:rsid w:val="00DD3CC6"/>
    <w:rsid w:val="00DD4ECB"/>
    <w:rsid w:val="00DD63F9"/>
    <w:rsid w:val="00DE1705"/>
    <w:rsid w:val="00DE2740"/>
    <w:rsid w:val="00DE4946"/>
    <w:rsid w:val="00DE5ABC"/>
    <w:rsid w:val="00DE75F2"/>
    <w:rsid w:val="00DF2E5C"/>
    <w:rsid w:val="00DF3932"/>
    <w:rsid w:val="00DF454A"/>
    <w:rsid w:val="00DF508D"/>
    <w:rsid w:val="00DF5C33"/>
    <w:rsid w:val="00E04864"/>
    <w:rsid w:val="00E0529B"/>
    <w:rsid w:val="00E108AD"/>
    <w:rsid w:val="00E10B49"/>
    <w:rsid w:val="00E11266"/>
    <w:rsid w:val="00E1285A"/>
    <w:rsid w:val="00E12AB0"/>
    <w:rsid w:val="00E16DAD"/>
    <w:rsid w:val="00E20C05"/>
    <w:rsid w:val="00E2224D"/>
    <w:rsid w:val="00E26FB2"/>
    <w:rsid w:val="00E313DC"/>
    <w:rsid w:val="00E31E9C"/>
    <w:rsid w:val="00E31FF4"/>
    <w:rsid w:val="00E32238"/>
    <w:rsid w:val="00E33562"/>
    <w:rsid w:val="00E33905"/>
    <w:rsid w:val="00E34EF8"/>
    <w:rsid w:val="00E35819"/>
    <w:rsid w:val="00E372CB"/>
    <w:rsid w:val="00E37343"/>
    <w:rsid w:val="00E37A76"/>
    <w:rsid w:val="00E40547"/>
    <w:rsid w:val="00E40D11"/>
    <w:rsid w:val="00E41675"/>
    <w:rsid w:val="00E417B3"/>
    <w:rsid w:val="00E418DC"/>
    <w:rsid w:val="00E44253"/>
    <w:rsid w:val="00E45E41"/>
    <w:rsid w:val="00E46264"/>
    <w:rsid w:val="00E46450"/>
    <w:rsid w:val="00E506D5"/>
    <w:rsid w:val="00E52640"/>
    <w:rsid w:val="00E53F37"/>
    <w:rsid w:val="00E5410D"/>
    <w:rsid w:val="00E553F4"/>
    <w:rsid w:val="00E55E7A"/>
    <w:rsid w:val="00E5610D"/>
    <w:rsid w:val="00E56591"/>
    <w:rsid w:val="00E6086A"/>
    <w:rsid w:val="00E617B2"/>
    <w:rsid w:val="00E61B46"/>
    <w:rsid w:val="00E62D49"/>
    <w:rsid w:val="00E65BC9"/>
    <w:rsid w:val="00E6662C"/>
    <w:rsid w:val="00E67A2F"/>
    <w:rsid w:val="00E72974"/>
    <w:rsid w:val="00E73402"/>
    <w:rsid w:val="00E747C3"/>
    <w:rsid w:val="00E748CB"/>
    <w:rsid w:val="00E74B6E"/>
    <w:rsid w:val="00E76297"/>
    <w:rsid w:val="00E776FA"/>
    <w:rsid w:val="00E8017A"/>
    <w:rsid w:val="00E80261"/>
    <w:rsid w:val="00E82CF4"/>
    <w:rsid w:val="00E83473"/>
    <w:rsid w:val="00E83F95"/>
    <w:rsid w:val="00E84B76"/>
    <w:rsid w:val="00E85C5A"/>
    <w:rsid w:val="00E85DED"/>
    <w:rsid w:val="00E861F9"/>
    <w:rsid w:val="00E86931"/>
    <w:rsid w:val="00E86B73"/>
    <w:rsid w:val="00E874B8"/>
    <w:rsid w:val="00E87CCA"/>
    <w:rsid w:val="00E87E57"/>
    <w:rsid w:val="00E91682"/>
    <w:rsid w:val="00E923F2"/>
    <w:rsid w:val="00E93656"/>
    <w:rsid w:val="00E93D17"/>
    <w:rsid w:val="00E94153"/>
    <w:rsid w:val="00E95FBF"/>
    <w:rsid w:val="00E96628"/>
    <w:rsid w:val="00E97194"/>
    <w:rsid w:val="00EA03CC"/>
    <w:rsid w:val="00EA2C05"/>
    <w:rsid w:val="00EA3726"/>
    <w:rsid w:val="00EA4614"/>
    <w:rsid w:val="00EA5AB3"/>
    <w:rsid w:val="00EA68BD"/>
    <w:rsid w:val="00EA73D3"/>
    <w:rsid w:val="00EB0585"/>
    <w:rsid w:val="00EB0F68"/>
    <w:rsid w:val="00EB0FF6"/>
    <w:rsid w:val="00EB0FFA"/>
    <w:rsid w:val="00EB235D"/>
    <w:rsid w:val="00EB3859"/>
    <w:rsid w:val="00EB3C18"/>
    <w:rsid w:val="00EB3C59"/>
    <w:rsid w:val="00EB7C21"/>
    <w:rsid w:val="00EC0F73"/>
    <w:rsid w:val="00EC1D72"/>
    <w:rsid w:val="00EC2C89"/>
    <w:rsid w:val="00EC3C2F"/>
    <w:rsid w:val="00EC3D00"/>
    <w:rsid w:val="00EC464C"/>
    <w:rsid w:val="00EC5329"/>
    <w:rsid w:val="00EC5BDF"/>
    <w:rsid w:val="00ED08AA"/>
    <w:rsid w:val="00ED0A6A"/>
    <w:rsid w:val="00ED1E7E"/>
    <w:rsid w:val="00ED235F"/>
    <w:rsid w:val="00ED495A"/>
    <w:rsid w:val="00ED49FA"/>
    <w:rsid w:val="00ED52EB"/>
    <w:rsid w:val="00ED65D5"/>
    <w:rsid w:val="00EE2290"/>
    <w:rsid w:val="00EE311B"/>
    <w:rsid w:val="00EE317D"/>
    <w:rsid w:val="00EE4D4E"/>
    <w:rsid w:val="00EE51CF"/>
    <w:rsid w:val="00EE5349"/>
    <w:rsid w:val="00EE61B4"/>
    <w:rsid w:val="00EE7511"/>
    <w:rsid w:val="00EE7D8F"/>
    <w:rsid w:val="00EF3017"/>
    <w:rsid w:val="00EF3DE7"/>
    <w:rsid w:val="00EF46EE"/>
    <w:rsid w:val="00EF5274"/>
    <w:rsid w:val="00F01049"/>
    <w:rsid w:val="00F01148"/>
    <w:rsid w:val="00F0340F"/>
    <w:rsid w:val="00F0367E"/>
    <w:rsid w:val="00F0484B"/>
    <w:rsid w:val="00F049BE"/>
    <w:rsid w:val="00F05D8E"/>
    <w:rsid w:val="00F07666"/>
    <w:rsid w:val="00F077B4"/>
    <w:rsid w:val="00F10FA7"/>
    <w:rsid w:val="00F120A7"/>
    <w:rsid w:val="00F12DBE"/>
    <w:rsid w:val="00F14AAB"/>
    <w:rsid w:val="00F15839"/>
    <w:rsid w:val="00F15E2E"/>
    <w:rsid w:val="00F226F8"/>
    <w:rsid w:val="00F25EA3"/>
    <w:rsid w:val="00F33478"/>
    <w:rsid w:val="00F354FA"/>
    <w:rsid w:val="00F35A16"/>
    <w:rsid w:val="00F3633E"/>
    <w:rsid w:val="00F36B62"/>
    <w:rsid w:val="00F36FC7"/>
    <w:rsid w:val="00F37201"/>
    <w:rsid w:val="00F40200"/>
    <w:rsid w:val="00F416AE"/>
    <w:rsid w:val="00F417E3"/>
    <w:rsid w:val="00F4544C"/>
    <w:rsid w:val="00F45DCD"/>
    <w:rsid w:val="00F505AE"/>
    <w:rsid w:val="00F50828"/>
    <w:rsid w:val="00F50C35"/>
    <w:rsid w:val="00F50FF2"/>
    <w:rsid w:val="00F51832"/>
    <w:rsid w:val="00F539CD"/>
    <w:rsid w:val="00F54B2C"/>
    <w:rsid w:val="00F56C3C"/>
    <w:rsid w:val="00F6046D"/>
    <w:rsid w:val="00F61622"/>
    <w:rsid w:val="00F626A7"/>
    <w:rsid w:val="00F62738"/>
    <w:rsid w:val="00F6290C"/>
    <w:rsid w:val="00F65627"/>
    <w:rsid w:val="00F65C94"/>
    <w:rsid w:val="00F66251"/>
    <w:rsid w:val="00F66C51"/>
    <w:rsid w:val="00F70009"/>
    <w:rsid w:val="00F7147A"/>
    <w:rsid w:val="00F72B1F"/>
    <w:rsid w:val="00F73544"/>
    <w:rsid w:val="00F75470"/>
    <w:rsid w:val="00F815EA"/>
    <w:rsid w:val="00F8327E"/>
    <w:rsid w:val="00F83FF5"/>
    <w:rsid w:val="00F8414F"/>
    <w:rsid w:val="00F85F1A"/>
    <w:rsid w:val="00F866AB"/>
    <w:rsid w:val="00F871FE"/>
    <w:rsid w:val="00F92516"/>
    <w:rsid w:val="00F92542"/>
    <w:rsid w:val="00F9305C"/>
    <w:rsid w:val="00F93472"/>
    <w:rsid w:val="00F939E1"/>
    <w:rsid w:val="00F941BA"/>
    <w:rsid w:val="00F94865"/>
    <w:rsid w:val="00F948D2"/>
    <w:rsid w:val="00F94BA8"/>
    <w:rsid w:val="00FA05B7"/>
    <w:rsid w:val="00FA1148"/>
    <w:rsid w:val="00FA1A89"/>
    <w:rsid w:val="00FA4742"/>
    <w:rsid w:val="00FA49AF"/>
    <w:rsid w:val="00FA7500"/>
    <w:rsid w:val="00FB01F2"/>
    <w:rsid w:val="00FB1338"/>
    <w:rsid w:val="00FB1F66"/>
    <w:rsid w:val="00FB219F"/>
    <w:rsid w:val="00FB4866"/>
    <w:rsid w:val="00FB5263"/>
    <w:rsid w:val="00FB59AF"/>
    <w:rsid w:val="00FC3A88"/>
    <w:rsid w:val="00FC564B"/>
    <w:rsid w:val="00FC6993"/>
    <w:rsid w:val="00FC775A"/>
    <w:rsid w:val="00FD0866"/>
    <w:rsid w:val="00FD3C2F"/>
    <w:rsid w:val="00FD4586"/>
    <w:rsid w:val="00FD5510"/>
    <w:rsid w:val="00FD566F"/>
    <w:rsid w:val="00FD67B0"/>
    <w:rsid w:val="00FD7369"/>
    <w:rsid w:val="00FE2586"/>
    <w:rsid w:val="00FE3784"/>
    <w:rsid w:val="00FE5869"/>
    <w:rsid w:val="00FE5CA1"/>
    <w:rsid w:val="00FF1FC5"/>
    <w:rsid w:val="00FF3D26"/>
    <w:rsid w:val="00FF4EA2"/>
    <w:rsid w:val="00FF4EBC"/>
    <w:rsid w:val="00FF729D"/>
    <w:rsid w:val="00FF7F8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81697C"/>
  <w15:chartTrackingRefBased/>
  <w15:docId w15:val="{1DF30D6D-C390-4B00-8880-EFD013338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2F63"/>
  </w:style>
  <w:style w:type="paragraph" w:styleId="Heading1">
    <w:name w:val="heading 1"/>
    <w:basedOn w:val="Normal"/>
    <w:next w:val="Normal"/>
    <w:link w:val="Heading1Char"/>
    <w:uiPriority w:val="9"/>
    <w:qFormat/>
    <w:rsid w:val="00C32F63"/>
    <w:pPr>
      <w:keepNext/>
      <w:keepLines/>
      <w:spacing w:before="400" w:after="40" w:line="240" w:lineRule="auto"/>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unhideWhenUsed/>
    <w:qFormat/>
    <w:rsid w:val="00C32F63"/>
    <w:pPr>
      <w:keepNext/>
      <w:keepLines/>
      <w:spacing w:before="40" w:after="0" w:line="240" w:lineRule="auto"/>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C32F63"/>
    <w:pPr>
      <w:keepNext/>
      <w:keepLines/>
      <w:spacing w:before="40" w:after="0" w:line="240" w:lineRule="auto"/>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C32F63"/>
    <w:pPr>
      <w:keepNext/>
      <w:keepLines/>
      <w:spacing w:before="40" w:after="0"/>
      <w:outlineLvl w:val="3"/>
    </w:pPr>
    <w:rPr>
      <w:rFonts w:asciiTheme="majorHAnsi" w:eastAsiaTheme="majorEastAsia" w:hAnsiTheme="majorHAnsi" w:cstheme="majorBidi"/>
      <w:color w:val="365F91" w:themeColor="accent1" w:themeShade="BF"/>
      <w:sz w:val="24"/>
      <w:szCs w:val="24"/>
    </w:rPr>
  </w:style>
  <w:style w:type="paragraph" w:styleId="Heading5">
    <w:name w:val="heading 5"/>
    <w:basedOn w:val="Normal"/>
    <w:next w:val="Normal"/>
    <w:link w:val="Heading5Char"/>
    <w:uiPriority w:val="9"/>
    <w:semiHidden/>
    <w:unhideWhenUsed/>
    <w:qFormat/>
    <w:rsid w:val="00C32F63"/>
    <w:pPr>
      <w:keepNext/>
      <w:keepLines/>
      <w:spacing w:before="40" w:after="0"/>
      <w:outlineLvl w:val="4"/>
    </w:pPr>
    <w:rPr>
      <w:rFonts w:asciiTheme="majorHAnsi" w:eastAsiaTheme="majorEastAsia" w:hAnsiTheme="majorHAnsi" w:cstheme="majorBidi"/>
      <w:caps/>
      <w:color w:val="365F91" w:themeColor="accent1" w:themeShade="BF"/>
    </w:rPr>
  </w:style>
  <w:style w:type="paragraph" w:styleId="Heading6">
    <w:name w:val="heading 6"/>
    <w:basedOn w:val="Normal"/>
    <w:next w:val="Normal"/>
    <w:link w:val="Heading6Char"/>
    <w:uiPriority w:val="9"/>
    <w:semiHidden/>
    <w:unhideWhenUsed/>
    <w:qFormat/>
    <w:rsid w:val="00C32F63"/>
    <w:pPr>
      <w:keepNext/>
      <w:keepLines/>
      <w:spacing w:before="40" w:after="0"/>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C32F63"/>
    <w:pPr>
      <w:keepNext/>
      <w:keepLines/>
      <w:spacing w:before="40" w:after="0"/>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C32F63"/>
    <w:pPr>
      <w:keepNext/>
      <w:keepLines/>
      <w:spacing w:before="40" w:after="0"/>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C32F63"/>
    <w:pPr>
      <w:keepNext/>
      <w:keepLines/>
      <w:spacing w:before="40" w:after="0"/>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71AA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71AAF"/>
    <w:rPr>
      <w:rFonts w:ascii="Calibri" w:hAnsi="Calibri" w:cs="Calibri"/>
      <w:noProof/>
      <w:lang w:val="en-US"/>
    </w:rPr>
  </w:style>
  <w:style w:type="paragraph" w:customStyle="1" w:styleId="EndNoteBibliography">
    <w:name w:val="EndNote Bibliography"/>
    <w:basedOn w:val="Normal"/>
    <w:link w:val="EndNoteBibliographyChar"/>
    <w:rsid w:val="00971AA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71AAF"/>
    <w:rPr>
      <w:rFonts w:ascii="Calibri" w:hAnsi="Calibri" w:cs="Calibri"/>
      <w:noProof/>
      <w:lang w:val="en-US"/>
    </w:rPr>
  </w:style>
  <w:style w:type="character" w:customStyle="1" w:styleId="Heading1Char">
    <w:name w:val="Heading 1 Char"/>
    <w:basedOn w:val="DefaultParagraphFont"/>
    <w:link w:val="Heading1"/>
    <w:uiPriority w:val="9"/>
    <w:rsid w:val="00C32F63"/>
    <w:rPr>
      <w:rFonts w:asciiTheme="majorHAnsi" w:eastAsiaTheme="majorEastAsia" w:hAnsiTheme="majorHAnsi" w:cstheme="majorBidi"/>
      <w:color w:val="244061" w:themeColor="accent1" w:themeShade="80"/>
      <w:sz w:val="36"/>
      <w:szCs w:val="36"/>
    </w:rPr>
  </w:style>
  <w:style w:type="character" w:customStyle="1" w:styleId="Heading2Char">
    <w:name w:val="Heading 2 Char"/>
    <w:basedOn w:val="DefaultParagraphFont"/>
    <w:link w:val="Heading2"/>
    <w:uiPriority w:val="9"/>
    <w:rsid w:val="00C32F63"/>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C32F63"/>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rsid w:val="00C32F63"/>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semiHidden/>
    <w:rsid w:val="00C32F63"/>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semiHidden/>
    <w:rsid w:val="00C32F63"/>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C32F63"/>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C32F63"/>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C32F63"/>
    <w:rPr>
      <w:rFonts w:asciiTheme="majorHAnsi" w:eastAsiaTheme="majorEastAsia" w:hAnsiTheme="majorHAnsi" w:cstheme="majorBidi"/>
      <w:i/>
      <w:iCs/>
      <w:color w:val="244061" w:themeColor="accent1" w:themeShade="80"/>
    </w:rPr>
  </w:style>
  <w:style w:type="paragraph" w:styleId="Caption">
    <w:name w:val="caption"/>
    <w:basedOn w:val="Normal"/>
    <w:next w:val="Normal"/>
    <w:uiPriority w:val="35"/>
    <w:semiHidden/>
    <w:unhideWhenUsed/>
    <w:qFormat/>
    <w:rsid w:val="00C32F63"/>
    <w:pPr>
      <w:spacing w:line="240" w:lineRule="auto"/>
    </w:pPr>
    <w:rPr>
      <w:b/>
      <w:bCs/>
      <w:smallCaps/>
      <w:color w:val="1F497D" w:themeColor="text2"/>
    </w:rPr>
  </w:style>
  <w:style w:type="paragraph" w:styleId="Title">
    <w:name w:val="Title"/>
    <w:basedOn w:val="Normal"/>
    <w:next w:val="Normal"/>
    <w:link w:val="TitleChar"/>
    <w:uiPriority w:val="10"/>
    <w:qFormat/>
    <w:rsid w:val="00C32F63"/>
    <w:pPr>
      <w:spacing w:after="0" w:line="204" w:lineRule="auto"/>
      <w:contextualSpacing/>
    </w:pPr>
    <w:rPr>
      <w:rFonts w:asciiTheme="majorHAnsi" w:eastAsiaTheme="majorEastAsia" w:hAnsiTheme="majorHAnsi" w:cstheme="majorBidi"/>
      <w:caps/>
      <w:color w:val="1F497D" w:themeColor="text2"/>
      <w:spacing w:val="-15"/>
      <w:sz w:val="72"/>
      <w:szCs w:val="72"/>
    </w:rPr>
  </w:style>
  <w:style w:type="character" w:customStyle="1" w:styleId="TitleChar">
    <w:name w:val="Title Char"/>
    <w:basedOn w:val="DefaultParagraphFont"/>
    <w:link w:val="Title"/>
    <w:uiPriority w:val="10"/>
    <w:rsid w:val="00C32F63"/>
    <w:rPr>
      <w:rFonts w:asciiTheme="majorHAnsi" w:eastAsiaTheme="majorEastAsia" w:hAnsiTheme="majorHAnsi" w:cstheme="majorBidi"/>
      <w:caps/>
      <w:color w:val="1F497D" w:themeColor="text2"/>
      <w:spacing w:val="-15"/>
      <w:sz w:val="72"/>
      <w:szCs w:val="72"/>
    </w:rPr>
  </w:style>
  <w:style w:type="paragraph" w:styleId="Subtitle">
    <w:name w:val="Subtitle"/>
    <w:basedOn w:val="Normal"/>
    <w:next w:val="Normal"/>
    <w:link w:val="SubtitleChar"/>
    <w:uiPriority w:val="11"/>
    <w:qFormat/>
    <w:rsid w:val="00C32F63"/>
    <w:pPr>
      <w:numPr>
        <w:ilvl w:val="1"/>
      </w:numPr>
      <w:spacing w:after="240" w:line="240" w:lineRule="auto"/>
    </w:pPr>
    <w:rPr>
      <w:rFonts w:asciiTheme="majorHAnsi" w:eastAsiaTheme="majorEastAsia" w:hAnsiTheme="majorHAnsi" w:cstheme="majorBidi"/>
      <w:color w:val="4F81BD" w:themeColor="accent1"/>
      <w:sz w:val="28"/>
      <w:szCs w:val="28"/>
    </w:rPr>
  </w:style>
  <w:style w:type="character" w:customStyle="1" w:styleId="SubtitleChar">
    <w:name w:val="Subtitle Char"/>
    <w:basedOn w:val="DefaultParagraphFont"/>
    <w:link w:val="Subtitle"/>
    <w:uiPriority w:val="11"/>
    <w:rsid w:val="00C32F63"/>
    <w:rPr>
      <w:rFonts w:asciiTheme="majorHAnsi" w:eastAsiaTheme="majorEastAsia" w:hAnsiTheme="majorHAnsi" w:cstheme="majorBidi"/>
      <w:color w:val="4F81BD" w:themeColor="accent1"/>
      <w:sz w:val="28"/>
      <w:szCs w:val="28"/>
    </w:rPr>
  </w:style>
  <w:style w:type="character" w:styleId="Strong">
    <w:name w:val="Strong"/>
    <w:basedOn w:val="DefaultParagraphFont"/>
    <w:uiPriority w:val="22"/>
    <w:qFormat/>
    <w:rsid w:val="00C32F63"/>
    <w:rPr>
      <w:b/>
      <w:bCs/>
    </w:rPr>
  </w:style>
  <w:style w:type="character" w:styleId="Emphasis">
    <w:name w:val="Emphasis"/>
    <w:basedOn w:val="DefaultParagraphFont"/>
    <w:uiPriority w:val="20"/>
    <w:qFormat/>
    <w:rsid w:val="00C32F63"/>
    <w:rPr>
      <w:i/>
      <w:iCs/>
    </w:rPr>
  </w:style>
  <w:style w:type="paragraph" w:styleId="NoSpacing">
    <w:name w:val="No Spacing"/>
    <w:link w:val="NoSpacingChar"/>
    <w:uiPriority w:val="1"/>
    <w:qFormat/>
    <w:rsid w:val="00C32F63"/>
    <w:pPr>
      <w:spacing w:after="0" w:line="240" w:lineRule="auto"/>
    </w:pPr>
  </w:style>
  <w:style w:type="paragraph" w:styleId="Quote">
    <w:name w:val="Quote"/>
    <w:basedOn w:val="Normal"/>
    <w:next w:val="Normal"/>
    <w:link w:val="QuoteChar"/>
    <w:uiPriority w:val="29"/>
    <w:qFormat/>
    <w:rsid w:val="00C32F63"/>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C32F63"/>
    <w:rPr>
      <w:color w:val="1F497D" w:themeColor="text2"/>
      <w:sz w:val="24"/>
      <w:szCs w:val="24"/>
    </w:rPr>
  </w:style>
  <w:style w:type="paragraph" w:styleId="IntenseQuote">
    <w:name w:val="Intense Quote"/>
    <w:basedOn w:val="Normal"/>
    <w:next w:val="Normal"/>
    <w:link w:val="IntenseQuoteChar"/>
    <w:uiPriority w:val="30"/>
    <w:qFormat/>
    <w:rsid w:val="00C32F63"/>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C32F63"/>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C32F63"/>
    <w:rPr>
      <w:i/>
      <w:iCs/>
      <w:color w:val="595959" w:themeColor="text1" w:themeTint="A6"/>
    </w:rPr>
  </w:style>
  <w:style w:type="character" w:styleId="IntenseEmphasis">
    <w:name w:val="Intense Emphasis"/>
    <w:basedOn w:val="DefaultParagraphFont"/>
    <w:uiPriority w:val="21"/>
    <w:qFormat/>
    <w:rsid w:val="00C32F63"/>
    <w:rPr>
      <w:b/>
      <w:bCs/>
      <w:i/>
      <w:iCs/>
    </w:rPr>
  </w:style>
  <w:style w:type="character" w:styleId="SubtleReference">
    <w:name w:val="Subtle Reference"/>
    <w:basedOn w:val="DefaultParagraphFont"/>
    <w:uiPriority w:val="31"/>
    <w:qFormat/>
    <w:rsid w:val="00C32F63"/>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C32F63"/>
    <w:rPr>
      <w:b/>
      <w:bCs/>
      <w:smallCaps/>
      <w:color w:val="1F497D" w:themeColor="text2"/>
      <w:u w:val="single"/>
    </w:rPr>
  </w:style>
  <w:style w:type="character" w:styleId="BookTitle">
    <w:name w:val="Book Title"/>
    <w:basedOn w:val="DefaultParagraphFont"/>
    <w:uiPriority w:val="33"/>
    <w:qFormat/>
    <w:rsid w:val="00C32F63"/>
    <w:rPr>
      <w:b/>
      <w:bCs/>
      <w:smallCaps/>
      <w:spacing w:val="10"/>
    </w:rPr>
  </w:style>
  <w:style w:type="paragraph" w:styleId="TOCHeading">
    <w:name w:val="TOC Heading"/>
    <w:basedOn w:val="Heading1"/>
    <w:next w:val="Normal"/>
    <w:uiPriority w:val="39"/>
    <w:unhideWhenUsed/>
    <w:qFormat/>
    <w:rsid w:val="00C32F63"/>
    <w:pPr>
      <w:outlineLvl w:val="9"/>
    </w:pPr>
  </w:style>
  <w:style w:type="paragraph" w:styleId="BalloonText">
    <w:name w:val="Balloon Text"/>
    <w:basedOn w:val="Normal"/>
    <w:link w:val="BalloonTextChar"/>
    <w:uiPriority w:val="99"/>
    <w:semiHidden/>
    <w:unhideWhenUsed/>
    <w:rsid w:val="001859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59E7"/>
    <w:rPr>
      <w:rFonts w:ascii="Segoe UI" w:hAnsi="Segoe UI" w:cs="Segoe UI"/>
      <w:sz w:val="18"/>
      <w:szCs w:val="18"/>
    </w:rPr>
  </w:style>
  <w:style w:type="paragraph" w:styleId="Header">
    <w:name w:val="header"/>
    <w:basedOn w:val="Normal"/>
    <w:link w:val="HeaderChar"/>
    <w:uiPriority w:val="99"/>
    <w:unhideWhenUsed/>
    <w:rsid w:val="006C33BC"/>
    <w:pPr>
      <w:tabs>
        <w:tab w:val="center" w:pos="4536"/>
        <w:tab w:val="right" w:pos="9072"/>
      </w:tabs>
      <w:spacing w:after="0" w:line="240" w:lineRule="auto"/>
    </w:pPr>
  </w:style>
  <w:style w:type="character" w:customStyle="1" w:styleId="HeaderChar">
    <w:name w:val="Header Char"/>
    <w:basedOn w:val="DefaultParagraphFont"/>
    <w:link w:val="Header"/>
    <w:uiPriority w:val="99"/>
    <w:rsid w:val="006C33BC"/>
  </w:style>
  <w:style w:type="paragraph" w:styleId="Footer">
    <w:name w:val="footer"/>
    <w:basedOn w:val="Normal"/>
    <w:link w:val="FooterChar"/>
    <w:uiPriority w:val="99"/>
    <w:unhideWhenUsed/>
    <w:rsid w:val="006C33BC"/>
    <w:pPr>
      <w:tabs>
        <w:tab w:val="center" w:pos="4536"/>
        <w:tab w:val="right" w:pos="9072"/>
      </w:tabs>
      <w:spacing w:after="0" w:line="240" w:lineRule="auto"/>
    </w:pPr>
  </w:style>
  <w:style w:type="character" w:customStyle="1" w:styleId="FooterChar">
    <w:name w:val="Footer Char"/>
    <w:basedOn w:val="DefaultParagraphFont"/>
    <w:link w:val="Footer"/>
    <w:uiPriority w:val="99"/>
    <w:rsid w:val="006C33BC"/>
  </w:style>
  <w:style w:type="paragraph" w:styleId="ListParagraph">
    <w:name w:val="List Paragraph"/>
    <w:basedOn w:val="Normal"/>
    <w:uiPriority w:val="34"/>
    <w:qFormat/>
    <w:rsid w:val="00C77FC7"/>
    <w:pPr>
      <w:ind w:left="720"/>
      <w:contextualSpacing/>
    </w:pPr>
  </w:style>
  <w:style w:type="character" w:styleId="CommentReference">
    <w:name w:val="annotation reference"/>
    <w:basedOn w:val="DefaultParagraphFont"/>
    <w:uiPriority w:val="99"/>
    <w:semiHidden/>
    <w:unhideWhenUsed/>
    <w:rsid w:val="009C28C9"/>
    <w:rPr>
      <w:sz w:val="16"/>
      <w:szCs w:val="16"/>
    </w:rPr>
  </w:style>
  <w:style w:type="paragraph" w:styleId="CommentText">
    <w:name w:val="annotation text"/>
    <w:basedOn w:val="Normal"/>
    <w:link w:val="CommentTextChar"/>
    <w:uiPriority w:val="99"/>
    <w:semiHidden/>
    <w:unhideWhenUsed/>
    <w:rsid w:val="009C28C9"/>
    <w:pPr>
      <w:spacing w:after="0" w:line="240" w:lineRule="auto"/>
    </w:pPr>
    <w:rPr>
      <w:rFonts w:ascii="Calibri" w:eastAsiaTheme="minorHAnsi" w:hAnsi="Calibri" w:cs="Times New Roman"/>
      <w:sz w:val="20"/>
      <w:szCs w:val="20"/>
      <w:lang w:val="en-GB"/>
    </w:rPr>
  </w:style>
  <w:style w:type="character" w:customStyle="1" w:styleId="CommentTextChar">
    <w:name w:val="Comment Text Char"/>
    <w:basedOn w:val="DefaultParagraphFont"/>
    <w:link w:val="CommentText"/>
    <w:uiPriority w:val="99"/>
    <w:semiHidden/>
    <w:rsid w:val="009C28C9"/>
    <w:rPr>
      <w:rFonts w:ascii="Calibri" w:eastAsiaTheme="minorHAnsi" w:hAnsi="Calibri" w:cs="Times New Roman"/>
      <w:sz w:val="20"/>
      <w:szCs w:val="20"/>
      <w:lang w:val="en-GB"/>
    </w:rPr>
  </w:style>
  <w:style w:type="character" w:customStyle="1" w:styleId="NoSpacingChar">
    <w:name w:val="No Spacing Char"/>
    <w:basedOn w:val="DefaultParagraphFont"/>
    <w:link w:val="NoSpacing"/>
    <w:uiPriority w:val="1"/>
    <w:rsid w:val="00C53C7E"/>
  </w:style>
  <w:style w:type="paragraph" w:styleId="TOC2">
    <w:name w:val="toc 2"/>
    <w:basedOn w:val="Normal"/>
    <w:next w:val="Normal"/>
    <w:autoRedefine/>
    <w:uiPriority w:val="39"/>
    <w:unhideWhenUsed/>
    <w:rsid w:val="00C53C7E"/>
    <w:pPr>
      <w:spacing w:after="100"/>
      <w:ind w:left="220"/>
    </w:pPr>
    <w:rPr>
      <w:rFonts w:cs="Times New Roman"/>
      <w:lang w:val="en-US"/>
    </w:rPr>
  </w:style>
  <w:style w:type="paragraph" w:styleId="TOC1">
    <w:name w:val="toc 1"/>
    <w:basedOn w:val="Normal"/>
    <w:next w:val="Normal"/>
    <w:autoRedefine/>
    <w:uiPriority w:val="39"/>
    <w:unhideWhenUsed/>
    <w:rsid w:val="00C53C7E"/>
    <w:pPr>
      <w:spacing w:after="100"/>
    </w:pPr>
    <w:rPr>
      <w:rFonts w:cs="Times New Roman"/>
      <w:lang w:val="en-US"/>
    </w:rPr>
  </w:style>
  <w:style w:type="paragraph" w:styleId="TOC3">
    <w:name w:val="toc 3"/>
    <w:basedOn w:val="Normal"/>
    <w:next w:val="Normal"/>
    <w:autoRedefine/>
    <w:uiPriority w:val="39"/>
    <w:unhideWhenUsed/>
    <w:rsid w:val="00C53C7E"/>
    <w:pPr>
      <w:spacing w:after="100"/>
      <w:ind w:left="440"/>
    </w:pPr>
    <w:rPr>
      <w:rFonts w:cs="Times New Roman"/>
      <w:lang w:val="en-US"/>
    </w:rPr>
  </w:style>
  <w:style w:type="character" w:styleId="Hyperlink">
    <w:name w:val="Hyperlink"/>
    <w:basedOn w:val="DefaultParagraphFont"/>
    <w:uiPriority w:val="99"/>
    <w:unhideWhenUsed/>
    <w:rsid w:val="005B1411"/>
    <w:rPr>
      <w:color w:val="0000FF" w:themeColor="hyperlink"/>
      <w:u w:val="single"/>
    </w:rPr>
  </w:style>
  <w:style w:type="paragraph" w:styleId="FootnoteText">
    <w:name w:val="footnote text"/>
    <w:basedOn w:val="Normal"/>
    <w:link w:val="FootnoteTextChar"/>
    <w:uiPriority w:val="99"/>
    <w:semiHidden/>
    <w:unhideWhenUsed/>
    <w:rsid w:val="005B141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B1411"/>
    <w:rPr>
      <w:sz w:val="20"/>
      <w:szCs w:val="20"/>
    </w:rPr>
  </w:style>
  <w:style w:type="character" w:styleId="FootnoteReference">
    <w:name w:val="footnote reference"/>
    <w:basedOn w:val="DefaultParagraphFont"/>
    <w:uiPriority w:val="99"/>
    <w:semiHidden/>
    <w:unhideWhenUsed/>
    <w:rsid w:val="005B1411"/>
    <w:rPr>
      <w:vertAlign w:val="superscript"/>
    </w:rPr>
  </w:style>
  <w:style w:type="paragraph" w:styleId="CommentSubject">
    <w:name w:val="annotation subject"/>
    <w:basedOn w:val="CommentText"/>
    <w:next w:val="CommentText"/>
    <w:link w:val="CommentSubjectChar"/>
    <w:uiPriority w:val="99"/>
    <w:semiHidden/>
    <w:unhideWhenUsed/>
    <w:rsid w:val="009776F6"/>
    <w:pPr>
      <w:spacing w:after="160"/>
    </w:pPr>
    <w:rPr>
      <w:rFonts w:asciiTheme="minorHAnsi" w:eastAsiaTheme="minorEastAsia" w:hAnsiTheme="minorHAnsi" w:cstheme="minorBidi"/>
      <w:b/>
      <w:bCs/>
      <w:lang w:val="fr-FR"/>
    </w:rPr>
  </w:style>
  <w:style w:type="character" w:customStyle="1" w:styleId="CommentSubjectChar">
    <w:name w:val="Comment Subject Char"/>
    <w:basedOn w:val="CommentTextChar"/>
    <w:link w:val="CommentSubject"/>
    <w:uiPriority w:val="99"/>
    <w:semiHidden/>
    <w:rsid w:val="009776F6"/>
    <w:rPr>
      <w:rFonts w:ascii="Calibri" w:eastAsiaTheme="minorHAnsi" w:hAnsi="Calibri" w:cs="Times New Roman"/>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5546121">
      <w:bodyDiv w:val="1"/>
      <w:marLeft w:val="0"/>
      <w:marRight w:val="0"/>
      <w:marTop w:val="0"/>
      <w:marBottom w:val="0"/>
      <w:divBdr>
        <w:top w:val="none" w:sz="0" w:space="0" w:color="auto"/>
        <w:left w:val="none" w:sz="0" w:space="0" w:color="auto"/>
        <w:bottom w:val="none" w:sz="0" w:space="0" w:color="auto"/>
        <w:right w:val="none" w:sz="0" w:space="0" w:color="auto"/>
      </w:divBdr>
    </w:div>
    <w:div w:id="1856576208">
      <w:bodyDiv w:val="1"/>
      <w:marLeft w:val="0"/>
      <w:marRight w:val="0"/>
      <w:marTop w:val="0"/>
      <w:marBottom w:val="0"/>
      <w:divBdr>
        <w:top w:val="none" w:sz="0" w:space="0" w:color="auto"/>
        <w:left w:val="none" w:sz="0" w:space="0" w:color="auto"/>
        <w:bottom w:val="none" w:sz="0" w:space="0" w:color="auto"/>
        <w:right w:val="none" w:sz="0" w:space="0" w:color="auto"/>
      </w:divBdr>
      <w:divsChild>
        <w:div w:id="1335298044">
          <w:marLeft w:val="0"/>
          <w:marRight w:val="0"/>
          <w:marTop w:val="0"/>
          <w:marBottom w:val="0"/>
          <w:divBdr>
            <w:top w:val="none" w:sz="0" w:space="0" w:color="auto"/>
            <w:left w:val="none" w:sz="0" w:space="0" w:color="auto"/>
            <w:bottom w:val="none" w:sz="0" w:space="0" w:color="auto"/>
            <w:right w:val="none" w:sz="0" w:space="0" w:color="auto"/>
          </w:divBdr>
        </w:div>
        <w:div w:id="1280339763">
          <w:marLeft w:val="0"/>
          <w:marRight w:val="0"/>
          <w:marTop w:val="0"/>
          <w:marBottom w:val="0"/>
          <w:divBdr>
            <w:top w:val="none" w:sz="0" w:space="0" w:color="auto"/>
            <w:left w:val="none" w:sz="0" w:space="0" w:color="auto"/>
            <w:bottom w:val="none" w:sz="0" w:space="0" w:color="auto"/>
            <w:right w:val="none" w:sz="0" w:space="0" w:color="auto"/>
          </w:divBdr>
        </w:div>
        <w:div w:id="869223469">
          <w:marLeft w:val="0"/>
          <w:marRight w:val="0"/>
          <w:marTop w:val="0"/>
          <w:marBottom w:val="0"/>
          <w:divBdr>
            <w:top w:val="none" w:sz="0" w:space="0" w:color="auto"/>
            <w:left w:val="none" w:sz="0" w:space="0" w:color="auto"/>
            <w:bottom w:val="none" w:sz="0" w:space="0" w:color="auto"/>
            <w:right w:val="none" w:sz="0" w:space="0" w:color="auto"/>
          </w:divBdr>
        </w:div>
        <w:div w:id="18308249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Data" Target="diagrams/data1.xml"/><Relationship Id="rId18" Type="http://schemas.openxmlformats.org/officeDocument/2006/relationships/diagramData" Target="diagrams/data2.xml"/><Relationship Id="rId26" Type="http://schemas.openxmlformats.org/officeDocument/2006/relationships/diagramQuickStyle" Target="diagrams/quickStyle3.xml"/><Relationship Id="rId39" Type="http://schemas.microsoft.com/office/2007/relationships/diagramDrawing" Target="diagrams/drawing5.xml"/><Relationship Id="rId21" Type="http://schemas.openxmlformats.org/officeDocument/2006/relationships/diagramColors" Target="diagrams/colors2.xml"/><Relationship Id="rId34" Type="http://schemas.openxmlformats.org/officeDocument/2006/relationships/image" Target="media/image3.png"/><Relationship Id="rId42" Type="http://schemas.openxmlformats.org/officeDocument/2006/relationships/diagramLayout" Target="diagrams/layout6.xml"/><Relationship Id="rId47" Type="http://schemas.openxmlformats.org/officeDocument/2006/relationships/diagramLayout" Target="diagrams/layout7.xml"/><Relationship Id="rId50" Type="http://schemas.microsoft.com/office/2007/relationships/diagramDrawing" Target="diagrams/drawing7.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diagramColors" Target="diagrams/colors1.xml"/><Relationship Id="rId29" Type="http://schemas.openxmlformats.org/officeDocument/2006/relationships/diagramData" Target="diagrams/data4.xml"/><Relationship Id="rId11" Type="http://schemas.openxmlformats.org/officeDocument/2006/relationships/endnotes" Target="endnotes.xml"/><Relationship Id="rId24" Type="http://schemas.openxmlformats.org/officeDocument/2006/relationships/diagramData" Target="diagrams/data3.xml"/><Relationship Id="rId32" Type="http://schemas.openxmlformats.org/officeDocument/2006/relationships/diagramColors" Target="diagrams/colors4.xml"/><Relationship Id="rId37" Type="http://schemas.openxmlformats.org/officeDocument/2006/relationships/diagramQuickStyle" Target="diagrams/quickStyle5.xml"/><Relationship Id="rId40" Type="http://schemas.openxmlformats.org/officeDocument/2006/relationships/image" Target="media/image4.png"/><Relationship Id="rId45" Type="http://schemas.microsoft.com/office/2007/relationships/diagramDrawing" Target="diagrams/drawing6.xml"/><Relationship Id="rId53" Type="http://schemas.openxmlformats.org/officeDocument/2006/relationships/fontTable" Target="fontTable.xml"/><Relationship Id="rId5" Type="http://schemas.openxmlformats.org/officeDocument/2006/relationships/customXml" Target="../customXml/item5.xml"/><Relationship Id="rId10" Type="http://schemas.openxmlformats.org/officeDocument/2006/relationships/footnotes" Target="footnotes.xml"/><Relationship Id="rId19" Type="http://schemas.openxmlformats.org/officeDocument/2006/relationships/diagramLayout" Target="diagrams/layout2.xml"/><Relationship Id="rId31" Type="http://schemas.openxmlformats.org/officeDocument/2006/relationships/diagramQuickStyle" Target="diagrams/quickStyle4.xml"/><Relationship Id="rId44" Type="http://schemas.openxmlformats.org/officeDocument/2006/relationships/diagramColors" Target="diagrams/colors6.xml"/><Relationship Id="rId52"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diagramLayout" Target="diagrams/layout1.xml"/><Relationship Id="rId22" Type="http://schemas.microsoft.com/office/2007/relationships/diagramDrawing" Target="diagrams/drawing2.xml"/><Relationship Id="rId27" Type="http://schemas.openxmlformats.org/officeDocument/2006/relationships/diagramColors" Target="diagrams/colors3.xml"/><Relationship Id="rId30" Type="http://schemas.openxmlformats.org/officeDocument/2006/relationships/diagramLayout" Target="diagrams/layout4.xml"/><Relationship Id="rId35" Type="http://schemas.openxmlformats.org/officeDocument/2006/relationships/diagramData" Target="diagrams/data5.xml"/><Relationship Id="rId43" Type="http://schemas.openxmlformats.org/officeDocument/2006/relationships/diagramQuickStyle" Target="diagrams/quickStyle6.xml"/><Relationship Id="rId48" Type="http://schemas.openxmlformats.org/officeDocument/2006/relationships/diagramQuickStyle" Target="diagrams/quickStyle7.xml"/><Relationship Id="rId8" Type="http://schemas.openxmlformats.org/officeDocument/2006/relationships/settings" Target="settings.xml"/><Relationship Id="rId51" Type="http://schemas.openxmlformats.org/officeDocument/2006/relationships/image" Target="media/image5.png"/><Relationship Id="rId3" Type="http://schemas.openxmlformats.org/officeDocument/2006/relationships/customXml" Target="../customXml/item3.xml"/><Relationship Id="rId12" Type="http://schemas.openxmlformats.org/officeDocument/2006/relationships/hyperlink" Target="https://computingservices-my.sharepoint.com/personal/jpdb21_bath_ac_uk/Documents/Lit%20review%20and;or%20needs%20analysis%20on%20MRT.docx" TargetMode="External"/><Relationship Id="rId17" Type="http://schemas.microsoft.com/office/2007/relationships/diagramDrawing" Target="diagrams/drawing1.xml"/><Relationship Id="rId25" Type="http://schemas.openxmlformats.org/officeDocument/2006/relationships/diagramLayout" Target="diagrams/layout3.xml"/><Relationship Id="rId33" Type="http://schemas.microsoft.com/office/2007/relationships/diagramDrawing" Target="diagrams/drawing4.xml"/><Relationship Id="rId38" Type="http://schemas.openxmlformats.org/officeDocument/2006/relationships/diagramColors" Target="diagrams/colors5.xml"/><Relationship Id="rId46" Type="http://schemas.openxmlformats.org/officeDocument/2006/relationships/diagramData" Target="diagrams/data7.xml"/><Relationship Id="rId20" Type="http://schemas.openxmlformats.org/officeDocument/2006/relationships/diagramQuickStyle" Target="diagrams/quickStyle2.xml"/><Relationship Id="rId41" Type="http://schemas.openxmlformats.org/officeDocument/2006/relationships/diagramData" Target="diagrams/data6.xm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diagramQuickStyle" Target="diagrams/quickStyle1.xml"/><Relationship Id="rId23" Type="http://schemas.openxmlformats.org/officeDocument/2006/relationships/image" Target="media/image2.png"/><Relationship Id="rId28" Type="http://schemas.microsoft.com/office/2007/relationships/diagramDrawing" Target="diagrams/drawing3.xml"/><Relationship Id="rId36" Type="http://schemas.openxmlformats.org/officeDocument/2006/relationships/diagramLayout" Target="diagrams/layout5.xml"/><Relationship Id="rId49" Type="http://schemas.openxmlformats.org/officeDocument/2006/relationships/diagramColors" Target="diagrams/colors7.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3CA8CA7-B16D-4974-A932-1D97163B1A8C}" type="doc">
      <dgm:prSet loTypeId="urn:microsoft.com/office/officeart/2005/8/layout/radial6" loCatId="cycle" qsTypeId="urn:microsoft.com/office/officeart/2005/8/quickstyle/simple1" qsCatId="simple" csTypeId="urn:microsoft.com/office/officeart/2005/8/colors/colorful3" csCatId="colorful" phldr="1"/>
      <dgm:spPr/>
      <dgm:t>
        <a:bodyPr/>
        <a:lstStyle/>
        <a:p>
          <a:endParaRPr lang="en-GB"/>
        </a:p>
      </dgm:t>
    </dgm:pt>
    <dgm:pt modelId="{2A6A0BDC-D593-48EA-97BE-9A2CCB676E4C}">
      <dgm:prSet phldrT="[Text]"/>
      <dgm:spPr/>
      <dgm:t>
        <a:bodyPr/>
        <a:lstStyle/>
        <a:p>
          <a:r>
            <a:rPr lang="en-GB" b="1"/>
            <a:t>Successful Elite Coaches</a:t>
          </a:r>
        </a:p>
      </dgm:t>
    </dgm:pt>
    <dgm:pt modelId="{4C064DF9-8E83-40E6-8657-2266CA3EA28D}" type="parTrans" cxnId="{55A885B2-B0FC-4701-954F-3A0158AAA692}">
      <dgm:prSet/>
      <dgm:spPr/>
      <dgm:t>
        <a:bodyPr/>
        <a:lstStyle/>
        <a:p>
          <a:endParaRPr lang="en-GB"/>
        </a:p>
      </dgm:t>
    </dgm:pt>
    <dgm:pt modelId="{6D43CD9D-6D75-475C-9E04-DC15A4F4B8DB}" type="sibTrans" cxnId="{55A885B2-B0FC-4701-954F-3A0158AAA692}">
      <dgm:prSet/>
      <dgm:spPr/>
      <dgm:t>
        <a:bodyPr/>
        <a:lstStyle/>
        <a:p>
          <a:endParaRPr lang="en-GB"/>
        </a:p>
      </dgm:t>
    </dgm:pt>
    <dgm:pt modelId="{656327C9-E497-4B4D-8478-BBAA5B555648}">
      <dgm:prSet phldrT="[Text]" custT="1"/>
      <dgm:spPr/>
      <dgm:t>
        <a:bodyPr/>
        <a:lstStyle/>
        <a:p>
          <a:r>
            <a:rPr lang="en-GB" sz="600" b="1"/>
            <a:t>Attitude</a:t>
          </a:r>
        </a:p>
        <a:p>
          <a:r>
            <a:rPr lang="en-GB" sz="600"/>
            <a:t>(tough but focus on positives</a:t>
          </a:r>
          <a:r>
            <a:rPr lang="en-GB" sz="800"/>
            <a:t>)</a:t>
          </a:r>
        </a:p>
      </dgm:t>
    </dgm:pt>
    <dgm:pt modelId="{5F942310-0C8D-483D-971E-C67285E98FED}" type="parTrans" cxnId="{AC5F499B-EF0C-425E-BE94-C5FF10AC264D}">
      <dgm:prSet/>
      <dgm:spPr/>
      <dgm:t>
        <a:bodyPr/>
        <a:lstStyle/>
        <a:p>
          <a:endParaRPr lang="en-GB"/>
        </a:p>
      </dgm:t>
    </dgm:pt>
    <dgm:pt modelId="{7021E610-32BF-4B6B-84F6-AA5A2AE31B04}" type="sibTrans" cxnId="{AC5F499B-EF0C-425E-BE94-C5FF10AC264D}">
      <dgm:prSet/>
      <dgm:spPr/>
      <dgm:t>
        <a:bodyPr/>
        <a:lstStyle/>
        <a:p>
          <a:endParaRPr lang="en-GB"/>
        </a:p>
      </dgm:t>
    </dgm:pt>
    <dgm:pt modelId="{4AE9C659-5CAC-4D41-9C02-3E57E65452CB}">
      <dgm:prSet phldrT="[Text]"/>
      <dgm:spPr/>
      <dgm:t>
        <a:bodyPr/>
        <a:lstStyle/>
        <a:p>
          <a:r>
            <a:rPr lang="en-GB" b="1"/>
            <a:t>Emotional awareness</a:t>
          </a:r>
        </a:p>
        <a:p>
          <a:r>
            <a:rPr lang="en-GB"/>
            <a:t>(of self and others)</a:t>
          </a:r>
        </a:p>
      </dgm:t>
    </dgm:pt>
    <dgm:pt modelId="{C42A1E4F-495D-4175-AD61-4339A25E3E50}" type="parTrans" cxnId="{8B7672F7-A9ED-425D-BE00-3795C6D72FA2}">
      <dgm:prSet/>
      <dgm:spPr/>
      <dgm:t>
        <a:bodyPr/>
        <a:lstStyle/>
        <a:p>
          <a:endParaRPr lang="en-GB"/>
        </a:p>
      </dgm:t>
    </dgm:pt>
    <dgm:pt modelId="{317D3C07-CA77-457C-9DA5-CCF6E82CE380}" type="sibTrans" cxnId="{8B7672F7-A9ED-425D-BE00-3795C6D72FA2}">
      <dgm:prSet/>
      <dgm:spPr/>
      <dgm:t>
        <a:bodyPr/>
        <a:lstStyle/>
        <a:p>
          <a:endParaRPr lang="en-GB"/>
        </a:p>
      </dgm:t>
    </dgm:pt>
    <dgm:pt modelId="{3704C047-1182-4498-A3FA-5390C2DF82C5}">
      <dgm:prSet phldrT="[Text]"/>
      <dgm:spPr/>
      <dgm:t>
        <a:bodyPr/>
        <a:lstStyle/>
        <a:p>
          <a:r>
            <a:rPr lang="en-GB" b="1"/>
            <a:t>Emotional understanding</a:t>
          </a:r>
        </a:p>
        <a:p>
          <a:r>
            <a:rPr lang="en-GB"/>
            <a:t>(influence, athletes and consequence of emotions)</a:t>
          </a:r>
        </a:p>
      </dgm:t>
    </dgm:pt>
    <dgm:pt modelId="{C5744373-DBAA-4E0A-B63C-09A03FE9AA23}" type="parTrans" cxnId="{3AD52B08-F9AB-4C9A-A3A8-A86152A05511}">
      <dgm:prSet/>
      <dgm:spPr/>
      <dgm:t>
        <a:bodyPr/>
        <a:lstStyle/>
        <a:p>
          <a:endParaRPr lang="en-GB"/>
        </a:p>
      </dgm:t>
    </dgm:pt>
    <dgm:pt modelId="{F5BAA90D-A113-4A16-9EB9-C1540CED9B36}" type="sibTrans" cxnId="{3AD52B08-F9AB-4C9A-A3A8-A86152A05511}">
      <dgm:prSet/>
      <dgm:spPr/>
      <dgm:t>
        <a:bodyPr/>
        <a:lstStyle/>
        <a:p>
          <a:endParaRPr lang="en-GB"/>
        </a:p>
      </dgm:t>
    </dgm:pt>
    <dgm:pt modelId="{4F98E707-2DDA-447B-B424-7D5DB726C915}">
      <dgm:prSet phldrT="[Text]"/>
      <dgm:spPr/>
      <dgm:t>
        <a:bodyPr/>
        <a:lstStyle/>
        <a:p>
          <a:r>
            <a:rPr lang="en-GB" b="1"/>
            <a:t>Emotional management</a:t>
          </a:r>
        </a:p>
        <a:p>
          <a:r>
            <a:rPr lang="en-GB"/>
            <a:t>(control, expression, encouraging expression)</a:t>
          </a:r>
        </a:p>
      </dgm:t>
    </dgm:pt>
    <dgm:pt modelId="{CFD80FCD-5DE2-474A-8855-A2D322AD036F}" type="parTrans" cxnId="{1C5D1D67-46DA-42C1-8B1E-9D43B9326D1C}">
      <dgm:prSet/>
      <dgm:spPr/>
      <dgm:t>
        <a:bodyPr/>
        <a:lstStyle/>
        <a:p>
          <a:endParaRPr lang="en-GB"/>
        </a:p>
      </dgm:t>
    </dgm:pt>
    <dgm:pt modelId="{E35AF96F-8D0B-4AB5-90B1-7A74DD80DD0F}" type="sibTrans" cxnId="{1C5D1D67-46DA-42C1-8B1E-9D43B9326D1C}">
      <dgm:prSet/>
      <dgm:spPr/>
      <dgm:t>
        <a:bodyPr/>
        <a:lstStyle/>
        <a:p>
          <a:endParaRPr lang="en-GB"/>
        </a:p>
      </dgm:t>
    </dgm:pt>
    <dgm:pt modelId="{E81795E2-2078-4FB6-AFD7-0AB198F3B2CF}">
      <dgm:prSet custT="1"/>
      <dgm:spPr/>
      <dgm:t>
        <a:bodyPr/>
        <a:lstStyle/>
        <a:p>
          <a:r>
            <a:rPr lang="en-GB" sz="600" b="1"/>
            <a:t>Confidence</a:t>
          </a:r>
        </a:p>
        <a:p>
          <a:r>
            <a:rPr lang="en-GB" sz="600"/>
            <a:t>(confident comm, acting and knowledge )</a:t>
          </a:r>
        </a:p>
      </dgm:t>
    </dgm:pt>
    <dgm:pt modelId="{0128C9F6-3C47-4EF2-9B4B-F2B0FB93ED6E}" type="parTrans" cxnId="{C3923C9E-566D-4733-9DF1-6778F767931B}">
      <dgm:prSet/>
      <dgm:spPr/>
      <dgm:t>
        <a:bodyPr/>
        <a:lstStyle/>
        <a:p>
          <a:endParaRPr lang="en-GB"/>
        </a:p>
      </dgm:t>
    </dgm:pt>
    <dgm:pt modelId="{A0D3DC39-3705-482A-AAE6-C0F18BE7B3F1}" type="sibTrans" cxnId="{C3923C9E-566D-4733-9DF1-6778F767931B}">
      <dgm:prSet/>
      <dgm:spPr/>
      <dgm:t>
        <a:bodyPr/>
        <a:lstStyle/>
        <a:p>
          <a:endParaRPr lang="en-GB"/>
        </a:p>
      </dgm:t>
    </dgm:pt>
    <dgm:pt modelId="{C582EED2-716C-4738-9287-E50831D1F1A6}">
      <dgm:prSet/>
      <dgm:spPr/>
      <dgm:t>
        <a:bodyPr/>
        <a:lstStyle/>
        <a:p>
          <a:r>
            <a:rPr lang="en-GB" b="1"/>
            <a:t>Resilience</a:t>
          </a:r>
        </a:p>
        <a:p>
          <a:r>
            <a:rPr lang="en-GB"/>
            <a:t>(handling setbacks and dealing w/ criticism)</a:t>
          </a:r>
        </a:p>
      </dgm:t>
    </dgm:pt>
    <dgm:pt modelId="{5C1B5EA7-6560-4212-9AA9-5A6906E38907}" type="parTrans" cxnId="{4E30AB0C-BD32-45F5-A22D-A05D08C4FD5D}">
      <dgm:prSet/>
      <dgm:spPr/>
      <dgm:t>
        <a:bodyPr/>
        <a:lstStyle/>
        <a:p>
          <a:endParaRPr lang="en-GB"/>
        </a:p>
      </dgm:t>
    </dgm:pt>
    <dgm:pt modelId="{AC52F860-C95F-4DB7-B69A-43E48B76D501}" type="sibTrans" cxnId="{4E30AB0C-BD32-45F5-A22D-A05D08C4FD5D}">
      <dgm:prSet/>
      <dgm:spPr/>
      <dgm:t>
        <a:bodyPr/>
        <a:lstStyle/>
        <a:p>
          <a:endParaRPr lang="en-GB"/>
        </a:p>
      </dgm:t>
    </dgm:pt>
    <dgm:pt modelId="{D4356172-237B-4321-A7C3-1CC90B06AE34}">
      <dgm:prSet/>
      <dgm:spPr/>
      <dgm:t>
        <a:bodyPr/>
        <a:lstStyle/>
        <a:p>
          <a:r>
            <a:rPr lang="en-GB" b="1"/>
            <a:t>Focus</a:t>
          </a:r>
        </a:p>
        <a:p>
          <a:r>
            <a:rPr lang="en-GB"/>
            <a:t>(remain focused)</a:t>
          </a:r>
        </a:p>
      </dgm:t>
    </dgm:pt>
    <dgm:pt modelId="{8BB6246C-76A0-4A3A-AE61-D4B4D8A81013}" type="parTrans" cxnId="{A3C7B627-6ACC-4331-984F-EE2912696136}">
      <dgm:prSet/>
      <dgm:spPr/>
      <dgm:t>
        <a:bodyPr/>
        <a:lstStyle/>
        <a:p>
          <a:endParaRPr lang="en-GB"/>
        </a:p>
      </dgm:t>
    </dgm:pt>
    <dgm:pt modelId="{9E06900F-8F92-45DD-A88D-D7BCCBE87FD3}" type="sibTrans" cxnId="{A3C7B627-6ACC-4331-984F-EE2912696136}">
      <dgm:prSet/>
      <dgm:spPr/>
      <dgm:t>
        <a:bodyPr/>
        <a:lstStyle/>
        <a:p>
          <a:endParaRPr lang="en-GB"/>
        </a:p>
      </dgm:t>
    </dgm:pt>
    <dgm:pt modelId="{91E6B603-87AD-430A-8A1D-CC2757BAFCC2}">
      <dgm:prSet/>
      <dgm:spPr/>
      <dgm:t>
        <a:bodyPr/>
        <a:lstStyle/>
        <a:p>
          <a:r>
            <a:rPr lang="en-GB" b="1"/>
            <a:t>Drive for personal development</a:t>
          </a:r>
        </a:p>
      </dgm:t>
    </dgm:pt>
    <dgm:pt modelId="{08F3F181-A4E8-4449-BBA6-6EF12E6B29C4}" type="parTrans" cxnId="{69583A08-B968-4A3D-9F1F-D9FE80E58880}">
      <dgm:prSet/>
      <dgm:spPr/>
      <dgm:t>
        <a:bodyPr/>
        <a:lstStyle/>
        <a:p>
          <a:endParaRPr lang="en-GB"/>
        </a:p>
      </dgm:t>
    </dgm:pt>
    <dgm:pt modelId="{EEBD5BC0-4EA8-46A7-B685-5E7068090FE6}" type="sibTrans" cxnId="{69583A08-B968-4A3D-9F1F-D9FE80E58880}">
      <dgm:prSet/>
      <dgm:spPr/>
      <dgm:t>
        <a:bodyPr/>
        <a:lstStyle/>
        <a:p>
          <a:endParaRPr lang="en-GB"/>
        </a:p>
      </dgm:t>
    </dgm:pt>
    <dgm:pt modelId="{4189043B-97D8-47FE-9AEE-E2154EE90DA5}">
      <dgm:prSet/>
      <dgm:spPr/>
      <dgm:t>
        <a:bodyPr/>
        <a:lstStyle/>
        <a:p>
          <a:r>
            <a:rPr lang="en-GB" b="1"/>
            <a:t>Being athlete-centred</a:t>
          </a:r>
        </a:p>
        <a:p>
          <a:r>
            <a:rPr lang="en-GB"/>
            <a:t>(encouraging independence, ind differences &amp; adaptibility)</a:t>
          </a:r>
        </a:p>
      </dgm:t>
    </dgm:pt>
    <dgm:pt modelId="{2A3B77F3-6600-4D9D-8868-61CFAF6B8049}" type="parTrans" cxnId="{82442B30-2413-48E6-8E14-B74350D4EA3E}">
      <dgm:prSet/>
      <dgm:spPr/>
      <dgm:t>
        <a:bodyPr/>
        <a:lstStyle/>
        <a:p>
          <a:endParaRPr lang="en-GB"/>
        </a:p>
      </dgm:t>
    </dgm:pt>
    <dgm:pt modelId="{8811E050-3C40-400C-9A66-5E456D92168E}" type="sibTrans" cxnId="{82442B30-2413-48E6-8E14-B74350D4EA3E}">
      <dgm:prSet/>
      <dgm:spPr/>
      <dgm:t>
        <a:bodyPr/>
        <a:lstStyle/>
        <a:p>
          <a:endParaRPr lang="en-GB"/>
        </a:p>
      </dgm:t>
    </dgm:pt>
    <dgm:pt modelId="{67401446-342F-4D1A-B7D7-012ACD1169C4}" type="pres">
      <dgm:prSet presAssocID="{B3CA8CA7-B16D-4974-A932-1D97163B1A8C}" presName="Name0" presStyleCnt="0">
        <dgm:presLayoutVars>
          <dgm:chMax val="1"/>
          <dgm:dir/>
          <dgm:animLvl val="ctr"/>
          <dgm:resizeHandles val="exact"/>
        </dgm:presLayoutVars>
      </dgm:prSet>
      <dgm:spPr/>
    </dgm:pt>
    <dgm:pt modelId="{0BF244C7-2CD2-4690-B5DF-B5FE160F39A5}" type="pres">
      <dgm:prSet presAssocID="{2A6A0BDC-D593-48EA-97BE-9A2CCB676E4C}" presName="centerShape" presStyleLbl="node0" presStyleIdx="0" presStyleCnt="1"/>
      <dgm:spPr/>
    </dgm:pt>
    <dgm:pt modelId="{C8011317-4988-4288-A007-02CB3CDE1A12}" type="pres">
      <dgm:prSet presAssocID="{656327C9-E497-4B4D-8478-BBAA5B555648}" presName="node" presStyleLbl="node1" presStyleIdx="0" presStyleCnt="9">
        <dgm:presLayoutVars>
          <dgm:bulletEnabled val="1"/>
        </dgm:presLayoutVars>
      </dgm:prSet>
      <dgm:spPr/>
    </dgm:pt>
    <dgm:pt modelId="{C6BAF4C3-2454-4B22-A0B3-B5CCC46ADEA9}" type="pres">
      <dgm:prSet presAssocID="{656327C9-E497-4B4D-8478-BBAA5B555648}" presName="dummy" presStyleCnt="0"/>
      <dgm:spPr/>
    </dgm:pt>
    <dgm:pt modelId="{BAA38F5D-990E-457E-BB95-37A4CDFDAA47}" type="pres">
      <dgm:prSet presAssocID="{7021E610-32BF-4B6B-84F6-AA5A2AE31B04}" presName="sibTrans" presStyleLbl="sibTrans2D1" presStyleIdx="0" presStyleCnt="9"/>
      <dgm:spPr/>
    </dgm:pt>
    <dgm:pt modelId="{DC91DADC-B1DB-4094-B4A0-77C972047C87}" type="pres">
      <dgm:prSet presAssocID="{E81795E2-2078-4FB6-AFD7-0AB198F3B2CF}" presName="node" presStyleLbl="node1" presStyleIdx="1" presStyleCnt="9">
        <dgm:presLayoutVars>
          <dgm:bulletEnabled val="1"/>
        </dgm:presLayoutVars>
      </dgm:prSet>
      <dgm:spPr/>
    </dgm:pt>
    <dgm:pt modelId="{F28B2110-C2C8-4DAA-BDF3-C7633B871243}" type="pres">
      <dgm:prSet presAssocID="{E81795E2-2078-4FB6-AFD7-0AB198F3B2CF}" presName="dummy" presStyleCnt="0"/>
      <dgm:spPr/>
    </dgm:pt>
    <dgm:pt modelId="{E858DF2F-459C-4666-AD16-B67D707ECD8C}" type="pres">
      <dgm:prSet presAssocID="{A0D3DC39-3705-482A-AAE6-C0F18BE7B3F1}" presName="sibTrans" presStyleLbl="sibTrans2D1" presStyleIdx="1" presStyleCnt="9"/>
      <dgm:spPr/>
    </dgm:pt>
    <dgm:pt modelId="{14E76DA5-D821-40AF-94DE-7A37FBFEEF13}" type="pres">
      <dgm:prSet presAssocID="{C582EED2-716C-4738-9287-E50831D1F1A6}" presName="node" presStyleLbl="node1" presStyleIdx="2" presStyleCnt="9">
        <dgm:presLayoutVars>
          <dgm:bulletEnabled val="1"/>
        </dgm:presLayoutVars>
      </dgm:prSet>
      <dgm:spPr/>
    </dgm:pt>
    <dgm:pt modelId="{99CE184D-6929-4709-B857-BF1B778DB8DE}" type="pres">
      <dgm:prSet presAssocID="{C582EED2-716C-4738-9287-E50831D1F1A6}" presName="dummy" presStyleCnt="0"/>
      <dgm:spPr/>
    </dgm:pt>
    <dgm:pt modelId="{7D4131C8-4161-4757-ADF1-7DF7BE2E8F6C}" type="pres">
      <dgm:prSet presAssocID="{AC52F860-C95F-4DB7-B69A-43E48B76D501}" presName="sibTrans" presStyleLbl="sibTrans2D1" presStyleIdx="2" presStyleCnt="9"/>
      <dgm:spPr/>
    </dgm:pt>
    <dgm:pt modelId="{5CF1336D-4449-4EEC-A57F-8466C8A487B3}" type="pres">
      <dgm:prSet presAssocID="{D4356172-237B-4321-A7C3-1CC90B06AE34}" presName="node" presStyleLbl="node1" presStyleIdx="3" presStyleCnt="9" custRadScaleRad="100000" custRadScaleInc="0">
        <dgm:presLayoutVars>
          <dgm:bulletEnabled val="1"/>
        </dgm:presLayoutVars>
      </dgm:prSet>
      <dgm:spPr/>
    </dgm:pt>
    <dgm:pt modelId="{92D410FA-8EBF-4F5F-9A76-46EC932A9E70}" type="pres">
      <dgm:prSet presAssocID="{D4356172-237B-4321-A7C3-1CC90B06AE34}" presName="dummy" presStyleCnt="0"/>
      <dgm:spPr/>
    </dgm:pt>
    <dgm:pt modelId="{D1274C94-0F1B-471C-ACCE-0B0C8D2D3DF8}" type="pres">
      <dgm:prSet presAssocID="{9E06900F-8F92-45DD-A88D-D7BCCBE87FD3}" presName="sibTrans" presStyleLbl="sibTrans2D1" presStyleIdx="3" presStyleCnt="9"/>
      <dgm:spPr/>
    </dgm:pt>
    <dgm:pt modelId="{551D932F-1BBF-4642-872F-C55AF510D5F8}" type="pres">
      <dgm:prSet presAssocID="{91E6B603-87AD-430A-8A1D-CC2757BAFCC2}" presName="node" presStyleLbl="node1" presStyleIdx="4" presStyleCnt="9">
        <dgm:presLayoutVars>
          <dgm:bulletEnabled val="1"/>
        </dgm:presLayoutVars>
      </dgm:prSet>
      <dgm:spPr/>
    </dgm:pt>
    <dgm:pt modelId="{30F45A41-AE9D-4821-A0C7-63BA34329504}" type="pres">
      <dgm:prSet presAssocID="{91E6B603-87AD-430A-8A1D-CC2757BAFCC2}" presName="dummy" presStyleCnt="0"/>
      <dgm:spPr/>
    </dgm:pt>
    <dgm:pt modelId="{6077D5A0-CECA-4476-9CFD-5DE6D864BCD1}" type="pres">
      <dgm:prSet presAssocID="{EEBD5BC0-4EA8-46A7-B685-5E7068090FE6}" presName="sibTrans" presStyleLbl="sibTrans2D1" presStyleIdx="4" presStyleCnt="9"/>
      <dgm:spPr/>
    </dgm:pt>
    <dgm:pt modelId="{6191C268-992D-4FB3-A3FF-29EED6CDB19D}" type="pres">
      <dgm:prSet presAssocID="{4189043B-97D8-47FE-9AEE-E2154EE90DA5}" presName="node" presStyleLbl="node1" presStyleIdx="5" presStyleCnt="9">
        <dgm:presLayoutVars>
          <dgm:bulletEnabled val="1"/>
        </dgm:presLayoutVars>
      </dgm:prSet>
      <dgm:spPr/>
    </dgm:pt>
    <dgm:pt modelId="{C2B4F964-48D7-4BCE-9F1A-F3F71F1F87F3}" type="pres">
      <dgm:prSet presAssocID="{4189043B-97D8-47FE-9AEE-E2154EE90DA5}" presName="dummy" presStyleCnt="0"/>
      <dgm:spPr/>
    </dgm:pt>
    <dgm:pt modelId="{C23CDF6E-4D8F-4D6B-9F70-6F0D8204A098}" type="pres">
      <dgm:prSet presAssocID="{8811E050-3C40-400C-9A66-5E456D92168E}" presName="sibTrans" presStyleLbl="sibTrans2D1" presStyleIdx="5" presStyleCnt="9"/>
      <dgm:spPr/>
    </dgm:pt>
    <dgm:pt modelId="{7B26AC1C-E5D2-4EF8-AA7A-75D73F3091F2}" type="pres">
      <dgm:prSet presAssocID="{4AE9C659-5CAC-4D41-9C02-3E57E65452CB}" presName="node" presStyleLbl="node1" presStyleIdx="6" presStyleCnt="9">
        <dgm:presLayoutVars>
          <dgm:bulletEnabled val="1"/>
        </dgm:presLayoutVars>
      </dgm:prSet>
      <dgm:spPr/>
    </dgm:pt>
    <dgm:pt modelId="{C8E205D7-A9AD-44F0-A101-A4AAFE26C20B}" type="pres">
      <dgm:prSet presAssocID="{4AE9C659-5CAC-4D41-9C02-3E57E65452CB}" presName="dummy" presStyleCnt="0"/>
      <dgm:spPr/>
    </dgm:pt>
    <dgm:pt modelId="{B3DB7424-DE26-4052-A05C-7CB3AB5A3527}" type="pres">
      <dgm:prSet presAssocID="{317D3C07-CA77-457C-9DA5-CCF6E82CE380}" presName="sibTrans" presStyleLbl="sibTrans2D1" presStyleIdx="6" presStyleCnt="9"/>
      <dgm:spPr/>
    </dgm:pt>
    <dgm:pt modelId="{DA9941B5-5563-4CF9-B1FC-ECE1DF9EB43B}" type="pres">
      <dgm:prSet presAssocID="{3704C047-1182-4498-A3FA-5390C2DF82C5}" presName="node" presStyleLbl="node1" presStyleIdx="7" presStyleCnt="9">
        <dgm:presLayoutVars>
          <dgm:bulletEnabled val="1"/>
        </dgm:presLayoutVars>
      </dgm:prSet>
      <dgm:spPr/>
    </dgm:pt>
    <dgm:pt modelId="{64CAA52E-837F-4DBB-B9D4-80B13F99CD60}" type="pres">
      <dgm:prSet presAssocID="{3704C047-1182-4498-A3FA-5390C2DF82C5}" presName="dummy" presStyleCnt="0"/>
      <dgm:spPr/>
    </dgm:pt>
    <dgm:pt modelId="{7DC21286-62C1-4DF1-89B4-B2CD3F878975}" type="pres">
      <dgm:prSet presAssocID="{F5BAA90D-A113-4A16-9EB9-C1540CED9B36}" presName="sibTrans" presStyleLbl="sibTrans2D1" presStyleIdx="7" presStyleCnt="9"/>
      <dgm:spPr/>
    </dgm:pt>
    <dgm:pt modelId="{451E917E-31C7-4FB9-8107-073F2750C8A0}" type="pres">
      <dgm:prSet presAssocID="{4F98E707-2DDA-447B-B424-7D5DB726C915}" presName="node" presStyleLbl="node1" presStyleIdx="8" presStyleCnt="9">
        <dgm:presLayoutVars>
          <dgm:bulletEnabled val="1"/>
        </dgm:presLayoutVars>
      </dgm:prSet>
      <dgm:spPr/>
    </dgm:pt>
    <dgm:pt modelId="{3CC69231-5B25-40E2-AA79-9C7596D7E711}" type="pres">
      <dgm:prSet presAssocID="{4F98E707-2DDA-447B-B424-7D5DB726C915}" presName="dummy" presStyleCnt="0"/>
      <dgm:spPr/>
    </dgm:pt>
    <dgm:pt modelId="{CD2B30A7-F731-49EF-9D1B-6349887020AA}" type="pres">
      <dgm:prSet presAssocID="{E35AF96F-8D0B-4AB5-90B1-7A74DD80DD0F}" presName="sibTrans" presStyleLbl="sibTrans2D1" presStyleIdx="8" presStyleCnt="9"/>
      <dgm:spPr/>
    </dgm:pt>
  </dgm:ptLst>
  <dgm:cxnLst>
    <dgm:cxn modelId="{2D496505-A4B3-4374-9E13-5D752B9F9578}" type="presOf" srcId="{C582EED2-716C-4738-9287-E50831D1F1A6}" destId="{14E76DA5-D821-40AF-94DE-7A37FBFEEF13}" srcOrd="0" destOrd="0" presId="urn:microsoft.com/office/officeart/2005/8/layout/radial6"/>
    <dgm:cxn modelId="{3AD52B08-F9AB-4C9A-A3A8-A86152A05511}" srcId="{2A6A0BDC-D593-48EA-97BE-9A2CCB676E4C}" destId="{3704C047-1182-4498-A3FA-5390C2DF82C5}" srcOrd="7" destOrd="0" parTransId="{C5744373-DBAA-4E0A-B63C-09A03FE9AA23}" sibTransId="{F5BAA90D-A113-4A16-9EB9-C1540CED9B36}"/>
    <dgm:cxn modelId="{69583A08-B968-4A3D-9F1F-D9FE80E58880}" srcId="{2A6A0BDC-D593-48EA-97BE-9A2CCB676E4C}" destId="{91E6B603-87AD-430A-8A1D-CC2757BAFCC2}" srcOrd="4" destOrd="0" parTransId="{08F3F181-A4E8-4449-BBA6-6EF12E6B29C4}" sibTransId="{EEBD5BC0-4EA8-46A7-B685-5E7068090FE6}"/>
    <dgm:cxn modelId="{75BF9C09-1CD0-4E2E-A275-F7D63094EF7F}" type="presOf" srcId="{E81795E2-2078-4FB6-AFD7-0AB198F3B2CF}" destId="{DC91DADC-B1DB-4094-B4A0-77C972047C87}" srcOrd="0" destOrd="0" presId="urn:microsoft.com/office/officeart/2005/8/layout/radial6"/>
    <dgm:cxn modelId="{4E30AB0C-BD32-45F5-A22D-A05D08C4FD5D}" srcId="{2A6A0BDC-D593-48EA-97BE-9A2CCB676E4C}" destId="{C582EED2-716C-4738-9287-E50831D1F1A6}" srcOrd="2" destOrd="0" parTransId="{5C1B5EA7-6560-4212-9AA9-5A6906E38907}" sibTransId="{AC52F860-C95F-4DB7-B69A-43E48B76D501}"/>
    <dgm:cxn modelId="{A3C7B627-6ACC-4331-984F-EE2912696136}" srcId="{2A6A0BDC-D593-48EA-97BE-9A2CCB676E4C}" destId="{D4356172-237B-4321-A7C3-1CC90B06AE34}" srcOrd="3" destOrd="0" parTransId="{8BB6246C-76A0-4A3A-AE61-D4B4D8A81013}" sibTransId="{9E06900F-8F92-45DD-A88D-D7BCCBE87FD3}"/>
    <dgm:cxn modelId="{82442B30-2413-48E6-8E14-B74350D4EA3E}" srcId="{2A6A0BDC-D593-48EA-97BE-9A2CCB676E4C}" destId="{4189043B-97D8-47FE-9AEE-E2154EE90DA5}" srcOrd="5" destOrd="0" parTransId="{2A3B77F3-6600-4D9D-8868-61CFAF6B8049}" sibTransId="{8811E050-3C40-400C-9A66-5E456D92168E}"/>
    <dgm:cxn modelId="{512CC532-8DF2-44C0-87FE-5E8D39BF09F3}" type="presOf" srcId="{91E6B603-87AD-430A-8A1D-CC2757BAFCC2}" destId="{551D932F-1BBF-4642-872F-C55AF510D5F8}" srcOrd="0" destOrd="0" presId="urn:microsoft.com/office/officeart/2005/8/layout/radial6"/>
    <dgm:cxn modelId="{2A3D5F34-5C13-4188-A4C0-FD548ECCF948}" type="presOf" srcId="{AC52F860-C95F-4DB7-B69A-43E48B76D501}" destId="{7D4131C8-4161-4757-ADF1-7DF7BE2E8F6C}" srcOrd="0" destOrd="0" presId="urn:microsoft.com/office/officeart/2005/8/layout/radial6"/>
    <dgm:cxn modelId="{C1A52B3A-45A9-4016-8419-8B3BE8B5745E}" type="presOf" srcId="{EEBD5BC0-4EA8-46A7-B685-5E7068090FE6}" destId="{6077D5A0-CECA-4476-9CFD-5DE6D864BCD1}" srcOrd="0" destOrd="0" presId="urn:microsoft.com/office/officeart/2005/8/layout/radial6"/>
    <dgm:cxn modelId="{3C99B95B-71C5-41E9-8394-096F9D851770}" type="presOf" srcId="{2A6A0BDC-D593-48EA-97BE-9A2CCB676E4C}" destId="{0BF244C7-2CD2-4690-B5DF-B5FE160F39A5}" srcOrd="0" destOrd="0" presId="urn:microsoft.com/office/officeart/2005/8/layout/radial6"/>
    <dgm:cxn modelId="{55FC1561-79E6-4D2C-AF66-84DC230A99B5}" type="presOf" srcId="{8811E050-3C40-400C-9A66-5E456D92168E}" destId="{C23CDF6E-4D8F-4D6B-9F70-6F0D8204A098}" srcOrd="0" destOrd="0" presId="urn:microsoft.com/office/officeart/2005/8/layout/radial6"/>
    <dgm:cxn modelId="{95BB9B65-8206-4F86-92FA-6456489513D3}" type="presOf" srcId="{317D3C07-CA77-457C-9DA5-CCF6E82CE380}" destId="{B3DB7424-DE26-4052-A05C-7CB3AB5A3527}" srcOrd="0" destOrd="0" presId="urn:microsoft.com/office/officeart/2005/8/layout/radial6"/>
    <dgm:cxn modelId="{0516E066-362D-4337-866F-F40F8825DBAB}" type="presOf" srcId="{A0D3DC39-3705-482A-AAE6-C0F18BE7B3F1}" destId="{E858DF2F-459C-4666-AD16-B67D707ECD8C}" srcOrd="0" destOrd="0" presId="urn:microsoft.com/office/officeart/2005/8/layout/radial6"/>
    <dgm:cxn modelId="{1C5D1D67-46DA-42C1-8B1E-9D43B9326D1C}" srcId="{2A6A0BDC-D593-48EA-97BE-9A2CCB676E4C}" destId="{4F98E707-2DDA-447B-B424-7D5DB726C915}" srcOrd="8" destOrd="0" parTransId="{CFD80FCD-5DE2-474A-8855-A2D322AD036F}" sibTransId="{E35AF96F-8D0B-4AB5-90B1-7A74DD80DD0F}"/>
    <dgm:cxn modelId="{6B35904B-07E1-4C62-A62B-0524CC9111E0}" type="presOf" srcId="{E35AF96F-8D0B-4AB5-90B1-7A74DD80DD0F}" destId="{CD2B30A7-F731-49EF-9D1B-6349887020AA}" srcOrd="0" destOrd="0" presId="urn:microsoft.com/office/officeart/2005/8/layout/radial6"/>
    <dgm:cxn modelId="{898B8A6D-FC7D-46C6-B298-016CB61855F3}" type="presOf" srcId="{4189043B-97D8-47FE-9AEE-E2154EE90DA5}" destId="{6191C268-992D-4FB3-A3FF-29EED6CDB19D}" srcOrd="0" destOrd="0" presId="urn:microsoft.com/office/officeart/2005/8/layout/radial6"/>
    <dgm:cxn modelId="{FB9BB674-26E0-4B93-AC5D-7BE2C585DF00}" type="presOf" srcId="{7021E610-32BF-4B6B-84F6-AA5A2AE31B04}" destId="{BAA38F5D-990E-457E-BB95-37A4CDFDAA47}" srcOrd="0" destOrd="0" presId="urn:microsoft.com/office/officeart/2005/8/layout/radial6"/>
    <dgm:cxn modelId="{BD586686-1279-426C-AA8F-B4D69A8ABFFD}" type="presOf" srcId="{656327C9-E497-4B4D-8478-BBAA5B555648}" destId="{C8011317-4988-4288-A007-02CB3CDE1A12}" srcOrd="0" destOrd="0" presId="urn:microsoft.com/office/officeart/2005/8/layout/radial6"/>
    <dgm:cxn modelId="{3FFC068B-40C1-4AE3-A941-3B9A90ED0C5C}" type="presOf" srcId="{D4356172-237B-4321-A7C3-1CC90B06AE34}" destId="{5CF1336D-4449-4EEC-A57F-8466C8A487B3}" srcOrd="0" destOrd="0" presId="urn:microsoft.com/office/officeart/2005/8/layout/radial6"/>
    <dgm:cxn modelId="{FA0FB595-08E3-4536-8E31-32FFDC5C8F86}" type="presOf" srcId="{F5BAA90D-A113-4A16-9EB9-C1540CED9B36}" destId="{7DC21286-62C1-4DF1-89B4-B2CD3F878975}" srcOrd="0" destOrd="0" presId="urn:microsoft.com/office/officeart/2005/8/layout/radial6"/>
    <dgm:cxn modelId="{29B0C699-0C30-4A3C-91D6-6DF71464B403}" type="presOf" srcId="{3704C047-1182-4498-A3FA-5390C2DF82C5}" destId="{DA9941B5-5563-4CF9-B1FC-ECE1DF9EB43B}" srcOrd="0" destOrd="0" presId="urn:microsoft.com/office/officeart/2005/8/layout/radial6"/>
    <dgm:cxn modelId="{AC5F499B-EF0C-425E-BE94-C5FF10AC264D}" srcId="{2A6A0BDC-D593-48EA-97BE-9A2CCB676E4C}" destId="{656327C9-E497-4B4D-8478-BBAA5B555648}" srcOrd="0" destOrd="0" parTransId="{5F942310-0C8D-483D-971E-C67285E98FED}" sibTransId="{7021E610-32BF-4B6B-84F6-AA5A2AE31B04}"/>
    <dgm:cxn modelId="{C3923C9E-566D-4733-9DF1-6778F767931B}" srcId="{2A6A0BDC-D593-48EA-97BE-9A2CCB676E4C}" destId="{E81795E2-2078-4FB6-AFD7-0AB198F3B2CF}" srcOrd="1" destOrd="0" parTransId="{0128C9F6-3C47-4EF2-9B4B-F2B0FB93ED6E}" sibTransId="{A0D3DC39-3705-482A-AAE6-C0F18BE7B3F1}"/>
    <dgm:cxn modelId="{285446AE-80DA-4EC9-9FCA-176EB73A93BD}" type="presOf" srcId="{4AE9C659-5CAC-4D41-9C02-3E57E65452CB}" destId="{7B26AC1C-E5D2-4EF8-AA7A-75D73F3091F2}" srcOrd="0" destOrd="0" presId="urn:microsoft.com/office/officeart/2005/8/layout/radial6"/>
    <dgm:cxn modelId="{55A885B2-B0FC-4701-954F-3A0158AAA692}" srcId="{B3CA8CA7-B16D-4974-A932-1D97163B1A8C}" destId="{2A6A0BDC-D593-48EA-97BE-9A2CCB676E4C}" srcOrd="0" destOrd="0" parTransId="{4C064DF9-8E83-40E6-8657-2266CA3EA28D}" sibTransId="{6D43CD9D-6D75-475C-9E04-DC15A4F4B8DB}"/>
    <dgm:cxn modelId="{647B2EC0-0520-4EB8-8819-D005097547D1}" type="presOf" srcId="{9E06900F-8F92-45DD-A88D-D7BCCBE87FD3}" destId="{D1274C94-0F1B-471C-ACCE-0B0C8D2D3DF8}" srcOrd="0" destOrd="0" presId="urn:microsoft.com/office/officeart/2005/8/layout/radial6"/>
    <dgm:cxn modelId="{E272ADCC-93C0-487F-A1E7-39ED32DCF668}" type="presOf" srcId="{B3CA8CA7-B16D-4974-A932-1D97163B1A8C}" destId="{67401446-342F-4D1A-B7D7-012ACD1169C4}" srcOrd="0" destOrd="0" presId="urn:microsoft.com/office/officeart/2005/8/layout/radial6"/>
    <dgm:cxn modelId="{24E54DE4-BA5D-4C18-86BA-35EF0C0997DE}" type="presOf" srcId="{4F98E707-2DDA-447B-B424-7D5DB726C915}" destId="{451E917E-31C7-4FB9-8107-073F2750C8A0}" srcOrd="0" destOrd="0" presId="urn:microsoft.com/office/officeart/2005/8/layout/radial6"/>
    <dgm:cxn modelId="{8B7672F7-A9ED-425D-BE00-3795C6D72FA2}" srcId="{2A6A0BDC-D593-48EA-97BE-9A2CCB676E4C}" destId="{4AE9C659-5CAC-4D41-9C02-3E57E65452CB}" srcOrd="6" destOrd="0" parTransId="{C42A1E4F-495D-4175-AD61-4339A25E3E50}" sibTransId="{317D3C07-CA77-457C-9DA5-CCF6E82CE380}"/>
    <dgm:cxn modelId="{392913FE-7945-45F1-BCC0-85BB818B372A}" type="presParOf" srcId="{67401446-342F-4D1A-B7D7-012ACD1169C4}" destId="{0BF244C7-2CD2-4690-B5DF-B5FE160F39A5}" srcOrd="0" destOrd="0" presId="urn:microsoft.com/office/officeart/2005/8/layout/radial6"/>
    <dgm:cxn modelId="{99484F82-788A-4F32-BF62-1BA58A7623F5}" type="presParOf" srcId="{67401446-342F-4D1A-B7D7-012ACD1169C4}" destId="{C8011317-4988-4288-A007-02CB3CDE1A12}" srcOrd="1" destOrd="0" presId="urn:microsoft.com/office/officeart/2005/8/layout/radial6"/>
    <dgm:cxn modelId="{AE5E9AFA-8B6E-47A7-B581-EE812E641662}" type="presParOf" srcId="{67401446-342F-4D1A-B7D7-012ACD1169C4}" destId="{C6BAF4C3-2454-4B22-A0B3-B5CCC46ADEA9}" srcOrd="2" destOrd="0" presId="urn:microsoft.com/office/officeart/2005/8/layout/radial6"/>
    <dgm:cxn modelId="{0471BB45-AD35-4CAB-A49D-321760540942}" type="presParOf" srcId="{67401446-342F-4D1A-B7D7-012ACD1169C4}" destId="{BAA38F5D-990E-457E-BB95-37A4CDFDAA47}" srcOrd="3" destOrd="0" presId="urn:microsoft.com/office/officeart/2005/8/layout/radial6"/>
    <dgm:cxn modelId="{EA812516-A907-409B-B336-179C40963F27}" type="presParOf" srcId="{67401446-342F-4D1A-B7D7-012ACD1169C4}" destId="{DC91DADC-B1DB-4094-B4A0-77C972047C87}" srcOrd="4" destOrd="0" presId="urn:microsoft.com/office/officeart/2005/8/layout/radial6"/>
    <dgm:cxn modelId="{82239122-BA9C-4892-8601-269C75BDC71F}" type="presParOf" srcId="{67401446-342F-4D1A-B7D7-012ACD1169C4}" destId="{F28B2110-C2C8-4DAA-BDF3-C7633B871243}" srcOrd="5" destOrd="0" presId="urn:microsoft.com/office/officeart/2005/8/layout/radial6"/>
    <dgm:cxn modelId="{4838F14F-560C-4400-BCBC-B6F3DF4BFC72}" type="presParOf" srcId="{67401446-342F-4D1A-B7D7-012ACD1169C4}" destId="{E858DF2F-459C-4666-AD16-B67D707ECD8C}" srcOrd="6" destOrd="0" presId="urn:microsoft.com/office/officeart/2005/8/layout/radial6"/>
    <dgm:cxn modelId="{4C819A2A-32F5-4611-A895-012514D7F256}" type="presParOf" srcId="{67401446-342F-4D1A-B7D7-012ACD1169C4}" destId="{14E76DA5-D821-40AF-94DE-7A37FBFEEF13}" srcOrd="7" destOrd="0" presId="urn:microsoft.com/office/officeart/2005/8/layout/radial6"/>
    <dgm:cxn modelId="{F722CB95-F5F9-466C-AEE4-7DF3DA4E1B7D}" type="presParOf" srcId="{67401446-342F-4D1A-B7D7-012ACD1169C4}" destId="{99CE184D-6929-4709-B857-BF1B778DB8DE}" srcOrd="8" destOrd="0" presId="urn:microsoft.com/office/officeart/2005/8/layout/radial6"/>
    <dgm:cxn modelId="{ED5C52A1-6F02-4747-9D7D-44A147F95C70}" type="presParOf" srcId="{67401446-342F-4D1A-B7D7-012ACD1169C4}" destId="{7D4131C8-4161-4757-ADF1-7DF7BE2E8F6C}" srcOrd="9" destOrd="0" presId="urn:microsoft.com/office/officeart/2005/8/layout/radial6"/>
    <dgm:cxn modelId="{33056152-15F3-4E93-8EE7-239D665A02F0}" type="presParOf" srcId="{67401446-342F-4D1A-B7D7-012ACD1169C4}" destId="{5CF1336D-4449-4EEC-A57F-8466C8A487B3}" srcOrd="10" destOrd="0" presId="urn:microsoft.com/office/officeart/2005/8/layout/radial6"/>
    <dgm:cxn modelId="{3266987C-B491-49EC-82E9-7C325BF09B7C}" type="presParOf" srcId="{67401446-342F-4D1A-B7D7-012ACD1169C4}" destId="{92D410FA-8EBF-4F5F-9A76-46EC932A9E70}" srcOrd="11" destOrd="0" presId="urn:microsoft.com/office/officeart/2005/8/layout/radial6"/>
    <dgm:cxn modelId="{C6149565-6DA6-4569-9BF6-3E9A947F1D2D}" type="presParOf" srcId="{67401446-342F-4D1A-B7D7-012ACD1169C4}" destId="{D1274C94-0F1B-471C-ACCE-0B0C8D2D3DF8}" srcOrd="12" destOrd="0" presId="urn:microsoft.com/office/officeart/2005/8/layout/radial6"/>
    <dgm:cxn modelId="{39406523-A073-4C5E-B686-66D000C96662}" type="presParOf" srcId="{67401446-342F-4D1A-B7D7-012ACD1169C4}" destId="{551D932F-1BBF-4642-872F-C55AF510D5F8}" srcOrd="13" destOrd="0" presId="urn:microsoft.com/office/officeart/2005/8/layout/radial6"/>
    <dgm:cxn modelId="{F451B230-BC0E-4294-BDA9-5A41EBF1A326}" type="presParOf" srcId="{67401446-342F-4D1A-B7D7-012ACD1169C4}" destId="{30F45A41-AE9D-4821-A0C7-63BA34329504}" srcOrd="14" destOrd="0" presId="urn:microsoft.com/office/officeart/2005/8/layout/radial6"/>
    <dgm:cxn modelId="{549B6E74-8FCF-4A84-A35C-559D15B8DED8}" type="presParOf" srcId="{67401446-342F-4D1A-B7D7-012ACD1169C4}" destId="{6077D5A0-CECA-4476-9CFD-5DE6D864BCD1}" srcOrd="15" destOrd="0" presId="urn:microsoft.com/office/officeart/2005/8/layout/radial6"/>
    <dgm:cxn modelId="{F499469F-948D-4147-AC22-17116644D6EF}" type="presParOf" srcId="{67401446-342F-4D1A-B7D7-012ACD1169C4}" destId="{6191C268-992D-4FB3-A3FF-29EED6CDB19D}" srcOrd="16" destOrd="0" presId="urn:microsoft.com/office/officeart/2005/8/layout/radial6"/>
    <dgm:cxn modelId="{3B6A0FD5-3BE9-482A-9E2E-921FBA25D15F}" type="presParOf" srcId="{67401446-342F-4D1A-B7D7-012ACD1169C4}" destId="{C2B4F964-48D7-4BCE-9F1A-F3F71F1F87F3}" srcOrd="17" destOrd="0" presId="urn:microsoft.com/office/officeart/2005/8/layout/radial6"/>
    <dgm:cxn modelId="{05F98929-B15E-434E-8176-5B42D6015AAF}" type="presParOf" srcId="{67401446-342F-4D1A-B7D7-012ACD1169C4}" destId="{C23CDF6E-4D8F-4D6B-9F70-6F0D8204A098}" srcOrd="18" destOrd="0" presId="urn:microsoft.com/office/officeart/2005/8/layout/radial6"/>
    <dgm:cxn modelId="{B784D88A-0DCD-433B-9CFE-0E9A0FFA5BE7}" type="presParOf" srcId="{67401446-342F-4D1A-B7D7-012ACD1169C4}" destId="{7B26AC1C-E5D2-4EF8-AA7A-75D73F3091F2}" srcOrd="19" destOrd="0" presId="urn:microsoft.com/office/officeart/2005/8/layout/radial6"/>
    <dgm:cxn modelId="{4F2650D4-4296-4AD8-894E-4349ED262683}" type="presParOf" srcId="{67401446-342F-4D1A-B7D7-012ACD1169C4}" destId="{C8E205D7-A9AD-44F0-A101-A4AAFE26C20B}" srcOrd="20" destOrd="0" presId="urn:microsoft.com/office/officeart/2005/8/layout/radial6"/>
    <dgm:cxn modelId="{466D26AB-F4B1-42D3-8403-05DBD166D99D}" type="presParOf" srcId="{67401446-342F-4D1A-B7D7-012ACD1169C4}" destId="{B3DB7424-DE26-4052-A05C-7CB3AB5A3527}" srcOrd="21" destOrd="0" presId="urn:microsoft.com/office/officeart/2005/8/layout/radial6"/>
    <dgm:cxn modelId="{F49F0414-AC19-4D79-8E58-4BED38F0812C}" type="presParOf" srcId="{67401446-342F-4D1A-B7D7-012ACD1169C4}" destId="{DA9941B5-5563-4CF9-B1FC-ECE1DF9EB43B}" srcOrd="22" destOrd="0" presId="urn:microsoft.com/office/officeart/2005/8/layout/radial6"/>
    <dgm:cxn modelId="{2AAF874E-FC3F-449C-BB12-A2067C0BFDCC}" type="presParOf" srcId="{67401446-342F-4D1A-B7D7-012ACD1169C4}" destId="{64CAA52E-837F-4DBB-B9D4-80B13F99CD60}" srcOrd="23" destOrd="0" presId="urn:microsoft.com/office/officeart/2005/8/layout/radial6"/>
    <dgm:cxn modelId="{4D0BAD5A-5590-4502-888A-4855CEF4C818}" type="presParOf" srcId="{67401446-342F-4D1A-B7D7-012ACD1169C4}" destId="{7DC21286-62C1-4DF1-89B4-B2CD3F878975}" srcOrd="24" destOrd="0" presId="urn:microsoft.com/office/officeart/2005/8/layout/radial6"/>
    <dgm:cxn modelId="{114C1C0B-2116-4F32-B4C1-891B871434E2}" type="presParOf" srcId="{67401446-342F-4D1A-B7D7-012ACD1169C4}" destId="{451E917E-31C7-4FB9-8107-073F2750C8A0}" srcOrd="25" destOrd="0" presId="urn:microsoft.com/office/officeart/2005/8/layout/radial6"/>
    <dgm:cxn modelId="{76576D75-5BDC-4E8B-B24E-01CC52BECBE6}" type="presParOf" srcId="{67401446-342F-4D1A-B7D7-012ACD1169C4}" destId="{3CC69231-5B25-40E2-AA79-9C7596D7E711}" srcOrd="26" destOrd="0" presId="urn:microsoft.com/office/officeart/2005/8/layout/radial6"/>
    <dgm:cxn modelId="{0D47932B-8D31-49F9-890F-EAF54961DBAE}" type="presParOf" srcId="{67401446-342F-4D1A-B7D7-012ACD1169C4}" destId="{CD2B30A7-F731-49EF-9D1B-6349887020AA}" srcOrd="27" destOrd="0" presId="urn:microsoft.com/office/officeart/2005/8/layout/radial6"/>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F61C707-4B42-4924-AE11-EF62AD277C02}" type="doc">
      <dgm:prSet loTypeId="urn:microsoft.com/office/officeart/2005/8/layout/radial6" loCatId="cycle" qsTypeId="urn:microsoft.com/office/officeart/2005/8/quickstyle/simple1" qsCatId="simple" csTypeId="urn:microsoft.com/office/officeart/2005/8/colors/colorful3" csCatId="colorful" phldr="1"/>
      <dgm:spPr/>
      <dgm:t>
        <a:bodyPr/>
        <a:lstStyle/>
        <a:p>
          <a:endParaRPr lang="en-GB"/>
        </a:p>
      </dgm:t>
    </dgm:pt>
    <dgm:pt modelId="{D6EA1C24-B0E9-411B-B0D9-B45E59B8CCA6}">
      <dgm:prSet phldrT="[Text]"/>
      <dgm:spPr/>
      <dgm:t>
        <a:bodyPr/>
        <a:lstStyle/>
        <a:p>
          <a:r>
            <a:rPr lang="en-GB"/>
            <a:t>Mentally resilient athlete</a:t>
          </a:r>
        </a:p>
      </dgm:t>
    </dgm:pt>
    <dgm:pt modelId="{93876066-1ACF-4F56-9576-6869ED2F8F46}" type="parTrans" cxnId="{AFB224EA-D87F-411A-BE90-70A1E769B037}">
      <dgm:prSet/>
      <dgm:spPr/>
      <dgm:t>
        <a:bodyPr/>
        <a:lstStyle/>
        <a:p>
          <a:endParaRPr lang="en-GB"/>
        </a:p>
      </dgm:t>
    </dgm:pt>
    <dgm:pt modelId="{65841415-C336-4EE6-A84B-875E11B42C75}" type="sibTrans" cxnId="{AFB224EA-D87F-411A-BE90-70A1E769B037}">
      <dgm:prSet/>
      <dgm:spPr/>
      <dgm:t>
        <a:bodyPr/>
        <a:lstStyle/>
        <a:p>
          <a:endParaRPr lang="en-GB"/>
        </a:p>
      </dgm:t>
    </dgm:pt>
    <dgm:pt modelId="{CC4BF638-C93F-4220-AB48-820ED013E298}">
      <dgm:prSet phldrT="[Text]"/>
      <dgm:spPr/>
      <dgm:t>
        <a:bodyPr/>
        <a:lstStyle/>
        <a:p>
          <a:r>
            <a:rPr lang="en-GB"/>
            <a:t>Challenge mindset</a:t>
          </a:r>
        </a:p>
      </dgm:t>
    </dgm:pt>
    <dgm:pt modelId="{5917D901-F35D-4C4C-80E0-3A69D6D3ECF6}" type="parTrans" cxnId="{EB915088-D904-4584-BBF0-F1F839ABC8CA}">
      <dgm:prSet/>
      <dgm:spPr/>
      <dgm:t>
        <a:bodyPr/>
        <a:lstStyle/>
        <a:p>
          <a:endParaRPr lang="en-GB"/>
        </a:p>
      </dgm:t>
    </dgm:pt>
    <dgm:pt modelId="{C8255EB2-10C2-4651-963D-059641F5A3E9}" type="sibTrans" cxnId="{EB915088-D904-4584-BBF0-F1F839ABC8CA}">
      <dgm:prSet/>
      <dgm:spPr/>
      <dgm:t>
        <a:bodyPr/>
        <a:lstStyle/>
        <a:p>
          <a:endParaRPr lang="en-GB"/>
        </a:p>
      </dgm:t>
    </dgm:pt>
    <dgm:pt modelId="{29FEFE84-8A97-49DA-9226-B21ACAAEFFB3}">
      <dgm:prSet phldrT="[Text]"/>
      <dgm:spPr/>
      <dgm:t>
        <a:bodyPr/>
        <a:lstStyle/>
        <a:p>
          <a:r>
            <a:rPr lang="en-GB"/>
            <a:t>Coping strategies</a:t>
          </a:r>
        </a:p>
      </dgm:t>
    </dgm:pt>
    <dgm:pt modelId="{63B86139-4708-4194-82BF-F1E0F02D60B5}" type="parTrans" cxnId="{5169FF4A-8DEC-4D5A-9649-094C47E72F98}">
      <dgm:prSet/>
      <dgm:spPr/>
      <dgm:t>
        <a:bodyPr/>
        <a:lstStyle/>
        <a:p>
          <a:endParaRPr lang="en-GB"/>
        </a:p>
      </dgm:t>
    </dgm:pt>
    <dgm:pt modelId="{58ADFC5B-E1E4-40C8-B870-078C60540DF0}" type="sibTrans" cxnId="{5169FF4A-8DEC-4D5A-9649-094C47E72F98}">
      <dgm:prSet/>
      <dgm:spPr/>
      <dgm:t>
        <a:bodyPr/>
        <a:lstStyle/>
        <a:p>
          <a:endParaRPr lang="en-GB"/>
        </a:p>
      </dgm:t>
    </dgm:pt>
    <dgm:pt modelId="{987B39FF-64A7-445C-8EF4-DAF2C7164AC5}">
      <dgm:prSet phldrT="[Text]"/>
      <dgm:spPr/>
      <dgm:t>
        <a:bodyPr/>
        <a:lstStyle/>
        <a:p>
          <a:r>
            <a:rPr lang="en-GB"/>
            <a:t>Training &amp; engagement</a:t>
          </a:r>
        </a:p>
      </dgm:t>
    </dgm:pt>
    <dgm:pt modelId="{0C6E4C09-7C28-4468-9AFA-F1EF98F43935}" type="parTrans" cxnId="{8E1ADE84-920B-490A-97A3-031741E7B798}">
      <dgm:prSet/>
      <dgm:spPr/>
      <dgm:t>
        <a:bodyPr/>
        <a:lstStyle/>
        <a:p>
          <a:endParaRPr lang="en-GB"/>
        </a:p>
      </dgm:t>
    </dgm:pt>
    <dgm:pt modelId="{106D1CD5-0C2C-4BFF-B9CD-7B2A7DD33B71}" type="sibTrans" cxnId="{8E1ADE84-920B-490A-97A3-031741E7B798}">
      <dgm:prSet/>
      <dgm:spPr/>
      <dgm:t>
        <a:bodyPr/>
        <a:lstStyle/>
        <a:p>
          <a:endParaRPr lang="en-GB"/>
        </a:p>
      </dgm:t>
    </dgm:pt>
    <dgm:pt modelId="{D03B4515-5447-4BFD-ACD2-40A974B55957}">
      <dgm:prSet phldrT="[Text]"/>
      <dgm:spPr/>
      <dgm:t>
        <a:bodyPr/>
        <a:lstStyle/>
        <a:p>
          <a:r>
            <a:rPr lang="en-GB"/>
            <a:t>Successful coach</a:t>
          </a:r>
        </a:p>
      </dgm:t>
    </dgm:pt>
    <dgm:pt modelId="{CE3B2450-AC5C-4E91-9401-CD15E7ACEF5A}" type="parTrans" cxnId="{15509DD9-0EB1-460B-BB69-27C0260D4BFA}">
      <dgm:prSet/>
      <dgm:spPr/>
      <dgm:t>
        <a:bodyPr/>
        <a:lstStyle/>
        <a:p>
          <a:endParaRPr lang="en-GB"/>
        </a:p>
      </dgm:t>
    </dgm:pt>
    <dgm:pt modelId="{0C54B0B1-49AA-4AE0-BA9B-4DA71231DE73}" type="sibTrans" cxnId="{15509DD9-0EB1-460B-BB69-27C0260D4BFA}">
      <dgm:prSet/>
      <dgm:spPr/>
      <dgm:t>
        <a:bodyPr/>
        <a:lstStyle/>
        <a:p>
          <a:endParaRPr lang="en-GB"/>
        </a:p>
      </dgm:t>
    </dgm:pt>
    <dgm:pt modelId="{68F0A0B8-E39A-42EC-BD19-70A7843E9196}">
      <dgm:prSet/>
      <dgm:spPr/>
      <dgm:t>
        <a:bodyPr/>
        <a:lstStyle/>
        <a:p>
          <a:r>
            <a:rPr lang="en-GB"/>
            <a:t>Motivation</a:t>
          </a:r>
        </a:p>
      </dgm:t>
    </dgm:pt>
    <dgm:pt modelId="{0E325F3B-4E2C-4A0D-9515-81A954CBEC36}" type="parTrans" cxnId="{9E29D963-2293-4E1A-8FB5-DE6040C04B3C}">
      <dgm:prSet/>
      <dgm:spPr/>
      <dgm:t>
        <a:bodyPr/>
        <a:lstStyle/>
        <a:p>
          <a:endParaRPr lang="en-GB"/>
        </a:p>
      </dgm:t>
    </dgm:pt>
    <dgm:pt modelId="{6204A532-A6A4-49DB-A640-BFFD031A8A78}" type="sibTrans" cxnId="{9E29D963-2293-4E1A-8FB5-DE6040C04B3C}">
      <dgm:prSet/>
      <dgm:spPr/>
      <dgm:t>
        <a:bodyPr/>
        <a:lstStyle/>
        <a:p>
          <a:endParaRPr lang="en-GB"/>
        </a:p>
      </dgm:t>
    </dgm:pt>
    <dgm:pt modelId="{6743622D-0D77-48A2-BBA2-4D78EFCE8C27}">
      <dgm:prSet/>
      <dgm:spPr/>
      <dgm:t>
        <a:bodyPr/>
        <a:lstStyle/>
        <a:p>
          <a:r>
            <a:rPr lang="en-GB"/>
            <a:t>Confidence</a:t>
          </a:r>
        </a:p>
      </dgm:t>
    </dgm:pt>
    <dgm:pt modelId="{10E1E7DD-911B-4A47-A03F-43385EC92011}" type="parTrans" cxnId="{2533A04C-472E-4F94-9F82-039F2FE98A57}">
      <dgm:prSet/>
      <dgm:spPr/>
      <dgm:t>
        <a:bodyPr/>
        <a:lstStyle/>
        <a:p>
          <a:endParaRPr lang="en-GB"/>
        </a:p>
      </dgm:t>
    </dgm:pt>
    <dgm:pt modelId="{59F7865E-FBCC-4A46-8A54-6ABF06D5C459}" type="sibTrans" cxnId="{2533A04C-472E-4F94-9F82-039F2FE98A57}">
      <dgm:prSet/>
      <dgm:spPr/>
      <dgm:t>
        <a:bodyPr/>
        <a:lstStyle/>
        <a:p>
          <a:endParaRPr lang="en-GB"/>
        </a:p>
      </dgm:t>
    </dgm:pt>
    <dgm:pt modelId="{982D5601-4216-411A-8490-D3E0C3B0529A}">
      <dgm:prSet/>
      <dgm:spPr/>
      <dgm:t>
        <a:bodyPr/>
        <a:lstStyle/>
        <a:p>
          <a:r>
            <a:rPr lang="en-GB"/>
            <a:t>Focus</a:t>
          </a:r>
        </a:p>
      </dgm:t>
    </dgm:pt>
    <dgm:pt modelId="{4DF0D4E8-0C70-4DE4-B3D0-6AE01E22D27C}" type="parTrans" cxnId="{19E0CF2D-D708-4A14-8C49-95EB86544C0E}">
      <dgm:prSet/>
      <dgm:spPr/>
      <dgm:t>
        <a:bodyPr/>
        <a:lstStyle/>
        <a:p>
          <a:endParaRPr lang="en-GB"/>
        </a:p>
      </dgm:t>
    </dgm:pt>
    <dgm:pt modelId="{A075DADD-123D-41CF-944B-59FCAB3C12BA}" type="sibTrans" cxnId="{19E0CF2D-D708-4A14-8C49-95EB86544C0E}">
      <dgm:prSet/>
      <dgm:spPr/>
      <dgm:t>
        <a:bodyPr/>
        <a:lstStyle/>
        <a:p>
          <a:endParaRPr lang="en-GB"/>
        </a:p>
      </dgm:t>
    </dgm:pt>
    <dgm:pt modelId="{FFD4BD50-C91C-4E14-9108-74B28821318B}">
      <dgm:prSet/>
      <dgm:spPr/>
      <dgm:t>
        <a:bodyPr/>
        <a:lstStyle/>
        <a:p>
          <a:r>
            <a:rPr lang="en-GB"/>
            <a:t>Social support</a:t>
          </a:r>
        </a:p>
      </dgm:t>
    </dgm:pt>
    <dgm:pt modelId="{277F3608-CF37-4B83-AB4A-2C6BD243F16A}" type="parTrans" cxnId="{555EDB01-4831-438B-AA0E-3D7739BF61D0}">
      <dgm:prSet/>
      <dgm:spPr/>
      <dgm:t>
        <a:bodyPr/>
        <a:lstStyle/>
        <a:p>
          <a:endParaRPr lang="en-GB"/>
        </a:p>
      </dgm:t>
    </dgm:pt>
    <dgm:pt modelId="{65E476DB-4E6A-411E-9D31-7DCA086BC06B}" type="sibTrans" cxnId="{555EDB01-4831-438B-AA0E-3D7739BF61D0}">
      <dgm:prSet/>
      <dgm:spPr/>
      <dgm:t>
        <a:bodyPr/>
        <a:lstStyle/>
        <a:p>
          <a:endParaRPr lang="en-GB"/>
        </a:p>
      </dgm:t>
    </dgm:pt>
    <dgm:pt modelId="{6F6A91D8-CFF6-4041-88FD-A1D35D1ADABB}" type="pres">
      <dgm:prSet presAssocID="{3F61C707-4B42-4924-AE11-EF62AD277C02}" presName="Name0" presStyleCnt="0">
        <dgm:presLayoutVars>
          <dgm:chMax val="1"/>
          <dgm:dir/>
          <dgm:animLvl val="ctr"/>
          <dgm:resizeHandles val="exact"/>
        </dgm:presLayoutVars>
      </dgm:prSet>
      <dgm:spPr/>
    </dgm:pt>
    <dgm:pt modelId="{4126931F-1C2D-4D3D-986B-E5CD7239CF48}" type="pres">
      <dgm:prSet presAssocID="{D6EA1C24-B0E9-411B-B0D9-B45E59B8CCA6}" presName="centerShape" presStyleLbl="node0" presStyleIdx="0" presStyleCnt="1"/>
      <dgm:spPr/>
    </dgm:pt>
    <dgm:pt modelId="{C0EC91BF-53AD-4446-8A0C-A64EEE449EC6}" type="pres">
      <dgm:prSet presAssocID="{CC4BF638-C93F-4220-AB48-820ED013E298}" presName="node" presStyleLbl="node1" presStyleIdx="0" presStyleCnt="8">
        <dgm:presLayoutVars>
          <dgm:bulletEnabled val="1"/>
        </dgm:presLayoutVars>
      </dgm:prSet>
      <dgm:spPr/>
    </dgm:pt>
    <dgm:pt modelId="{B6B16018-896F-4C3D-A5F1-24BB7D460E96}" type="pres">
      <dgm:prSet presAssocID="{CC4BF638-C93F-4220-AB48-820ED013E298}" presName="dummy" presStyleCnt="0"/>
      <dgm:spPr/>
    </dgm:pt>
    <dgm:pt modelId="{2F7B4E74-F68C-4DFF-B37B-0CBB4E6A78F2}" type="pres">
      <dgm:prSet presAssocID="{C8255EB2-10C2-4651-963D-059641F5A3E9}" presName="sibTrans" presStyleLbl="sibTrans2D1" presStyleIdx="0" presStyleCnt="8"/>
      <dgm:spPr/>
    </dgm:pt>
    <dgm:pt modelId="{4DA685DC-A174-4A1C-9A79-EBB0BD09C87B}" type="pres">
      <dgm:prSet presAssocID="{68F0A0B8-E39A-42EC-BD19-70A7843E9196}" presName="node" presStyleLbl="node1" presStyleIdx="1" presStyleCnt="8">
        <dgm:presLayoutVars>
          <dgm:bulletEnabled val="1"/>
        </dgm:presLayoutVars>
      </dgm:prSet>
      <dgm:spPr/>
    </dgm:pt>
    <dgm:pt modelId="{B0BE9829-7E13-4D7F-8339-14976D308264}" type="pres">
      <dgm:prSet presAssocID="{68F0A0B8-E39A-42EC-BD19-70A7843E9196}" presName="dummy" presStyleCnt="0"/>
      <dgm:spPr/>
    </dgm:pt>
    <dgm:pt modelId="{9165137C-D83E-4E55-B097-8AF7A4233E56}" type="pres">
      <dgm:prSet presAssocID="{6204A532-A6A4-49DB-A640-BFFD031A8A78}" presName="sibTrans" presStyleLbl="sibTrans2D1" presStyleIdx="1" presStyleCnt="8"/>
      <dgm:spPr/>
    </dgm:pt>
    <dgm:pt modelId="{A0DE28A2-1D83-45DC-AFEB-A7ACC66C19D3}" type="pres">
      <dgm:prSet presAssocID="{6743622D-0D77-48A2-BBA2-4D78EFCE8C27}" presName="node" presStyleLbl="node1" presStyleIdx="2" presStyleCnt="8">
        <dgm:presLayoutVars>
          <dgm:bulletEnabled val="1"/>
        </dgm:presLayoutVars>
      </dgm:prSet>
      <dgm:spPr/>
    </dgm:pt>
    <dgm:pt modelId="{66745EFC-4C4C-4285-9902-9EF537C5C384}" type="pres">
      <dgm:prSet presAssocID="{6743622D-0D77-48A2-BBA2-4D78EFCE8C27}" presName="dummy" presStyleCnt="0"/>
      <dgm:spPr/>
    </dgm:pt>
    <dgm:pt modelId="{40A781E1-989A-4ABF-B935-4D0BBA904A1B}" type="pres">
      <dgm:prSet presAssocID="{59F7865E-FBCC-4A46-8A54-6ABF06D5C459}" presName="sibTrans" presStyleLbl="sibTrans2D1" presStyleIdx="2" presStyleCnt="8"/>
      <dgm:spPr/>
    </dgm:pt>
    <dgm:pt modelId="{FD9A485D-171B-4AAC-9A21-81E7BEA8F4AD}" type="pres">
      <dgm:prSet presAssocID="{982D5601-4216-411A-8490-D3E0C3B0529A}" presName="node" presStyleLbl="node1" presStyleIdx="3" presStyleCnt="8">
        <dgm:presLayoutVars>
          <dgm:bulletEnabled val="1"/>
        </dgm:presLayoutVars>
      </dgm:prSet>
      <dgm:spPr/>
    </dgm:pt>
    <dgm:pt modelId="{1821DEE9-A951-43C1-88EF-0953C2BC4FD6}" type="pres">
      <dgm:prSet presAssocID="{982D5601-4216-411A-8490-D3E0C3B0529A}" presName="dummy" presStyleCnt="0"/>
      <dgm:spPr/>
    </dgm:pt>
    <dgm:pt modelId="{3CBA4DA7-4BFF-470A-B125-F04CD78CBBC8}" type="pres">
      <dgm:prSet presAssocID="{A075DADD-123D-41CF-944B-59FCAB3C12BA}" presName="sibTrans" presStyleLbl="sibTrans2D1" presStyleIdx="3" presStyleCnt="8"/>
      <dgm:spPr/>
    </dgm:pt>
    <dgm:pt modelId="{4D40B2A0-E5E7-4A0C-94F7-5A9D985FFD58}" type="pres">
      <dgm:prSet presAssocID="{FFD4BD50-C91C-4E14-9108-74B28821318B}" presName="node" presStyleLbl="node1" presStyleIdx="4" presStyleCnt="8">
        <dgm:presLayoutVars>
          <dgm:bulletEnabled val="1"/>
        </dgm:presLayoutVars>
      </dgm:prSet>
      <dgm:spPr/>
    </dgm:pt>
    <dgm:pt modelId="{3CBBB683-753F-4601-ABF1-060A40457B5C}" type="pres">
      <dgm:prSet presAssocID="{FFD4BD50-C91C-4E14-9108-74B28821318B}" presName="dummy" presStyleCnt="0"/>
      <dgm:spPr/>
    </dgm:pt>
    <dgm:pt modelId="{D6B4F2DA-DF1E-467A-9EA2-8FDA25769F0C}" type="pres">
      <dgm:prSet presAssocID="{65E476DB-4E6A-411E-9D31-7DCA086BC06B}" presName="sibTrans" presStyleLbl="sibTrans2D1" presStyleIdx="4" presStyleCnt="8"/>
      <dgm:spPr/>
    </dgm:pt>
    <dgm:pt modelId="{EF514D53-A59A-47D5-8EFF-1C14E22F3CAC}" type="pres">
      <dgm:prSet presAssocID="{29FEFE84-8A97-49DA-9226-B21ACAAEFFB3}" presName="node" presStyleLbl="node1" presStyleIdx="5" presStyleCnt="8">
        <dgm:presLayoutVars>
          <dgm:bulletEnabled val="1"/>
        </dgm:presLayoutVars>
      </dgm:prSet>
      <dgm:spPr/>
    </dgm:pt>
    <dgm:pt modelId="{41634452-8A09-41CF-BEE9-ABD8D886C52C}" type="pres">
      <dgm:prSet presAssocID="{29FEFE84-8A97-49DA-9226-B21ACAAEFFB3}" presName="dummy" presStyleCnt="0"/>
      <dgm:spPr/>
    </dgm:pt>
    <dgm:pt modelId="{E7F33D56-580C-4BFB-98C2-B1EE5F76A49F}" type="pres">
      <dgm:prSet presAssocID="{58ADFC5B-E1E4-40C8-B870-078C60540DF0}" presName="sibTrans" presStyleLbl="sibTrans2D1" presStyleIdx="5" presStyleCnt="8"/>
      <dgm:spPr/>
    </dgm:pt>
    <dgm:pt modelId="{C1D9BC7B-3F6E-4C5D-B102-2BFF3F4DB96C}" type="pres">
      <dgm:prSet presAssocID="{987B39FF-64A7-445C-8EF4-DAF2C7164AC5}" presName="node" presStyleLbl="node1" presStyleIdx="6" presStyleCnt="8">
        <dgm:presLayoutVars>
          <dgm:bulletEnabled val="1"/>
        </dgm:presLayoutVars>
      </dgm:prSet>
      <dgm:spPr/>
    </dgm:pt>
    <dgm:pt modelId="{91655E03-611A-4AF3-AE19-313A966985A8}" type="pres">
      <dgm:prSet presAssocID="{987B39FF-64A7-445C-8EF4-DAF2C7164AC5}" presName="dummy" presStyleCnt="0"/>
      <dgm:spPr/>
    </dgm:pt>
    <dgm:pt modelId="{B1448C27-8E4B-4803-A8C0-FCA6FA01C595}" type="pres">
      <dgm:prSet presAssocID="{106D1CD5-0C2C-4BFF-B9CD-7B2A7DD33B71}" presName="sibTrans" presStyleLbl="sibTrans2D1" presStyleIdx="6" presStyleCnt="8"/>
      <dgm:spPr/>
    </dgm:pt>
    <dgm:pt modelId="{9BB5E7C4-F877-45B9-A49A-F65C20A4DD62}" type="pres">
      <dgm:prSet presAssocID="{D03B4515-5447-4BFD-ACD2-40A974B55957}" presName="node" presStyleLbl="node1" presStyleIdx="7" presStyleCnt="8">
        <dgm:presLayoutVars>
          <dgm:bulletEnabled val="1"/>
        </dgm:presLayoutVars>
      </dgm:prSet>
      <dgm:spPr/>
    </dgm:pt>
    <dgm:pt modelId="{8B844AC9-CFAE-46F9-92C2-203CA0F637C9}" type="pres">
      <dgm:prSet presAssocID="{D03B4515-5447-4BFD-ACD2-40A974B55957}" presName="dummy" presStyleCnt="0"/>
      <dgm:spPr/>
    </dgm:pt>
    <dgm:pt modelId="{0D1EA5B1-91D2-427B-9C36-E1B11BA335E6}" type="pres">
      <dgm:prSet presAssocID="{0C54B0B1-49AA-4AE0-BA9B-4DA71231DE73}" presName="sibTrans" presStyleLbl="sibTrans2D1" presStyleIdx="7" presStyleCnt="8"/>
      <dgm:spPr/>
    </dgm:pt>
  </dgm:ptLst>
  <dgm:cxnLst>
    <dgm:cxn modelId="{555EDB01-4831-438B-AA0E-3D7739BF61D0}" srcId="{D6EA1C24-B0E9-411B-B0D9-B45E59B8CCA6}" destId="{FFD4BD50-C91C-4E14-9108-74B28821318B}" srcOrd="4" destOrd="0" parTransId="{277F3608-CF37-4B83-AB4A-2C6BD243F16A}" sibTransId="{65E476DB-4E6A-411E-9D31-7DCA086BC06B}"/>
    <dgm:cxn modelId="{B38D8F05-F18E-4AAC-A36E-DE2B52E4167D}" type="presOf" srcId="{0C54B0B1-49AA-4AE0-BA9B-4DA71231DE73}" destId="{0D1EA5B1-91D2-427B-9C36-E1B11BA335E6}" srcOrd="0" destOrd="0" presId="urn:microsoft.com/office/officeart/2005/8/layout/radial6"/>
    <dgm:cxn modelId="{1A2ABC25-0D88-43A8-BC8D-A100D16F0691}" type="presOf" srcId="{6743622D-0D77-48A2-BBA2-4D78EFCE8C27}" destId="{A0DE28A2-1D83-45DC-AFEB-A7ACC66C19D3}" srcOrd="0" destOrd="0" presId="urn:microsoft.com/office/officeart/2005/8/layout/radial6"/>
    <dgm:cxn modelId="{19E0CF2D-D708-4A14-8C49-95EB86544C0E}" srcId="{D6EA1C24-B0E9-411B-B0D9-B45E59B8CCA6}" destId="{982D5601-4216-411A-8490-D3E0C3B0529A}" srcOrd="3" destOrd="0" parTransId="{4DF0D4E8-0C70-4DE4-B3D0-6AE01E22D27C}" sibTransId="{A075DADD-123D-41CF-944B-59FCAB3C12BA}"/>
    <dgm:cxn modelId="{9E29D963-2293-4E1A-8FB5-DE6040C04B3C}" srcId="{D6EA1C24-B0E9-411B-B0D9-B45E59B8CCA6}" destId="{68F0A0B8-E39A-42EC-BD19-70A7843E9196}" srcOrd="1" destOrd="0" parTransId="{0E325F3B-4E2C-4A0D-9515-81A954CBEC36}" sibTransId="{6204A532-A6A4-49DB-A640-BFFD031A8A78}"/>
    <dgm:cxn modelId="{DC942069-B2D6-45E3-A3D2-BE40E982CEA8}" type="presOf" srcId="{987B39FF-64A7-445C-8EF4-DAF2C7164AC5}" destId="{C1D9BC7B-3F6E-4C5D-B102-2BFF3F4DB96C}" srcOrd="0" destOrd="0" presId="urn:microsoft.com/office/officeart/2005/8/layout/radial6"/>
    <dgm:cxn modelId="{1198A169-6EB9-4732-9A3F-765F39FAFE67}" type="presOf" srcId="{D6EA1C24-B0E9-411B-B0D9-B45E59B8CCA6}" destId="{4126931F-1C2D-4D3D-986B-E5CD7239CF48}" srcOrd="0" destOrd="0" presId="urn:microsoft.com/office/officeart/2005/8/layout/radial6"/>
    <dgm:cxn modelId="{5169FF4A-8DEC-4D5A-9649-094C47E72F98}" srcId="{D6EA1C24-B0E9-411B-B0D9-B45E59B8CCA6}" destId="{29FEFE84-8A97-49DA-9226-B21ACAAEFFB3}" srcOrd="5" destOrd="0" parTransId="{63B86139-4708-4194-82BF-F1E0F02D60B5}" sibTransId="{58ADFC5B-E1E4-40C8-B870-078C60540DF0}"/>
    <dgm:cxn modelId="{4B7DF04B-3E29-4857-914D-0EC1CC7FF20D}" type="presOf" srcId="{CC4BF638-C93F-4220-AB48-820ED013E298}" destId="{C0EC91BF-53AD-4446-8A0C-A64EEE449EC6}" srcOrd="0" destOrd="0" presId="urn:microsoft.com/office/officeart/2005/8/layout/radial6"/>
    <dgm:cxn modelId="{2533A04C-472E-4F94-9F82-039F2FE98A57}" srcId="{D6EA1C24-B0E9-411B-B0D9-B45E59B8CCA6}" destId="{6743622D-0D77-48A2-BBA2-4D78EFCE8C27}" srcOrd="2" destOrd="0" parTransId="{10E1E7DD-911B-4A47-A03F-43385EC92011}" sibTransId="{59F7865E-FBCC-4A46-8A54-6ABF06D5C459}"/>
    <dgm:cxn modelId="{7A842A55-C380-4BFF-88F7-2A1C8CC14053}" type="presOf" srcId="{58ADFC5B-E1E4-40C8-B870-078C60540DF0}" destId="{E7F33D56-580C-4BFB-98C2-B1EE5F76A49F}" srcOrd="0" destOrd="0" presId="urn:microsoft.com/office/officeart/2005/8/layout/radial6"/>
    <dgm:cxn modelId="{6FBB9F5A-5E1E-4B04-BDDA-36468585CC53}" type="presOf" srcId="{6204A532-A6A4-49DB-A640-BFFD031A8A78}" destId="{9165137C-D83E-4E55-B097-8AF7A4233E56}" srcOrd="0" destOrd="0" presId="urn:microsoft.com/office/officeart/2005/8/layout/radial6"/>
    <dgm:cxn modelId="{8E1ADE84-920B-490A-97A3-031741E7B798}" srcId="{D6EA1C24-B0E9-411B-B0D9-B45E59B8CCA6}" destId="{987B39FF-64A7-445C-8EF4-DAF2C7164AC5}" srcOrd="6" destOrd="0" parTransId="{0C6E4C09-7C28-4468-9AFA-F1EF98F43935}" sibTransId="{106D1CD5-0C2C-4BFF-B9CD-7B2A7DD33B71}"/>
    <dgm:cxn modelId="{EB915088-D904-4584-BBF0-F1F839ABC8CA}" srcId="{D6EA1C24-B0E9-411B-B0D9-B45E59B8CCA6}" destId="{CC4BF638-C93F-4220-AB48-820ED013E298}" srcOrd="0" destOrd="0" parTransId="{5917D901-F35D-4C4C-80E0-3A69D6D3ECF6}" sibTransId="{C8255EB2-10C2-4651-963D-059641F5A3E9}"/>
    <dgm:cxn modelId="{E2D7168B-97A6-474B-87E9-31DA0301AC66}" type="presOf" srcId="{D03B4515-5447-4BFD-ACD2-40A974B55957}" destId="{9BB5E7C4-F877-45B9-A49A-F65C20A4DD62}" srcOrd="0" destOrd="0" presId="urn:microsoft.com/office/officeart/2005/8/layout/radial6"/>
    <dgm:cxn modelId="{D5BEF29F-46F2-44CA-87CA-CB5802C1C674}" type="presOf" srcId="{65E476DB-4E6A-411E-9D31-7DCA086BC06B}" destId="{D6B4F2DA-DF1E-467A-9EA2-8FDA25769F0C}" srcOrd="0" destOrd="0" presId="urn:microsoft.com/office/officeart/2005/8/layout/radial6"/>
    <dgm:cxn modelId="{819EA3A2-8AAF-484E-961F-95ABDF6D9515}" type="presOf" srcId="{29FEFE84-8A97-49DA-9226-B21ACAAEFFB3}" destId="{EF514D53-A59A-47D5-8EFF-1C14E22F3CAC}" srcOrd="0" destOrd="0" presId="urn:microsoft.com/office/officeart/2005/8/layout/radial6"/>
    <dgm:cxn modelId="{A21CB5AB-02D0-4EB3-AE40-ED7ABFCE56D3}" type="presOf" srcId="{106D1CD5-0C2C-4BFF-B9CD-7B2A7DD33B71}" destId="{B1448C27-8E4B-4803-A8C0-FCA6FA01C595}" srcOrd="0" destOrd="0" presId="urn:microsoft.com/office/officeart/2005/8/layout/radial6"/>
    <dgm:cxn modelId="{2E046FAF-D557-468B-AB5F-6B1A1E253421}" type="presOf" srcId="{59F7865E-FBCC-4A46-8A54-6ABF06D5C459}" destId="{40A781E1-989A-4ABF-B935-4D0BBA904A1B}" srcOrd="0" destOrd="0" presId="urn:microsoft.com/office/officeart/2005/8/layout/radial6"/>
    <dgm:cxn modelId="{905E21B9-9A9E-4386-85FB-99A3B731D5BD}" type="presOf" srcId="{68F0A0B8-E39A-42EC-BD19-70A7843E9196}" destId="{4DA685DC-A174-4A1C-9A79-EBB0BD09C87B}" srcOrd="0" destOrd="0" presId="urn:microsoft.com/office/officeart/2005/8/layout/radial6"/>
    <dgm:cxn modelId="{47F179D1-F800-4A8A-BFAB-825B43E6856F}" type="presOf" srcId="{FFD4BD50-C91C-4E14-9108-74B28821318B}" destId="{4D40B2A0-E5E7-4A0C-94F7-5A9D985FFD58}" srcOrd="0" destOrd="0" presId="urn:microsoft.com/office/officeart/2005/8/layout/radial6"/>
    <dgm:cxn modelId="{15509DD9-0EB1-460B-BB69-27C0260D4BFA}" srcId="{D6EA1C24-B0E9-411B-B0D9-B45E59B8CCA6}" destId="{D03B4515-5447-4BFD-ACD2-40A974B55957}" srcOrd="7" destOrd="0" parTransId="{CE3B2450-AC5C-4E91-9401-CD15E7ACEF5A}" sibTransId="{0C54B0B1-49AA-4AE0-BA9B-4DA71231DE73}"/>
    <dgm:cxn modelId="{743235DA-593B-404F-AFA7-57B445145E11}" type="presOf" srcId="{3F61C707-4B42-4924-AE11-EF62AD277C02}" destId="{6F6A91D8-CFF6-4041-88FD-A1D35D1ADABB}" srcOrd="0" destOrd="0" presId="urn:microsoft.com/office/officeart/2005/8/layout/radial6"/>
    <dgm:cxn modelId="{B92609EA-7888-4A72-B080-258D839B2B2A}" type="presOf" srcId="{982D5601-4216-411A-8490-D3E0C3B0529A}" destId="{FD9A485D-171B-4AAC-9A21-81E7BEA8F4AD}" srcOrd="0" destOrd="0" presId="urn:microsoft.com/office/officeart/2005/8/layout/radial6"/>
    <dgm:cxn modelId="{AFB224EA-D87F-411A-BE90-70A1E769B037}" srcId="{3F61C707-4B42-4924-AE11-EF62AD277C02}" destId="{D6EA1C24-B0E9-411B-B0D9-B45E59B8CCA6}" srcOrd="0" destOrd="0" parTransId="{93876066-1ACF-4F56-9576-6869ED2F8F46}" sibTransId="{65841415-C336-4EE6-A84B-875E11B42C75}"/>
    <dgm:cxn modelId="{6BBBB6EA-DE1E-4AD5-BD18-0AF17CBCED54}" type="presOf" srcId="{A075DADD-123D-41CF-944B-59FCAB3C12BA}" destId="{3CBA4DA7-4BFF-470A-B125-F04CD78CBBC8}" srcOrd="0" destOrd="0" presId="urn:microsoft.com/office/officeart/2005/8/layout/radial6"/>
    <dgm:cxn modelId="{45A9F4EB-8DAC-4190-8AE8-682499C79007}" type="presOf" srcId="{C8255EB2-10C2-4651-963D-059641F5A3E9}" destId="{2F7B4E74-F68C-4DFF-B37B-0CBB4E6A78F2}" srcOrd="0" destOrd="0" presId="urn:microsoft.com/office/officeart/2005/8/layout/radial6"/>
    <dgm:cxn modelId="{533B3FC4-0876-42D8-A940-ECC0BD4C3ECB}" type="presParOf" srcId="{6F6A91D8-CFF6-4041-88FD-A1D35D1ADABB}" destId="{4126931F-1C2D-4D3D-986B-E5CD7239CF48}" srcOrd="0" destOrd="0" presId="urn:microsoft.com/office/officeart/2005/8/layout/radial6"/>
    <dgm:cxn modelId="{226FAB72-049E-41A1-89E9-0076F9227DEA}" type="presParOf" srcId="{6F6A91D8-CFF6-4041-88FD-A1D35D1ADABB}" destId="{C0EC91BF-53AD-4446-8A0C-A64EEE449EC6}" srcOrd="1" destOrd="0" presId="urn:microsoft.com/office/officeart/2005/8/layout/radial6"/>
    <dgm:cxn modelId="{405E2998-A77F-45E5-A141-CA115E27B26F}" type="presParOf" srcId="{6F6A91D8-CFF6-4041-88FD-A1D35D1ADABB}" destId="{B6B16018-896F-4C3D-A5F1-24BB7D460E96}" srcOrd="2" destOrd="0" presId="urn:microsoft.com/office/officeart/2005/8/layout/radial6"/>
    <dgm:cxn modelId="{85BE76D9-802B-4027-8B88-67A25E674AEE}" type="presParOf" srcId="{6F6A91D8-CFF6-4041-88FD-A1D35D1ADABB}" destId="{2F7B4E74-F68C-4DFF-B37B-0CBB4E6A78F2}" srcOrd="3" destOrd="0" presId="urn:microsoft.com/office/officeart/2005/8/layout/radial6"/>
    <dgm:cxn modelId="{27EFBE00-BB7E-4C03-9EE1-3275D0EF9587}" type="presParOf" srcId="{6F6A91D8-CFF6-4041-88FD-A1D35D1ADABB}" destId="{4DA685DC-A174-4A1C-9A79-EBB0BD09C87B}" srcOrd="4" destOrd="0" presId="urn:microsoft.com/office/officeart/2005/8/layout/radial6"/>
    <dgm:cxn modelId="{3EF8D241-DE44-44D9-A288-91382CC6E342}" type="presParOf" srcId="{6F6A91D8-CFF6-4041-88FD-A1D35D1ADABB}" destId="{B0BE9829-7E13-4D7F-8339-14976D308264}" srcOrd="5" destOrd="0" presId="urn:microsoft.com/office/officeart/2005/8/layout/radial6"/>
    <dgm:cxn modelId="{0416AE7D-FE33-4271-93A3-D5617404258B}" type="presParOf" srcId="{6F6A91D8-CFF6-4041-88FD-A1D35D1ADABB}" destId="{9165137C-D83E-4E55-B097-8AF7A4233E56}" srcOrd="6" destOrd="0" presId="urn:microsoft.com/office/officeart/2005/8/layout/radial6"/>
    <dgm:cxn modelId="{4AE8713D-BAA5-417E-9D5E-F263A53C7EF2}" type="presParOf" srcId="{6F6A91D8-CFF6-4041-88FD-A1D35D1ADABB}" destId="{A0DE28A2-1D83-45DC-AFEB-A7ACC66C19D3}" srcOrd="7" destOrd="0" presId="urn:microsoft.com/office/officeart/2005/8/layout/radial6"/>
    <dgm:cxn modelId="{E4ED18FA-5593-4FB0-A23C-F6F5CEB6B5D9}" type="presParOf" srcId="{6F6A91D8-CFF6-4041-88FD-A1D35D1ADABB}" destId="{66745EFC-4C4C-4285-9902-9EF537C5C384}" srcOrd="8" destOrd="0" presId="urn:microsoft.com/office/officeart/2005/8/layout/radial6"/>
    <dgm:cxn modelId="{C7B234C7-C1DB-4E05-B62E-5A5F853D9137}" type="presParOf" srcId="{6F6A91D8-CFF6-4041-88FD-A1D35D1ADABB}" destId="{40A781E1-989A-4ABF-B935-4D0BBA904A1B}" srcOrd="9" destOrd="0" presId="urn:microsoft.com/office/officeart/2005/8/layout/radial6"/>
    <dgm:cxn modelId="{90450EBF-5317-4F0F-AB0B-05C3B9179F46}" type="presParOf" srcId="{6F6A91D8-CFF6-4041-88FD-A1D35D1ADABB}" destId="{FD9A485D-171B-4AAC-9A21-81E7BEA8F4AD}" srcOrd="10" destOrd="0" presId="urn:microsoft.com/office/officeart/2005/8/layout/radial6"/>
    <dgm:cxn modelId="{E516B0D0-BE4B-482E-8122-C49E2D9685E6}" type="presParOf" srcId="{6F6A91D8-CFF6-4041-88FD-A1D35D1ADABB}" destId="{1821DEE9-A951-43C1-88EF-0953C2BC4FD6}" srcOrd="11" destOrd="0" presId="urn:microsoft.com/office/officeart/2005/8/layout/radial6"/>
    <dgm:cxn modelId="{384635C8-E3AB-4ECA-8170-186662369B90}" type="presParOf" srcId="{6F6A91D8-CFF6-4041-88FD-A1D35D1ADABB}" destId="{3CBA4DA7-4BFF-470A-B125-F04CD78CBBC8}" srcOrd="12" destOrd="0" presId="urn:microsoft.com/office/officeart/2005/8/layout/radial6"/>
    <dgm:cxn modelId="{3C814FCC-718B-4A14-9E10-4845DC4DBE77}" type="presParOf" srcId="{6F6A91D8-CFF6-4041-88FD-A1D35D1ADABB}" destId="{4D40B2A0-E5E7-4A0C-94F7-5A9D985FFD58}" srcOrd="13" destOrd="0" presId="urn:microsoft.com/office/officeart/2005/8/layout/radial6"/>
    <dgm:cxn modelId="{EC038D1A-3BD4-4473-B55B-A268C3F04957}" type="presParOf" srcId="{6F6A91D8-CFF6-4041-88FD-A1D35D1ADABB}" destId="{3CBBB683-753F-4601-ABF1-060A40457B5C}" srcOrd="14" destOrd="0" presId="urn:microsoft.com/office/officeart/2005/8/layout/radial6"/>
    <dgm:cxn modelId="{A77DCF46-062D-4E99-A5E6-09296DE59CCE}" type="presParOf" srcId="{6F6A91D8-CFF6-4041-88FD-A1D35D1ADABB}" destId="{D6B4F2DA-DF1E-467A-9EA2-8FDA25769F0C}" srcOrd="15" destOrd="0" presId="urn:microsoft.com/office/officeart/2005/8/layout/radial6"/>
    <dgm:cxn modelId="{69205704-4E64-4F4F-A77C-B173B182BC36}" type="presParOf" srcId="{6F6A91D8-CFF6-4041-88FD-A1D35D1ADABB}" destId="{EF514D53-A59A-47D5-8EFF-1C14E22F3CAC}" srcOrd="16" destOrd="0" presId="urn:microsoft.com/office/officeart/2005/8/layout/radial6"/>
    <dgm:cxn modelId="{E65D78B5-18F3-44C2-B7C8-6CD3C7C5A172}" type="presParOf" srcId="{6F6A91D8-CFF6-4041-88FD-A1D35D1ADABB}" destId="{41634452-8A09-41CF-BEE9-ABD8D886C52C}" srcOrd="17" destOrd="0" presId="urn:microsoft.com/office/officeart/2005/8/layout/radial6"/>
    <dgm:cxn modelId="{0170F501-292F-4FEC-8D15-5D44484E2259}" type="presParOf" srcId="{6F6A91D8-CFF6-4041-88FD-A1D35D1ADABB}" destId="{E7F33D56-580C-4BFB-98C2-B1EE5F76A49F}" srcOrd="18" destOrd="0" presId="urn:microsoft.com/office/officeart/2005/8/layout/radial6"/>
    <dgm:cxn modelId="{08F05AD5-450E-4595-BD5E-B506B930032F}" type="presParOf" srcId="{6F6A91D8-CFF6-4041-88FD-A1D35D1ADABB}" destId="{C1D9BC7B-3F6E-4C5D-B102-2BFF3F4DB96C}" srcOrd="19" destOrd="0" presId="urn:microsoft.com/office/officeart/2005/8/layout/radial6"/>
    <dgm:cxn modelId="{E2E4E0B9-38C6-42D0-A1D5-509BD276C9FB}" type="presParOf" srcId="{6F6A91D8-CFF6-4041-88FD-A1D35D1ADABB}" destId="{91655E03-611A-4AF3-AE19-313A966985A8}" srcOrd="20" destOrd="0" presId="urn:microsoft.com/office/officeart/2005/8/layout/radial6"/>
    <dgm:cxn modelId="{385F6F80-D3BE-478F-AEC5-D27F10FA84F0}" type="presParOf" srcId="{6F6A91D8-CFF6-4041-88FD-A1D35D1ADABB}" destId="{B1448C27-8E4B-4803-A8C0-FCA6FA01C595}" srcOrd="21" destOrd="0" presId="urn:microsoft.com/office/officeart/2005/8/layout/radial6"/>
    <dgm:cxn modelId="{E1ADFA41-C276-4D2B-B7C2-CEB96F7DD773}" type="presParOf" srcId="{6F6A91D8-CFF6-4041-88FD-A1D35D1ADABB}" destId="{9BB5E7C4-F877-45B9-A49A-F65C20A4DD62}" srcOrd="22" destOrd="0" presId="urn:microsoft.com/office/officeart/2005/8/layout/radial6"/>
    <dgm:cxn modelId="{9102C5FD-7D36-402F-9418-9534BD161951}" type="presParOf" srcId="{6F6A91D8-CFF6-4041-88FD-A1D35D1ADABB}" destId="{8B844AC9-CFAE-46F9-92C2-203CA0F637C9}" srcOrd="23" destOrd="0" presId="urn:microsoft.com/office/officeart/2005/8/layout/radial6"/>
    <dgm:cxn modelId="{714B6937-7081-43EA-A9E4-CBC5BF6DB7EF}" type="presParOf" srcId="{6F6A91D8-CFF6-4041-88FD-A1D35D1ADABB}" destId="{0D1EA5B1-91D2-427B-9C36-E1B11BA335E6}" srcOrd="24" destOrd="0" presId="urn:microsoft.com/office/officeart/2005/8/layout/radial6"/>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3C83FDDD-C4F3-4BDC-BD9E-62B513BB1F4C}" type="doc">
      <dgm:prSet loTypeId="urn:microsoft.com/office/officeart/2005/8/layout/radial6" loCatId="relationship" qsTypeId="urn:microsoft.com/office/officeart/2005/8/quickstyle/simple1" qsCatId="simple" csTypeId="urn:microsoft.com/office/officeart/2005/8/colors/colorful4" csCatId="colorful" phldr="1"/>
      <dgm:spPr/>
      <dgm:t>
        <a:bodyPr/>
        <a:lstStyle/>
        <a:p>
          <a:endParaRPr lang="en-GB"/>
        </a:p>
      </dgm:t>
    </dgm:pt>
    <dgm:pt modelId="{D0274C7E-90EF-47FD-BAA7-5379E25CB75B}">
      <dgm:prSet phldrT="[Text]"/>
      <dgm:spPr/>
      <dgm:t>
        <a:bodyPr/>
        <a:lstStyle/>
        <a:p>
          <a:r>
            <a:rPr lang="fr-FR" dirty="0"/>
            <a:t>Mental </a:t>
          </a:r>
          <a:r>
            <a:rPr lang="fr-FR" dirty="0" err="1"/>
            <a:t>Resilience</a:t>
          </a:r>
          <a:endParaRPr lang="en-GB" dirty="0"/>
        </a:p>
      </dgm:t>
    </dgm:pt>
    <dgm:pt modelId="{34F51DA9-7013-43DC-8393-5B5E152D4B28}" type="parTrans" cxnId="{E43908B9-B31C-4888-B81E-3C30B627C46B}">
      <dgm:prSet/>
      <dgm:spPr/>
      <dgm:t>
        <a:bodyPr/>
        <a:lstStyle/>
        <a:p>
          <a:endParaRPr lang="en-GB"/>
        </a:p>
      </dgm:t>
    </dgm:pt>
    <dgm:pt modelId="{6BD3BED1-4334-43A7-8A32-054451DC7F5D}" type="sibTrans" cxnId="{E43908B9-B31C-4888-B81E-3C30B627C46B}">
      <dgm:prSet/>
      <dgm:spPr/>
      <dgm:t>
        <a:bodyPr/>
        <a:lstStyle/>
        <a:p>
          <a:endParaRPr lang="en-GB"/>
        </a:p>
      </dgm:t>
    </dgm:pt>
    <dgm:pt modelId="{24070BA4-2626-4651-B605-971089FA7FCE}">
      <dgm:prSet phldrT="[Text]"/>
      <dgm:spPr/>
      <dgm:t>
        <a:bodyPr/>
        <a:lstStyle/>
        <a:p>
          <a:r>
            <a:rPr lang="fr-FR" dirty="0"/>
            <a:t>Self-</a:t>
          </a:r>
          <a:r>
            <a:rPr lang="fr-FR" dirty="0" err="1"/>
            <a:t>belief</a:t>
          </a:r>
          <a:endParaRPr lang="en-GB" dirty="0"/>
        </a:p>
      </dgm:t>
    </dgm:pt>
    <dgm:pt modelId="{FCC206A0-8360-4CDB-BA39-D3C8AD17AD59}" type="parTrans" cxnId="{504DD349-E3B5-4668-8F2B-4F87F405BFDC}">
      <dgm:prSet/>
      <dgm:spPr/>
      <dgm:t>
        <a:bodyPr/>
        <a:lstStyle/>
        <a:p>
          <a:endParaRPr lang="en-GB"/>
        </a:p>
      </dgm:t>
    </dgm:pt>
    <dgm:pt modelId="{2A672925-56DB-4CE5-97B0-C836DCFA282F}" type="sibTrans" cxnId="{504DD349-E3B5-4668-8F2B-4F87F405BFDC}">
      <dgm:prSet/>
      <dgm:spPr/>
      <dgm:t>
        <a:bodyPr/>
        <a:lstStyle/>
        <a:p>
          <a:endParaRPr lang="en-GB"/>
        </a:p>
      </dgm:t>
    </dgm:pt>
    <dgm:pt modelId="{A809DE71-F35C-416B-8F81-E17FEC07F5F7}">
      <dgm:prSet phldrT="[Text]"/>
      <dgm:spPr/>
      <dgm:t>
        <a:bodyPr/>
        <a:lstStyle/>
        <a:p>
          <a:r>
            <a:rPr lang="fr-FR" dirty="0"/>
            <a:t>Positive affect</a:t>
          </a:r>
          <a:endParaRPr lang="en-GB" dirty="0"/>
        </a:p>
      </dgm:t>
    </dgm:pt>
    <dgm:pt modelId="{A769CA5A-6691-4827-88B5-5115D08CB372}" type="parTrans" cxnId="{859FCB80-029A-4C4D-9FAE-FD51DCCC5C23}">
      <dgm:prSet/>
      <dgm:spPr/>
      <dgm:t>
        <a:bodyPr/>
        <a:lstStyle/>
        <a:p>
          <a:endParaRPr lang="en-GB"/>
        </a:p>
      </dgm:t>
    </dgm:pt>
    <dgm:pt modelId="{113442A1-2DFA-44B8-97B4-D6FE4DC39E58}" type="sibTrans" cxnId="{859FCB80-029A-4C4D-9FAE-FD51DCCC5C23}">
      <dgm:prSet/>
      <dgm:spPr/>
      <dgm:t>
        <a:bodyPr/>
        <a:lstStyle/>
        <a:p>
          <a:endParaRPr lang="en-GB"/>
        </a:p>
      </dgm:t>
    </dgm:pt>
    <dgm:pt modelId="{03222049-5477-474D-A27A-139D8FF32148}">
      <dgm:prSet phldrT="[Text]"/>
      <dgm:spPr/>
      <dgm:t>
        <a:bodyPr/>
        <a:lstStyle/>
        <a:p>
          <a:r>
            <a:rPr lang="fr-FR" dirty="0"/>
            <a:t>Coping</a:t>
          </a:r>
          <a:endParaRPr lang="en-GB" dirty="0"/>
        </a:p>
      </dgm:t>
    </dgm:pt>
    <dgm:pt modelId="{055A1B79-15DB-47F8-969D-B56190FA0525}" type="parTrans" cxnId="{145EACD9-136E-4C03-8E3C-A027CE0B8A39}">
      <dgm:prSet/>
      <dgm:spPr/>
      <dgm:t>
        <a:bodyPr/>
        <a:lstStyle/>
        <a:p>
          <a:endParaRPr lang="en-GB"/>
        </a:p>
      </dgm:t>
    </dgm:pt>
    <dgm:pt modelId="{33FC7663-62DE-4FBA-B3BD-8E4DA30F612C}" type="sibTrans" cxnId="{145EACD9-136E-4C03-8E3C-A027CE0B8A39}">
      <dgm:prSet/>
      <dgm:spPr/>
      <dgm:t>
        <a:bodyPr/>
        <a:lstStyle/>
        <a:p>
          <a:endParaRPr lang="en-GB"/>
        </a:p>
      </dgm:t>
    </dgm:pt>
    <dgm:pt modelId="{FDD62EFA-C0CB-4B13-BF20-C01612058FB4}">
      <dgm:prSet phldrT="[Text]"/>
      <dgm:spPr/>
      <dgm:t>
        <a:bodyPr/>
        <a:lstStyle/>
        <a:p>
          <a:r>
            <a:rPr lang="fr-FR" dirty="0"/>
            <a:t>Social support</a:t>
          </a:r>
          <a:endParaRPr lang="en-GB" dirty="0"/>
        </a:p>
      </dgm:t>
    </dgm:pt>
    <dgm:pt modelId="{67E812D9-A9AE-4D49-BE9B-9D20BFE09642}" type="parTrans" cxnId="{E163F818-1D58-40E0-B1A0-982695AE38F1}">
      <dgm:prSet/>
      <dgm:spPr/>
      <dgm:t>
        <a:bodyPr/>
        <a:lstStyle/>
        <a:p>
          <a:endParaRPr lang="en-GB"/>
        </a:p>
      </dgm:t>
    </dgm:pt>
    <dgm:pt modelId="{CDB306A3-DE56-4760-B57F-CC6BD7322C76}" type="sibTrans" cxnId="{E163F818-1D58-40E0-B1A0-982695AE38F1}">
      <dgm:prSet/>
      <dgm:spPr/>
      <dgm:t>
        <a:bodyPr/>
        <a:lstStyle/>
        <a:p>
          <a:endParaRPr lang="en-GB"/>
        </a:p>
      </dgm:t>
    </dgm:pt>
    <dgm:pt modelId="{66452840-DA98-43AE-A5EB-532FE3ECD540}">
      <dgm:prSet/>
      <dgm:spPr/>
      <dgm:t>
        <a:bodyPr/>
        <a:lstStyle/>
        <a:p>
          <a:r>
            <a:rPr lang="fr-FR" dirty="0" err="1"/>
            <a:t>Emotional</a:t>
          </a:r>
          <a:r>
            <a:rPr lang="fr-FR" dirty="0"/>
            <a:t> control</a:t>
          </a:r>
          <a:endParaRPr lang="en-GB" dirty="0"/>
        </a:p>
      </dgm:t>
    </dgm:pt>
    <dgm:pt modelId="{3B36BCE3-7DF4-4524-98D9-807AF75B26D1}" type="parTrans" cxnId="{C3BC8ADC-7E9F-4D9F-B6BC-6288020D9EB2}">
      <dgm:prSet/>
      <dgm:spPr/>
      <dgm:t>
        <a:bodyPr/>
        <a:lstStyle/>
        <a:p>
          <a:endParaRPr lang="en-GB"/>
        </a:p>
      </dgm:t>
    </dgm:pt>
    <dgm:pt modelId="{B5134BE1-87D3-43BA-A230-8DB868DC2BA1}" type="sibTrans" cxnId="{C3BC8ADC-7E9F-4D9F-B6BC-6288020D9EB2}">
      <dgm:prSet/>
      <dgm:spPr/>
      <dgm:t>
        <a:bodyPr/>
        <a:lstStyle/>
        <a:p>
          <a:endParaRPr lang="en-GB"/>
        </a:p>
      </dgm:t>
    </dgm:pt>
    <dgm:pt modelId="{3C01DF93-C055-4CD8-B4BA-2C5EFB366C2B}">
      <dgm:prSet/>
      <dgm:spPr/>
      <dgm:t>
        <a:bodyPr/>
        <a:lstStyle/>
        <a:p>
          <a:r>
            <a:rPr lang="fr-FR" dirty="0"/>
            <a:t>Mental control</a:t>
          </a:r>
          <a:endParaRPr lang="en-GB" dirty="0"/>
        </a:p>
      </dgm:t>
    </dgm:pt>
    <dgm:pt modelId="{BDAE246B-3796-4AED-B2D0-59B404159AB8}" type="parTrans" cxnId="{036C8629-75FC-4F60-9287-6DD09DEBEA23}">
      <dgm:prSet/>
      <dgm:spPr/>
      <dgm:t>
        <a:bodyPr/>
        <a:lstStyle/>
        <a:p>
          <a:endParaRPr lang="en-GB"/>
        </a:p>
      </dgm:t>
    </dgm:pt>
    <dgm:pt modelId="{E619BA66-072D-4F03-AAF6-EA8B69EED599}" type="sibTrans" cxnId="{036C8629-75FC-4F60-9287-6DD09DEBEA23}">
      <dgm:prSet/>
      <dgm:spPr/>
      <dgm:t>
        <a:bodyPr/>
        <a:lstStyle/>
        <a:p>
          <a:endParaRPr lang="en-GB"/>
        </a:p>
      </dgm:t>
    </dgm:pt>
    <dgm:pt modelId="{4337B6DC-40D7-4107-B022-A4E2141D731A}">
      <dgm:prSet/>
      <dgm:spPr/>
      <dgm:t>
        <a:bodyPr/>
        <a:lstStyle/>
        <a:p>
          <a:r>
            <a:rPr lang="fr-FR" dirty="0" err="1"/>
            <a:t>Sense</a:t>
          </a:r>
          <a:r>
            <a:rPr lang="fr-FR" dirty="0"/>
            <a:t> of </a:t>
          </a:r>
          <a:r>
            <a:rPr lang="fr-FR" dirty="0" err="1"/>
            <a:t>Purpose</a:t>
          </a:r>
          <a:endParaRPr lang="en-GB" dirty="0"/>
        </a:p>
      </dgm:t>
    </dgm:pt>
    <dgm:pt modelId="{D276101D-8819-4879-AE14-AFAD668066D6}" type="parTrans" cxnId="{52C29DEE-C519-472B-AB0E-3797C3524BBC}">
      <dgm:prSet/>
      <dgm:spPr/>
      <dgm:t>
        <a:bodyPr/>
        <a:lstStyle/>
        <a:p>
          <a:endParaRPr lang="en-GB"/>
        </a:p>
      </dgm:t>
    </dgm:pt>
    <dgm:pt modelId="{212AF8FB-6798-4B1B-A211-12BDF97EBAD4}" type="sibTrans" cxnId="{52C29DEE-C519-472B-AB0E-3797C3524BBC}">
      <dgm:prSet/>
      <dgm:spPr/>
      <dgm:t>
        <a:bodyPr/>
        <a:lstStyle/>
        <a:p>
          <a:endParaRPr lang="en-GB"/>
        </a:p>
      </dgm:t>
    </dgm:pt>
    <dgm:pt modelId="{2D5D4FE0-6237-4DDE-898E-DFEAD261735B}" type="pres">
      <dgm:prSet presAssocID="{3C83FDDD-C4F3-4BDC-BD9E-62B513BB1F4C}" presName="Name0" presStyleCnt="0">
        <dgm:presLayoutVars>
          <dgm:chMax val="1"/>
          <dgm:dir/>
          <dgm:animLvl val="ctr"/>
          <dgm:resizeHandles val="exact"/>
        </dgm:presLayoutVars>
      </dgm:prSet>
      <dgm:spPr/>
    </dgm:pt>
    <dgm:pt modelId="{FE9B7C9E-935D-4F2F-83C9-A3F6DBC2ECA2}" type="pres">
      <dgm:prSet presAssocID="{D0274C7E-90EF-47FD-BAA7-5379E25CB75B}" presName="centerShape" presStyleLbl="node0" presStyleIdx="0" presStyleCnt="1"/>
      <dgm:spPr/>
    </dgm:pt>
    <dgm:pt modelId="{BB1BAB64-EB80-4CE8-AF2B-A6B9AC7212D4}" type="pres">
      <dgm:prSet presAssocID="{24070BA4-2626-4651-B605-971089FA7FCE}" presName="node" presStyleLbl="node1" presStyleIdx="0" presStyleCnt="7">
        <dgm:presLayoutVars>
          <dgm:bulletEnabled val="1"/>
        </dgm:presLayoutVars>
      </dgm:prSet>
      <dgm:spPr/>
    </dgm:pt>
    <dgm:pt modelId="{BD21A11C-7DBC-4049-BC5E-8F1E3B20AB94}" type="pres">
      <dgm:prSet presAssocID="{24070BA4-2626-4651-B605-971089FA7FCE}" presName="dummy" presStyleCnt="0"/>
      <dgm:spPr/>
    </dgm:pt>
    <dgm:pt modelId="{441B6EF4-2669-4F9F-96A6-09B669415227}" type="pres">
      <dgm:prSet presAssocID="{2A672925-56DB-4CE5-97B0-C836DCFA282F}" presName="sibTrans" presStyleLbl="sibTrans2D1" presStyleIdx="0" presStyleCnt="7"/>
      <dgm:spPr/>
    </dgm:pt>
    <dgm:pt modelId="{7A5183AD-83E5-43E7-8F3F-43CDFC049268}" type="pres">
      <dgm:prSet presAssocID="{A809DE71-F35C-416B-8F81-E17FEC07F5F7}" presName="node" presStyleLbl="node1" presStyleIdx="1" presStyleCnt="7">
        <dgm:presLayoutVars>
          <dgm:bulletEnabled val="1"/>
        </dgm:presLayoutVars>
      </dgm:prSet>
      <dgm:spPr/>
    </dgm:pt>
    <dgm:pt modelId="{BA5378EB-E778-4EA6-8379-4C69BBB82A89}" type="pres">
      <dgm:prSet presAssocID="{A809DE71-F35C-416B-8F81-E17FEC07F5F7}" presName="dummy" presStyleCnt="0"/>
      <dgm:spPr/>
    </dgm:pt>
    <dgm:pt modelId="{D97807E0-8E04-4B41-8574-C1E0930C27FA}" type="pres">
      <dgm:prSet presAssocID="{113442A1-2DFA-44B8-97B4-D6FE4DC39E58}" presName="sibTrans" presStyleLbl="sibTrans2D1" presStyleIdx="1" presStyleCnt="7"/>
      <dgm:spPr/>
    </dgm:pt>
    <dgm:pt modelId="{DBD8C6D9-E069-4C2B-9DAD-A896651694BC}" type="pres">
      <dgm:prSet presAssocID="{66452840-DA98-43AE-A5EB-532FE3ECD540}" presName="node" presStyleLbl="node1" presStyleIdx="2" presStyleCnt="7">
        <dgm:presLayoutVars>
          <dgm:bulletEnabled val="1"/>
        </dgm:presLayoutVars>
      </dgm:prSet>
      <dgm:spPr/>
    </dgm:pt>
    <dgm:pt modelId="{4D6A37E7-BAE2-4CE9-9BF7-93DF8C423A7F}" type="pres">
      <dgm:prSet presAssocID="{66452840-DA98-43AE-A5EB-532FE3ECD540}" presName="dummy" presStyleCnt="0"/>
      <dgm:spPr/>
    </dgm:pt>
    <dgm:pt modelId="{19E7AE04-9FA1-4AF2-A614-AA3A985F4E7B}" type="pres">
      <dgm:prSet presAssocID="{B5134BE1-87D3-43BA-A230-8DB868DC2BA1}" presName="sibTrans" presStyleLbl="sibTrans2D1" presStyleIdx="2" presStyleCnt="7"/>
      <dgm:spPr/>
    </dgm:pt>
    <dgm:pt modelId="{8B36097A-296A-4F46-B526-DA31407A033E}" type="pres">
      <dgm:prSet presAssocID="{3C01DF93-C055-4CD8-B4BA-2C5EFB366C2B}" presName="node" presStyleLbl="node1" presStyleIdx="3" presStyleCnt="7">
        <dgm:presLayoutVars>
          <dgm:bulletEnabled val="1"/>
        </dgm:presLayoutVars>
      </dgm:prSet>
      <dgm:spPr/>
    </dgm:pt>
    <dgm:pt modelId="{9B735356-9660-4386-AE29-BD1B973084C4}" type="pres">
      <dgm:prSet presAssocID="{3C01DF93-C055-4CD8-B4BA-2C5EFB366C2B}" presName="dummy" presStyleCnt="0"/>
      <dgm:spPr/>
    </dgm:pt>
    <dgm:pt modelId="{B77C4CFE-3FFC-43EB-A615-EA364D33C16B}" type="pres">
      <dgm:prSet presAssocID="{E619BA66-072D-4F03-AAF6-EA8B69EED599}" presName="sibTrans" presStyleLbl="sibTrans2D1" presStyleIdx="3" presStyleCnt="7"/>
      <dgm:spPr/>
    </dgm:pt>
    <dgm:pt modelId="{D3661A48-3BE5-42D8-9451-C2D76414B1DD}" type="pres">
      <dgm:prSet presAssocID="{4337B6DC-40D7-4107-B022-A4E2141D731A}" presName="node" presStyleLbl="node1" presStyleIdx="4" presStyleCnt="7">
        <dgm:presLayoutVars>
          <dgm:bulletEnabled val="1"/>
        </dgm:presLayoutVars>
      </dgm:prSet>
      <dgm:spPr/>
    </dgm:pt>
    <dgm:pt modelId="{4023D968-BC92-438D-B7A3-B5BDBA334209}" type="pres">
      <dgm:prSet presAssocID="{4337B6DC-40D7-4107-B022-A4E2141D731A}" presName="dummy" presStyleCnt="0"/>
      <dgm:spPr/>
    </dgm:pt>
    <dgm:pt modelId="{33B2D69C-E7E8-4DAE-A663-6D078DA171D2}" type="pres">
      <dgm:prSet presAssocID="{212AF8FB-6798-4B1B-A211-12BDF97EBAD4}" presName="sibTrans" presStyleLbl="sibTrans2D1" presStyleIdx="4" presStyleCnt="7"/>
      <dgm:spPr/>
    </dgm:pt>
    <dgm:pt modelId="{EC8AAF20-8547-4F18-9BD1-0A84D51D3C66}" type="pres">
      <dgm:prSet presAssocID="{03222049-5477-474D-A27A-139D8FF32148}" presName="node" presStyleLbl="node1" presStyleIdx="5" presStyleCnt="7">
        <dgm:presLayoutVars>
          <dgm:bulletEnabled val="1"/>
        </dgm:presLayoutVars>
      </dgm:prSet>
      <dgm:spPr/>
    </dgm:pt>
    <dgm:pt modelId="{A00A5A2D-0442-474A-8589-9A436BD33E4A}" type="pres">
      <dgm:prSet presAssocID="{03222049-5477-474D-A27A-139D8FF32148}" presName="dummy" presStyleCnt="0"/>
      <dgm:spPr/>
    </dgm:pt>
    <dgm:pt modelId="{7106B261-01AA-4642-87CA-4E4387490F00}" type="pres">
      <dgm:prSet presAssocID="{33FC7663-62DE-4FBA-B3BD-8E4DA30F612C}" presName="sibTrans" presStyleLbl="sibTrans2D1" presStyleIdx="5" presStyleCnt="7"/>
      <dgm:spPr/>
    </dgm:pt>
    <dgm:pt modelId="{1CABDDC3-C77B-4849-B829-98EAF30C6413}" type="pres">
      <dgm:prSet presAssocID="{FDD62EFA-C0CB-4B13-BF20-C01612058FB4}" presName="node" presStyleLbl="node1" presStyleIdx="6" presStyleCnt="7">
        <dgm:presLayoutVars>
          <dgm:bulletEnabled val="1"/>
        </dgm:presLayoutVars>
      </dgm:prSet>
      <dgm:spPr/>
    </dgm:pt>
    <dgm:pt modelId="{48724B85-3374-4A70-A390-D9DB8EA1678E}" type="pres">
      <dgm:prSet presAssocID="{FDD62EFA-C0CB-4B13-BF20-C01612058FB4}" presName="dummy" presStyleCnt="0"/>
      <dgm:spPr/>
    </dgm:pt>
    <dgm:pt modelId="{F038FBC7-01D4-494F-8DF6-372180CB216D}" type="pres">
      <dgm:prSet presAssocID="{CDB306A3-DE56-4760-B57F-CC6BD7322C76}" presName="sibTrans" presStyleLbl="sibTrans2D1" presStyleIdx="6" presStyleCnt="7"/>
      <dgm:spPr/>
    </dgm:pt>
  </dgm:ptLst>
  <dgm:cxnLst>
    <dgm:cxn modelId="{4AF6C409-D1BD-40F9-8B9B-7F0615DBEA9C}" type="presOf" srcId="{3C83FDDD-C4F3-4BDC-BD9E-62B513BB1F4C}" destId="{2D5D4FE0-6237-4DDE-898E-DFEAD261735B}" srcOrd="0" destOrd="0" presId="urn:microsoft.com/office/officeart/2005/8/layout/radial6"/>
    <dgm:cxn modelId="{B2AFBB10-3AEB-4843-9D24-AA2257858D61}" type="presOf" srcId="{2A672925-56DB-4CE5-97B0-C836DCFA282F}" destId="{441B6EF4-2669-4F9F-96A6-09B669415227}" srcOrd="0" destOrd="0" presId="urn:microsoft.com/office/officeart/2005/8/layout/radial6"/>
    <dgm:cxn modelId="{E163F818-1D58-40E0-B1A0-982695AE38F1}" srcId="{D0274C7E-90EF-47FD-BAA7-5379E25CB75B}" destId="{FDD62EFA-C0CB-4B13-BF20-C01612058FB4}" srcOrd="6" destOrd="0" parTransId="{67E812D9-A9AE-4D49-BE9B-9D20BFE09642}" sibTransId="{CDB306A3-DE56-4760-B57F-CC6BD7322C76}"/>
    <dgm:cxn modelId="{E01B7419-C870-440D-8A49-C95C2E69167C}" type="presOf" srcId="{4337B6DC-40D7-4107-B022-A4E2141D731A}" destId="{D3661A48-3BE5-42D8-9451-C2D76414B1DD}" srcOrd="0" destOrd="0" presId="urn:microsoft.com/office/officeart/2005/8/layout/radial6"/>
    <dgm:cxn modelId="{036C8629-75FC-4F60-9287-6DD09DEBEA23}" srcId="{D0274C7E-90EF-47FD-BAA7-5379E25CB75B}" destId="{3C01DF93-C055-4CD8-B4BA-2C5EFB366C2B}" srcOrd="3" destOrd="0" parTransId="{BDAE246B-3796-4AED-B2D0-59B404159AB8}" sibTransId="{E619BA66-072D-4F03-AAF6-EA8B69EED599}"/>
    <dgm:cxn modelId="{21AAA02C-4D15-4614-A986-6B5CF543776D}" type="presOf" srcId="{3C01DF93-C055-4CD8-B4BA-2C5EFB366C2B}" destId="{8B36097A-296A-4F46-B526-DA31407A033E}" srcOrd="0" destOrd="0" presId="urn:microsoft.com/office/officeart/2005/8/layout/radial6"/>
    <dgm:cxn modelId="{CEA6AA60-AE7E-4ED4-A79D-CECB03009815}" type="presOf" srcId="{E619BA66-072D-4F03-AAF6-EA8B69EED599}" destId="{B77C4CFE-3FFC-43EB-A615-EA364D33C16B}" srcOrd="0" destOrd="0" presId="urn:microsoft.com/office/officeart/2005/8/layout/radial6"/>
    <dgm:cxn modelId="{42CA0B69-5363-4D0B-A8E1-522D7CC9CCB4}" type="presOf" srcId="{FDD62EFA-C0CB-4B13-BF20-C01612058FB4}" destId="{1CABDDC3-C77B-4849-B829-98EAF30C6413}" srcOrd="0" destOrd="0" presId="urn:microsoft.com/office/officeart/2005/8/layout/radial6"/>
    <dgm:cxn modelId="{504DD349-E3B5-4668-8F2B-4F87F405BFDC}" srcId="{D0274C7E-90EF-47FD-BAA7-5379E25CB75B}" destId="{24070BA4-2626-4651-B605-971089FA7FCE}" srcOrd="0" destOrd="0" parTransId="{FCC206A0-8360-4CDB-BA39-D3C8AD17AD59}" sibTransId="{2A672925-56DB-4CE5-97B0-C836DCFA282F}"/>
    <dgm:cxn modelId="{3DC85657-E6D4-4406-88C2-7CD0DBEB5885}" type="presOf" srcId="{212AF8FB-6798-4B1B-A211-12BDF97EBAD4}" destId="{33B2D69C-E7E8-4DAE-A663-6D078DA171D2}" srcOrd="0" destOrd="0" presId="urn:microsoft.com/office/officeart/2005/8/layout/radial6"/>
    <dgm:cxn modelId="{09364E79-82E7-4456-BDA3-77FB2C24A963}" type="presOf" srcId="{33FC7663-62DE-4FBA-B3BD-8E4DA30F612C}" destId="{7106B261-01AA-4642-87CA-4E4387490F00}" srcOrd="0" destOrd="0" presId="urn:microsoft.com/office/officeart/2005/8/layout/radial6"/>
    <dgm:cxn modelId="{859FCB80-029A-4C4D-9FAE-FD51DCCC5C23}" srcId="{D0274C7E-90EF-47FD-BAA7-5379E25CB75B}" destId="{A809DE71-F35C-416B-8F81-E17FEC07F5F7}" srcOrd="1" destOrd="0" parTransId="{A769CA5A-6691-4827-88B5-5115D08CB372}" sibTransId="{113442A1-2DFA-44B8-97B4-D6FE4DC39E58}"/>
    <dgm:cxn modelId="{6507E481-3A7E-4242-9504-E751E1CE1A12}" type="presOf" srcId="{D0274C7E-90EF-47FD-BAA7-5379E25CB75B}" destId="{FE9B7C9E-935D-4F2F-83C9-A3F6DBC2ECA2}" srcOrd="0" destOrd="0" presId="urn:microsoft.com/office/officeart/2005/8/layout/radial6"/>
    <dgm:cxn modelId="{B87C1E96-DE55-4FA0-B14D-9782FCA118A1}" type="presOf" srcId="{CDB306A3-DE56-4760-B57F-CC6BD7322C76}" destId="{F038FBC7-01D4-494F-8DF6-372180CB216D}" srcOrd="0" destOrd="0" presId="urn:microsoft.com/office/officeart/2005/8/layout/radial6"/>
    <dgm:cxn modelId="{D4FE79A2-D718-449F-AE38-5D867B0EFDB4}" type="presOf" srcId="{A809DE71-F35C-416B-8F81-E17FEC07F5F7}" destId="{7A5183AD-83E5-43E7-8F3F-43CDFC049268}" srcOrd="0" destOrd="0" presId="urn:microsoft.com/office/officeart/2005/8/layout/radial6"/>
    <dgm:cxn modelId="{AE1A59B1-65C6-48C9-97ED-7846B691E71A}" type="presOf" srcId="{113442A1-2DFA-44B8-97B4-D6FE4DC39E58}" destId="{D97807E0-8E04-4B41-8574-C1E0930C27FA}" srcOrd="0" destOrd="0" presId="urn:microsoft.com/office/officeart/2005/8/layout/radial6"/>
    <dgm:cxn modelId="{E43908B9-B31C-4888-B81E-3C30B627C46B}" srcId="{3C83FDDD-C4F3-4BDC-BD9E-62B513BB1F4C}" destId="{D0274C7E-90EF-47FD-BAA7-5379E25CB75B}" srcOrd="0" destOrd="0" parTransId="{34F51DA9-7013-43DC-8393-5B5E152D4B28}" sibTransId="{6BD3BED1-4334-43A7-8A32-054451DC7F5D}"/>
    <dgm:cxn modelId="{D0286ACD-B5C6-463B-9898-7CBD4955B905}" type="presOf" srcId="{03222049-5477-474D-A27A-139D8FF32148}" destId="{EC8AAF20-8547-4F18-9BD1-0A84D51D3C66}" srcOrd="0" destOrd="0" presId="urn:microsoft.com/office/officeart/2005/8/layout/radial6"/>
    <dgm:cxn modelId="{BDCE34D0-9B90-4393-BCB6-9CBC4F2B0D20}" type="presOf" srcId="{66452840-DA98-43AE-A5EB-532FE3ECD540}" destId="{DBD8C6D9-E069-4C2B-9DAD-A896651694BC}" srcOrd="0" destOrd="0" presId="urn:microsoft.com/office/officeart/2005/8/layout/radial6"/>
    <dgm:cxn modelId="{578FD7D2-4A47-46AD-8B5E-B9EFFD504E5B}" type="presOf" srcId="{B5134BE1-87D3-43BA-A230-8DB868DC2BA1}" destId="{19E7AE04-9FA1-4AF2-A614-AA3A985F4E7B}" srcOrd="0" destOrd="0" presId="urn:microsoft.com/office/officeart/2005/8/layout/radial6"/>
    <dgm:cxn modelId="{145EACD9-136E-4C03-8E3C-A027CE0B8A39}" srcId="{D0274C7E-90EF-47FD-BAA7-5379E25CB75B}" destId="{03222049-5477-474D-A27A-139D8FF32148}" srcOrd="5" destOrd="0" parTransId="{055A1B79-15DB-47F8-969D-B56190FA0525}" sibTransId="{33FC7663-62DE-4FBA-B3BD-8E4DA30F612C}"/>
    <dgm:cxn modelId="{C3BC8ADC-7E9F-4D9F-B6BC-6288020D9EB2}" srcId="{D0274C7E-90EF-47FD-BAA7-5379E25CB75B}" destId="{66452840-DA98-43AE-A5EB-532FE3ECD540}" srcOrd="2" destOrd="0" parTransId="{3B36BCE3-7DF4-4524-98D9-807AF75B26D1}" sibTransId="{B5134BE1-87D3-43BA-A230-8DB868DC2BA1}"/>
    <dgm:cxn modelId="{0F05C4EC-1FC7-4E4D-B8C7-6B13C9ECE18A}" type="presOf" srcId="{24070BA4-2626-4651-B605-971089FA7FCE}" destId="{BB1BAB64-EB80-4CE8-AF2B-A6B9AC7212D4}" srcOrd="0" destOrd="0" presId="urn:microsoft.com/office/officeart/2005/8/layout/radial6"/>
    <dgm:cxn modelId="{52C29DEE-C519-472B-AB0E-3797C3524BBC}" srcId="{D0274C7E-90EF-47FD-BAA7-5379E25CB75B}" destId="{4337B6DC-40D7-4107-B022-A4E2141D731A}" srcOrd="4" destOrd="0" parTransId="{D276101D-8819-4879-AE14-AFAD668066D6}" sibTransId="{212AF8FB-6798-4B1B-A211-12BDF97EBAD4}"/>
    <dgm:cxn modelId="{7B7718DE-2B74-45FA-975E-4C05C821241C}" type="presParOf" srcId="{2D5D4FE0-6237-4DDE-898E-DFEAD261735B}" destId="{FE9B7C9E-935D-4F2F-83C9-A3F6DBC2ECA2}" srcOrd="0" destOrd="0" presId="urn:microsoft.com/office/officeart/2005/8/layout/radial6"/>
    <dgm:cxn modelId="{8BC64957-6A45-446D-A154-EC11943446ED}" type="presParOf" srcId="{2D5D4FE0-6237-4DDE-898E-DFEAD261735B}" destId="{BB1BAB64-EB80-4CE8-AF2B-A6B9AC7212D4}" srcOrd="1" destOrd="0" presId="urn:microsoft.com/office/officeart/2005/8/layout/radial6"/>
    <dgm:cxn modelId="{74BBCD1E-738C-4C9A-9883-7EC040C25643}" type="presParOf" srcId="{2D5D4FE0-6237-4DDE-898E-DFEAD261735B}" destId="{BD21A11C-7DBC-4049-BC5E-8F1E3B20AB94}" srcOrd="2" destOrd="0" presId="urn:microsoft.com/office/officeart/2005/8/layout/radial6"/>
    <dgm:cxn modelId="{7933087B-4E53-4EDF-857E-D6449E215436}" type="presParOf" srcId="{2D5D4FE0-6237-4DDE-898E-DFEAD261735B}" destId="{441B6EF4-2669-4F9F-96A6-09B669415227}" srcOrd="3" destOrd="0" presId="urn:microsoft.com/office/officeart/2005/8/layout/radial6"/>
    <dgm:cxn modelId="{E05D23AA-167E-4963-8049-71C82FE9262B}" type="presParOf" srcId="{2D5D4FE0-6237-4DDE-898E-DFEAD261735B}" destId="{7A5183AD-83E5-43E7-8F3F-43CDFC049268}" srcOrd="4" destOrd="0" presId="urn:microsoft.com/office/officeart/2005/8/layout/radial6"/>
    <dgm:cxn modelId="{30C57225-0E39-41DB-AC37-DED4933FC1DB}" type="presParOf" srcId="{2D5D4FE0-6237-4DDE-898E-DFEAD261735B}" destId="{BA5378EB-E778-4EA6-8379-4C69BBB82A89}" srcOrd="5" destOrd="0" presId="urn:microsoft.com/office/officeart/2005/8/layout/radial6"/>
    <dgm:cxn modelId="{29F85F7F-7B3D-4D8C-8AE9-3C8433403C88}" type="presParOf" srcId="{2D5D4FE0-6237-4DDE-898E-DFEAD261735B}" destId="{D97807E0-8E04-4B41-8574-C1E0930C27FA}" srcOrd="6" destOrd="0" presId="urn:microsoft.com/office/officeart/2005/8/layout/radial6"/>
    <dgm:cxn modelId="{758E8C89-0939-4F5F-A797-C2CFCF6F269D}" type="presParOf" srcId="{2D5D4FE0-6237-4DDE-898E-DFEAD261735B}" destId="{DBD8C6D9-E069-4C2B-9DAD-A896651694BC}" srcOrd="7" destOrd="0" presId="urn:microsoft.com/office/officeart/2005/8/layout/radial6"/>
    <dgm:cxn modelId="{1AE9A7FB-BE2D-42B4-955D-633186A289CA}" type="presParOf" srcId="{2D5D4FE0-6237-4DDE-898E-DFEAD261735B}" destId="{4D6A37E7-BAE2-4CE9-9BF7-93DF8C423A7F}" srcOrd="8" destOrd="0" presId="urn:microsoft.com/office/officeart/2005/8/layout/radial6"/>
    <dgm:cxn modelId="{FAA423DF-97C4-4947-8345-207D8DE2A858}" type="presParOf" srcId="{2D5D4FE0-6237-4DDE-898E-DFEAD261735B}" destId="{19E7AE04-9FA1-4AF2-A614-AA3A985F4E7B}" srcOrd="9" destOrd="0" presId="urn:microsoft.com/office/officeart/2005/8/layout/radial6"/>
    <dgm:cxn modelId="{B5E40E13-C28B-4C08-BD57-E4D9F4310273}" type="presParOf" srcId="{2D5D4FE0-6237-4DDE-898E-DFEAD261735B}" destId="{8B36097A-296A-4F46-B526-DA31407A033E}" srcOrd="10" destOrd="0" presId="urn:microsoft.com/office/officeart/2005/8/layout/radial6"/>
    <dgm:cxn modelId="{BDF90679-FE5B-4811-81B0-95C45853FC7F}" type="presParOf" srcId="{2D5D4FE0-6237-4DDE-898E-DFEAD261735B}" destId="{9B735356-9660-4386-AE29-BD1B973084C4}" srcOrd="11" destOrd="0" presId="urn:microsoft.com/office/officeart/2005/8/layout/radial6"/>
    <dgm:cxn modelId="{237D0268-45AC-46BD-9AF6-5201AABA8D17}" type="presParOf" srcId="{2D5D4FE0-6237-4DDE-898E-DFEAD261735B}" destId="{B77C4CFE-3FFC-43EB-A615-EA364D33C16B}" srcOrd="12" destOrd="0" presId="urn:microsoft.com/office/officeart/2005/8/layout/radial6"/>
    <dgm:cxn modelId="{2FE82C83-5985-4FCE-B95C-598411BD8E57}" type="presParOf" srcId="{2D5D4FE0-6237-4DDE-898E-DFEAD261735B}" destId="{D3661A48-3BE5-42D8-9451-C2D76414B1DD}" srcOrd="13" destOrd="0" presId="urn:microsoft.com/office/officeart/2005/8/layout/radial6"/>
    <dgm:cxn modelId="{6836EDF2-49D9-48CD-A34E-C71769026D08}" type="presParOf" srcId="{2D5D4FE0-6237-4DDE-898E-DFEAD261735B}" destId="{4023D968-BC92-438D-B7A3-B5BDBA334209}" srcOrd="14" destOrd="0" presId="urn:microsoft.com/office/officeart/2005/8/layout/radial6"/>
    <dgm:cxn modelId="{42F3749D-0357-4CFF-B1CC-799BAFDBBABA}" type="presParOf" srcId="{2D5D4FE0-6237-4DDE-898E-DFEAD261735B}" destId="{33B2D69C-E7E8-4DAE-A663-6D078DA171D2}" srcOrd="15" destOrd="0" presId="urn:microsoft.com/office/officeart/2005/8/layout/radial6"/>
    <dgm:cxn modelId="{FA97088A-3607-4B9B-8E42-D07BBA4B2BFD}" type="presParOf" srcId="{2D5D4FE0-6237-4DDE-898E-DFEAD261735B}" destId="{EC8AAF20-8547-4F18-9BD1-0A84D51D3C66}" srcOrd="16" destOrd="0" presId="urn:microsoft.com/office/officeart/2005/8/layout/radial6"/>
    <dgm:cxn modelId="{193AC9FB-227A-43CA-B347-C1A54A41CD90}" type="presParOf" srcId="{2D5D4FE0-6237-4DDE-898E-DFEAD261735B}" destId="{A00A5A2D-0442-474A-8589-9A436BD33E4A}" srcOrd="17" destOrd="0" presId="urn:microsoft.com/office/officeart/2005/8/layout/radial6"/>
    <dgm:cxn modelId="{E9597B94-E739-4D65-95F4-80BFBA1988A6}" type="presParOf" srcId="{2D5D4FE0-6237-4DDE-898E-DFEAD261735B}" destId="{7106B261-01AA-4642-87CA-4E4387490F00}" srcOrd="18" destOrd="0" presId="urn:microsoft.com/office/officeart/2005/8/layout/radial6"/>
    <dgm:cxn modelId="{D3F32517-17C8-47C6-B396-3E5FE4644901}" type="presParOf" srcId="{2D5D4FE0-6237-4DDE-898E-DFEAD261735B}" destId="{1CABDDC3-C77B-4849-B829-98EAF30C6413}" srcOrd="19" destOrd="0" presId="urn:microsoft.com/office/officeart/2005/8/layout/radial6"/>
    <dgm:cxn modelId="{59257B59-7C80-4B3A-AF09-31A63C6DC21B}" type="presParOf" srcId="{2D5D4FE0-6237-4DDE-898E-DFEAD261735B}" destId="{48724B85-3374-4A70-A390-D9DB8EA1678E}" srcOrd="20" destOrd="0" presId="urn:microsoft.com/office/officeart/2005/8/layout/radial6"/>
    <dgm:cxn modelId="{3DA9CD19-F425-400C-8DD4-88FEF01C01EB}" type="presParOf" srcId="{2D5D4FE0-6237-4DDE-898E-DFEAD261735B}" destId="{F038FBC7-01D4-494F-8DF6-372180CB216D}" srcOrd="21" destOrd="0" presId="urn:microsoft.com/office/officeart/2005/8/layout/radial6"/>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16EFAB8C-AA12-422B-8596-636FC88C237E}" type="doc">
      <dgm:prSet loTypeId="urn:microsoft.com/office/officeart/2005/8/layout/radial6" loCatId="cycle" qsTypeId="urn:microsoft.com/office/officeart/2005/8/quickstyle/simple1" qsCatId="simple" csTypeId="urn:microsoft.com/office/officeart/2005/8/colors/accent1_2" csCatId="accent1" phldr="1"/>
      <dgm:spPr/>
      <dgm:t>
        <a:bodyPr/>
        <a:lstStyle/>
        <a:p>
          <a:endParaRPr lang="en-GB"/>
        </a:p>
      </dgm:t>
    </dgm:pt>
    <dgm:pt modelId="{834A3215-0AAA-4380-A19B-7AE76D8D432B}">
      <dgm:prSet phldrT="[Text]"/>
      <dgm:spPr/>
      <dgm:t>
        <a:bodyPr/>
        <a:lstStyle/>
        <a:p>
          <a:r>
            <a:rPr lang="en-GB"/>
            <a:t>Resilient individual</a:t>
          </a:r>
        </a:p>
      </dgm:t>
    </dgm:pt>
    <dgm:pt modelId="{C5C7790D-E266-4020-AA85-6A0146531490}" type="parTrans" cxnId="{E53EB653-CC1C-4D39-AB5A-2DA643913D28}">
      <dgm:prSet/>
      <dgm:spPr/>
      <dgm:t>
        <a:bodyPr/>
        <a:lstStyle/>
        <a:p>
          <a:endParaRPr lang="en-GB"/>
        </a:p>
      </dgm:t>
    </dgm:pt>
    <dgm:pt modelId="{2AF9CD39-36CC-4254-A6B7-7146004F8D55}" type="sibTrans" cxnId="{E53EB653-CC1C-4D39-AB5A-2DA643913D28}">
      <dgm:prSet/>
      <dgm:spPr/>
      <dgm:t>
        <a:bodyPr/>
        <a:lstStyle/>
        <a:p>
          <a:endParaRPr lang="en-GB"/>
        </a:p>
      </dgm:t>
    </dgm:pt>
    <dgm:pt modelId="{FDAD9E9C-0BBD-4BC6-A08D-C4A7264DA6D9}">
      <dgm:prSet phldrT="[Text]"/>
      <dgm:spPr>
        <a:solidFill>
          <a:schemeClr val="accent4">
            <a:lumMod val="60000"/>
            <a:lumOff val="40000"/>
          </a:schemeClr>
        </a:solidFill>
      </dgm:spPr>
      <dgm:t>
        <a:bodyPr/>
        <a:lstStyle/>
        <a:p>
          <a:r>
            <a:rPr lang="en-GB"/>
            <a:t>Unit cohesion</a:t>
          </a:r>
        </a:p>
      </dgm:t>
    </dgm:pt>
    <dgm:pt modelId="{3E4D16F5-2E1B-4379-9198-347086104FA1}" type="parTrans" cxnId="{4BC51AF6-5B64-4B5D-A8EE-342AFF84083C}">
      <dgm:prSet/>
      <dgm:spPr/>
      <dgm:t>
        <a:bodyPr/>
        <a:lstStyle/>
        <a:p>
          <a:endParaRPr lang="en-GB"/>
        </a:p>
      </dgm:t>
    </dgm:pt>
    <dgm:pt modelId="{8F03F2D3-59FB-464F-8474-C281A5578195}" type="sibTrans" cxnId="{4BC51AF6-5B64-4B5D-A8EE-342AFF84083C}">
      <dgm:prSet/>
      <dgm:spPr/>
      <dgm:t>
        <a:bodyPr/>
        <a:lstStyle/>
        <a:p>
          <a:endParaRPr lang="en-GB"/>
        </a:p>
      </dgm:t>
    </dgm:pt>
    <dgm:pt modelId="{4C82C21E-18D4-41D6-95E6-28342E96F7F3}">
      <dgm:prSet phldrT="[Text]"/>
      <dgm:spPr>
        <a:solidFill>
          <a:schemeClr val="accent4">
            <a:lumMod val="60000"/>
            <a:lumOff val="40000"/>
          </a:schemeClr>
        </a:solidFill>
      </dgm:spPr>
      <dgm:t>
        <a:bodyPr/>
        <a:lstStyle/>
        <a:p>
          <a:r>
            <a:rPr lang="en-GB"/>
            <a:t>Sense of purpose</a:t>
          </a:r>
        </a:p>
      </dgm:t>
    </dgm:pt>
    <dgm:pt modelId="{34882DD1-D0F4-46E4-AF93-EBEF4B06842F}" type="parTrans" cxnId="{3D6702DF-E559-479B-8BF8-55BE3883A3E2}">
      <dgm:prSet/>
      <dgm:spPr/>
      <dgm:t>
        <a:bodyPr/>
        <a:lstStyle/>
        <a:p>
          <a:endParaRPr lang="en-GB"/>
        </a:p>
      </dgm:t>
    </dgm:pt>
    <dgm:pt modelId="{BA0CB9A2-AB93-4918-9E16-C263E83D33DD}" type="sibTrans" cxnId="{3D6702DF-E559-479B-8BF8-55BE3883A3E2}">
      <dgm:prSet/>
      <dgm:spPr/>
      <dgm:t>
        <a:bodyPr/>
        <a:lstStyle/>
        <a:p>
          <a:endParaRPr lang="en-GB"/>
        </a:p>
      </dgm:t>
    </dgm:pt>
    <dgm:pt modelId="{A7799D4C-86FF-4E31-A9E3-678F63F59E5A}">
      <dgm:prSet phldrT="[Text]"/>
      <dgm:spPr>
        <a:solidFill>
          <a:schemeClr val="accent4">
            <a:lumMod val="60000"/>
            <a:lumOff val="40000"/>
          </a:schemeClr>
        </a:solidFill>
      </dgm:spPr>
      <dgm:t>
        <a:bodyPr/>
        <a:lstStyle/>
        <a:p>
          <a:r>
            <a:rPr lang="en-GB"/>
            <a:t>Facilitative environment</a:t>
          </a:r>
        </a:p>
      </dgm:t>
    </dgm:pt>
    <dgm:pt modelId="{5801BCB5-7DB2-4AB8-9710-C8FCE50482BB}" type="parTrans" cxnId="{B5511C67-883D-4902-A36E-CC5A581799B0}">
      <dgm:prSet/>
      <dgm:spPr/>
      <dgm:t>
        <a:bodyPr/>
        <a:lstStyle/>
        <a:p>
          <a:endParaRPr lang="en-GB"/>
        </a:p>
      </dgm:t>
    </dgm:pt>
    <dgm:pt modelId="{79326B3E-7C67-4736-9708-6E55129A435B}" type="sibTrans" cxnId="{B5511C67-883D-4902-A36E-CC5A581799B0}">
      <dgm:prSet/>
      <dgm:spPr/>
      <dgm:t>
        <a:bodyPr/>
        <a:lstStyle/>
        <a:p>
          <a:endParaRPr lang="en-GB"/>
        </a:p>
      </dgm:t>
    </dgm:pt>
    <dgm:pt modelId="{4ED52257-B3C0-4085-AE41-2FC4EE98830C}">
      <dgm:prSet phldrT="[Text]"/>
      <dgm:spPr>
        <a:solidFill>
          <a:schemeClr val="accent4">
            <a:lumMod val="60000"/>
            <a:lumOff val="40000"/>
          </a:schemeClr>
        </a:solidFill>
      </dgm:spPr>
      <dgm:t>
        <a:bodyPr/>
        <a:lstStyle/>
        <a:p>
          <a:r>
            <a:rPr lang="en-GB"/>
            <a:t>Leadership</a:t>
          </a:r>
        </a:p>
      </dgm:t>
    </dgm:pt>
    <dgm:pt modelId="{C3A32AAE-34F5-4C2A-BDCE-D2204D7336AF}" type="parTrans" cxnId="{550897B0-0FAF-466C-8663-253203F48DB3}">
      <dgm:prSet/>
      <dgm:spPr/>
      <dgm:t>
        <a:bodyPr/>
        <a:lstStyle/>
        <a:p>
          <a:endParaRPr lang="en-GB"/>
        </a:p>
      </dgm:t>
    </dgm:pt>
    <dgm:pt modelId="{0A61BF05-4724-42F2-A928-C0E555644CE4}" type="sibTrans" cxnId="{550897B0-0FAF-466C-8663-253203F48DB3}">
      <dgm:prSet/>
      <dgm:spPr/>
      <dgm:t>
        <a:bodyPr/>
        <a:lstStyle/>
        <a:p>
          <a:endParaRPr lang="en-GB"/>
        </a:p>
      </dgm:t>
    </dgm:pt>
    <dgm:pt modelId="{A5654869-D263-464B-99E6-4294C6813A1C}">
      <dgm:prSet/>
      <dgm:spPr>
        <a:solidFill>
          <a:schemeClr val="accent4">
            <a:lumMod val="60000"/>
            <a:lumOff val="40000"/>
          </a:schemeClr>
        </a:solidFill>
      </dgm:spPr>
      <dgm:t>
        <a:bodyPr/>
        <a:lstStyle/>
        <a:p>
          <a:r>
            <a:rPr lang="en-GB"/>
            <a:t>Positive affect &amp; emotional control</a:t>
          </a:r>
        </a:p>
      </dgm:t>
    </dgm:pt>
    <dgm:pt modelId="{6F93279D-937F-412A-ACA2-FB1E9AB427C9}" type="parTrans" cxnId="{21E4A740-4A5B-4372-81C8-E614836B54D8}">
      <dgm:prSet/>
      <dgm:spPr/>
      <dgm:t>
        <a:bodyPr/>
        <a:lstStyle/>
        <a:p>
          <a:endParaRPr lang="en-GB"/>
        </a:p>
      </dgm:t>
    </dgm:pt>
    <dgm:pt modelId="{FEDC7906-BEE3-4D0C-BD0A-84AFA5DC667F}" type="sibTrans" cxnId="{21E4A740-4A5B-4372-81C8-E614836B54D8}">
      <dgm:prSet/>
      <dgm:spPr/>
      <dgm:t>
        <a:bodyPr/>
        <a:lstStyle/>
        <a:p>
          <a:endParaRPr lang="en-GB"/>
        </a:p>
      </dgm:t>
    </dgm:pt>
    <dgm:pt modelId="{17DB653D-5EBA-4F32-B43B-4E5F962E9806}">
      <dgm:prSet/>
      <dgm:spPr>
        <a:solidFill>
          <a:schemeClr val="accent4">
            <a:lumMod val="60000"/>
            <a:lumOff val="40000"/>
          </a:schemeClr>
        </a:solidFill>
      </dgm:spPr>
      <dgm:t>
        <a:bodyPr/>
        <a:lstStyle/>
        <a:p>
          <a:r>
            <a:rPr lang="en-GB"/>
            <a:t>Mental control</a:t>
          </a:r>
        </a:p>
      </dgm:t>
    </dgm:pt>
    <dgm:pt modelId="{55DD4A06-C6F5-4E5A-BE93-7C5AF0304AAC}" type="parTrans" cxnId="{761C957F-9C0A-4E76-ABE8-6D8024F8C822}">
      <dgm:prSet/>
      <dgm:spPr/>
      <dgm:t>
        <a:bodyPr/>
        <a:lstStyle/>
        <a:p>
          <a:endParaRPr lang="en-GB"/>
        </a:p>
      </dgm:t>
    </dgm:pt>
    <dgm:pt modelId="{D03081BF-968A-4B14-9BB9-E4D1C5C2A44C}" type="sibTrans" cxnId="{761C957F-9C0A-4E76-ABE8-6D8024F8C822}">
      <dgm:prSet/>
      <dgm:spPr/>
      <dgm:t>
        <a:bodyPr/>
        <a:lstStyle/>
        <a:p>
          <a:endParaRPr lang="en-GB"/>
        </a:p>
      </dgm:t>
    </dgm:pt>
    <dgm:pt modelId="{4FB2D021-8F95-4029-9D2A-5C3213B6249E}">
      <dgm:prSet/>
      <dgm:spPr>
        <a:solidFill>
          <a:srgbClr val="FE94EA"/>
        </a:solidFill>
      </dgm:spPr>
      <dgm:t>
        <a:bodyPr/>
        <a:lstStyle/>
        <a:p>
          <a:r>
            <a:rPr lang="en-GB"/>
            <a:t>Self-belief</a:t>
          </a:r>
        </a:p>
      </dgm:t>
    </dgm:pt>
    <dgm:pt modelId="{5C50A347-B12F-4DAD-8DA3-B0A859BFCA6E}" type="parTrans" cxnId="{1A6B0CB7-C6A2-4A47-BEFD-CD8FF0757F0E}">
      <dgm:prSet/>
      <dgm:spPr/>
      <dgm:t>
        <a:bodyPr/>
        <a:lstStyle/>
        <a:p>
          <a:endParaRPr lang="en-GB"/>
        </a:p>
      </dgm:t>
    </dgm:pt>
    <dgm:pt modelId="{6B3F052C-A010-4A04-AB52-58D5A0011D42}" type="sibTrans" cxnId="{1A6B0CB7-C6A2-4A47-BEFD-CD8FF0757F0E}">
      <dgm:prSet/>
      <dgm:spPr/>
      <dgm:t>
        <a:bodyPr/>
        <a:lstStyle/>
        <a:p>
          <a:endParaRPr lang="en-GB"/>
        </a:p>
      </dgm:t>
    </dgm:pt>
    <dgm:pt modelId="{D8B34BB1-A171-48EA-9A9E-5F5A17477A82}">
      <dgm:prSet/>
      <dgm:spPr>
        <a:solidFill>
          <a:srgbClr val="FE94EA"/>
        </a:solidFill>
      </dgm:spPr>
      <dgm:t>
        <a:bodyPr/>
        <a:lstStyle/>
        <a:p>
          <a:r>
            <a:rPr lang="en-GB"/>
            <a:t>Social support</a:t>
          </a:r>
        </a:p>
      </dgm:t>
    </dgm:pt>
    <dgm:pt modelId="{9F4B13F0-7138-4150-A2EA-D375BC539A8E}" type="parTrans" cxnId="{441AB0D2-5CCB-4D72-B079-3F84AF5F104B}">
      <dgm:prSet/>
      <dgm:spPr/>
      <dgm:t>
        <a:bodyPr/>
        <a:lstStyle/>
        <a:p>
          <a:endParaRPr lang="en-GB"/>
        </a:p>
      </dgm:t>
    </dgm:pt>
    <dgm:pt modelId="{8BB25630-4926-4D84-BA26-9CA651282393}" type="sibTrans" cxnId="{441AB0D2-5CCB-4D72-B079-3F84AF5F104B}">
      <dgm:prSet/>
      <dgm:spPr/>
      <dgm:t>
        <a:bodyPr/>
        <a:lstStyle/>
        <a:p>
          <a:endParaRPr lang="en-GB"/>
        </a:p>
      </dgm:t>
    </dgm:pt>
    <dgm:pt modelId="{71FB859F-CBD6-4F0B-B10D-97EC0E0B0EA7}">
      <dgm:prSet/>
      <dgm:spPr>
        <a:solidFill>
          <a:srgbClr val="FE94EA"/>
        </a:solidFill>
      </dgm:spPr>
      <dgm:t>
        <a:bodyPr/>
        <a:lstStyle/>
        <a:p>
          <a:r>
            <a:rPr lang="en-GB"/>
            <a:t>Challenge mindset</a:t>
          </a:r>
        </a:p>
      </dgm:t>
    </dgm:pt>
    <dgm:pt modelId="{FED601E8-010A-4160-A9F6-8ED28327B7F8}" type="parTrans" cxnId="{C54ED1FC-592F-46E7-A398-2B127470C1BF}">
      <dgm:prSet/>
      <dgm:spPr/>
      <dgm:t>
        <a:bodyPr/>
        <a:lstStyle/>
        <a:p>
          <a:endParaRPr lang="en-GB"/>
        </a:p>
      </dgm:t>
    </dgm:pt>
    <dgm:pt modelId="{821D0076-0920-47FF-A202-5C8B5DBE8B17}" type="sibTrans" cxnId="{C54ED1FC-592F-46E7-A398-2B127470C1BF}">
      <dgm:prSet/>
      <dgm:spPr/>
      <dgm:t>
        <a:bodyPr/>
        <a:lstStyle/>
        <a:p>
          <a:endParaRPr lang="en-GB"/>
        </a:p>
      </dgm:t>
    </dgm:pt>
    <dgm:pt modelId="{E439C9B1-2911-44F1-B74D-3CAC6D9EDEC9}">
      <dgm:prSet/>
      <dgm:spPr>
        <a:solidFill>
          <a:srgbClr val="FE94EA"/>
        </a:solidFill>
      </dgm:spPr>
      <dgm:t>
        <a:bodyPr/>
        <a:lstStyle/>
        <a:p>
          <a:r>
            <a:rPr lang="en-GB"/>
            <a:t>Coping</a:t>
          </a:r>
        </a:p>
      </dgm:t>
    </dgm:pt>
    <dgm:pt modelId="{5063C515-48FB-4598-BF16-53746100D17F}" type="parTrans" cxnId="{5E44AE8E-47BE-494C-AD5A-A46439600CEC}">
      <dgm:prSet/>
      <dgm:spPr/>
      <dgm:t>
        <a:bodyPr/>
        <a:lstStyle/>
        <a:p>
          <a:endParaRPr lang="en-GB"/>
        </a:p>
      </dgm:t>
    </dgm:pt>
    <dgm:pt modelId="{ECF5A8C5-9F73-44F8-A9C6-49E3B83E79BB}" type="sibTrans" cxnId="{5E44AE8E-47BE-494C-AD5A-A46439600CEC}">
      <dgm:prSet/>
      <dgm:spPr/>
      <dgm:t>
        <a:bodyPr/>
        <a:lstStyle/>
        <a:p>
          <a:endParaRPr lang="en-GB"/>
        </a:p>
      </dgm:t>
    </dgm:pt>
    <dgm:pt modelId="{A79D3ACB-FBBD-4AA6-9EDA-A8477870FEC4}">
      <dgm:prSet/>
      <dgm:spPr>
        <a:solidFill>
          <a:schemeClr val="accent1">
            <a:lumMod val="40000"/>
            <a:lumOff val="60000"/>
          </a:schemeClr>
        </a:solidFill>
      </dgm:spPr>
      <dgm:t>
        <a:bodyPr/>
        <a:lstStyle/>
        <a:p>
          <a:r>
            <a:rPr lang="en-GB"/>
            <a:t>Motivation</a:t>
          </a:r>
        </a:p>
      </dgm:t>
    </dgm:pt>
    <dgm:pt modelId="{986539CA-C17D-495C-B087-E58530515C31}" type="parTrans" cxnId="{CB5E1025-AD52-4C18-9846-B383E3F27B01}">
      <dgm:prSet/>
      <dgm:spPr/>
      <dgm:t>
        <a:bodyPr/>
        <a:lstStyle/>
        <a:p>
          <a:endParaRPr lang="en-GB"/>
        </a:p>
      </dgm:t>
    </dgm:pt>
    <dgm:pt modelId="{08D7D675-063A-4645-9BAF-BBCD08FC5716}" type="sibTrans" cxnId="{CB5E1025-AD52-4C18-9846-B383E3F27B01}">
      <dgm:prSet/>
      <dgm:spPr/>
      <dgm:t>
        <a:bodyPr/>
        <a:lstStyle/>
        <a:p>
          <a:endParaRPr lang="en-GB"/>
        </a:p>
      </dgm:t>
    </dgm:pt>
    <dgm:pt modelId="{8EA2363B-A0EA-4FE4-BE03-130260CC3C76}">
      <dgm:prSet/>
      <dgm:spPr>
        <a:solidFill>
          <a:schemeClr val="accent1">
            <a:lumMod val="40000"/>
            <a:lumOff val="60000"/>
          </a:schemeClr>
        </a:solidFill>
      </dgm:spPr>
      <dgm:t>
        <a:bodyPr/>
        <a:lstStyle/>
        <a:p>
          <a:r>
            <a:rPr lang="en-GB"/>
            <a:t>Focus</a:t>
          </a:r>
        </a:p>
      </dgm:t>
    </dgm:pt>
    <dgm:pt modelId="{1F501340-2C83-48AC-8151-1C8C49751D23}" type="parTrans" cxnId="{7FF9FF66-8DF3-4505-BD0D-57D4C42E64C2}">
      <dgm:prSet/>
      <dgm:spPr/>
      <dgm:t>
        <a:bodyPr/>
        <a:lstStyle/>
        <a:p>
          <a:endParaRPr lang="en-GB"/>
        </a:p>
      </dgm:t>
    </dgm:pt>
    <dgm:pt modelId="{C80CB47E-14DE-4AE1-9690-B40BB3A8D290}" type="sibTrans" cxnId="{7FF9FF66-8DF3-4505-BD0D-57D4C42E64C2}">
      <dgm:prSet/>
      <dgm:spPr/>
      <dgm:t>
        <a:bodyPr/>
        <a:lstStyle/>
        <a:p>
          <a:endParaRPr lang="en-GB"/>
        </a:p>
      </dgm:t>
    </dgm:pt>
    <dgm:pt modelId="{734A8D35-6134-4688-B930-2B0F35399CDC}">
      <dgm:prSet/>
      <dgm:spPr>
        <a:solidFill>
          <a:schemeClr val="accent1">
            <a:lumMod val="40000"/>
            <a:lumOff val="60000"/>
          </a:schemeClr>
        </a:solidFill>
      </dgm:spPr>
      <dgm:t>
        <a:bodyPr/>
        <a:lstStyle/>
        <a:p>
          <a:r>
            <a:rPr lang="en-GB"/>
            <a:t>Training &amp; engagement</a:t>
          </a:r>
        </a:p>
      </dgm:t>
    </dgm:pt>
    <dgm:pt modelId="{CB9A1EE4-E653-4B5D-98D9-8424A9C2DBB2}" type="parTrans" cxnId="{EDFCAB89-7E2D-4CBF-AFC3-EECE781676F5}">
      <dgm:prSet/>
      <dgm:spPr/>
      <dgm:t>
        <a:bodyPr/>
        <a:lstStyle/>
        <a:p>
          <a:endParaRPr lang="en-GB"/>
        </a:p>
      </dgm:t>
    </dgm:pt>
    <dgm:pt modelId="{01F42796-E1D6-473E-8581-6899AFF23E3C}" type="sibTrans" cxnId="{EDFCAB89-7E2D-4CBF-AFC3-EECE781676F5}">
      <dgm:prSet/>
      <dgm:spPr/>
      <dgm:t>
        <a:bodyPr/>
        <a:lstStyle/>
        <a:p>
          <a:endParaRPr lang="en-GB"/>
        </a:p>
      </dgm:t>
    </dgm:pt>
    <dgm:pt modelId="{F025FDD2-A9A3-4FA7-BB5C-DFF35E0842C8}">
      <dgm:prSet/>
      <dgm:spPr>
        <a:solidFill>
          <a:schemeClr val="accent1">
            <a:lumMod val="40000"/>
            <a:lumOff val="60000"/>
          </a:schemeClr>
        </a:solidFill>
      </dgm:spPr>
      <dgm:t>
        <a:bodyPr/>
        <a:lstStyle/>
        <a:p>
          <a:r>
            <a:rPr lang="en-GB"/>
            <a:t>Successful coach</a:t>
          </a:r>
        </a:p>
      </dgm:t>
    </dgm:pt>
    <dgm:pt modelId="{E28FA113-7373-4D80-91C7-A2CCC4C9FEA0}" type="parTrans" cxnId="{574EBD7A-D4A0-437A-92C3-36E9E7C0DC54}">
      <dgm:prSet/>
      <dgm:spPr/>
      <dgm:t>
        <a:bodyPr/>
        <a:lstStyle/>
        <a:p>
          <a:endParaRPr lang="en-GB"/>
        </a:p>
      </dgm:t>
    </dgm:pt>
    <dgm:pt modelId="{E216F741-9098-4F8C-8751-AC73F366991A}" type="sibTrans" cxnId="{574EBD7A-D4A0-437A-92C3-36E9E7C0DC54}">
      <dgm:prSet/>
      <dgm:spPr/>
      <dgm:t>
        <a:bodyPr/>
        <a:lstStyle/>
        <a:p>
          <a:endParaRPr lang="en-GB"/>
        </a:p>
      </dgm:t>
    </dgm:pt>
    <dgm:pt modelId="{B4788A08-1E44-40E1-8227-48F9E6B0C52D}" type="pres">
      <dgm:prSet presAssocID="{16EFAB8C-AA12-422B-8596-636FC88C237E}" presName="Name0" presStyleCnt="0">
        <dgm:presLayoutVars>
          <dgm:chMax val="1"/>
          <dgm:dir/>
          <dgm:animLvl val="ctr"/>
          <dgm:resizeHandles val="exact"/>
        </dgm:presLayoutVars>
      </dgm:prSet>
      <dgm:spPr/>
    </dgm:pt>
    <dgm:pt modelId="{E963B41C-BCEC-468E-91A1-770DDD170653}" type="pres">
      <dgm:prSet presAssocID="{834A3215-0AAA-4380-A19B-7AE76D8D432B}" presName="centerShape" presStyleLbl="node0" presStyleIdx="0" presStyleCnt="1" custScaleX="221677" custScaleY="230584"/>
      <dgm:spPr/>
    </dgm:pt>
    <dgm:pt modelId="{E73EDEF0-1508-4E60-A943-35DC97CEFA79}" type="pres">
      <dgm:prSet presAssocID="{FDAD9E9C-0BBD-4BC6-A08D-C4A7264DA6D9}" presName="node" presStyleLbl="node1" presStyleIdx="0" presStyleCnt="14" custScaleX="155509" custScaleY="131412">
        <dgm:presLayoutVars>
          <dgm:bulletEnabled val="1"/>
        </dgm:presLayoutVars>
      </dgm:prSet>
      <dgm:spPr/>
    </dgm:pt>
    <dgm:pt modelId="{088191B7-6294-41CC-BC35-0B6BCC2E1274}" type="pres">
      <dgm:prSet presAssocID="{FDAD9E9C-0BBD-4BC6-A08D-C4A7264DA6D9}" presName="dummy" presStyleCnt="0"/>
      <dgm:spPr/>
    </dgm:pt>
    <dgm:pt modelId="{D7FF22C7-B701-4979-9FB3-FB61AA970CF2}" type="pres">
      <dgm:prSet presAssocID="{8F03F2D3-59FB-464F-8474-C281A5578195}" presName="sibTrans" presStyleLbl="sibTrans2D1" presStyleIdx="0" presStyleCnt="14"/>
      <dgm:spPr/>
    </dgm:pt>
    <dgm:pt modelId="{BC531CB8-66DA-4423-93A6-4AAC944D3C9C}" type="pres">
      <dgm:prSet presAssocID="{A5654869-D263-464B-99E6-4294C6813A1C}" presName="node" presStyleLbl="node1" presStyleIdx="1" presStyleCnt="14" custScaleX="155509" custScaleY="131412">
        <dgm:presLayoutVars>
          <dgm:bulletEnabled val="1"/>
        </dgm:presLayoutVars>
      </dgm:prSet>
      <dgm:spPr/>
    </dgm:pt>
    <dgm:pt modelId="{5B6023B2-C250-4FDF-9FCF-5EF64B930EB7}" type="pres">
      <dgm:prSet presAssocID="{A5654869-D263-464B-99E6-4294C6813A1C}" presName="dummy" presStyleCnt="0"/>
      <dgm:spPr/>
    </dgm:pt>
    <dgm:pt modelId="{375F653E-53D9-4E82-80A2-65E28D78FECD}" type="pres">
      <dgm:prSet presAssocID="{FEDC7906-BEE3-4D0C-BD0A-84AFA5DC667F}" presName="sibTrans" presStyleLbl="sibTrans2D1" presStyleIdx="1" presStyleCnt="14"/>
      <dgm:spPr/>
    </dgm:pt>
    <dgm:pt modelId="{9041CF5F-D214-43D0-9B60-C4A8F8340995}" type="pres">
      <dgm:prSet presAssocID="{17DB653D-5EBA-4F32-B43B-4E5F962E9806}" presName="node" presStyleLbl="node1" presStyleIdx="2" presStyleCnt="14" custScaleX="155509" custScaleY="131412">
        <dgm:presLayoutVars>
          <dgm:bulletEnabled val="1"/>
        </dgm:presLayoutVars>
      </dgm:prSet>
      <dgm:spPr/>
    </dgm:pt>
    <dgm:pt modelId="{7F20A9E2-98FA-43C5-A091-261E6F07D129}" type="pres">
      <dgm:prSet presAssocID="{17DB653D-5EBA-4F32-B43B-4E5F962E9806}" presName="dummy" presStyleCnt="0"/>
      <dgm:spPr/>
    </dgm:pt>
    <dgm:pt modelId="{3CCD525E-F189-474A-9741-5C346F505EEA}" type="pres">
      <dgm:prSet presAssocID="{D03081BF-968A-4B14-9BB9-E4D1C5C2A44C}" presName="sibTrans" presStyleLbl="sibTrans2D1" presStyleIdx="2" presStyleCnt="14"/>
      <dgm:spPr/>
    </dgm:pt>
    <dgm:pt modelId="{51A05F8F-D816-4825-884F-5F983032741C}" type="pres">
      <dgm:prSet presAssocID="{4C82C21E-18D4-41D6-95E6-28342E96F7F3}" presName="node" presStyleLbl="node1" presStyleIdx="3" presStyleCnt="14" custScaleX="155509" custScaleY="131412">
        <dgm:presLayoutVars>
          <dgm:bulletEnabled val="1"/>
        </dgm:presLayoutVars>
      </dgm:prSet>
      <dgm:spPr/>
    </dgm:pt>
    <dgm:pt modelId="{29504CB8-215B-45C4-B7BE-85C8C99B2F41}" type="pres">
      <dgm:prSet presAssocID="{4C82C21E-18D4-41D6-95E6-28342E96F7F3}" presName="dummy" presStyleCnt="0"/>
      <dgm:spPr/>
    </dgm:pt>
    <dgm:pt modelId="{81B27648-5334-4C99-B6E7-FF10E2B127E9}" type="pres">
      <dgm:prSet presAssocID="{BA0CB9A2-AB93-4918-9E16-C263E83D33DD}" presName="sibTrans" presStyleLbl="sibTrans2D1" presStyleIdx="3" presStyleCnt="14"/>
      <dgm:spPr/>
    </dgm:pt>
    <dgm:pt modelId="{3310F0EA-6D93-43C5-BABC-58ED0D3D568B}" type="pres">
      <dgm:prSet presAssocID="{A7799D4C-86FF-4E31-A9E3-678F63F59E5A}" presName="node" presStyleLbl="node1" presStyleIdx="4" presStyleCnt="14" custScaleX="155509" custScaleY="131412">
        <dgm:presLayoutVars>
          <dgm:bulletEnabled val="1"/>
        </dgm:presLayoutVars>
      </dgm:prSet>
      <dgm:spPr/>
    </dgm:pt>
    <dgm:pt modelId="{2F8E36BE-9092-4921-B2A0-4122F7BDBC5D}" type="pres">
      <dgm:prSet presAssocID="{A7799D4C-86FF-4E31-A9E3-678F63F59E5A}" presName="dummy" presStyleCnt="0"/>
      <dgm:spPr/>
    </dgm:pt>
    <dgm:pt modelId="{4CB9BB45-0F9C-4CC4-A00B-442664C41600}" type="pres">
      <dgm:prSet presAssocID="{79326B3E-7C67-4736-9708-6E55129A435B}" presName="sibTrans" presStyleLbl="sibTrans2D1" presStyleIdx="4" presStyleCnt="14"/>
      <dgm:spPr/>
    </dgm:pt>
    <dgm:pt modelId="{E48395E2-D879-415B-A56C-FD9D992A9B84}" type="pres">
      <dgm:prSet presAssocID="{4ED52257-B3C0-4085-AE41-2FC4EE98830C}" presName="node" presStyleLbl="node1" presStyleIdx="5" presStyleCnt="14" custScaleX="155509" custScaleY="131412">
        <dgm:presLayoutVars>
          <dgm:bulletEnabled val="1"/>
        </dgm:presLayoutVars>
      </dgm:prSet>
      <dgm:spPr/>
    </dgm:pt>
    <dgm:pt modelId="{EF21B415-D17B-4704-8C33-B89EA658E1DA}" type="pres">
      <dgm:prSet presAssocID="{4ED52257-B3C0-4085-AE41-2FC4EE98830C}" presName="dummy" presStyleCnt="0"/>
      <dgm:spPr/>
    </dgm:pt>
    <dgm:pt modelId="{431896B6-9CCD-4A1E-997D-ECCD6FD9176A}" type="pres">
      <dgm:prSet presAssocID="{0A61BF05-4724-42F2-A928-C0E555644CE4}" presName="sibTrans" presStyleLbl="sibTrans2D1" presStyleIdx="5" presStyleCnt="14"/>
      <dgm:spPr/>
    </dgm:pt>
    <dgm:pt modelId="{21BFAB04-8240-4E78-9D53-63DC95FDD298}" type="pres">
      <dgm:prSet presAssocID="{4FB2D021-8F95-4029-9D2A-5C3213B6249E}" presName="node" presStyleLbl="node1" presStyleIdx="6" presStyleCnt="14" custScaleX="155509" custScaleY="131412">
        <dgm:presLayoutVars>
          <dgm:bulletEnabled val="1"/>
        </dgm:presLayoutVars>
      </dgm:prSet>
      <dgm:spPr/>
    </dgm:pt>
    <dgm:pt modelId="{B5862F39-1AC5-47F2-AA44-C75E37A935C7}" type="pres">
      <dgm:prSet presAssocID="{4FB2D021-8F95-4029-9D2A-5C3213B6249E}" presName="dummy" presStyleCnt="0"/>
      <dgm:spPr/>
    </dgm:pt>
    <dgm:pt modelId="{66407487-E874-4898-86B6-57A1749CBD33}" type="pres">
      <dgm:prSet presAssocID="{6B3F052C-A010-4A04-AB52-58D5A0011D42}" presName="sibTrans" presStyleLbl="sibTrans2D1" presStyleIdx="6" presStyleCnt="14"/>
      <dgm:spPr/>
    </dgm:pt>
    <dgm:pt modelId="{D8A232BC-C7CA-4B1B-8FBF-8C763EAEE8BC}" type="pres">
      <dgm:prSet presAssocID="{D8B34BB1-A171-48EA-9A9E-5F5A17477A82}" presName="node" presStyleLbl="node1" presStyleIdx="7" presStyleCnt="14" custScaleX="155509" custScaleY="131412">
        <dgm:presLayoutVars>
          <dgm:bulletEnabled val="1"/>
        </dgm:presLayoutVars>
      </dgm:prSet>
      <dgm:spPr/>
    </dgm:pt>
    <dgm:pt modelId="{2AC4AD9C-5D70-49F9-87A5-D3E46E4B96C9}" type="pres">
      <dgm:prSet presAssocID="{D8B34BB1-A171-48EA-9A9E-5F5A17477A82}" presName="dummy" presStyleCnt="0"/>
      <dgm:spPr/>
    </dgm:pt>
    <dgm:pt modelId="{60FBB42A-2082-43F0-A405-B929800AC319}" type="pres">
      <dgm:prSet presAssocID="{8BB25630-4926-4D84-BA26-9CA651282393}" presName="sibTrans" presStyleLbl="sibTrans2D1" presStyleIdx="7" presStyleCnt="14"/>
      <dgm:spPr/>
    </dgm:pt>
    <dgm:pt modelId="{DBD4AC15-CBBF-4AC5-BC9D-73EF9CA79210}" type="pres">
      <dgm:prSet presAssocID="{71FB859F-CBD6-4F0B-B10D-97EC0E0B0EA7}" presName="node" presStyleLbl="node1" presStyleIdx="8" presStyleCnt="14" custScaleX="155509" custScaleY="131412">
        <dgm:presLayoutVars>
          <dgm:bulletEnabled val="1"/>
        </dgm:presLayoutVars>
      </dgm:prSet>
      <dgm:spPr/>
    </dgm:pt>
    <dgm:pt modelId="{39734B02-11F4-4213-A6CD-CC9316FDA345}" type="pres">
      <dgm:prSet presAssocID="{71FB859F-CBD6-4F0B-B10D-97EC0E0B0EA7}" presName="dummy" presStyleCnt="0"/>
      <dgm:spPr/>
    </dgm:pt>
    <dgm:pt modelId="{CCD1A738-4845-4540-8C7E-DCEC4CCC8C38}" type="pres">
      <dgm:prSet presAssocID="{821D0076-0920-47FF-A202-5C8B5DBE8B17}" presName="sibTrans" presStyleLbl="sibTrans2D1" presStyleIdx="8" presStyleCnt="14"/>
      <dgm:spPr/>
    </dgm:pt>
    <dgm:pt modelId="{7FD7BB35-F357-43A4-BFF5-16F01B69B510}" type="pres">
      <dgm:prSet presAssocID="{E439C9B1-2911-44F1-B74D-3CAC6D9EDEC9}" presName="node" presStyleLbl="node1" presStyleIdx="9" presStyleCnt="14" custScaleX="155509" custScaleY="131412">
        <dgm:presLayoutVars>
          <dgm:bulletEnabled val="1"/>
        </dgm:presLayoutVars>
      </dgm:prSet>
      <dgm:spPr/>
    </dgm:pt>
    <dgm:pt modelId="{06F0CB5C-7D96-4C30-AA9F-C926C193F773}" type="pres">
      <dgm:prSet presAssocID="{E439C9B1-2911-44F1-B74D-3CAC6D9EDEC9}" presName="dummy" presStyleCnt="0"/>
      <dgm:spPr/>
    </dgm:pt>
    <dgm:pt modelId="{2CAF11B4-843E-4EAC-883D-2461A8BA1DD9}" type="pres">
      <dgm:prSet presAssocID="{ECF5A8C5-9F73-44F8-A9C6-49E3B83E79BB}" presName="sibTrans" presStyleLbl="sibTrans2D1" presStyleIdx="9" presStyleCnt="14"/>
      <dgm:spPr/>
    </dgm:pt>
    <dgm:pt modelId="{A4CD41BB-97C4-4780-A533-AEADBC598D06}" type="pres">
      <dgm:prSet presAssocID="{A79D3ACB-FBBD-4AA6-9EDA-A8477870FEC4}" presName="node" presStyleLbl="node1" presStyleIdx="10" presStyleCnt="14" custScaleX="155509" custScaleY="131412">
        <dgm:presLayoutVars>
          <dgm:bulletEnabled val="1"/>
        </dgm:presLayoutVars>
      </dgm:prSet>
      <dgm:spPr/>
    </dgm:pt>
    <dgm:pt modelId="{3E79E914-541B-4928-9D90-12DB5A2D8AAC}" type="pres">
      <dgm:prSet presAssocID="{A79D3ACB-FBBD-4AA6-9EDA-A8477870FEC4}" presName="dummy" presStyleCnt="0"/>
      <dgm:spPr/>
    </dgm:pt>
    <dgm:pt modelId="{FEA3150F-7318-4137-B665-96C2B7AA2292}" type="pres">
      <dgm:prSet presAssocID="{08D7D675-063A-4645-9BAF-BBCD08FC5716}" presName="sibTrans" presStyleLbl="sibTrans2D1" presStyleIdx="10" presStyleCnt="14"/>
      <dgm:spPr/>
    </dgm:pt>
    <dgm:pt modelId="{0C9A35E4-EEB3-4BCE-A078-607E05127738}" type="pres">
      <dgm:prSet presAssocID="{8EA2363B-A0EA-4FE4-BE03-130260CC3C76}" presName="node" presStyleLbl="node1" presStyleIdx="11" presStyleCnt="14" custScaleX="155509" custScaleY="131412">
        <dgm:presLayoutVars>
          <dgm:bulletEnabled val="1"/>
        </dgm:presLayoutVars>
      </dgm:prSet>
      <dgm:spPr/>
    </dgm:pt>
    <dgm:pt modelId="{F0C42ACA-0B9B-4A6A-A016-829EDC4A09A6}" type="pres">
      <dgm:prSet presAssocID="{8EA2363B-A0EA-4FE4-BE03-130260CC3C76}" presName="dummy" presStyleCnt="0"/>
      <dgm:spPr/>
    </dgm:pt>
    <dgm:pt modelId="{2B40661C-42B4-49E9-9D54-6A239FB286BB}" type="pres">
      <dgm:prSet presAssocID="{C80CB47E-14DE-4AE1-9690-B40BB3A8D290}" presName="sibTrans" presStyleLbl="sibTrans2D1" presStyleIdx="11" presStyleCnt="14"/>
      <dgm:spPr/>
    </dgm:pt>
    <dgm:pt modelId="{149BD9D5-FB87-43F4-AAAF-2A273E0CD8CE}" type="pres">
      <dgm:prSet presAssocID="{734A8D35-6134-4688-B930-2B0F35399CDC}" presName="node" presStyleLbl="node1" presStyleIdx="12" presStyleCnt="14" custScaleX="155509" custScaleY="131412">
        <dgm:presLayoutVars>
          <dgm:bulletEnabled val="1"/>
        </dgm:presLayoutVars>
      </dgm:prSet>
      <dgm:spPr/>
    </dgm:pt>
    <dgm:pt modelId="{86CA8599-8C40-427F-80D7-45DCFB841D39}" type="pres">
      <dgm:prSet presAssocID="{734A8D35-6134-4688-B930-2B0F35399CDC}" presName="dummy" presStyleCnt="0"/>
      <dgm:spPr/>
    </dgm:pt>
    <dgm:pt modelId="{CBFAE181-5829-4EFB-A02E-6B71CC8F3808}" type="pres">
      <dgm:prSet presAssocID="{01F42796-E1D6-473E-8581-6899AFF23E3C}" presName="sibTrans" presStyleLbl="sibTrans2D1" presStyleIdx="12" presStyleCnt="14"/>
      <dgm:spPr/>
    </dgm:pt>
    <dgm:pt modelId="{4C19FA50-F59C-49E4-8961-5B1416D36004}" type="pres">
      <dgm:prSet presAssocID="{F025FDD2-A9A3-4FA7-BB5C-DFF35E0842C8}" presName="node" presStyleLbl="node1" presStyleIdx="13" presStyleCnt="14" custScaleX="155509" custScaleY="131412">
        <dgm:presLayoutVars>
          <dgm:bulletEnabled val="1"/>
        </dgm:presLayoutVars>
      </dgm:prSet>
      <dgm:spPr/>
    </dgm:pt>
    <dgm:pt modelId="{3F7558E4-F00F-4E5D-940C-2E85C1AE1754}" type="pres">
      <dgm:prSet presAssocID="{F025FDD2-A9A3-4FA7-BB5C-DFF35E0842C8}" presName="dummy" presStyleCnt="0"/>
      <dgm:spPr/>
    </dgm:pt>
    <dgm:pt modelId="{20BF5C24-B892-4399-9E99-1D01D210616A}" type="pres">
      <dgm:prSet presAssocID="{E216F741-9098-4F8C-8751-AC73F366991A}" presName="sibTrans" presStyleLbl="sibTrans2D1" presStyleIdx="13" presStyleCnt="14"/>
      <dgm:spPr/>
    </dgm:pt>
  </dgm:ptLst>
  <dgm:cxnLst>
    <dgm:cxn modelId="{F3E76400-6EC1-4716-85E7-33B9ABD1D17F}" type="presOf" srcId="{ECF5A8C5-9F73-44F8-A9C6-49E3B83E79BB}" destId="{2CAF11B4-843E-4EAC-883D-2461A8BA1DD9}" srcOrd="0" destOrd="0" presId="urn:microsoft.com/office/officeart/2005/8/layout/radial6"/>
    <dgm:cxn modelId="{E086A10C-2897-40A4-8F72-D378BFCDD03C}" type="presOf" srcId="{17DB653D-5EBA-4F32-B43B-4E5F962E9806}" destId="{9041CF5F-D214-43D0-9B60-C4A8F8340995}" srcOrd="0" destOrd="0" presId="urn:microsoft.com/office/officeart/2005/8/layout/radial6"/>
    <dgm:cxn modelId="{F04E0C10-D834-4982-8D4B-D0A0FEAA1A8A}" type="presOf" srcId="{01F42796-E1D6-473E-8581-6899AFF23E3C}" destId="{CBFAE181-5829-4EFB-A02E-6B71CC8F3808}" srcOrd="0" destOrd="0" presId="urn:microsoft.com/office/officeart/2005/8/layout/radial6"/>
    <dgm:cxn modelId="{CB5E1025-AD52-4C18-9846-B383E3F27B01}" srcId="{834A3215-0AAA-4380-A19B-7AE76D8D432B}" destId="{A79D3ACB-FBBD-4AA6-9EDA-A8477870FEC4}" srcOrd="10" destOrd="0" parTransId="{986539CA-C17D-495C-B087-E58530515C31}" sibTransId="{08D7D675-063A-4645-9BAF-BBCD08FC5716}"/>
    <dgm:cxn modelId="{5EA9A32B-4A1E-4D94-9672-A2A0BB1469D8}" type="presOf" srcId="{79326B3E-7C67-4736-9708-6E55129A435B}" destId="{4CB9BB45-0F9C-4CC4-A00B-442664C41600}" srcOrd="0" destOrd="0" presId="urn:microsoft.com/office/officeart/2005/8/layout/radial6"/>
    <dgm:cxn modelId="{6E4E112C-343A-44E6-BC93-3476B2E9D5D8}" type="presOf" srcId="{734A8D35-6134-4688-B930-2B0F35399CDC}" destId="{149BD9D5-FB87-43F4-AAAF-2A273E0CD8CE}" srcOrd="0" destOrd="0" presId="urn:microsoft.com/office/officeart/2005/8/layout/radial6"/>
    <dgm:cxn modelId="{02BB782E-A355-4147-B5CD-8C08F2797377}" type="presOf" srcId="{4FB2D021-8F95-4029-9D2A-5C3213B6249E}" destId="{21BFAB04-8240-4E78-9D53-63DC95FDD298}" srcOrd="0" destOrd="0" presId="urn:microsoft.com/office/officeart/2005/8/layout/radial6"/>
    <dgm:cxn modelId="{21E4A740-4A5B-4372-81C8-E614836B54D8}" srcId="{834A3215-0AAA-4380-A19B-7AE76D8D432B}" destId="{A5654869-D263-464B-99E6-4294C6813A1C}" srcOrd="1" destOrd="0" parTransId="{6F93279D-937F-412A-ACA2-FB1E9AB427C9}" sibTransId="{FEDC7906-BEE3-4D0C-BD0A-84AFA5DC667F}"/>
    <dgm:cxn modelId="{062BC665-DE41-4ABA-85F5-A7C537E4A96C}" type="presOf" srcId="{FEDC7906-BEE3-4D0C-BD0A-84AFA5DC667F}" destId="{375F653E-53D9-4E82-80A2-65E28D78FECD}" srcOrd="0" destOrd="0" presId="urn:microsoft.com/office/officeart/2005/8/layout/radial6"/>
    <dgm:cxn modelId="{7FF9FF66-8DF3-4505-BD0D-57D4C42E64C2}" srcId="{834A3215-0AAA-4380-A19B-7AE76D8D432B}" destId="{8EA2363B-A0EA-4FE4-BE03-130260CC3C76}" srcOrd="11" destOrd="0" parTransId="{1F501340-2C83-48AC-8151-1C8C49751D23}" sibTransId="{C80CB47E-14DE-4AE1-9690-B40BB3A8D290}"/>
    <dgm:cxn modelId="{B5511C67-883D-4902-A36E-CC5A581799B0}" srcId="{834A3215-0AAA-4380-A19B-7AE76D8D432B}" destId="{A7799D4C-86FF-4E31-A9E3-678F63F59E5A}" srcOrd="4" destOrd="0" parTransId="{5801BCB5-7DB2-4AB8-9710-C8FCE50482BB}" sibTransId="{79326B3E-7C67-4736-9708-6E55129A435B}"/>
    <dgm:cxn modelId="{DB899047-6D01-42BF-8C38-87ADF8487E99}" type="presOf" srcId="{F025FDD2-A9A3-4FA7-BB5C-DFF35E0842C8}" destId="{4C19FA50-F59C-49E4-8961-5B1416D36004}" srcOrd="0" destOrd="0" presId="urn:microsoft.com/office/officeart/2005/8/layout/radial6"/>
    <dgm:cxn modelId="{41B6C968-2AE8-4ECE-90CF-9A1FFD3B503F}" type="presOf" srcId="{D8B34BB1-A171-48EA-9A9E-5F5A17477A82}" destId="{D8A232BC-C7CA-4B1B-8FBF-8C763EAEE8BC}" srcOrd="0" destOrd="0" presId="urn:microsoft.com/office/officeart/2005/8/layout/radial6"/>
    <dgm:cxn modelId="{97297C4E-D606-4986-A837-2296C00A4445}" type="presOf" srcId="{C80CB47E-14DE-4AE1-9690-B40BB3A8D290}" destId="{2B40661C-42B4-49E9-9D54-6A239FB286BB}" srcOrd="0" destOrd="0" presId="urn:microsoft.com/office/officeart/2005/8/layout/radial6"/>
    <dgm:cxn modelId="{129CFC4F-01A7-4B10-ABB1-5739C50065A1}" type="presOf" srcId="{FDAD9E9C-0BBD-4BC6-A08D-C4A7264DA6D9}" destId="{E73EDEF0-1508-4E60-A943-35DC97CEFA79}" srcOrd="0" destOrd="0" presId="urn:microsoft.com/office/officeart/2005/8/layout/radial6"/>
    <dgm:cxn modelId="{452E1871-F2C9-4F05-A395-19B6F8A63CF2}" type="presOf" srcId="{821D0076-0920-47FF-A202-5C8B5DBE8B17}" destId="{CCD1A738-4845-4540-8C7E-DCEC4CCC8C38}" srcOrd="0" destOrd="0" presId="urn:microsoft.com/office/officeart/2005/8/layout/radial6"/>
    <dgm:cxn modelId="{E53EB653-CC1C-4D39-AB5A-2DA643913D28}" srcId="{16EFAB8C-AA12-422B-8596-636FC88C237E}" destId="{834A3215-0AAA-4380-A19B-7AE76D8D432B}" srcOrd="0" destOrd="0" parTransId="{C5C7790D-E266-4020-AA85-6A0146531490}" sibTransId="{2AF9CD39-36CC-4254-A6B7-7146004F8D55}"/>
    <dgm:cxn modelId="{F98E837A-1F05-43CE-8D89-784E29312E36}" type="presOf" srcId="{0A61BF05-4724-42F2-A928-C0E555644CE4}" destId="{431896B6-9CCD-4A1E-997D-ECCD6FD9176A}" srcOrd="0" destOrd="0" presId="urn:microsoft.com/office/officeart/2005/8/layout/radial6"/>
    <dgm:cxn modelId="{574EBD7A-D4A0-437A-92C3-36E9E7C0DC54}" srcId="{834A3215-0AAA-4380-A19B-7AE76D8D432B}" destId="{F025FDD2-A9A3-4FA7-BB5C-DFF35E0842C8}" srcOrd="13" destOrd="0" parTransId="{E28FA113-7373-4D80-91C7-A2CCC4C9FEA0}" sibTransId="{E216F741-9098-4F8C-8751-AC73F366991A}"/>
    <dgm:cxn modelId="{761C957F-9C0A-4E76-ABE8-6D8024F8C822}" srcId="{834A3215-0AAA-4380-A19B-7AE76D8D432B}" destId="{17DB653D-5EBA-4F32-B43B-4E5F962E9806}" srcOrd="2" destOrd="0" parTransId="{55DD4A06-C6F5-4E5A-BE93-7C5AF0304AAC}" sibTransId="{D03081BF-968A-4B14-9BB9-E4D1C5C2A44C}"/>
    <dgm:cxn modelId="{5B3BBA7F-92AE-4E05-AF9E-FB0C6F36A9F3}" type="presOf" srcId="{4C82C21E-18D4-41D6-95E6-28342E96F7F3}" destId="{51A05F8F-D816-4825-884F-5F983032741C}" srcOrd="0" destOrd="0" presId="urn:microsoft.com/office/officeart/2005/8/layout/radial6"/>
    <dgm:cxn modelId="{FDEF2981-A2C7-481A-9B76-1E535B0D579F}" type="presOf" srcId="{8F03F2D3-59FB-464F-8474-C281A5578195}" destId="{D7FF22C7-B701-4979-9FB3-FB61AA970CF2}" srcOrd="0" destOrd="0" presId="urn:microsoft.com/office/officeart/2005/8/layout/radial6"/>
    <dgm:cxn modelId="{EDFCAB89-7E2D-4CBF-AFC3-EECE781676F5}" srcId="{834A3215-0AAA-4380-A19B-7AE76D8D432B}" destId="{734A8D35-6134-4688-B930-2B0F35399CDC}" srcOrd="12" destOrd="0" parTransId="{CB9A1EE4-E653-4B5D-98D9-8424A9C2DBB2}" sibTransId="{01F42796-E1D6-473E-8581-6899AFF23E3C}"/>
    <dgm:cxn modelId="{5E44AE8E-47BE-494C-AD5A-A46439600CEC}" srcId="{834A3215-0AAA-4380-A19B-7AE76D8D432B}" destId="{E439C9B1-2911-44F1-B74D-3CAC6D9EDEC9}" srcOrd="9" destOrd="0" parTransId="{5063C515-48FB-4598-BF16-53746100D17F}" sibTransId="{ECF5A8C5-9F73-44F8-A9C6-49E3B83E79BB}"/>
    <dgm:cxn modelId="{F7A6CE92-7B94-48B4-B9C3-B1CE6E7013A7}" type="presOf" srcId="{8BB25630-4926-4D84-BA26-9CA651282393}" destId="{60FBB42A-2082-43F0-A405-B929800AC319}" srcOrd="0" destOrd="0" presId="urn:microsoft.com/office/officeart/2005/8/layout/radial6"/>
    <dgm:cxn modelId="{6B995598-92F4-454F-BD8A-0E998568E1B5}" type="presOf" srcId="{16EFAB8C-AA12-422B-8596-636FC88C237E}" destId="{B4788A08-1E44-40E1-8227-48F9E6B0C52D}" srcOrd="0" destOrd="0" presId="urn:microsoft.com/office/officeart/2005/8/layout/radial6"/>
    <dgm:cxn modelId="{B94FEA9F-AA08-4107-9A7D-57C96958CC9F}" type="presOf" srcId="{D03081BF-968A-4B14-9BB9-E4D1C5C2A44C}" destId="{3CCD525E-F189-474A-9741-5C346F505EEA}" srcOrd="0" destOrd="0" presId="urn:microsoft.com/office/officeart/2005/8/layout/radial6"/>
    <dgm:cxn modelId="{FA8C5FA4-4FC7-4FFB-8A37-9EDED039EC53}" type="presOf" srcId="{834A3215-0AAA-4380-A19B-7AE76D8D432B}" destId="{E963B41C-BCEC-468E-91A1-770DDD170653}" srcOrd="0" destOrd="0" presId="urn:microsoft.com/office/officeart/2005/8/layout/radial6"/>
    <dgm:cxn modelId="{9A7483A8-2B01-46C6-811E-05BE24866858}" type="presOf" srcId="{A5654869-D263-464B-99E6-4294C6813A1C}" destId="{BC531CB8-66DA-4423-93A6-4AAC944D3C9C}" srcOrd="0" destOrd="0" presId="urn:microsoft.com/office/officeart/2005/8/layout/radial6"/>
    <dgm:cxn modelId="{550897B0-0FAF-466C-8663-253203F48DB3}" srcId="{834A3215-0AAA-4380-A19B-7AE76D8D432B}" destId="{4ED52257-B3C0-4085-AE41-2FC4EE98830C}" srcOrd="5" destOrd="0" parTransId="{C3A32AAE-34F5-4C2A-BDCE-D2204D7336AF}" sibTransId="{0A61BF05-4724-42F2-A928-C0E555644CE4}"/>
    <dgm:cxn modelId="{1A6B0CB7-C6A2-4A47-BEFD-CD8FF0757F0E}" srcId="{834A3215-0AAA-4380-A19B-7AE76D8D432B}" destId="{4FB2D021-8F95-4029-9D2A-5C3213B6249E}" srcOrd="6" destOrd="0" parTransId="{5C50A347-B12F-4DAD-8DA3-B0A859BFCA6E}" sibTransId="{6B3F052C-A010-4A04-AB52-58D5A0011D42}"/>
    <dgm:cxn modelId="{8D6615BE-51D8-4032-A190-F8CADF13B557}" type="presOf" srcId="{4ED52257-B3C0-4085-AE41-2FC4EE98830C}" destId="{E48395E2-D879-415B-A56C-FD9D992A9B84}" srcOrd="0" destOrd="0" presId="urn:microsoft.com/office/officeart/2005/8/layout/radial6"/>
    <dgm:cxn modelId="{64CA32C3-B5C1-4596-ABBC-9DFED631C2CC}" type="presOf" srcId="{A7799D4C-86FF-4E31-A9E3-678F63F59E5A}" destId="{3310F0EA-6D93-43C5-BABC-58ED0D3D568B}" srcOrd="0" destOrd="0" presId="urn:microsoft.com/office/officeart/2005/8/layout/radial6"/>
    <dgm:cxn modelId="{83EC70C7-F822-4B90-BBF1-1C6EEBC63B64}" type="presOf" srcId="{A79D3ACB-FBBD-4AA6-9EDA-A8477870FEC4}" destId="{A4CD41BB-97C4-4780-A533-AEADBC598D06}" srcOrd="0" destOrd="0" presId="urn:microsoft.com/office/officeart/2005/8/layout/radial6"/>
    <dgm:cxn modelId="{441AB0D2-5CCB-4D72-B079-3F84AF5F104B}" srcId="{834A3215-0AAA-4380-A19B-7AE76D8D432B}" destId="{D8B34BB1-A171-48EA-9A9E-5F5A17477A82}" srcOrd="7" destOrd="0" parTransId="{9F4B13F0-7138-4150-A2EA-D375BC539A8E}" sibTransId="{8BB25630-4926-4D84-BA26-9CA651282393}"/>
    <dgm:cxn modelId="{764EAED8-B338-433C-B72E-8C7DF8F1A7F0}" type="presOf" srcId="{E216F741-9098-4F8C-8751-AC73F366991A}" destId="{20BF5C24-B892-4399-9E99-1D01D210616A}" srcOrd="0" destOrd="0" presId="urn:microsoft.com/office/officeart/2005/8/layout/radial6"/>
    <dgm:cxn modelId="{3D6702DF-E559-479B-8BF8-55BE3883A3E2}" srcId="{834A3215-0AAA-4380-A19B-7AE76D8D432B}" destId="{4C82C21E-18D4-41D6-95E6-28342E96F7F3}" srcOrd="3" destOrd="0" parTransId="{34882DD1-D0F4-46E4-AF93-EBEF4B06842F}" sibTransId="{BA0CB9A2-AB93-4918-9E16-C263E83D33DD}"/>
    <dgm:cxn modelId="{BA4B35E5-37B8-4B1F-8E7C-9EE478679FAA}" type="presOf" srcId="{8EA2363B-A0EA-4FE4-BE03-130260CC3C76}" destId="{0C9A35E4-EEB3-4BCE-A078-607E05127738}" srcOrd="0" destOrd="0" presId="urn:microsoft.com/office/officeart/2005/8/layout/radial6"/>
    <dgm:cxn modelId="{5D3FDFEB-359B-4896-BBE4-2653F57CFCFE}" type="presOf" srcId="{BA0CB9A2-AB93-4918-9E16-C263E83D33DD}" destId="{81B27648-5334-4C99-B6E7-FF10E2B127E9}" srcOrd="0" destOrd="0" presId="urn:microsoft.com/office/officeart/2005/8/layout/radial6"/>
    <dgm:cxn modelId="{8E3BC6EE-C73E-498C-B318-ED9F4AA387D2}" type="presOf" srcId="{E439C9B1-2911-44F1-B74D-3CAC6D9EDEC9}" destId="{7FD7BB35-F357-43A4-BFF5-16F01B69B510}" srcOrd="0" destOrd="0" presId="urn:microsoft.com/office/officeart/2005/8/layout/radial6"/>
    <dgm:cxn modelId="{4BC51AF6-5B64-4B5D-A8EE-342AFF84083C}" srcId="{834A3215-0AAA-4380-A19B-7AE76D8D432B}" destId="{FDAD9E9C-0BBD-4BC6-A08D-C4A7264DA6D9}" srcOrd="0" destOrd="0" parTransId="{3E4D16F5-2E1B-4379-9198-347086104FA1}" sibTransId="{8F03F2D3-59FB-464F-8474-C281A5578195}"/>
    <dgm:cxn modelId="{50CB86F6-CE01-429D-AF21-87837E97F143}" type="presOf" srcId="{71FB859F-CBD6-4F0B-B10D-97EC0E0B0EA7}" destId="{DBD4AC15-CBBF-4AC5-BC9D-73EF9CA79210}" srcOrd="0" destOrd="0" presId="urn:microsoft.com/office/officeart/2005/8/layout/radial6"/>
    <dgm:cxn modelId="{C54ED1FC-592F-46E7-A398-2B127470C1BF}" srcId="{834A3215-0AAA-4380-A19B-7AE76D8D432B}" destId="{71FB859F-CBD6-4F0B-B10D-97EC0E0B0EA7}" srcOrd="8" destOrd="0" parTransId="{FED601E8-010A-4160-A9F6-8ED28327B7F8}" sibTransId="{821D0076-0920-47FF-A202-5C8B5DBE8B17}"/>
    <dgm:cxn modelId="{481244FD-CC54-4BA6-901F-E76CD486B6E6}" type="presOf" srcId="{08D7D675-063A-4645-9BAF-BBCD08FC5716}" destId="{FEA3150F-7318-4137-B665-96C2B7AA2292}" srcOrd="0" destOrd="0" presId="urn:microsoft.com/office/officeart/2005/8/layout/radial6"/>
    <dgm:cxn modelId="{9387B9FE-C5C9-4944-8F17-A7815E92B0D9}" type="presOf" srcId="{6B3F052C-A010-4A04-AB52-58D5A0011D42}" destId="{66407487-E874-4898-86B6-57A1749CBD33}" srcOrd="0" destOrd="0" presId="urn:microsoft.com/office/officeart/2005/8/layout/radial6"/>
    <dgm:cxn modelId="{04D5584C-512F-4356-9939-BA9992386CDB}" type="presParOf" srcId="{B4788A08-1E44-40E1-8227-48F9E6B0C52D}" destId="{E963B41C-BCEC-468E-91A1-770DDD170653}" srcOrd="0" destOrd="0" presId="urn:microsoft.com/office/officeart/2005/8/layout/radial6"/>
    <dgm:cxn modelId="{39B7FDF5-783C-4838-8B45-07337E9EF743}" type="presParOf" srcId="{B4788A08-1E44-40E1-8227-48F9E6B0C52D}" destId="{E73EDEF0-1508-4E60-A943-35DC97CEFA79}" srcOrd="1" destOrd="0" presId="urn:microsoft.com/office/officeart/2005/8/layout/radial6"/>
    <dgm:cxn modelId="{8C998310-DE30-4876-881F-05389C53D44D}" type="presParOf" srcId="{B4788A08-1E44-40E1-8227-48F9E6B0C52D}" destId="{088191B7-6294-41CC-BC35-0B6BCC2E1274}" srcOrd="2" destOrd="0" presId="urn:microsoft.com/office/officeart/2005/8/layout/radial6"/>
    <dgm:cxn modelId="{474ED1A8-6EE3-42DA-821D-8D0AB94C0AEB}" type="presParOf" srcId="{B4788A08-1E44-40E1-8227-48F9E6B0C52D}" destId="{D7FF22C7-B701-4979-9FB3-FB61AA970CF2}" srcOrd="3" destOrd="0" presId="urn:microsoft.com/office/officeart/2005/8/layout/radial6"/>
    <dgm:cxn modelId="{4513D7E9-D399-4B9E-A682-287845A11A48}" type="presParOf" srcId="{B4788A08-1E44-40E1-8227-48F9E6B0C52D}" destId="{BC531CB8-66DA-4423-93A6-4AAC944D3C9C}" srcOrd="4" destOrd="0" presId="urn:microsoft.com/office/officeart/2005/8/layout/radial6"/>
    <dgm:cxn modelId="{B59BA76E-1805-4EF2-A87C-0A2404745B99}" type="presParOf" srcId="{B4788A08-1E44-40E1-8227-48F9E6B0C52D}" destId="{5B6023B2-C250-4FDF-9FCF-5EF64B930EB7}" srcOrd="5" destOrd="0" presId="urn:microsoft.com/office/officeart/2005/8/layout/radial6"/>
    <dgm:cxn modelId="{CDC14D8E-ED93-4951-96A1-1529B223264E}" type="presParOf" srcId="{B4788A08-1E44-40E1-8227-48F9E6B0C52D}" destId="{375F653E-53D9-4E82-80A2-65E28D78FECD}" srcOrd="6" destOrd="0" presId="urn:microsoft.com/office/officeart/2005/8/layout/radial6"/>
    <dgm:cxn modelId="{DE09BBC8-7801-4CFD-A6F0-DF8E535FFA73}" type="presParOf" srcId="{B4788A08-1E44-40E1-8227-48F9E6B0C52D}" destId="{9041CF5F-D214-43D0-9B60-C4A8F8340995}" srcOrd="7" destOrd="0" presId="urn:microsoft.com/office/officeart/2005/8/layout/radial6"/>
    <dgm:cxn modelId="{4762DEE6-38C9-4619-9024-EB061E61BAC1}" type="presParOf" srcId="{B4788A08-1E44-40E1-8227-48F9E6B0C52D}" destId="{7F20A9E2-98FA-43C5-A091-261E6F07D129}" srcOrd="8" destOrd="0" presId="urn:microsoft.com/office/officeart/2005/8/layout/radial6"/>
    <dgm:cxn modelId="{B0DD5F1D-8105-4999-96B7-170C98D11B19}" type="presParOf" srcId="{B4788A08-1E44-40E1-8227-48F9E6B0C52D}" destId="{3CCD525E-F189-474A-9741-5C346F505EEA}" srcOrd="9" destOrd="0" presId="urn:microsoft.com/office/officeart/2005/8/layout/radial6"/>
    <dgm:cxn modelId="{3B40C168-5779-423C-89E5-B322EFEBF46C}" type="presParOf" srcId="{B4788A08-1E44-40E1-8227-48F9E6B0C52D}" destId="{51A05F8F-D816-4825-884F-5F983032741C}" srcOrd="10" destOrd="0" presId="urn:microsoft.com/office/officeart/2005/8/layout/radial6"/>
    <dgm:cxn modelId="{3A0468E6-E53C-4C01-9563-23EC420B85B8}" type="presParOf" srcId="{B4788A08-1E44-40E1-8227-48F9E6B0C52D}" destId="{29504CB8-215B-45C4-B7BE-85C8C99B2F41}" srcOrd="11" destOrd="0" presId="urn:microsoft.com/office/officeart/2005/8/layout/radial6"/>
    <dgm:cxn modelId="{94534883-B07C-4E07-9A59-8465D06A4E2B}" type="presParOf" srcId="{B4788A08-1E44-40E1-8227-48F9E6B0C52D}" destId="{81B27648-5334-4C99-B6E7-FF10E2B127E9}" srcOrd="12" destOrd="0" presId="urn:microsoft.com/office/officeart/2005/8/layout/radial6"/>
    <dgm:cxn modelId="{37F19FDF-BFF6-43C5-9FC1-9578F4117CD2}" type="presParOf" srcId="{B4788A08-1E44-40E1-8227-48F9E6B0C52D}" destId="{3310F0EA-6D93-43C5-BABC-58ED0D3D568B}" srcOrd="13" destOrd="0" presId="urn:microsoft.com/office/officeart/2005/8/layout/radial6"/>
    <dgm:cxn modelId="{3F4C2A2E-0BDD-47EE-B48C-C5036B642A39}" type="presParOf" srcId="{B4788A08-1E44-40E1-8227-48F9E6B0C52D}" destId="{2F8E36BE-9092-4921-B2A0-4122F7BDBC5D}" srcOrd="14" destOrd="0" presId="urn:microsoft.com/office/officeart/2005/8/layout/radial6"/>
    <dgm:cxn modelId="{75BA8838-5E64-4430-8A4A-4E7B68034AFE}" type="presParOf" srcId="{B4788A08-1E44-40E1-8227-48F9E6B0C52D}" destId="{4CB9BB45-0F9C-4CC4-A00B-442664C41600}" srcOrd="15" destOrd="0" presId="urn:microsoft.com/office/officeart/2005/8/layout/radial6"/>
    <dgm:cxn modelId="{5BDA79D7-9305-4110-847E-01D529196C81}" type="presParOf" srcId="{B4788A08-1E44-40E1-8227-48F9E6B0C52D}" destId="{E48395E2-D879-415B-A56C-FD9D992A9B84}" srcOrd="16" destOrd="0" presId="urn:microsoft.com/office/officeart/2005/8/layout/radial6"/>
    <dgm:cxn modelId="{E1C08975-8932-4BC4-A604-692C53E62221}" type="presParOf" srcId="{B4788A08-1E44-40E1-8227-48F9E6B0C52D}" destId="{EF21B415-D17B-4704-8C33-B89EA658E1DA}" srcOrd="17" destOrd="0" presId="urn:microsoft.com/office/officeart/2005/8/layout/radial6"/>
    <dgm:cxn modelId="{011A6B9C-3FE5-4503-BD16-3F08E7A6022C}" type="presParOf" srcId="{B4788A08-1E44-40E1-8227-48F9E6B0C52D}" destId="{431896B6-9CCD-4A1E-997D-ECCD6FD9176A}" srcOrd="18" destOrd="0" presId="urn:microsoft.com/office/officeart/2005/8/layout/radial6"/>
    <dgm:cxn modelId="{60CEA154-16A9-4938-B72B-D593B28605DB}" type="presParOf" srcId="{B4788A08-1E44-40E1-8227-48F9E6B0C52D}" destId="{21BFAB04-8240-4E78-9D53-63DC95FDD298}" srcOrd="19" destOrd="0" presId="urn:microsoft.com/office/officeart/2005/8/layout/radial6"/>
    <dgm:cxn modelId="{BCA12F25-814B-4FF0-A8CC-B6224E7A37E7}" type="presParOf" srcId="{B4788A08-1E44-40E1-8227-48F9E6B0C52D}" destId="{B5862F39-1AC5-47F2-AA44-C75E37A935C7}" srcOrd="20" destOrd="0" presId="urn:microsoft.com/office/officeart/2005/8/layout/radial6"/>
    <dgm:cxn modelId="{D15B8C73-15BD-497F-A640-4136E3E8B306}" type="presParOf" srcId="{B4788A08-1E44-40E1-8227-48F9E6B0C52D}" destId="{66407487-E874-4898-86B6-57A1749CBD33}" srcOrd="21" destOrd="0" presId="urn:microsoft.com/office/officeart/2005/8/layout/radial6"/>
    <dgm:cxn modelId="{FC613649-2507-4B34-B476-A0A688873BBB}" type="presParOf" srcId="{B4788A08-1E44-40E1-8227-48F9E6B0C52D}" destId="{D8A232BC-C7CA-4B1B-8FBF-8C763EAEE8BC}" srcOrd="22" destOrd="0" presId="urn:microsoft.com/office/officeart/2005/8/layout/radial6"/>
    <dgm:cxn modelId="{98246B6E-BD09-43F8-9E00-AC75313A5EC5}" type="presParOf" srcId="{B4788A08-1E44-40E1-8227-48F9E6B0C52D}" destId="{2AC4AD9C-5D70-49F9-87A5-D3E46E4B96C9}" srcOrd="23" destOrd="0" presId="urn:microsoft.com/office/officeart/2005/8/layout/radial6"/>
    <dgm:cxn modelId="{7101AD0E-29AD-429E-AFE5-6DF50EED62EA}" type="presParOf" srcId="{B4788A08-1E44-40E1-8227-48F9E6B0C52D}" destId="{60FBB42A-2082-43F0-A405-B929800AC319}" srcOrd="24" destOrd="0" presId="urn:microsoft.com/office/officeart/2005/8/layout/radial6"/>
    <dgm:cxn modelId="{F974000E-925B-4505-9FE1-D011E09C1590}" type="presParOf" srcId="{B4788A08-1E44-40E1-8227-48F9E6B0C52D}" destId="{DBD4AC15-CBBF-4AC5-BC9D-73EF9CA79210}" srcOrd="25" destOrd="0" presId="urn:microsoft.com/office/officeart/2005/8/layout/radial6"/>
    <dgm:cxn modelId="{C6CD299B-E363-453D-8ED1-82068A3EF84E}" type="presParOf" srcId="{B4788A08-1E44-40E1-8227-48F9E6B0C52D}" destId="{39734B02-11F4-4213-A6CD-CC9316FDA345}" srcOrd="26" destOrd="0" presId="urn:microsoft.com/office/officeart/2005/8/layout/radial6"/>
    <dgm:cxn modelId="{F09CEA09-4291-4552-8B4A-3419AAE24D43}" type="presParOf" srcId="{B4788A08-1E44-40E1-8227-48F9E6B0C52D}" destId="{CCD1A738-4845-4540-8C7E-DCEC4CCC8C38}" srcOrd="27" destOrd="0" presId="urn:microsoft.com/office/officeart/2005/8/layout/radial6"/>
    <dgm:cxn modelId="{A0AC18A3-625C-41EF-9571-ACBA2AEF0CF4}" type="presParOf" srcId="{B4788A08-1E44-40E1-8227-48F9E6B0C52D}" destId="{7FD7BB35-F357-43A4-BFF5-16F01B69B510}" srcOrd="28" destOrd="0" presId="urn:microsoft.com/office/officeart/2005/8/layout/radial6"/>
    <dgm:cxn modelId="{9D180314-5C74-46A5-BC27-4E644DD2FFFD}" type="presParOf" srcId="{B4788A08-1E44-40E1-8227-48F9E6B0C52D}" destId="{06F0CB5C-7D96-4C30-AA9F-C926C193F773}" srcOrd="29" destOrd="0" presId="urn:microsoft.com/office/officeart/2005/8/layout/radial6"/>
    <dgm:cxn modelId="{3FAC650C-768C-4350-BD51-8F12060E0350}" type="presParOf" srcId="{B4788A08-1E44-40E1-8227-48F9E6B0C52D}" destId="{2CAF11B4-843E-4EAC-883D-2461A8BA1DD9}" srcOrd="30" destOrd="0" presId="urn:microsoft.com/office/officeart/2005/8/layout/radial6"/>
    <dgm:cxn modelId="{238E7004-934E-4461-BF52-4B290EA71D0B}" type="presParOf" srcId="{B4788A08-1E44-40E1-8227-48F9E6B0C52D}" destId="{A4CD41BB-97C4-4780-A533-AEADBC598D06}" srcOrd="31" destOrd="0" presId="urn:microsoft.com/office/officeart/2005/8/layout/radial6"/>
    <dgm:cxn modelId="{557BDDB2-C14A-4E91-A178-E1F4E32F8A6A}" type="presParOf" srcId="{B4788A08-1E44-40E1-8227-48F9E6B0C52D}" destId="{3E79E914-541B-4928-9D90-12DB5A2D8AAC}" srcOrd="32" destOrd="0" presId="urn:microsoft.com/office/officeart/2005/8/layout/radial6"/>
    <dgm:cxn modelId="{1FA0DAE6-116D-4DE1-85CD-39A20C5330AD}" type="presParOf" srcId="{B4788A08-1E44-40E1-8227-48F9E6B0C52D}" destId="{FEA3150F-7318-4137-B665-96C2B7AA2292}" srcOrd="33" destOrd="0" presId="urn:microsoft.com/office/officeart/2005/8/layout/radial6"/>
    <dgm:cxn modelId="{EAE1334C-60A8-457B-82AF-FCF9C5D1EA61}" type="presParOf" srcId="{B4788A08-1E44-40E1-8227-48F9E6B0C52D}" destId="{0C9A35E4-EEB3-4BCE-A078-607E05127738}" srcOrd="34" destOrd="0" presId="urn:microsoft.com/office/officeart/2005/8/layout/radial6"/>
    <dgm:cxn modelId="{64E5FA93-280B-401B-87D9-FCE47F42B6C6}" type="presParOf" srcId="{B4788A08-1E44-40E1-8227-48F9E6B0C52D}" destId="{F0C42ACA-0B9B-4A6A-A016-829EDC4A09A6}" srcOrd="35" destOrd="0" presId="urn:microsoft.com/office/officeart/2005/8/layout/radial6"/>
    <dgm:cxn modelId="{399B75BA-F192-479A-BF9E-456FB6E598D3}" type="presParOf" srcId="{B4788A08-1E44-40E1-8227-48F9E6B0C52D}" destId="{2B40661C-42B4-49E9-9D54-6A239FB286BB}" srcOrd="36" destOrd="0" presId="urn:microsoft.com/office/officeart/2005/8/layout/radial6"/>
    <dgm:cxn modelId="{4D427434-A787-4546-8495-F33903905BFB}" type="presParOf" srcId="{B4788A08-1E44-40E1-8227-48F9E6B0C52D}" destId="{149BD9D5-FB87-43F4-AAAF-2A273E0CD8CE}" srcOrd="37" destOrd="0" presId="urn:microsoft.com/office/officeart/2005/8/layout/radial6"/>
    <dgm:cxn modelId="{7350B957-1B62-429D-8486-CBBEC5A3E221}" type="presParOf" srcId="{B4788A08-1E44-40E1-8227-48F9E6B0C52D}" destId="{86CA8599-8C40-427F-80D7-45DCFB841D39}" srcOrd="38" destOrd="0" presId="urn:microsoft.com/office/officeart/2005/8/layout/radial6"/>
    <dgm:cxn modelId="{2B433691-B8D3-4D2B-8424-CA89B16ED2FE}" type="presParOf" srcId="{B4788A08-1E44-40E1-8227-48F9E6B0C52D}" destId="{CBFAE181-5829-4EFB-A02E-6B71CC8F3808}" srcOrd="39" destOrd="0" presId="urn:microsoft.com/office/officeart/2005/8/layout/radial6"/>
    <dgm:cxn modelId="{61C1DE96-DBCD-43ED-A12C-A33475FB86EA}" type="presParOf" srcId="{B4788A08-1E44-40E1-8227-48F9E6B0C52D}" destId="{4C19FA50-F59C-49E4-8961-5B1416D36004}" srcOrd="40" destOrd="0" presId="urn:microsoft.com/office/officeart/2005/8/layout/radial6"/>
    <dgm:cxn modelId="{28BE38A6-E484-4C8B-8E09-EAC2AED76FE0}" type="presParOf" srcId="{B4788A08-1E44-40E1-8227-48F9E6B0C52D}" destId="{3F7558E4-F00F-4E5D-940C-2E85C1AE1754}" srcOrd="41" destOrd="0" presId="urn:microsoft.com/office/officeart/2005/8/layout/radial6"/>
    <dgm:cxn modelId="{CAFDACF1-A4DF-4369-9CCD-34FC626ACCFB}" type="presParOf" srcId="{B4788A08-1E44-40E1-8227-48F9E6B0C52D}" destId="{20BF5C24-B892-4399-9E99-1D01D210616A}" srcOrd="42" destOrd="0" presId="urn:microsoft.com/office/officeart/2005/8/layout/radial6"/>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A13E8472-1960-445C-960C-F9C4CF15816A}" type="doc">
      <dgm:prSet loTypeId="urn:microsoft.com/office/officeart/2005/8/layout/radial6" loCatId="cycle" qsTypeId="urn:microsoft.com/office/officeart/2005/8/quickstyle/simple1" qsCatId="simple" csTypeId="urn:microsoft.com/office/officeart/2005/8/colors/colorful4" csCatId="colorful" phldr="1"/>
      <dgm:spPr/>
      <dgm:t>
        <a:bodyPr/>
        <a:lstStyle/>
        <a:p>
          <a:endParaRPr lang="en-GB"/>
        </a:p>
      </dgm:t>
    </dgm:pt>
    <dgm:pt modelId="{0CCF1A95-4DE9-4AD7-A693-C587C9317C61}">
      <dgm:prSet phldrT="[Text]"/>
      <dgm:spPr>
        <a:solidFill>
          <a:schemeClr val="tx2">
            <a:lumMod val="75000"/>
          </a:schemeClr>
        </a:solidFill>
      </dgm:spPr>
      <dgm:t>
        <a:bodyPr/>
        <a:lstStyle/>
        <a:p>
          <a:r>
            <a:rPr lang="en-GB"/>
            <a:t>Mental resilience</a:t>
          </a:r>
        </a:p>
      </dgm:t>
    </dgm:pt>
    <dgm:pt modelId="{D0A97B75-2F92-4559-8A5E-D1DA461376A2}" type="parTrans" cxnId="{A19F59E1-8A5B-416A-A269-A16273A070A7}">
      <dgm:prSet/>
      <dgm:spPr/>
      <dgm:t>
        <a:bodyPr/>
        <a:lstStyle/>
        <a:p>
          <a:endParaRPr lang="en-GB"/>
        </a:p>
      </dgm:t>
    </dgm:pt>
    <dgm:pt modelId="{B3A58F59-AC8D-4788-9E21-3EA3A684270C}" type="sibTrans" cxnId="{A19F59E1-8A5B-416A-A269-A16273A070A7}">
      <dgm:prSet/>
      <dgm:spPr/>
      <dgm:t>
        <a:bodyPr/>
        <a:lstStyle/>
        <a:p>
          <a:endParaRPr lang="en-GB"/>
        </a:p>
      </dgm:t>
    </dgm:pt>
    <dgm:pt modelId="{FC0C5678-21C7-4AF0-9763-C55E86AFB791}">
      <dgm:prSet phldrT="[Text]"/>
      <dgm:spPr>
        <a:solidFill>
          <a:schemeClr val="accent5">
            <a:lumMod val="60000"/>
            <a:lumOff val="40000"/>
          </a:schemeClr>
        </a:solidFill>
      </dgm:spPr>
      <dgm:t>
        <a:bodyPr/>
        <a:lstStyle/>
        <a:p>
          <a:r>
            <a:rPr lang="en-GB"/>
            <a:t>Social support &amp; unit cohesion</a:t>
          </a:r>
        </a:p>
      </dgm:t>
    </dgm:pt>
    <dgm:pt modelId="{ED714CC7-30F0-4B1F-8549-0F6EEDEB7C93}" type="parTrans" cxnId="{0EE9BBB8-A506-4F70-9A82-EC9495F04EAD}">
      <dgm:prSet/>
      <dgm:spPr/>
      <dgm:t>
        <a:bodyPr/>
        <a:lstStyle/>
        <a:p>
          <a:endParaRPr lang="en-GB"/>
        </a:p>
      </dgm:t>
    </dgm:pt>
    <dgm:pt modelId="{DBA25098-4F12-47FE-8713-24B4C8F20528}" type="sibTrans" cxnId="{0EE9BBB8-A506-4F70-9A82-EC9495F04EAD}">
      <dgm:prSet/>
      <dgm:spPr/>
      <dgm:t>
        <a:bodyPr/>
        <a:lstStyle/>
        <a:p>
          <a:endParaRPr lang="en-GB"/>
        </a:p>
      </dgm:t>
    </dgm:pt>
    <dgm:pt modelId="{027C3863-5ECF-4AE6-BB1A-9199456AB02E}">
      <dgm:prSet phldrT="[Text]"/>
      <dgm:spPr>
        <a:solidFill>
          <a:schemeClr val="accent5">
            <a:lumMod val="60000"/>
            <a:lumOff val="40000"/>
          </a:schemeClr>
        </a:solidFill>
      </dgm:spPr>
      <dgm:t>
        <a:bodyPr/>
        <a:lstStyle/>
        <a:p>
          <a:r>
            <a:rPr lang="en-GB"/>
            <a:t>Emotional control</a:t>
          </a:r>
        </a:p>
      </dgm:t>
    </dgm:pt>
    <dgm:pt modelId="{2671829D-BE4F-4B28-BA58-DE1EF0137F98}" type="parTrans" cxnId="{11401691-9717-4A2B-896B-B19521785C77}">
      <dgm:prSet/>
      <dgm:spPr/>
      <dgm:t>
        <a:bodyPr/>
        <a:lstStyle/>
        <a:p>
          <a:endParaRPr lang="en-GB"/>
        </a:p>
      </dgm:t>
    </dgm:pt>
    <dgm:pt modelId="{35D64732-1001-4028-A7B2-7DE05542A3F2}" type="sibTrans" cxnId="{11401691-9717-4A2B-896B-B19521785C77}">
      <dgm:prSet/>
      <dgm:spPr/>
      <dgm:t>
        <a:bodyPr/>
        <a:lstStyle/>
        <a:p>
          <a:endParaRPr lang="en-GB"/>
        </a:p>
      </dgm:t>
    </dgm:pt>
    <dgm:pt modelId="{40E9F9CE-4B4A-4B9E-8D59-E0B368FE755E}">
      <dgm:prSet phldrT="[Text]"/>
      <dgm:spPr>
        <a:solidFill>
          <a:schemeClr val="accent5">
            <a:lumMod val="60000"/>
            <a:lumOff val="40000"/>
          </a:schemeClr>
        </a:solidFill>
      </dgm:spPr>
      <dgm:t>
        <a:bodyPr/>
        <a:lstStyle/>
        <a:p>
          <a:r>
            <a:rPr lang="en-GB"/>
            <a:t>Mindset control</a:t>
          </a:r>
        </a:p>
      </dgm:t>
    </dgm:pt>
    <dgm:pt modelId="{BF13DCFE-FABC-4622-9E13-2400344F0E84}" type="parTrans" cxnId="{6C190E99-6B5E-413F-8409-93CEFC9AC7F2}">
      <dgm:prSet/>
      <dgm:spPr/>
      <dgm:t>
        <a:bodyPr/>
        <a:lstStyle/>
        <a:p>
          <a:endParaRPr lang="en-GB"/>
        </a:p>
      </dgm:t>
    </dgm:pt>
    <dgm:pt modelId="{D964A869-A8B4-4D3E-8F98-C69D8C45D0F9}" type="sibTrans" cxnId="{6C190E99-6B5E-413F-8409-93CEFC9AC7F2}">
      <dgm:prSet/>
      <dgm:spPr/>
      <dgm:t>
        <a:bodyPr/>
        <a:lstStyle/>
        <a:p>
          <a:endParaRPr lang="en-GB"/>
        </a:p>
      </dgm:t>
    </dgm:pt>
    <dgm:pt modelId="{E1834754-61D5-4994-BE55-7CFD4A2A141A}">
      <dgm:prSet phldrT="[Text]"/>
      <dgm:spPr>
        <a:solidFill>
          <a:schemeClr val="accent5">
            <a:lumMod val="60000"/>
            <a:lumOff val="40000"/>
          </a:schemeClr>
        </a:solidFill>
      </dgm:spPr>
      <dgm:t>
        <a:bodyPr/>
        <a:lstStyle/>
        <a:p>
          <a:r>
            <a:rPr lang="en-GB"/>
            <a:t>Purpose &amp; motivation</a:t>
          </a:r>
        </a:p>
      </dgm:t>
    </dgm:pt>
    <dgm:pt modelId="{4CF56F6D-B946-4F8A-8A5C-4420FF39E98A}" type="parTrans" cxnId="{A314C7E2-7058-4B83-996A-8CFF95A152D9}">
      <dgm:prSet/>
      <dgm:spPr/>
      <dgm:t>
        <a:bodyPr/>
        <a:lstStyle/>
        <a:p>
          <a:endParaRPr lang="en-GB"/>
        </a:p>
      </dgm:t>
    </dgm:pt>
    <dgm:pt modelId="{5F0F2AE4-326A-454A-8136-B01C5E2A746B}" type="sibTrans" cxnId="{A314C7E2-7058-4B83-996A-8CFF95A152D9}">
      <dgm:prSet/>
      <dgm:spPr/>
      <dgm:t>
        <a:bodyPr/>
        <a:lstStyle/>
        <a:p>
          <a:endParaRPr lang="en-GB"/>
        </a:p>
      </dgm:t>
    </dgm:pt>
    <dgm:pt modelId="{90065FBB-E5E7-4876-B107-249945B32208}">
      <dgm:prSet/>
      <dgm:spPr>
        <a:solidFill>
          <a:schemeClr val="accent5">
            <a:lumMod val="60000"/>
            <a:lumOff val="40000"/>
          </a:schemeClr>
        </a:solidFill>
      </dgm:spPr>
      <dgm:t>
        <a:bodyPr/>
        <a:lstStyle/>
        <a:p>
          <a:r>
            <a:rPr lang="en-GB"/>
            <a:t>Leadership</a:t>
          </a:r>
        </a:p>
      </dgm:t>
    </dgm:pt>
    <dgm:pt modelId="{7C45EA35-182E-4044-A06B-87E4488CC3FE}" type="parTrans" cxnId="{47BBA970-081E-4BC5-BE1B-64BBFAE5160E}">
      <dgm:prSet/>
      <dgm:spPr/>
      <dgm:t>
        <a:bodyPr/>
        <a:lstStyle/>
        <a:p>
          <a:endParaRPr lang="en-GB"/>
        </a:p>
      </dgm:t>
    </dgm:pt>
    <dgm:pt modelId="{B03608EC-240A-4645-968C-174F495687A4}" type="sibTrans" cxnId="{47BBA970-081E-4BC5-BE1B-64BBFAE5160E}">
      <dgm:prSet/>
      <dgm:spPr/>
      <dgm:t>
        <a:bodyPr/>
        <a:lstStyle/>
        <a:p>
          <a:endParaRPr lang="en-GB"/>
        </a:p>
      </dgm:t>
    </dgm:pt>
    <dgm:pt modelId="{B5A635CF-C7E8-4DBA-9C83-BE30567E4419}">
      <dgm:prSet/>
      <dgm:spPr>
        <a:solidFill>
          <a:schemeClr val="accent5">
            <a:lumMod val="60000"/>
            <a:lumOff val="40000"/>
          </a:schemeClr>
        </a:solidFill>
      </dgm:spPr>
      <dgm:t>
        <a:bodyPr/>
        <a:lstStyle/>
        <a:p>
          <a:r>
            <a:rPr lang="en-GB"/>
            <a:t>Facilitative environment</a:t>
          </a:r>
        </a:p>
      </dgm:t>
    </dgm:pt>
    <dgm:pt modelId="{A4C01954-17D4-4B60-9FAF-40107DFEE9AD}" type="parTrans" cxnId="{191ACE76-F052-49D6-8B00-0621A1C900F6}">
      <dgm:prSet/>
      <dgm:spPr/>
      <dgm:t>
        <a:bodyPr/>
        <a:lstStyle/>
        <a:p>
          <a:endParaRPr lang="en-GB"/>
        </a:p>
      </dgm:t>
    </dgm:pt>
    <dgm:pt modelId="{339D3672-05B1-4429-851B-11B2D229B9F8}" type="sibTrans" cxnId="{191ACE76-F052-49D6-8B00-0621A1C900F6}">
      <dgm:prSet/>
      <dgm:spPr/>
      <dgm:t>
        <a:bodyPr/>
        <a:lstStyle/>
        <a:p>
          <a:endParaRPr lang="en-GB"/>
        </a:p>
      </dgm:t>
    </dgm:pt>
    <dgm:pt modelId="{588995D6-ACEC-41D9-960F-98AC498A3DD6}">
      <dgm:prSet/>
      <dgm:spPr>
        <a:solidFill>
          <a:schemeClr val="accent5">
            <a:lumMod val="60000"/>
            <a:lumOff val="40000"/>
          </a:schemeClr>
        </a:solidFill>
      </dgm:spPr>
      <dgm:t>
        <a:bodyPr/>
        <a:lstStyle/>
        <a:p>
          <a:r>
            <a:rPr lang="en-GB"/>
            <a:t>Self-belief &amp; confidence</a:t>
          </a:r>
        </a:p>
      </dgm:t>
    </dgm:pt>
    <dgm:pt modelId="{30C6924D-2877-4338-A5F8-A4A1435B35A0}" type="parTrans" cxnId="{AF329CBF-0A95-4C5B-9EF4-EBB029DD1620}">
      <dgm:prSet/>
      <dgm:spPr/>
      <dgm:t>
        <a:bodyPr/>
        <a:lstStyle/>
        <a:p>
          <a:endParaRPr lang="en-GB"/>
        </a:p>
      </dgm:t>
    </dgm:pt>
    <dgm:pt modelId="{61228E0A-03BB-4548-85AA-D076CFE90C4D}" type="sibTrans" cxnId="{AF329CBF-0A95-4C5B-9EF4-EBB029DD1620}">
      <dgm:prSet/>
      <dgm:spPr/>
      <dgm:t>
        <a:bodyPr/>
        <a:lstStyle/>
        <a:p>
          <a:endParaRPr lang="en-GB"/>
        </a:p>
      </dgm:t>
    </dgm:pt>
    <dgm:pt modelId="{ABF142D2-482A-4556-97A8-E6D44C81F69D}">
      <dgm:prSet/>
      <dgm:spPr>
        <a:solidFill>
          <a:schemeClr val="accent5">
            <a:lumMod val="60000"/>
            <a:lumOff val="40000"/>
          </a:schemeClr>
        </a:solidFill>
      </dgm:spPr>
      <dgm:t>
        <a:bodyPr/>
        <a:lstStyle/>
        <a:p>
          <a:r>
            <a:rPr lang="en-GB"/>
            <a:t>Coping strategies</a:t>
          </a:r>
        </a:p>
      </dgm:t>
    </dgm:pt>
    <dgm:pt modelId="{0994E945-5238-4FDE-AAC3-01291FD6D946}" type="parTrans" cxnId="{B4BDCFDC-0507-4537-AC2E-4B62820C6C01}">
      <dgm:prSet/>
      <dgm:spPr/>
      <dgm:t>
        <a:bodyPr/>
        <a:lstStyle/>
        <a:p>
          <a:endParaRPr lang="en-GB"/>
        </a:p>
      </dgm:t>
    </dgm:pt>
    <dgm:pt modelId="{A97379FF-4054-4842-9A14-5823413093E2}" type="sibTrans" cxnId="{B4BDCFDC-0507-4537-AC2E-4B62820C6C01}">
      <dgm:prSet/>
      <dgm:spPr/>
      <dgm:t>
        <a:bodyPr/>
        <a:lstStyle/>
        <a:p>
          <a:endParaRPr lang="en-GB"/>
        </a:p>
      </dgm:t>
    </dgm:pt>
    <dgm:pt modelId="{F28351E3-94E6-444E-B0F5-3EC3FC523BF2}" type="pres">
      <dgm:prSet presAssocID="{A13E8472-1960-445C-960C-F9C4CF15816A}" presName="Name0" presStyleCnt="0">
        <dgm:presLayoutVars>
          <dgm:chMax val="1"/>
          <dgm:dir/>
          <dgm:animLvl val="ctr"/>
          <dgm:resizeHandles val="exact"/>
        </dgm:presLayoutVars>
      </dgm:prSet>
      <dgm:spPr/>
    </dgm:pt>
    <dgm:pt modelId="{A2B353BB-B849-4BBE-B5F7-55ACAA57F313}" type="pres">
      <dgm:prSet presAssocID="{0CCF1A95-4DE9-4AD7-A693-C587C9317C61}" presName="centerShape" presStyleLbl="node0" presStyleIdx="0" presStyleCnt="1" custScaleX="107743" custScaleY="100079"/>
      <dgm:spPr/>
    </dgm:pt>
    <dgm:pt modelId="{DFA5D015-86A4-4533-8E31-5F364BDEE153}" type="pres">
      <dgm:prSet presAssocID="{FC0C5678-21C7-4AF0-9763-C55E86AFB791}" presName="node" presStyleLbl="node1" presStyleIdx="0" presStyleCnt="8">
        <dgm:presLayoutVars>
          <dgm:bulletEnabled val="1"/>
        </dgm:presLayoutVars>
      </dgm:prSet>
      <dgm:spPr/>
    </dgm:pt>
    <dgm:pt modelId="{863A4541-2755-4842-8A58-D79B61C7FF5E}" type="pres">
      <dgm:prSet presAssocID="{FC0C5678-21C7-4AF0-9763-C55E86AFB791}" presName="dummy" presStyleCnt="0"/>
      <dgm:spPr/>
    </dgm:pt>
    <dgm:pt modelId="{3C40DF53-7301-46B9-829B-8672A8ABFB03}" type="pres">
      <dgm:prSet presAssocID="{DBA25098-4F12-47FE-8713-24B4C8F20528}" presName="sibTrans" presStyleLbl="sibTrans2D1" presStyleIdx="0" presStyleCnt="8"/>
      <dgm:spPr/>
    </dgm:pt>
    <dgm:pt modelId="{13FE96AA-AF78-43D7-A808-C2BD16E53ED7}" type="pres">
      <dgm:prSet presAssocID="{027C3863-5ECF-4AE6-BB1A-9199456AB02E}" presName="node" presStyleLbl="node1" presStyleIdx="1" presStyleCnt="8">
        <dgm:presLayoutVars>
          <dgm:bulletEnabled val="1"/>
        </dgm:presLayoutVars>
      </dgm:prSet>
      <dgm:spPr/>
    </dgm:pt>
    <dgm:pt modelId="{E332787F-91F5-451B-A299-6B5C10F823AC}" type="pres">
      <dgm:prSet presAssocID="{027C3863-5ECF-4AE6-BB1A-9199456AB02E}" presName="dummy" presStyleCnt="0"/>
      <dgm:spPr/>
    </dgm:pt>
    <dgm:pt modelId="{766B4629-A48C-4F19-81D4-5DD2AE8CA0A5}" type="pres">
      <dgm:prSet presAssocID="{35D64732-1001-4028-A7B2-7DE05542A3F2}" presName="sibTrans" presStyleLbl="sibTrans2D1" presStyleIdx="1" presStyleCnt="8"/>
      <dgm:spPr/>
    </dgm:pt>
    <dgm:pt modelId="{19156490-29F4-4507-81CE-65A81F6E98A6}" type="pres">
      <dgm:prSet presAssocID="{40E9F9CE-4B4A-4B9E-8D59-E0B368FE755E}" presName="node" presStyleLbl="node1" presStyleIdx="2" presStyleCnt="8">
        <dgm:presLayoutVars>
          <dgm:bulletEnabled val="1"/>
        </dgm:presLayoutVars>
      </dgm:prSet>
      <dgm:spPr/>
    </dgm:pt>
    <dgm:pt modelId="{C19CB211-F1BE-407D-97B8-2750E32A1CDC}" type="pres">
      <dgm:prSet presAssocID="{40E9F9CE-4B4A-4B9E-8D59-E0B368FE755E}" presName="dummy" presStyleCnt="0"/>
      <dgm:spPr/>
    </dgm:pt>
    <dgm:pt modelId="{502F39C6-1A53-46F6-8370-38F5A3019C24}" type="pres">
      <dgm:prSet presAssocID="{D964A869-A8B4-4D3E-8F98-C69D8C45D0F9}" presName="sibTrans" presStyleLbl="sibTrans2D1" presStyleIdx="2" presStyleCnt="8"/>
      <dgm:spPr/>
    </dgm:pt>
    <dgm:pt modelId="{438846D5-1094-4D74-BD29-0524CB1CBEC7}" type="pres">
      <dgm:prSet presAssocID="{E1834754-61D5-4994-BE55-7CFD4A2A141A}" presName="node" presStyleLbl="node1" presStyleIdx="3" presStyleCnt="8">
        <dgm:presLayoutVars>
          <dgm:bulletEnabled val="1"/>
        </dgm:presLayoutVars>
      </dgm:prSet>
      <dgm:spPr/>
    </dgm:pt>
    <dgm:pt modelId="{CB34E696-07BE-4515-B321-A6A02441C0B0}" type="pres">
      <dgm:prSet presAssocID="{E1834754-61D5-4994-BE55-7CFD4A2A141A}" presName="dummy" presStyleCnt="0"/>
      <dgm:spPr/>
    </dgm:pt>
    <dgm:pt modelId="{33D57B3C-BE02-4D47-B2F4-F3CBC3686473}" type="pres">
      <dgm:prSet presAssocID="{5F0F2AE4-326A-454A-8136-B01C5E2A746B}" presName="sibTrans" presStyleLbl="sibTrans2D1" presStyleIdx="3" presStyleCnt="8"/>
      <dgm:spPr/>
    </dgm:pt>
    <dgm:pt modelId="{D69B0211-33AD-4ACC-B741-D5FE2BDFD0BF}" type="pres">
      <dgm:prSet presAssocID="{90065FBB-E5E7-4876-B107-249945B32208}" presName="node" presStyleLbl="node1" presStyleIdx="4" presStyleCnt="8">
        <dgm:presLayoutVars>
          <dgm:bulletEnabled val="1"/>
        </dgm:presLayoutVars>
      </dgm:prSet>
      <dgm:spPr/>
    </dgm:pt>
    <dgm:pt modelId="{3D36658C-7E50-40C9-BADF-4D30E582A5A6}" type="pres">
      <dgm:prSet presAssocID="{90065FBB-E5E7-4876-B107-249945B32208}" presName="dummy" presStyleCnt="0"/>
      <dgm:spPr/>
    </dgm:pt>
    <dgm:pt modelId="{E7D1E04A-68F0-4664-AD09-44DDDAA47407}" type="pres">
      <dgm:prSet presAssocID="{B03608EC-240A-4645-968C-174F495687A4}" presName="sibTrans" presStyleLbl="sibTrans2D1" presStyleIdx="4" presStyleCnt="8"/>
      <dgm:spPr/>
    </dgm:pt>
    <dgm:pt modelId="{7A339782-7B0B-46D2-803C-A640063D158D}" type="pres">
      <dgm:prSet presAssocID="{B5A635CF-C7E8-4DBA-9C83-BE30567E4419}" presName="node" presStyleLbl="node1" presStyleIdx="5" presStyleCnt="8">
        <dgm:presLayoutVars>
          <dgm:bulletEnabled val="1"/>
        </dgm:presLayoutVars>
      </dgm:prSet>
      <dgm:spPr/>
    </dgm:pt>
    <dgm:pt modelId="{A99F2E1E-06B4-431F-B614-AFD85C1E50A6}" type="pres">
      <dgm:prSet presAssocID="{B5A635CF-C7E8-4DBA-9C83-BE30567E4419}" presName="dummy" presStyleCnt="0"/>
      <dgm:spPr/>
    </dgm:pt>
    <dgm:pt modelId="{1B746784-A54F-4395-8B51-96531A4499F8}" type="pres">
      <dgm:prSet presAssocID="{339D3672-05B1-4429-851B-11B2D229B9F8}" presName="sibTrans" presStyleLbl="sibTrans2D1" presStyleIdx="5" presStyleCnt="8"/>
      <dgm:spPr/>
    </dgm:pt>
    <dgm:pt modelId="{9381D330-190F-4EC6-9E23-A3C65EFBE9BD}" type="pres">
      <dgm:prSet presAssocID="{588995D6-ACEC-41D9-960F-98AC498A3DD6}" presName="node" presStyleLbl="node1" presStyleIdx="6" presStyleCnt="8">
        <dgm:presLayoutVars>
          <dgm:bulletEnabled val="1"/>
        </dgm:presLayoutVars>
      </dgm:prSet>
      <dgm:spPr/>
    </dgm:pt>
    <dgm:pt modelId="{324D29AC-3709-4E91-884E-771B6B887B40}" type="pres">
      <dgm:prSet presAssocID="{588995D6-ACEC-41D9-960F-98AC498A3DD6}" presName="dummy" presStyleCnt="0"/>
      <dgm:spPr/>
    </dgm:pt>
    <dgm:pt modelId="{BA81AE7C-998E-4507-B9A1-5FCACB64347C}" type="pres">
      <dgm:prSet presAssocID="{61228E0A-03BB-4548-85AA-D076CFE90C4D}" presName="sibTrans" presStyleLbl="sibTrans2D1" presStyleIdx="6" presStyleCnt="8"/>
      <dgm:spPr/>
    </dgm:pt>
    <dgm:pt modelId="{7912E18D-70B2-4FF5-B160-7CEEF9A063DE}" type="pres">
      <dgm:prSet presAssocID="{ABF142D2-482A-4556-97A8-E6D44C81F69D}" presName="node" presStyleLbl="node1" presStyleIdx="7" presStyleCnt="8">
        <dgm:presLayoutVars>
          <dgm:bulletEnabled val="1"/>
        </dgm:presLayoutVars>
      </dgm:prSet>
      <dgm:spPr/>
    </dgm:pt>
    <dgm:pt modelId="{827BC0CD-F2EF-47D5-8C17-32C9639AE858}" type="pres">
      <dgm:prSet presAssocID="{ABF142D2-482A-4556-97A8-E6D44C81F69D}" presName="dummy" presStyleCnt="0"/>
      <dgm:spPr/>
    </dgm:pt>
    <dgm:pt modelId="{4C00EA5E-2375-4DDC-BBEA-379C73DA0526}" type="pres">
      <dgm:prSet presAssocID="{A97379FF-4054-4842-9A14-5823413093E2}" presName="sibTrans" presStyleLbl="sibTrans2D1" presStyleIdx="7" presStyleCnt="8"/>
      <dgm:spPr/>
    </dgm:pt>
  </dgm:ptLst>
  <dgm:cxnLst>
    <dgm:cxn modelId="{FB861602-F6B0-4C86-A2B4-FDC027F51116}" type="presOf" srcId="{339D3672-05B1-4429-851B-11B2D229B9F8}" destId="{1B746784-A54F-4395-8B51-96531A4499F8}" srcOrd="0" destOrd="0" presId="urn:microsoft.com/office/officeart/2005/8/layout/radial6"/>
    <dgm:cxn modelId="{4E61DD0B-5A86-40CE-BE95-4AC53D819746}" type="presOf" srcId="{B03608EC-240A-4645-968C-174F495687A4}" destId="{E7D1E04A-68F0-4664-AD09-44DDDAA47407}" srcOrd="0" destOrd="0" presId="urn:microsoft.com/office/officeart/2005/8/layout/radial6"/>
    <dgm:cxn modelId="{C218733D-3D70-4FCB-9D8A-7AA6B1D8A9CB}" type="presOf" srcId="{ABF142D2-482A-4556-97A8-E6D44C81F69D}" destId="{7912E18D-70B2-4FF5-B160-7CEEF9A063DE}" srcOrd="0" destOrd="0" presId="urn:microsoft.com/office/officeart/2005/8/layout/radial6"/>
    <dgm:cxn modelId="{6E35EC42-89A9-4CB9-9393-57B8A1CC4444}" type="presOf" srcId="{35D64732-1001-4028-A7B2-7DE05542A3F2}" destId="{766B4629-A48C-4F19-81D4-5DD2AE8CA0A5}" srcOrd="0" destOrd="0" presId="urn:microsoft.com/office/officeart/2005/8/layout/radial6"/>
    <dgm:cxn modelId="{C82A2A64-903F-4F65-B445-F98A1E9AC10F}" type="presOf" srcId="{FC0C5678-21C7-4AF0-9763-C55E86AFB791}" destId="{DFA5D015-86A4-4533-8E31-5F364BDEE153}" srcOrd="0" destOrd="0" presId="urn:microsoft.com/office/officeart/2005/8/layout/radial6"/>
    <dgm:cxn modelId="{8B2D7B6C-4A9E-4269-B5E5-40ECA56E62E0}" type="presOf" srcId="{61228E0A-03BB-4548-85AA-D076CFE90C4D}" destId="{BA81AE7C-998E-4507-B9A1-5FCACB64347C}" srcOrd="0" destOrd="0" presId="urn:microsoft.com/office/officeart/2005/8/layout/radial6"/>
    <dgm:cxn modelId="{EDAF934E-F84C-4336-9126-5D6876D3E44C}" type="presOf" srcId="{40E9F9CE-4B4A-4B9E-8D59-E0B368FE755E}" destId="{19156490-29F4-4507-81CE-65A81F6E98A6}" srcOrd="0" destOrd="0" presId="urn:microsoft.com/office/officeart/2005/8/layout/radial6"/>
    <dgm:cxn modelId="{47BBA970-081E-4BC5-BE1B-64BBFAE5160E}" srcId="{0CCF1A95-4DE9-4AD7-A693-C587C9317C61}" destId="{90065FBB-E5E7-4876-B107-249945B32208}" srcOrd="4" destOrd="0" parTransId="{7C45EA35-182E-4044-A06B-87E4488CC3FE}" sibTransId="{B03608EC-240A-4645-968C-174F495687A4}"/>
    <dgm:cxn modelId="{B524EA71-3176-483A-90F0-F4957A92A1C1}" type="presOf" srcId="{A97379FF-4054-4842-9A14-5823413093E2}" destId="{4C00EA5E-2375-4DDC-BBEA-379C73DA0526}" srcOrd="0" destOrd="0" presId="urn:microsoft.com/office/officeart/2005/8/layout/radial6"/>
    <dgm:cxn modelId="{B2303472-DCE8-45B9-9F2B-7B95DF419457}" type="presOf" srcId="{B5A635CF-C7E8-4DBA-9C83-BE30567E4419}" destId="{7A339782-7B0B-46D2-803C-A640063D158D}" srcOrd="0" destOrd="0" presId="urn:microsoft.com/office/officeart/2005/8/layout/radial6"/>
    <dgm:cxn modelId="{191ACE76-F052-49D6-8B00-0621A1C900F6}" srcId="{0CCF1A95-4DE9-4AD7-A693-C587C9317C61}" destId="{B5A635CF-C7E8-4DBA-9C83-BE30567E4419}" srcOrd="5" destOrd="0" parTransId="{A4C01954-17D4-4B60-9FAF-40107DFEE9AD}" sibTransId="{339D3672-05B1-4429-851B-11B2D229B9F8}"/>
    <dgm:cxn modelId="{026EFF78-B8DE-47CF-8193-14D2877468FD}" type="presOf" srcId="{5F0F2AE4-326A-454A-8136-B01C5E2A746B}" destId="{33D57B3C-BE02-4D47-B2F4-F3CBC3686473}" srcOrd="0" destOrd="0" presId="urn:microsoft.com/office/officeart/2005/8/layout/radial6"/>
    <dgm:cxn modelId="{660EFA81-C691-4B0B-903E-8FD1D3D183BC}" type="presOf" srcId="{027C3863-5ECF-4AE6-BB1A-9199456AB02E}" destId="{13FE96AA-AF78-43D7-A808-C2BD16E53ED7}" srcOrd="0" destOrd="0" presId="urn:microsoft.com/office/officeart/2005/8/layout/radial6"/>
    <dgm:cxn modelId="{AA3AA086-77A3-4EAC-97C0-D5240490B5AC}" type="presOf" srcId="{588995D6-ACEC-41D9-960F-98AC498A3DD6}" destId="{9381D330-190F-4EC6-9E23-A3C65EFBE9BD}" srcOrd="0" destOrd="0" presId="urn:microsoft.com/office/officeart/2005/8/layout/radial6"/>
    <dgm:cxn modelId="{95ED718F-09D2-44D2-8684-728EBA57DA9A}" type="presOf" srcId="{D964A869-A8B4-4D3E-8F98-C69D8C45D0F9}" destId="{502F39C6-1A53-46F6-8370-38F5A3019C24}" srcOrd="0" destOrd="0" presId="urn:microsoft.com/office/officeart/2005/8/layout/radial6"/>
    <dgm:cxn modelId="{11401691-9717-4A2B-896B-B19521785C77}" srcId="{0CCF1A95-4DE9-4AD7-A693-C587C9317C61}" destId="{027C3863-5ECF-4AE6-BB1A-9199456AB02E}" srcOrd="1" destOrd="0" parTransId="{2671829D-BE4F-4B28-BA58-DE1EF0137F98}" sibTransId="{35D64732-1001-4028-A7B2-7DE05542A3F2}"/>
    <dgm:cxn modelId="{F4592391-E48A-46C7-80C5-65BA13530BAA}" type="presOf" srcId="{A13E8472-1960-445C-960C-F9C4CF15816A}" destId="{F28351E3-94E6-444E-B0F5-3EC3FC523BF2}" srcOrd="0" destOrd="0" presId="urn:microsoft.com/office/officeart/2005/8/layout/radial6"/>
    <dgm:cxn modelId="{B3665594-78EC-4677-BC59-A3317F79BB29}" type="presOf" srcId="{E1834754-61D5-4994-BE55-7CFD4A2A141A}" destId="{438846D5-1094-4D74-BD29-0524CB1CBEC7}" srcOrd="0" destOrd="0" presId="urn:microsoft.com/office/officeart/2005/8/layout/radial6"/>
    <dgm:cxn modelId="{6C190E99-6B5E-413F-8409-93CEFC9AC7F2}" srcId="{0CCF1A95-4DE9-4AD7-A693-C587C9317C61}" destId="{40E9F9CE-4B4A-4B9E-8D59-E0B368FE755E}" srcOrd="2" destOrd="0" parTransId="{BF13DCFE-FABC-4622-9E13-2400344F0E84}" sibTransId="{D964A869-A8B4-4D3E-8F98-C69D8C45D0F9}"/>
    <dgm:cxn modelId="{FDC375B2-AE1E-42E7-9124-EFCFB84177B2}" type="presOf" srcId="{90065FBB-E5E7-4876-B107-249945B32208}" destId="{D69B0211-33AD-4ACC-B741-D5FE2BDFD0BF}" srcOrd="0" destOrd="0" presId="urn:microsoft.com/office/officeart/2005/8/layout/radial6"/>
    <dgm:cxn modelId="{0EE9BBB8-A506-4F70-9A82-EC9495F04EAD}" srcId="{0CCF1A95-4DE9-4AD7-A693-C587C9317C61}" destId="{FC0C5678-21C7-4AF0-9763-C55E86AFB791}" srcOrd="0" destOrd="0" parTransId="{ED714CC7-30F0-4B1F-8549-0F6EEDEB7C93}" sibTransId="{DBA25098-4F12-47FE-8713-24B4C8F20528}"/>
    <dgm:cxn modelId="{AF329CBF-0A95-4C5B-9EF4-EBB029DD1620}" srcId="{0CCF1A95-4DE9-4AD7-A693-C587C9317C61}" destId="{588995D6-ACEC-41D9-960F-98AC498A3DD6}" srcOrd="6" destOrd="0" parTransId="{30C6924D-2877-4338-A5F8-A4A1435B35A0}" sibTransId="{61228E0A-03BB-4548-85AA-D076CFE90C4D}"/>
    <dgm:cxn modelId="{B4BDCFDC-0507-4537-AC2E-4B62820C6C01}" srcId="{0CCF1A95-4DE9-4AD7-A693-C587C9317C61}" destId="{ABF142D2-482A-4556-97A8-E6D44C81F69D}" srcOrd="7" destOrd="0" parTransId="{0994E945-5238-4FDE-AAC3-01291FD6D946}" sibTransId="{A97379FF-4054-4842-9A14-5823413093E2}"/>
    <dgm:cxn modelId="{A19F59E1-8A5B-416A-A269-A16273A070A7}" srcId="{A13E8472-1960-445C-960C-F9C4CF15816A}" destId="{0CCF1A95-4DE9-4AD7-A693-C587C9317C61}" srcOrd="0" destOrd="0" parTransId="{D0A97B75-2F92-4559-8A5E-D1DA461376A2}" sibTransId="{B3A58F59-AC8D-4788-9E21-3EA3A684270C}"/>
    <dgm:cxn modelId="{A314C7E2-7058-4B83-996A-8CFF95A152D9}" srcId="{0CCF1A95-4DE9-4AD7-A693-C587C9317C61}" destId="{E1834754-61D5-4994-BE55-7CFD4A2A141A}" srcOrd="3" destOrd="0" parTransId="{4CF56F6D-B946-4F8A-8A5C-4420FF39E98A}" sibTransId="{5F0F2AE4-326A-454A-8136-B01C5E2A746B}"/>
    <dgm:cxn modelId="{30E3B4E5-36CC-4E77-B733-413DBE9E7562}" type="presOf" srcId="{DBA25098-4F12-47FE-8713-24B4C8F20528}" destId="{3C40DF53-7301-46B9-829B-8672A8ABFB03}" srcOrd="0" destOrd="0" presId="urn:microsoft.com/office/officeart/2005/8/layout/radial6"/>
    <dgm:cxn modelId="{1E7832F5-B530-41BD-8574-875F274CC01A}" type="presOf" srcId="{0CCF1A95-4DE9-4AD7-A693-C587C9317C61}" destId="{A2B353BB-B849-4BBE-B5F7-55ACAA57F313}" srcOrd="0" destOrd="0" presId="urn:microsoft.com/office/officeart/2005/8/layout/radial6"/>
    <dgm:cxn modelId="{F70C0D56-DA8E-41A6-8FE9-F0AAC477E387}" type="presParOf" srcId="{F28351E3-94E6-444E-B0F5-3EC3FC523BF2}" destId="{A2B353BB-B849-4BBE-B5F7-55ACAA57F313}" srcOrd="0" destOrd="0" presId="urn:microsoft.com/office/officeart/2005/8/layout/radial6"/>
    <dgm:cxn modelId="{8308329F-8478-4CA4-A07A-4890515D60A8}" type="presParOf" srcId="{F28351E3-94E6-444E-B0F5-3EC3FC523BF2}" destId="{DFA5D015-86A4-4533-8E31-5F364BDEE153}" srcOrd="1" destOrd="0" presId="urn:microsoft.com/office/officeart/2005/8/layout/radial6"/>
    <dgm:cxn modelId="{E377682F-7749-4434-BB3A-9BD105B40602}" type="presParOf" srcId="{F28351E3-94E6-444E-B0F5-3EC3FC523BF2}" destId="{863A4541-2755-4842-8A58-D79B61C7FF5E}" srcOrd="2" destOrd="0" presId="urn:microsoft.com/office/officeart/2005/8/layout/radial6"/>
    <dgm:cxn modelId="{DE854350-8416-42F7-A7C1-0BCA3704AB44}" type="presParOf" srcId="{F28351E3-94E6-444E-B0F5-3EC3FC523BF2}" destId="{3C40DF53-7301-46B9-829B-8672A8ABFB03}" srcOrd="3" destOrd="0" presId="urn:microsoft.com/office/officeart/2005/8/layout/radial6"/>
    <dgm:cxn modelId="{CD78CC4D-08E4-49DA-86D0-3CE4968B1D3A}" type="presParOf" srcId="{F28351E3-94E6-444E-B0F5-3EC3FC523BF2}" destId="{13FE96AA-AF78-43D7-A808-C2BD16E53ED7}" srcOrd="4" destOrd="0" presId="urn:microsoft.com/office/officeart/2005/8/layout/radial6"/>
    <dgm:cxn modelId="{D9FDA1E4-EF48-4D39-9F03-40865FD265A7}" type="presParOf" srcId="{F28351E3-94E6-444E-B0F5-3EC3FC523BF2}" destId="{E332787F-91F5-451B-A299-6B5C10F823AC}" srcOrd="5" destOrd="0" presId="urn:microsoft.com/office/officeart/2005/8/layout/radial6"/>
    <dgm:cxn modelId="{E06044C3-54D0-4952-A9AC-073520A77A77}" type="presParOf" srcId="{F28351E3-94E6-444E-B0F5-3EC3FC523BF2}" destId="{766B4629-A48C-4F19-81D4-5DD2AE8CA0A5}" srcOrd="6" destOrd="0" presId="urn:microsoft.com/office/officeart/2005/8/layout/radial6"/>
    <dgm:cxn modelId="{D4DB02CF-36B9-49B0-82D2-E2BB2E516A7A}" type="presParOf" srcId="{F28351E3-94E6-444E-B0F5-3EC3FC523BF2}" destId="{19156490-29F4-4507-81CE-65A81F6E98A6}" srcOrd="7" destOrd="0" presId="urn:microsoft.com/office/officeart/2005/8/layout/radial6"/>
    <dgm:cxn modelId="{21ACCC8D-4430-44CE-A3A3-0C6A5DE80101}" type="presParOf" srcId="{F28351E3-94E6-444E-B0F5-3EC3FC523BF2}" destId="{C19CB211-F1BE-407D-97B8-2750E32A1CDC}" srcOrd="8" destOrd="0" presId="urn:microsoft.com/office/officeart/2005/8/layout/radial6"/>
    <dgm:cxn modelId="{831C4A3B-60EE-4F4D-9929-8D7E40D2B668}" type="presParOf" srcId="{F28351E3-94E6-444E-B0F5-3EC3FC523BF2}" destId="{502F39C6-1A53-46F6-8370-38F5A3019C24}" srcOrd="9" destOrd="0" presId="urn:microsoft.com/office/officeart/2005/8/layout/radial6"/>
    <dgm:cxn modelId="{BF43EE91-9593-465C-BDB4-9CB42FED5D68}" type="presParOf" srcId="{F28351E3-94E6-444E-B0F5-3EC3FC523BF2}" destId="{438846D5-1094-4D74-BD29-0524CB1CBEC7}" srcOrd="10" destOrd="0" presId="urn:microsoft.com/office/officeart/2005/8/layout/radial6"/>
    <dgm:cxn modelId="{9C6B5C2D-4DFC-4FC4-B743-25F2AE7657ED}" type="presParOf" srcId="{F28351E3-94E6-444E-B0F5-3EC3FC523BF2}" destId="{CB34E696-07BE-4515-B321-A6A02441C0B0}" srcOrd="11" destOrd="0" presId="urn:microsoft.com/office/officeart/2005/8/layout/radial6"/>
    <dgm:cxn modelId="{ABF4D6E4-DD87-46DF-BE4C-15EF903BEF6C}" type="presParOf" srcId="{F28351E3-94E6-444E-B0F5-3EC3FC523BF2}" destId="{33D57B3C-BE02-4D47-B2F4-F3CBC3686473}" srcOrd="12" destOrd="0" presId="urn:microsoft.com/office/officeart/2005/8/layout/radial6"/>
    <dgm:cxn modelId="{B8E8C770-519D-446F-B335-E1057C71A79F}" type="presParOf" srcId="{F28351E3-94E6-444E-B0F5-3EC3FC523BF2}" destId="{D69B0211-33AD-4ACC-B741-D5FE2BDFD0BF}" srcOrd="13" destOrd="0" presId="urn:microsoft.com/office/officeart/2005/8/layout/radial6"/>
    <dgm:cxn modelId="{1DF398E6-7356-4A17-A6EB-F1ABBD06E4BF}" type="presParOf" srcId="{F28351E3-94E6-444E-B0F5-3EC3FC523BF2}" destId="{3D36658C-7E50-40C9-BADF-4D30E582A5A6}" srcOrd="14" destOrd="0" presId="urn:microsoft.com/office/officeart/2005/8/layout/radial6"/>
    <dgm:cxn modelId="{E07F4016-B989-415A-9504-011ECBAD280A}" type="presParOf" srcId="{F28351E3-94E6-444E-B0F5-3EC3FC523BF2}" destId="{E7D1E04A-68F0-4664-AD09-44DDDAA47407}" srcOrd="15" destOrd="0" presId="urn:microsoft.com/office/officeart/2005/8/layout/radial6"/>
    <dgm:cxn modelId="{492E1BEE-9C79-42D9-AE2B-E2D1523622C5}" type="presParOf" srcId="{F28351E3-94E6-444E-B0F5-3EC3FC523BF2}" destId="{7A339782-7B0B-46D2-803C-A640063D158D}" srcOrd="16" destOrd="0" presId="urn:microsoft.com/office/officeart/2005/8/layout/radial6"/>
    <dgm:cxn modelId="{E65499FB-B75B-471A-906B-E5B873C46ABE}" type="presParOf" srcId="{F28351E3-94E6-444E-B0F5-3EC3FC523BF2}" destId="{A99F2E1E-06B4-431F-B614-AFD85C1E50A6}" srcOrd="17" destOrd="0" presId="urn:microsoft.com/office/officeart/2005/8/layout/radial6"/>
    <dgm:cxn modelId="{74DB7B91-CF62-47E6-BA6F-CDDA3285AABA}" type="presParOf" srcId="{F28351E3-94E6-444E-B0F5-3EC3FC523BF2}" destId="{1B746784-A54F-4395-8B51-96531A4499F8}" srcOrd="18" destOrd="0" presId="urn:microsoft.com/office/officeart/2005/8/layout/radial6"/>
    <dgm:cxn modelId="{DD20E11A-92FC-47CA-87EE-FB9A021216EE}" type="presParOf" srcId="{F28351E3-94E6-444E-B0F5-3EC3FC523BF2}" destId="{9381D330-190F-4EC6-9E23-A3C65EFBE9BD}" srcOrd="19" destOrd="0" presId="urn:microsoft.com/office/officeart/2005/8/layout/radial6"/>
    <dgm:cxn modelId="{B01490CD-0FBE-4642-A2CC-26BFDF977FDC}" type="presParOf" srcId="{F28351E3-94E6-444E-B0F5-3EC3FC523BF2}" destId="{324D29AC-3709-4E91-884E-771B6B887B40}" srcOrd="20" destOrd="0" presId="urn:microsoft.com/office/officeart/2005/8/layout/radial6"/>
    <dgm:cxn modelId="{4855FF5D-B4D8-4747-B36B-FEE858EE4E3D}" type="presParOf" srcId="{F28351E3-94E6-444E-B0F5-3EC3FC523BF2}" destId="{BA81AE7C-998E-4507-B9A1-5FCACB64347C}" srcOrd="21" destOrd="0" presId="urn:microsoft.com/office/officeart/2005/8/layout/radial6"/>
    <dgm:cxn modelId="{B6DAEF4B-31D1-47D8-9E60-9AFAB1281EE8}" type="presParOf" srcId="{F28351E3-94E6-444E-B0F5-3EC3FC523BF2}" destId="{7912E18D-70B2-4FF5-B160-7CEEF9A063DE}" srcOrd="22" destOrd="0" presId="urn:microsoft.com/office/officeart/2005/8/layout/radial6"/>
    <dgm:cxn modelId="{A277CA7E-2540-499D-96EE-FB9A2C037C63}" type="presParOf" srcId="{F28351E3-94E6-444E-B0F5-3EC3FC523BF2}" destId="{827BC0CD-F2EF-47D5-8C17-32C9639AE858}" srcOrd="23" destOrd="0" presId="urn:microsoft.com/office/officeart/2005/8/layout/radial6"/>
    <dgm:cxn modelId="{D1EB8160-CCC1-4B57-8C12-6A3D1EB23CE6}" type="presParOf" srcId="{F28351E3-94E6-444E-B0F5-3EC3FC523BF2}" destId="{4C00EA5E-2375-4DDC-BBEA-379C73DA0526}" srcOrd="24" destOrd="0" presId="urn:microsoft.com/office/officeart/2005/8/layout/radial6"/>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6513A0FC-63CA-4A96-BF72-6656B613EEA3}" type="doc">
      <dgm:prSet loTypeId="urn:microsoft.com/office/officeart/2005/8/layout/bProcess4" loCatId="process" qsTypeId="urn:microsoft.com/office/officeart/2005/8/quickstyle/simple1" qsCatId="simple" csTypeId="urn:microsoft.com/office/officeart/2005/8/colors/colorful3" csCatId="colorful" phldr="1"/>
      <dgm:spPr/>
      <dgm:t>
        <a:bodyPr/>
        <a:lstStyle/>
        <a:p>
          <a:endParaRPr lang="en-GB"/>
        </a:p>
      </dgm:t>
    </dgm:pt>
    <dgm:pt modelId="{2D7D7464-448C-4E99-8423-2E49DFA61C09}">
      <dgm:prSet phldrT="[Text]"/>
      <dgm:spPr/>
      <dgm:t>
        <a:bodyPr/>
        <a:lstStyle/>
        <a:p>
          <a:r>
            <a:rPr lang="en-GB"/>
            <a:t>Motivation</a:t>
          </a:r>
        </a:p>
      </dgm:t>
    </dgm:pt>
    <dgm:pt modelId="{E9DA939F-8909-4FB6-95C7-FA44E704C3AA}" type="parTrans" cxnId="{E55382F7-1C6F-4C43-9B88-C165522D334F}">
      <dgm:prSet/>
      <dgm:spPr/>
      <dgm:t>
        <a:bodyPr/>
        <a:lstStyle/>
        <a:p>
          <a:endParaRPr lang="en-GB"/>
        </a:p>
      </dgm:t>
    </dgm:pt>
    <dgm:pt modelId="{6388D08C-B1E5-4EBF-AB9A-FA8EBE39271C}" type="sibTrans" cxnId="{E55382F7-1C6F-4C43-9B88-C165522D334F}">
      <dgm:prSet/>
      <dgm:spPr/>
      <dgm:t>
        <a:bodyPr/>
        <a:lstStyle/>
        <a:p>
          <a:endParaRPr lang="en-GB"/>
        </a:p>
      </dgm:t>
    </dgm:pt>
    <dgm:pt modelId="{4016B5C2-BAE8-475A-80B6-55CB2A79C213}">
      <dgm:prSet phldrT="[Text]"/>
      <dgm:spPr/>
      <dgm:t>
        <a:bodyPr/>
        <a:lstStyle/>
        <a:p>
          <a:r>
            <a:rPr lang="en-GB"/>
            <a:t>Arousal regulation</a:t>
          </a:r>
        </a:p>
      </dgm:t>
    </dgm:pt>
    <dgm:pt modelId="{554CBCC8-5ADC-4BA0-B84E-E2497A71B6FC}" type="parTrans" cxnId="{2EAB51AA-B05A-497A-9487-00CEF8399DD8}">
      <dgm:prSet/>
      <dgm:spPr/>
      <dgm:t>
        <a:bodyPr/>
        <a:lstStyle/>
        <a:p>
          <a:endParaRPr lang="en-GB"/>
        </a:p>
      </dgm:t>
    </dgm:pt>
    <dgm:pt modelId="{F71E92FA-250E-4D55-8060-B488BE5DD1AE}" type="sibTrans" cxnId="{2EAB51AA-B05A-497A-9487-00CEF8399DD8}">
      <dgm:prSet/>
      <dgm:spPr/>
      <dgm:t>
        <a:bodyPr/>
        <a:lstStyle/>
        <a:p>
          <a:endParaRPr lang="en-GB"/>
        </a:p>
      </dgm:t>
    </dgm:pt>
    <dgm:pt modelId="{880EFC5A-C19F-4FCA-BA88-A8325E53492A}">
      <dgm:prSet phldrT="[Text]"/>
      <dgm:spPr/>
      <dgm:t>
        <a:bodyPr/>
        <a:lstStyle/>
        <a:p>
          <a:r>
            <a:rPr lang="en-GB"/>
            <a:t>Self-efficacy</a:t>
          </a:r>
        </a:p>
      </dgm:t>
    </dgm:pt>
    <dgm:pt modelId="{3468F87B-3367-4793-ADD2-30BAF9856AA6}" type="parTrans" cxnId="{3A0AA151-B7BA-44FB-B75B-FB6A0735CF74}">
      <dgm:prSet/>
      <dgm:spPr/>
      <dgm:t>
        <a:bodyPr/>
        <a:lstStyle/>
        <a:p>
          <a:endParaRPr lang="en-GB"/>
        </a:p>
      </dgm:t>
    </dgm:pt>
    <dgm:pt modelId="{FF2728B2-B508-4EB5-845C-D69874BA4F79}" type="sibTrans" cxnId="{3A0AA151-B7BA-44FB-B75B-FB6A0735CF74}">
      <dgm:prSet/>
      <dgm:spPr/>
      <dgm:t>
        <a:bodyPr/>
        <a:lstStyle/>
        <a:p>
          <a:endParaRPr lang="en-GB"/>
        </a:p>
      </dgm:t>
    </dgm:pt>
    <dgm:pt modelId="{AB668293-65E3-4002-B1AA-C7C395E439D9}">
      <dgm:prSet phldrT="[Text]"/>
      <dgm:spPr/>
      <dgm:t>
        <a:bodyPr/>
        <a:lstStyle/>
        <a:p>
          <a:r>
            <a:rPr lang="en-GB"/>
            <a:t>Imagery</a:t>
          </a:r>
        </a:p>
      </dgm:t>
    </dgm:pt>
    <dgm:pt modelId="{FE38C84F-4A00-4D80-8CB2-8F6D608EF09F}" type="parTrans" cxnId="{884064F7-6821-485C-8027-7FD7F75BD55B}">
      <dgm:prSet/>
      <dgm:spPr/>
      <dgm:t>
        <a:bodyPr/>
        <a:lstStyle/>
        <a:p>
          <a:endParaRPr lang="en-GB"/>
        </a:p>
      </dgm:t>
    </dgm:pt>
    <dgm:pt modelId="{C6A8D603-B54D-4022-8B63-5EA23EFE1464}" type="sibTrans" cxnId="{884064F7-6821-485C-8027-7FD7F75BD55B}">
      <dgm:prSet/>
      <dgm:spPr/>
      <dgm:t>
        <a:bodyPr/>
        <a:lstStyle/>
        <a:p>
          <a:endParaRPr lang="en-GB"/>
        </a:p>
      </dgm:t>
    </dgm:pt>
    <dgm:pt modelId="{7D2A843A-A852-42FE-8734-ADD56E71F120}">
      <dgm:prSet phldrT="[Text]"/>
      <dgm:spPr/>
      <dgm:t>
        <a:bodyPr/>
        <a:lstStyle/>
        <a:p>
          <a:r>
            <a:rPr lang="en-GB"/>
            <a:t>Goal setting</a:t>
          </a:r>
        </a:p>
      </dgm:t>
    </dgm:pt>
    <dgm:pt modelId="{291932A1-D187-4E5C-84A7-A9B99CB4D9E2}" type="parTrans" cxnId="{D863B046-4578-48DB-9765-79B0768F8723}">
      <dgm:prSet/>
      <dgm:spPr/>
      <dgm:t>
        <a:bodyPr/>
        <a:lstStyle/>
        <a:p>
          <a:endParaRPr lang="en-GB"/>
        </a:p>
      </dgm:t>
    </dgm:pt>
    <dgm:pt modelId="{39E79408-396A-4A5F-89C9-C4DC492CC176}" type="sibTrans" cxnId="{D863B046-4578-48DB-9765-79B0768F8723}">
      <dgm:prSet/>
      <dgm:spPr/>
      <dgm:t>
        <a:bodyPr/>
        <a:lstStyle/>
        <a:p>
          <a:endParaRPr lang="en-GB"/>
        </a:p>
      </dgm:t>
    </dgm:pt>
    <dgm:pt modelId="{F13EB2FB-D48B-4609-9E0D-38B2473732B5}">
      <dgm:prSet phldrT="[Text]"/>
      <dgm:spPr/>
      <dgm:t>
        <a:bodyPr/>
        <a:lstStyle/>
        <a:p>
          <a:r>
            <a:rPr lang="en-GB"/>
            <a:t>Focus regulation</a:t>
          </a:r>
        </a:p>
      </dgm:t>
    </dgm:pt>
    <dgm:pt modelId="{D9AFDAFF-0B08-416B-9C2A-3198254F9775}" type="parTrans" cxnId="{B42C783D-9E61-4EA5-B076-DA8C457DF474}">
      <dgm:prSet/>
      <dgm:spPr/>
      <dgm:t>
        <a:bodyPr/>
        <a:lstStyle/>
        <a:p>
          <a:endParaRPr lang="en-GB"/>
        </a:p>
      </dgm:t>
    </dgm:pt>
    <dgm:pt modelId="{A098C658-A526-44CC-A1C8-D2DF798D6541}" type="sibTrans" cxnId="{B42C783D-9E61-4EA5-B076-DA8C457DF474}">
      <dgm:prSet/>
      <dgm:spPr/>
      <dgm:t>
        <a:bodyPr/>
        <a:lstStyle/>
        <a:p>
          <a:endParaRPr lang="en-GB"/>
        </a:p>
      </dgm:t>
    </dgm:pt>
    <dgm:pt modelId="{277D2CF7-4460-40B9-85DB-B9FE42B9166A}">
      <dgm:prSet phldrT="[Text]"/>
      <dgm:spPr/>
      <dgm:t>
        <a:bodyPr/>
        <a:lstStyle/>
        <a:p>
          <a:r>
            <a:rPr lang="en-GB"/>
            <a:t>Self-talk</a:t>
          </a:r>
        </a:p>
      </dgm:t>
    </dgm:pt>
    <dgm:pt modelId="{AD5BCDB1-2A77-45A5-8EC5-A692FB44B2A6}" type="parTrans" cxnId="{C5D06081-E0A0-4BC9-B5CE-0FD22E3A8C8D}">
      <dgm:prSet/>
      <dgm:spPr/>
      <dgm:t>
        <a:bodyPr/>
        <a:lstStyle/>
        <a:p>
          <a:endParaRPr lang="en-GB"/>
        </a:p>
      </dgm:t>
    </dgm:pt>
    <dgm:pt modelId="{4C0A4611-54EC-404F-9EDF-40A8783F57E2}" type="sibTrans" cxnId="{C5D06081-E0A0-4BC9-B5CE-0FD22E3A8C8D}">
      <dgm:prSet/>
      <dgm:spPr/>
      <dgm:t>
        <a:bodyPr/>
        <a:lstStyle/>
        <a:p>
          <a:endParaRPr lang="en-GB"/>
        </a:p>
      </dgm:t>
    </dgm:pt>
    <dgm:pt modelId="{B43B6280-38D9-471F-8201-60DBD4831F12}">
      <dgm:prSet phldrT="[Text]"/>
      <dgm:spPr/>
      <dgm:t>
        <a:bodyPr/>
        <a:lstStyle/>
        <a:p>
          <a:r>
            <a:rPr lang="en-GB"/>
            <a:t>Relaxation</a:t>
          </a:r>
        </a:p>
      </dgm:t>
    </dgm:pt>
    <dgm:pt modelId="{81FC40FB-6C2C-4C71-B348-19476749E56A}" type="sibTrans" cxnId="{67594F0F-2184-422A-969B-3128787D7A46}">
      <dgm:prSet/>
      <dgm:spPr/>
      <dgm:t>
        <a:bodyPr/>
        <a:lstStyle/>
        <a:p>
          <a:endParaRPr lang="en-GB"/>
        </a:p>
      </dgm:t>
    </dgm:pt>
    <dgm:pt modelId="{F33F7824-9551-4D49-B602-D09B0D37FB5A}" type="parTrans" cxnId="{67594F0F-2184-422A-969B-3128787D7A46}">
      <dgm:prSet/>
      <dgm:spPr/>
      <dgm:t>
        <a:bodyPr/>
        <a:lstStyle/>
        <a:p>
          <a:endParaRPr lang="en-GB"/>
        </a:p>
      </dgm:t>
    </dgm:pt>
    <dgm:pt modelId="{0376CF1B-D201-41A1-8D6B-76359C7A7D7D}" type="pres">
      <dgm:prSet presAssocID="{6513A0FC-63CA-4A96-BF72-6656B613EEA3}" presName="Name0" presStyleCnt="0">
        <dgm:presLayoutVars>
          <dgm:dir/>
          <dgm:resizeHandles/>
        </dgm:presLayoutVars>
      </dgm:prSet>
      <dgm:spPr/>
    </dgm:pt>
    <dgm:pt modelId="{B2D3B9BC-CDC5-4E1D-94E0-E8888159C902}" type="pres">
      <dgm:prSet presAssocID="{2D7D7464-448C-4E99-8423-2E49DFA61C09}" presName="compNode" presStyleCnt="0"/>
      <dgm:spPr/>
    </dgm:pt>
    <dgm:pt modelId="{705718C6-CC5B-4DEA-8EAB-16E1664868F8}" type="pres">
      <dgm:prSet presAssocID="{2D7D7464-448C-4E99-8423-2E49DFA61C09}" presName="dummyConnPt" presStyleCnt="0"/>
      <dgm:spPr/>
    </dgm:pt>
    <dgm:pt modelId="{7BB29726-1E5C-4207-89EC-955F1F49C1DE}" type="pres">
      <dgm:prSet presAssocID="{2D7D7464-448C-4E99-8423-2E49DFA61C09}" presName="node" presStyleLbl="node1" presStyleIdx="0" presStyleCnt="8">
        <dgm:presLayoutVars>
          <dgm:bulletEnabled val="1"/>
        </dgm:presLayoutVars>
      </dgm:prSet>
      <dgm:spPr/>
    </dgm:pt>
    <dgm:pt modelId="{244529CE-0029-4D13-9DAD-F1E6EDAA497E}" type="pres">
      <dgm:prSet presAssocID="{6388D08C-B1E5-4EBF-AB9A-FA8EBE39271C}" presName="sibTrans" presStyleLbl="bgSibTrans2D1" presStyleIdx="0" presStyleCnt="7"/>
      <dgm:spPr/>
    </dgm:pt>
    <dgm:pt modelId="{7D850F3C-9299-4650-8DDA-D3E1ADE477A8}" type="pres">
      <dgm:prSet presAssocID="{4016B5C2-BAE8-475A-80B6-55CB2A79C213}" presName="compNode" presStyleCnt="0"/>
      <dgm:spPr/>
    </dgm:pt>
    <dgm:pt modelId="{4A795DA8-73BE-4B55-BD84-57B2F3365B9A}" type="pres">
      <dgm:prSet presAssocID="{4016B5C2-BAE8-475A-80B6-55CB2A79C213}" presName="dummyConnPt" presStyleCnt="0"/>
      <dgm:spPr/>
    </dgm:pt>
    <dgm:pt modelId="{D8B9BB38-5983-4EF6-B9A6-BF6B5369942B}" type="pres">
      <dgm:prSet presAssocID="{4016B5C2-BAE8-475A-80B6-55CB2A79C213}" presName="node" presStyleLbl="node1" presStyleIdx="1" presStyleCnt="8">
        <dgm:presLayoutVars>
          <dgm:bulletEnabled val="1"/>
        </dgm:presLayoutVars>
      </dgm:prSet>
      <dgm:spPr/>
    </dgm:pt>
    <dgm:pt modelId="{DAB0CC42-84CC-49A0-9B38-187074E4E8BB}" type="pres">
      <dgm:prSet presAssocID="{F71E92FA-250E-4D55-8060-B488BE5DD1AE}" presName="sibTrans" presStyleLbl="bgSibTrans2D1" presStyleIdx="1" presStyleCnt="7"/>
      <dgm:spPr/>
    </dgm:pt>
    <dgm:pt modelId="{90C379F4-94EE-4206-ADE1-021166B9CA2F}" type="pres">
      <dgm:prSet presAssocID="{880EFC5A-C19F-4FCA-BA88-A8325E53492A}" presName="compNode" presStyleCnt="0"/>
      <dgm:spPr/>
    </dgm:pt>
    <dgm:pt modelId="{EA6A1AEA-F9CE-459F-AEF1-4DB7A8B5A023}" type="pres">
      <dgm:prSet presAssocID="{880EFC5A-C19F-4FCA-BA88-A8325E53492A}" presName="dummyConnPt" presStyleCnt="0"/>
      <dgm:spPr/>
    </dgm:pt>
    <dgm:pt modelId="{AC4B45B7-4A81-41CB-84F2-BEC8545CA7C0}" type="pres">
      <dgm:prSet presAssocID="{880EFC5A-C19F-4FCA-BA88-A8325E53492A}" presName="node" presStyleLbl="node1" presStyleIdx="2" presStyleCnt="8">
        <dgm:presLayoutVars>
          <dgm:bulletEnabled val="1"/>
        </dgm:presLayoutVars>
      </dgm:prSet>
      <dgm:spPr/>
    </dgm:pt>
    <dgm:pt modelId="{3400E5B9-6A09-4990-908B-9161D794EBA7}" type="pres">
      <dgm:prSet presAssocID="{FF2728B2-B508-4EB5-845C-D69874BA4F79}" presName="sibTrans" presStyleLbl="bgSibTrans2D1" presStyleIdx="2" presStyleCnt="7"/>
      <dgm:spPr/>
    </dgm:pt>
    <dgm:pt modelId="{A9C318A3-5388-43E0-8D9E-115DB56B71F7}" type="pres">
      <dgm:prSet presAssocID="{AB668293-65E3-4002-B1AA-C7C395E439D9}" presName="compNode" presStyleCnt="0"/>
      <dgm:spPr/>
    </dgm:pt>
    <dgm:pt modelId="{ECD88C76-9257-4BD2-B156-FEA2E19D0371}" type="pres">
      <dgm:prSet presAssocID="{AB668293-65E3-4002-B1AA-C7C395E439D9}" presName="dummyConnPt" presStyleCnt="0"/>
      <dgm:spPr/>
    </dgm:pt>
    <dgm:pt modelId="{94E666FB-4058-4B29-B4C6-73B4F9AF47B6}" type="pres">
      <dgm:prSet presAssocID="{AB668293-65E3-4002-B1AA-C7C395E439D9}" presName="node" presStyleLbl="node1" presStyleIdx="3" presStyleCnt="8">
        <dgm:presLayoutVars>
          <dgm:bulletEnabled val="1"/>
        </dgm:presLayoutVars>
      </dgm:prSet>
      <dgm:spPr/>
    </dgm:pt>
    <dgm:pt modelId="{17DC9534-F591-4011-AEA1-7427A44FFF85}" type="pres">
      <dgm:prSet presAssocID="{C6A8D603-B54D-4022-8B63-5EA23EFE1464}" presName="sibTrans" presStyleLbl="bgSibTrans2D1" presStyleIdx="3" presStyleCnt="7"/>
      <dgm:spPr/>
    </dgm:pt>
    <dgm:pt modelId="{AB7849C3-AC62-4F3B-B36C-55983523A251}" type="pres">
      <dgm:prSet presAssocID="{7D2A843A-A852-42FE-8734-ADD56E71F120}" presName="compNode" presStyleCnt="0"/>
      <dgm:spPr/>
    </dgm:pt>
    <dgm:pt modelId="{B2ECA392-1ABB-4F44-926A-1CED3C475654}" type="pres">
      <dgm:prSet presAssocID="{7D2A843A-A852-42FE-8734-ADD56E71F120}" presName="dummyConnPt" presStyleCnt="0"/>
      <dgm:spPr/>
    </dgm:pt>
    <dgm:pt modelId="{F3CE8D13-F763-4E9E-84FD-F8D50EFB3AC5}" type="pres">
      <dgm:prSet presAssocID="{7D2A843A-A852-42FE-8734-ADD56E71F120}" presName="node" presStyleLbl="node1" presStyleIdx="4" presStyleCnt="8">
        <dgm:presLayoutVars>
          <dgm:bulletEnabled val="1"/>
        </dgm:presLayoutVars>
      </dgm:prSet>
      <dgm:spPr/>
    </dgm:pt>
    <dgm:pt modelId="{7CAA85F4-EA02-4E50-91CC-011C26923723}" type="pres">
      <dgm:prSet presAssocID="{39E79408-396A-4A5F-89C9-C4DC492CC176}" presName="sibTrans" presStyleLbl="bgSibTrans2D1" presStyleIdx="4" presStyleCnt="7"/>
      <dgm:spPr/>
    </dgm:pt>
    <dgm:pt modelId="{761348CD-55C0-4BBB-B9EB-7B865A373739}" type="pres">
      <dgm:prSet presAssocID="{F13EB2FB-D48B-4609-9E0D-38B2473732B5}" presName="compNode" presStyleCnt="0"/>
      <dgm:spPr/>
    </dgm:pt>
    <dgm:pt modelId="{56B3F6D2-EA36-49BB-BE8A-97E76315F605}" type="pres">
      <dgm:prSet presAssocID="{F13EB2FB-D48B-4609-9E0D-38B2473732B5}" presName="dummyConnPt" presStyleCnt="0"/>
      <dgm:spPr/>
    </dgm:pt>
    <dgm:pt modelId="{62CE5CB6-71B1-4532-992B-302DB0B86AE3}" type="pres">
      <dgm:prSet presAssocID="{F13EB2FB-D48B-4609-9E0D-38B2473732B5}" presName="node" presStyleLbl="node1" presStyleIdx="5" presStyleCnt="8">
        <dgm:presLayoutVars>
          <dgm:bulletEnabled val="1"/>
        </dgm:presLayoutVars>
      </dgm:prSet>
      <dgm:spPr/>
    </dgm:pt>
    <dgm:pt modelId="{631FD2BE-FC12-487B-910A-F39B5DCAC8A8}" type="pres">
      <dgm:prSet presAssocID="{A098C658-A526-44CC-A1C8-D2DF798D6541}" presName="sibTrans" presStyleLbl="bgSibTrans2D1" presStyleIdx="5" presStyleCnt="7"/>
      <dgm:spPr/>
    </dgm:pt>
    <dgm:pt modelId="{B10251F1-532D-4480-864B-57783CCF306A}" type="pres">
      <dgm:prSet presAssocID="{B43B6280-38D9-471F-8201-60DBD4831F12}" presName="compNode" presStyleCnt="0"/>
      <dgm:spPr/>
    </dgm:pt>
    <dgm:pt modelId="{F5BF99FC-A8F9-4238-BB87-177E8600F290}" type="pres">
      <dgm:prSet presAssocID="{B43B6280-38D9-471F-8201-60DBD4831F12}" presName="dummyConnPt" presStyleCnt="0"/>
      <dgm:spPr/>
    </dgm:pt>
    <dgm:pt modelId="{F72DF594-19CA-4AFA-8686-1169E409BC60}" type="pres">
      <dgm:prSet presAssocID="{B43B6280-38D9-471F-8201-60DBD4831F12}" presName="node" presStyleLbl="node1" presStyleIdx="6" presStyleCnt="8">
        <dgm:presLayoutVars>
          <dgm:bulletEnabled val="1"/>
        </dgm:presLayoutVars>
      </dgm:prSet>
      <dgm:spPr/>
    </dgm:pt>
    <dgm:pt modelId="{BE123100-9270-4A9B-8DB4-88835FE93233}" type="pres">
      <dgm:prSet presAssocID="{81FC40FB-6C2C-4C71-B348-19476749E56A}" presName="sibTrans" presStyleLbl="bgSibTrans2D1" presStyleIdx="6" presStyleCnt="7"/>
      <dgm:spPr/>
    </dgm:pt>
    <dgm:pt modelId="{6E67A594-75BF-4936-A696-D73588CCEF02}" type="pres">
      <dgm:prSet presAssocID="{277D2CF7-4460-40B9-85DB-B9FE42B9166A}" presName="compNode" presStyleCnt="0"/>
      <dgm:spPr/>
    </dgm:pt>
    <dgm:pt modelId="{DC6DD477-FF10-476A-9696-0401D3FEB8C2}" type="pres">
      <dgm:prSet presAssocID="{277D2CF7-4460-40B9-85DB-B9FE42B9166A}" presName="dummyConnPt" presStyleCnt="0"/>
      <dgm:spPr/>
    </dgm:pt>
    <dgm:pt modelId="{BD814E55-708E-4C8E-B582-45CBAFA15659}" type="pres">
      <dgm:prSet presAssocID="{277D2CF7-4460-40B9-85DB-B9FE42B9166A}" presName="node" presStyleLbl="node1" presStyleIdx="7" presStyleCnt="8">
        <dgm:presLayoutVars>
          <dgm:bulletEnabled val="1"/>
        </dgm:presLayoutVars>
      </dgm:prSet>
      <dgm:spPr/>
    </dgm:pt>
  </dgm:ptLst>
  <dgm:cxnLst>
    <dgm:cxn modelId="{041DC105-137B-4A6B-B72F-9A4B4DD7D208}" type="presOf" srcId="{6388D08C-B1E5-4EBF-AB9A-FA8EBE39271C}" destId="{244529CE-0029-4D13-9DAD-F1E6EDAA497E}" srcOrd="0" destOrd="0" presId="urn:microsoft.com/office/officeart/2005/8/layout/bProcess4"/>
    <dgm:cxn modelId="{67594F0F-2184-422A-969B-3128787D7A46}" srcId="{6513A0FC-63CA-4A96-BF72-6656B613EEA3}" destId="{B43B6280-38D9-471F-8201-60DBD4831F12}" srcOrd="6" destOrd="0" parTransId="{F33F7824-9551-4D49-B602-D09B0D37FB5A}" sibTransId="{81FC40FB-6C2C-4C71-B348-19476749E56A}"/>
    <dgm:cxn modelId="{140C2A28-1D5E-4FB3-A2CC-748F63BE573B}" type="presOf" srcId="{2D7D7464-448C-4E99-8423-2E49DFA61C09}" destId="{7BB29726-1E5C-4207-89EC-955F1F49C1DE}" srcOrd="0" destOrd="0" presId="urn:microsoft.com/office/officeart/2005/8/layout/bProcess4"/>
    <dgm:cxn modelId="{B42C783D-9E61-4EA5-B076-DA8C457DF474}" srcId="{6513A0FC-63CA-4A96-BF72-6656B613EEA3}" destId="{F13EB2FB-D48B-4609-9E0D-38B2473732B5}" srcOrd="5" destOrd="0" parTransId="{D9AFDAFF-0B08-416B-9C2A-3198254F9775}" sibTransId="{A098C658-A526-44CC-A1C8-D2DF798D6541}"/>
    <dgm:cxn modelId="{40636B5C-D594-48C2-ADD4-E2EE35393030}" type="presOf" srcId="{81FC40FB-6C2C-4C71-B348-19476749E56A}" destId="{BE123100-9270-4A9B-8DB4-88835FE93233}" srcOrd="0" destOrd="0" presId="urn:microsoft.com/office/officeart/2005/8/layout/bProcess4"/>
    <dgm:cxn modelId="{42896B42-927C-49ED-BDB6-E39071335264}" type="presOf" srcId="{6513A0FC-63CA-4A96-BF72-6656B613EEA3}" destId="{0376CF1B-D201-41A1-8D6B-76359C7A7D7D}" srcOrd="0" destOrd="0" presId="urn:microsoft.com/office/officeart/2005/8/layout/bProcess4"/>
    <dgm:cxn modelId="{FE71F642-DE4D-4199-AB69-03A10D6AFCF2}" type="presOf" srcId="{F71E92FA-250E-4D55-8060-B488BE5DD1AE}" destId="{DAB0CC42-84CC-49A0-9B38-187074E4E8BB}" srcOrd="0" destOrd="0" presId="urn:microsoft.com/office/officeart/2005/8/layout/bProcess4"/>
    <dgm:cxn modelId="{089AC945-9CC2-48D1-B19D-D18E990C14C6}" type="presOf" srcId="{FF2728B2-B508-4EB5-845C-D69874BA4F79}" destId="{3400E5B9-6A09-4990-908B-9161D794EBA7}" srcOrd="0" destOrd="0" presId="urn:microsoft.com/office/officeart/2005/8/layout/bProcess4"/>
    <dgm:cxn modelId="{53284366-A479-4401-AE15-A93A0603A869}" type="presOf" srcId="{7D2A843A-A852-42FE-8734-ADD56E71F120}" destId="{F3CE8D13-F763-4E9E-84FD-F8D50EFB3AC5}" srcOrd="0" destOrd="0" presId="urn:microsoft.com/office/officeart/2005/8/layout/bProcess4"/>
    <dgm:cxn modelId="{D863B046-4578-48DB-9765-79B0768F8723}" srcId="{6513A0FC-63CA-4A96-BF72-6656B613EEA3}" destId="{7D2A843A-A852-42FE-8734-ADD56E71F120}" srcOrd="4" destOrd="0" parTransId="{291932A1-D187-4E5C-84A7-A9B99CB4D9E2}" sibTransId="{39E79408-396A-4A5F-89C9-C4DC492CC176}"/>
    <dgm:cxn modelId="{1371A46C-7E06-4C72-804E-1635C0DE1D4C}" type="presOf" srcId="{277D2CF7-4460-40B9-85DB-B9FE42B9166A}" destId="{BD814E55-708E-4C8E-B582-45CBAFA15659}" srcOrd="0" destOrd="0" presId="urn:microsoft.com/office/officeart/2005/8/layout/bProcess4"/>
    <dgm:cxn modelId="{3A0AA151-B7BA-44FB-B75B-FB6A0735CF74}" srcId="{6513A0FC-63CA-4A96-BF72-6656B613EEA3}" destId="{880EFC5A-C19F-4FCA-BA88-A8325E53492A}" srcOrd="2" destOrd="0" parTransId="{3468F87B-3367-4793-ADD2-30BAF9856AA6}" sibTransId="{FF2728B2-B508-4EB5-845C-D69874BA4F79}"/>
    <dgm:cxn modelId="{6A9DE572-2167-46CB-B7E9-F561FD3BBC6F}" type="presOf" srcId="{880EFC5A-C19F-4FCA-BA88-A8325E53492A}" destId="{AC4B45B7-4A81-41CB-84F2-BEC8545CA7C0}" srcOrd="0" destOrd="0" presId="urn:microsoft.com/office/officeart/2005/8/layout/bProcess4"/>
    <dgm:cxn modelId="{0B7B7976-FED4-4A3A-AF65-8E75560AE143}" type="presOf" srcId="{F13EB2FB-D48B-4609-9E0D-38B2473732B5}" destId="{62CE5CB6-71B1-4532-992B-302DB0B86AE3}" srcOrd="0" destOrd="0" presId="urn:microsoft.com/office/officeart/2005/8/layout/bProcess4"/>
    <dgm:cxn modelId="{C5D06081-E0A0-4BC9-B5CE-0FD22E3A8C8D}" srcId="{6513A0FC-63CA-4A96-BF72-6656B613EEA3}" destId="{277D2CF7-4460-40B9-85DB-B9FE42B9166A}" srcOrd="7" destOrd="0" parTransId="{AD5BCDB1-2A77-45A5-8EC5-A692FB44B2A6}" sibTransId="{4C0A4611-54EC-404F-9EDF-40A8783F57E2}"/>
    <dgm:cxn modelId="{2EAB51AA-B05A-497A-9487-00CEF8399DD8}" srcId="{6513A0FC-63CA-4A96-BF72-6656B613EEA3}" destId="{4016B5C2-BAE8-475A-80B6-55CB2A79C213}" srcOrd="1" destOrd="0" parTransId="{554CBCC8-5ADC-4BA0-B84E-E2497A71B6FC}" sibTransId="{F71E92FA-250E-4D55-8060-B488BE5DD1AE}"/>
    <dgm:cxn modelId="{23A44CC6-CF67-4D61-9BA8-1656B6A79A1A}" type="presOf" srcId="{A098C658-A526-44CC-A1C8-D2DF798D6541}" destId="{631FD2BE-FC12-487B-910A-F39B5DCAC8A8}" srcOrd="0" destOrd="0" presId="urn:microsoft.com/office/officeart/2005/8/layout/bProcess4"/>
    <dgm:cxn modelId="{D502DED3-134D-491D-9071-AAE56A3F2FB3}" type="presOf" srcId="{39E79408-396A-4A5F-89C9-C4DC492CC176}" destId="{7CAA85F4-EA02-4E50-91CC-011C26923723}" srcOrd="0" destOrd="0" presId="urn:microsoft.com/office/officeart/2005/8/layout/bProcess4"/>
    <dgm:cxn modelId="{DB5340D7-79A0-4521-9D35-545E2172542B}" type="presOf" srcId="{4016B5C2-BAE8-475A-80B6-55CB2A79C213}" destId="{D8B9BB38-5983-4EF6-B9A6-BF6B5369942B}" srcOrd="0" destOrd="0" presId="urn:microsoft.com/office/officeart/2005/8/layout/bProcess4"/>
    <dgm:cxn modelId="{31457CE2-2A42-40C6-9A34-43AE5BA4B834}" type="presOf" srcId="{C6A8D603-B54D-4022-8B63-5EA23EFE1464}" destId="{17DC9534-F591-4011-AEA1-7427A44FFF85}" srcOrd="0" destOrd="0" presId="urn:microsoft.com/office/officeart/2005/8/layout/bProcess4"/>
    <dgm:cxn modelId="{0F125EE9-5E18-413B-9F14-B4F16EF59C53}" type="presOf" srcId="{AB668293-65E3-4002-B1AA-C7C395E439D9}" destId="{94E666FB-4058-4B29-B4C6-73B4F9AF47B6}" srcOrd="0" destOrd="0" presId="urn:microsoft.com/office/officeart/2005/8/layout/bProcess4"/>
    <dgm:cxn modelId="{0354C3EE-6CEA-4E9C-8DF6-4F4AC9A3EC05}" type="presOf" srcId="{B43B6280-38D9-471F-8201-60DBD4831F12}" destId="{F72DF594-19CA-4AFA-8686-1169E409BC60}" srcOrd="0" destOrd="0" presId="urn:microsoft.com/office/officeart/2005/8/layout/bProcess4"/>
    <dgm:cxn modelId="{884064F7-6821-485C-8027-7FD7F75BD55B}" srcId="{6513A0FC-63CA-4A96-BF72-6656B613EEA3}" destId="{AB668293-65E3-4002-B1AA-C7C395E439D9}" srcOrd="3" destOrd="0" parTransId="{FE38C84F-4A00-4D80-8CB2-8F6D608EF09F}" sibTransId="{C6A8D603-B54D-4022-8B63-5EA23EFE1464}"/>
    <dgm:cxn modelId="{E55382F7-1C6F-4C43-9B88-C165522D334F}" srcId="{6513A0FC-63CA-4A96-BF72-6656B613EEA3}" destId="{2D7D7464-448C-4E99-8423-2E49DFA61C09}" srcOrd="0" destOrd="0" parTransId="{E9DA939F-8909-4FB6-95C7-FA44E704C3AA}" sibTransId="{6388D08C-B1E5-4EBF-AB9A-FA8EBE39271C}"/>
    <dgm:cxn modelId="{1E8D776B-A1CD-44E9-BD31-E03597259998}" type="presParOf" srcId="{0376CF1B-D201-41A1-8D6B-76359C7A7D7D}" destId="{B2D3B9BC-CDC5-4E1D-94E0-E8888159C902}" srcOrd="0" destOrd="0" presId="urn:microsoft.com/office/officeart/2005/8/layout/bProcess4"/>
    <dgm:cxn modelId="{C6EA847F-7460-4D68-81E0-CC12A81F7965}" type="presParOf" srcId="{B2D3B9BC-CDC5-4E1D-94E0-E8888159C902}" destId="{705718C6-CC5B-4DEA-8EAB-16E1664868F8}" srcOrd="0" destOrd="0" presId="urn:microsoft.com/office/officeart/2005/8/layout/bProcess4"/>
    <dgm:cxn modelId="{551185FE-F159-4E96-9219-55A37C2408A2}" type="presParOf" srcId="{B2D3B9BC-CDC5-4E1D-94E0-E8888159C902}" destId="{7BB29726-1E5C-4207-89EC-955F1F49C1DE}" srcOrd="1" destOrd="0" presId="urn:microsoft.com/office/officeart/2005/8/layout/bProcess4"/>
    <dgm:cxn modelId="{BEA01502-F92C-4C25-9B72-1209D722DB05}" type="presParOf" srcId="{0376CF1B-D201-41A1-8D6B-76359C7A7D7D}" destId="{244529CE-0029-4D13-9DAD-F1E6EDAA497E}" srcOrd="1" destOrd="0" presId="urn:microsoft.com/office/officeart/2005/8/layout/bProcess4"/>
    <dgm:cxn modelId="{53BAA765-1AA4-459E-B8A4-B4D29C86657D}" type="presParOf" srcId="{0376CF1B-D201-41A1-8D6B-76359C7A7D7D}" destId="{7D850F3C-9299-4650-8DDA-D3E1ADE477A8}" srcOrd="2" destOrd="0" presId="urn:microsoft.com/office/officeart/2005/8/layout/bProcess4"/>
    <dgm:cxn modelId="{2CF08EE3-97B4-4D4C-9B29-8AA338B568CA}" type="presParOf" srcId="{7D850F3C-9299-4650-8DDA-D3E1ADE477A8}" destId="{4A795DA8-73BE-4B55-BD84-57B2F3365B9A}" srcOrd="0" destOrd="0" presId="urn:microsoft.com/office/officeart/2005/8/layout/bProcess4"/>
    <dgm:cxn modelId="{85FEBF5D-6AD7-4902-929F-F1A61596DF3E}" type="presParOf" srcId="{7D850F3C-9299-4650-8DDA-D3E1ADE477A8}" destId="{D8B9BB38-5983-4EF6-B9A6-BF6B5369942B}" srcOrd="1" destOrd="0" presId="urn:microsoft.com/office/officeart/2005/8/layout/bProcess4"/>
    <dgm:cxn modelId="{B0EF7142-E37E-4A9C-BC0D-A3A430B67C0A}" type="presParOf" srcId="{0376CF1B-D201-41A1-8D6B-76359C7A7D7D}" destId="{DAB0CC42-84CC-49A0-9B38-187074E4E8BB}" srcOrd="3" destOrd="0" presId="urn:microsoft.com/office/officeart/2005/8/layout/bProcess4"/>
    <dgm:cxn modelId="{8C34EAE8-61A5-4FDF-A8A9-EF19401AE183}" type="presParOf" srcId="{0376CF1B-D201-41A1-8D6B-76359C7A7D7D}" destId="{90C379F4-94EE-4206-ADE1-021166B9CA2F}" srcOrd="4" destOrd="0" presId="urn:microsoft.com/office/officeart/2005/8/layout/bProcess4"/>
    <dgm:cxn modelId="{11DB6750-33C4-4F13-882E-DDE9F43262E5}" type="presParOf" srcId="{90C379F4-94EE-4206-ADE1-021166B9CA2F}" destId="{EA6A1AEA-F9CE-459F-AEF1-4DB7A8B5A023}" srcOrd="0" destOrd="0" presId="urn:microsoft.com/office/officeart/2005/8/layout/bProcess4"/>
    <dgm:cxn modelId="{74F72E67-FB5A-468B-8A16-FE5FC9312EB3}" type="presParOf" srcId="{90C379F4-94EE-4206-ADE1-021166B9CA2F}" destId="{AC4B45B7-4A81-41CB-84F2-BEC8545CA7C0}" srcOrd="1" destOrd="0" presId="urn:microsoft.com/office/officeart/2005/8/layout/bProcess4"/>
    <dgm:cxn modelId="{D382EB2F-9D3A-4911-A8E0-0F32D1C778BD}" type="presParOf" srcId="{0376CF1B-D201-41A1-8D6B-76359C7A7D7D}" destId="{3400E5B9-6A09-4990-908B-9161D794EBA7}" srcOrd="5" destOrd="0" presId="urn:microsoft.com/office/officeart/2005/8/layout/bProcess4"/>
    <dgm:cxn modelId="{A5C0E11D-E35C-48B4-B4D5-ACC8679D6692}" type="presParOf" srcId="{0376CF1B-D201-41A1-8D6B-76359C7A7D7D}" destId="{A9C318A3-5388-43E0-8D9E-115DB56B71F7}" srcOrd="6" destOrd="0" presId="urn:microsoft.com/office/officeart/2005/8/layout/bProcess4"/>
    <dgm:cxn modelId="{435495D5-FB96-43EB-ADBE-7B3C8C65018A}" type="presParOf" srcId="{A9C318A3-5388-43E0-8D9E-115DB56B71F7}" destId="{ECD88C76-9257-4BD2-B156-FEA2E19D0371}" srcOrd="0" destOrd="0" presId="urn:microsoft.com/office/officeart/2005/8/layout/bProcess4"/>
    <dgm:cxn modelId="{BA9DD6F3-2556-472D-87CC-B58F0E8BC547}" type="presParOf" srcId="{A9C318A3-5388-43E0-8D9E-115DB56B71F7}" destId="{94E666FB-4058-4B29-B4C6-73B4F9AF47B6}" srcOrd="1" destOrd="0" presId="urn:microsoft.com/office/officeart/2005/8/layout/bProcess4"/>
    <dgm:cxn modelId="{830B619A-043B-4F09-AEAE-34050F35CCF9}" type="presParOf" srcId="{0376CF1B-D201-41A1-8D6B-76359C7A7D7D}" destId="{17DC9534-F591-4011-AEA1-7427A44FFF85}" srcOrd="7" destOrd="0" presId="urn:microsoft.com/office/officeart/2005/8/layout/bProcess4"/>
    <dgm:cxn modelId="{AF20EBAE-2CFA-4018-8745-E87E15B0E101}" type="presParOf" srcId="{0376CF1B-D201-41A1-8D6B-76359C7A7D7D}" destId="{AB7849C3-AC62-4F3B-B36C-55983523A251}" srcOrd="8" destOrd="0" presId="urn:microsoft.com/office/officeart/2005/8/layout/bProcess4"/>
    <dgm:cxn modelId="{0FD7CFD0-BE31-464F-AD16-45FA1FBF60FF}" type="presParOf" srcId="{AB7849C3-AC62-4F3B-B36C-55983523A251}" destId="{B2ECA392-1ABB-4F44-926A-1CED3C475654}" srcOrd="0" destOrd="0" presId="urn:microsoft.com/office/officeart/2005/8/layout/bProcess4"/>
    <dgm:cxn modelId="{E656C530-185E-4073-B717-7B046EC31A21}" type="presParOf" srcId="{AB7849C3-AC62-4F3B-B36C-55983523A251}" destId="{F3CE8D13-F763-4E9E-84FD-F8D50EFB3AC5}" srcOrd="1" destOrd="0" presId="urn:microsoft.com/office/officeart/2005/8/layout/bProcess4"/>
    <dgm:cxn modelId="{3AB2A822-321C-4282-A3C5-9641E2EBE5A2}" type="presParOf" srcId="{0376CF1B-D201-41A1-8D6B-76359C7A7D7D}" destId="{7CAA85F4-EA02-4E50-91CC-011C26923723}" srcOrd="9" destOrd="0" presId="urn:microsoft.com/office/officeart/2005/8/layout/bProcess4"/>
    <dgm:cxn modelId="{ADB84731-0D76-4C70-A93D-9D780BD3A029}" type="presParOf" srcId="{0376CF1B-D201-41A1-8D6B-76359C7A7D7D}" destId="{761348CD-55C0-4BBB-B9EB-7B865A373739}" srcOrd="10" destOrd="0" presId="urn:microsoft.com/office/officeart/2005/8/layout/bProcess4"/>
    <dgm:cxn modelId="{157EE325-9B0B-45E9-8566-3137A90E3D64}" type="presParOf" srcId="{761348CD-55C0-4BBB-B9EB-7B865A373739}" destId="{56B3F6D2-EA36-49BB-BE8A-97E76315F605}" srcOrd="0" destOrd="0" presId="urn:microsoft.com/office/officeart/2005/8/layout/bProcess4"/>
    <dgm:cxn modelId="{AD88D128-9A73-4124-B2CC-A6EEF41BE078}" type="presParOf" srcId="{761348CD-55C0-4BBB-B9EB-7B865A373739}" destId="{62CE5CB6-71B1-4532-992B-302DB0B86AE3}" srcOrd="1" destOrd="0" presId="urn:microsoft.com/office/officeart/2005/8/layout/bProcess4"/>
    <dgm:cxn modelId="{B6F89995-7304-4556-B1B0-10A9852461A2}" type="presParOf" srcId="{0376CF1B-D201-41A1-8D6B-76359C7A7D7D}" destId="{631FD2BE-FC12-487B-910A-F39B5DCAC8A8}" srcOrd="11" destOrd="0" presId="urn:microsoft.com/office/officeart/2005/8/layout/bProcess4"/>
    <dgm:cxn modelId="{7EF0D6EA-CDAF-495D-9B8C-61B044CFF353}" type="presParOf" srcId="{0376CF1B-D201-41A1-8D6B-76359C7A7D7D}" destId="{B10251F1-532D-4480-864B-57783CCF306A}" srcOrd="12" destOrd="0" presId="urn:microsoft.com/office/officeart/2005/8/layout/bProcess4"/>
    <dgm:cxn modelId="{C44889B0-289C-4C5D-B41B-871EFCDE58E1}" type="presParOf" srcId="{B10251F1-532D-4480-864B-57783CCF306A}" destId="{F5BF99FC-A8F9-4238-BB87-177E8600F290}" srcOrd="0" destOrd="0" presId="urn:microsoft.com/office/officeart/2005/8/layout/bProcess4"/>
    <dgm:cxn modelId="{2385ACC5-AF75-437F-8B20-F0CD907725D7}" type="presParOf" srcId="{B10251F1-532D-4480-864B-57783CCF306A}" destId="{F72DF594-19CA-4AFA-8686-1169E409BC60}" srcOrd="1" destOrd="0" presId="urn:microsoft.com/office/officeart/2005/8/layout/bProcess4"/>
    <dgm:cxn modelId="{AB89CF9B-F7C7-4FC0-BED3-BB84FD974422}" type="presParOf" srcId="{0376CF1B-D201-41A1-8D6B-76359C7A7D7D}" destId="{BE123100-9270-4A9B-8DB4-88835FE93233}" srcOrd="13" destOrd="0" presId="urn:microsoft.com/office/officeart/2005/8/layout/bProcess4"/>
    <dgm:cxn modelId="{9346FFE1-55A4-454D-94EC-23E470CEC1FC}" type="presParOf" srcId="{0376CF1B-D201-41A1-8D6B-76359C7A7D7D}" destId="{6E67A594-75BF-4936-A696-D73588CCEF02}" srcOrd="14" destOrd="0" presId="urn:microsoft.com/office/officeart/2005/8/layout/bProcess4"/>
    <dgm:cxn modelId="{51A3FDB4-6269-410C-B094-78A6BD8DAE6C}" type="presParOf" srcId="{6E67A594-75BF-4936-A696-D73588CCEF02}" destId="{DC6DD477-FF10-476A-9696-0401D3FEB8C2}" srcOrd="0" destOrd="0" presId="urn:microsoft.com/office/officeart/2005/8/layout/bProcess4"/>
    <dgm:cxn modelId="{C7313059-E4C7-41A4-BF18-A4EBC0521B28}" type="presParOf" srcId="{6E67A594-75BF-4936-A696-D73588CCEF02}" destId="{BD814E55-708E-4C8E-B582-45CBAFA15659}" srcOrd="1" destOrd="0" presId="urn:microsoft.com/office/officeart/2005/8/layout/bProcess4"/>
  </dgm:cxnLst>
  <dgm:bg/>
  <dgm:whole/>
  <dgm:extLst>
    <a:ext uri="http://schemas.microsoft.com/office/drawing/2008/diagram">
      <dsp:dataModelExt xmlns:dsp="http://schemas.microsoft.com/office/drawing/2008/diagram" relId="rId45"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831F704C-D1B8-4011-9D27-4421DB1650D1}" type="doc">
      <dgm:prSet loTypeId="urn:microsoft.com/office/officeart/2005/8/layout/default" loCatId="list" qsTypeId="urn:microsoft.com/office/officeart/2005/8/quickstyle/simple1" qsCatId="simple" csTypeId="urn:microsoft.com/office/officeart/2005/8/colors/colorful3" csCatId="colorful" phldr="1"/>
      <dgm:spPr/>
      <dgm:t>
        <a:bodyPr/>
        <a:lstStyle/>
        <a:p>
          <a:endParaRPr lang="en-GB"/>
        </a:p>
      </dgm:t>
    </dgm:pt>
    <dgm:pt modelId="{C80B73A1-3CCF-4812-B31D-3045682C3246}">
      <dgm:prSet phldrT="[Text]"/>
      <dgm:spPr/>
      <dgm:t>
        <a:bodyPr/>
        <a:lstStyle/>
        <a:p>
          <a:r>
            <a:rPr lang="en-GB"/>
            <a:t>Choice</a:t>
          </a:r>
        </a:p>
        <a:p>
          <a:r>
            <a:rPr lang="en-GB"/>
            <a:t>One is given choices and options</a:t>
          </a:r>
        </a:p>
      </dgm:t>
    </dgm:pt>
    <dgm:pt modelId="{4BE8C7F0-C544-4977-B403-67A60EA00628}" type="parTrans" cxnId="{BB3ACF36-326F-4534-8247-85FE5B12C36F}">
      <dgm:prSet/>
      <dgm:spPr/>
      <dgm:t>
        <a:bodyPr/>
        <a:lstStyle/>
        <a:p>
          <a:endParaRPr lang="en-GB"/>
        </a:p>
      </dgm:t>
    </dgm:pt>
    <dgm:pt modelId="{F85EE958-9EC1-4E87-89B9-609F54E69D32}" type="sibTrans" cxnId="{BB3ACF36-326F-4534-8247-85FE5B12C36F}">
      <dgm:prSet/>
      <dgm:spPr/>
      <dgm:t>
        <a:bodyPr/>
        <a:lstStyle/>
        <a:p>
          <a:endParaRPr lang="en-GB"/>
        </a:p>
      </dgm:t>
    </dgm:pt>
    <dgm:pt modelId="{10A78D58-AA5C-444E-B085-9C230E92A6AC}">
      <dgm:prSet phldrT="[Text]"/>
      <dgm:spPr/>
      <dgm:t>
        <a:bodyPr/>
        <a:lstStyle/>
        <a:p>
          <a:r>
            <a:rPr lang="en-GB"/>
            <a:t>Involvement</a:t>
          </a:r>
        </a:p>
        <a:p>
          <a:r>
            <a:rPr lang="en-GB"/>
            <a:t>Personal interest in the individual and build a rapport</a:t>
          </a:r>
        </a:p>
      </dgm:t>
    </dgm:pt>
    <dgm:pt modelId="{9F65DE66-3791-4A91-A15C-5D9D670A69DA}" type="parTrans" cxnId="{5AE8DF88-6C33-4A66-B556-43AD9A03B22A}">
      <dgm:prSet/>
      <dgm:spPr/>
      <dgm:t>
        <a:bodyPr/>
        <a:lstStyle/>
        <a:p>
          <a:endParaRPr lang="en-GB"/>
        </a:p>
      </dgm:t>
    </dgm:pt>
    <dgm:pt modelId="{A8F2F6CD-779C-45D1-BA5C-1C05C73B8597}" type="sibTrans" cxnId="{5AE8DF88-6C33-4A66-B556-43AD9A03B22A}">
      <dgm:prSet/>
      <dgm:spPr/>
      <dgm:t>
        <a:bodyPr/>
        <a:lstStyle/>
        <a:p>
          <a:endParaRPr lang="en-GB"/>
        </a:p>
      </dgm:t>
    </dgm:pt>
    <dgm:pt modelId="{400CF56B-F307-4645-9B0B-4305716039ED}">
      <dgm:prSet phldrT="[Text]"/>
      <dgm:spPr/>
      <dgm:t>
        <a:bodyPr/>
        <a:lstStyle/>
        <a:p>
          <a:r>
            <a:rPr lang="en-GB"/>
            <a:t>Encourage social support seeking</a:t>
          </a:r>
        </a:p>
      </dgm:t>
    </dgm:pt>
    <dgm:pt modelId="{567A2C73-FA5E-4757-8555-4204892068D5}" type="parTrans" cxnId="{46D0C423-43D2-4FF7-9843-E94E71AFEFC8}">
      <dgm:prSet/>
      <dgm:spPr/>
      <dgm:t>
        <a:bodyPr/>
        <a:lstStyle/>
        <a:p>
          <a:endParaRPr lang="en-GB"/>
        </a:p>
      </dgm:t>
    </dgm:pt>
    <dgm:pt modelId="{30902E9D-53A5-4222-AD0B-23A562B0CC42}" type="sibTrans" cxnId="{46D0C423-43D2-4FF7-9843-E94E71AFEFC8}">
      <dgm:prSet/>
      <dgm:spPr/>
      <dgm:t>
        <a:bodyPr/>
        <a:lstStyle/>
        <a:p>
          <a:endParaRPr lang="en-GB"/>
        </a:p>
      </dgm:t>
    </dgm:pt>
    <dgm:pt modelId="{14B617D3-AD99-4595-B909-A76AC3D07B66}">
      <dgm:prSet phldrT="[Text]"/>
      <dgm:spPr/>
      <dgm:t>
        <a:bodyPr/>
        <a:lstStyle/>
        <a:p>
          <a:r>
            <a:rPr lang="en-GB"/>
            <a:t>Group cooperation</a:t>
          </a:r>
        </a:p>
        <a:p>
          <a:r>
            <a:rPr lang="en-GB"/>
            <a:t>Interdependence within a group, encourages cooperative peer-to-peer activities</a:t>
          </a:r>
        </a:p>
      </dgm:t>
    </dgm:pt>
    <dgm:pt modelId="{2FB41BE9-E2C7-4141-8B7B-29DA3CFDE273}" type="parTrans" cxnId="{0F6709D5-474D-444F-B841-12D9C306AEB8}">
      <dgm:prSet/>
      <dgm:spPr/>
      <dgm:t>
        <a:bodyPr/>
        <a:lstStyle/>
        <a:p>
          <a:endParaRPr lang="en-GB"/>
        </a:p>
      </dgm:t>
    </dgm:pt>
    <dgm:pt modelId="{0E35B9CF-6AD2-456B-9216-D53F2F7250AB}" type="sibTrans" cxnId="{0F6709D5-474D-444F-B841-12D9C306AEB8}">
      <dgm:prSet/>
      <dgm:spPr/>
      <dgm:t>
        <a:bodyPr/>
        <a:lstStyle/>
        <a:p>
          <a:endParaRPr lang="en-GB"/>
        </a:p>
      </dgm:t>
    </dgm:pt>
    <dgm:pt modelId="{CBBF1A9D-C895-4D37-90B4-1DC6FD70C8F5}">
      <dgm:prSet/>
      <dgm:spPr/>
      <dgm:t>
        <a:bodyPr/>
        <a:lstStyle/>
        <a:p>
          <a:r>
            <a:rPr lang="en-GB"/>
            <a:t>Acknowledge participant's perspective (difficulties, efforts and self-worth)</a:t>
          </a:r>
        </a:p>
      </dgm:t>
    </dgm:pt>
    <dgm:pt modelId="{71F25140-6D40-4387-867B-50B2EED8DF8B}" type="parTrans" cxnId="{D16FABD5-67D8-4CD1-8764-B0CBB28E6276}">
      <dgm:prSet/>
      <dgm:spPr/>
      <dgm:t>
        <a:bodyPr/>
        <a:lstStyle/>
        <a:p>
          <a:endParaRPr lang="en-GB"/>
        </a:p>
      </dgm:t>
    </dgm:pt>
    <dgm:pt modelId="{2F0633F3-39B4-4888-BC9C-B74DCBF3394D}" type="sibTrans" cxnId="{D16FABD5-67D8-4CD1-8764-B0CBB28E6276}">
      <dgm:prSet/>
      <dgm:spPr/>
      <dgm:t>
        <a:bodyPr/>
        <a:lstStyle/>
        <a:p>
          <a:endParaRPr lang="en-GB"/>
        </a:p>
      </dgm:t>
    </dgm:pt>
    <dgm:pt modelId="{11117F40-0DAC-4516-8461-37F50FC1E133}">
      <dgm:prSet/>
      <dgm:spPr/>
      <dgm:t>
        <a:bodyPr/>
        <a:lstStyle/>
        <a:p>
          <a:r>
            <a:rPr lang="en-GB"/>
            <a:t>Provide a rationale for undertaking an activity</a:t>
          </a:r>
        </a:p>
      </dgm:t>
    </dgm:pt>
    <dgm:pt modelId="{757EC076-0EEA-46F9-AD22-4CF9DF83A230}" type="parTrans" cxnId="{A87EEF22-1765-4126-84F4-1B439681FC20}">
      <dgm:prSet/>
      <dgm:spPr/>
      <dgm:t>
        <a:bodyPr/>
        <a:lstStyle/>
        <a:p>
          <a:endParaRPr lang="en-GB"/>
        </a:p>
      </dgm:t>
    </dgm:pt>
    <dgm:pt modelId="{1AB0AB64-94E9-4BC2-9EBC-DFD37BFB8E84}" type="sibTrans" cxnId="{A87EEF22-1765-4126-84F4-1B439681FC20}">
      <dgm:prSet/>
      <dgm:spPr/>
      <dgm:t>
        <a:bodyPr/>
        <a:lstStyle/>
        <a:p>
          <a:endParaRPr lang="en-GB"/>
        </a:p>
      </dgm:t>
    </dgm:pt>
    <dgm:pt modelId="{E565D2E7-7220-4685-984E-E877D203631A}">
      <dgm:prSet/>
      <dgm:spPr/>
      <dgm:t>
        <a:bodyPr/>
        <a:lstStyle/>
        <a:p>
          <a:r>
            <a:rPr lang="en-GB"/>
            <a:t>Use of non-controlling language, emphasise one's right to choose</a:t>
          </a:r>
        </a:p>
      </dgm:t>
    </dgm:pt>
    <dgm:pt modelId="{B5A09C38-093D-49FC-BA30-4FD6EED74F6D}" type="parTrans" cxnId="{C3333258-CFE2-42AE-A8BF-E4238142336A}">
      <dgm:prSet/>
      <dgm:spPr/>
      <dgm:t>
        <a:bodyPr/>
        <a:lstStyle/>
        <a:p>
          <a:endParaRPr lang="en-GB"/>
        </a:p>
      </dgm:t>
    </dgm:pt>
    <dgm:pt modelId="{F447D954-7DE8-4644-89DA-73DEE0DC8D04}" type="sibTrans" cxnId="{C3333258-CFE2-42AE-A8BF-E4238142336A}">
      <dgm:prSet/>
      <dgm:spPr/>
      <dgm:t>
        <a:bodyPr/>
        <a:lstStyle/>
        <a:p>
          <a:endParaRPr lang="en-GB"/>
        </a:p>
      </dgm:t>
    </dgm:pt>
    <dgm:pt modelId="{8F29FC2D-6755-4563-8DF2-D2D3AEF748AB}">
      <dgm:prSet/>
      <dgm:spPr/>
      <dgm:t>
        <a:bodyPr/>
        <a:lstStyle/>
        <a:p>
          <a:r>
            <a:rPr lang="en-GB"/>
            <a:t>Intrinsic goal orientation, identification of intrinsic goals is encouraged</a:t>
          </a:r>
        </a:p>
      </dgm:t>
    </dgm:pt>
    <dgm:pt modelId="{C3903395-F8A5-4F23-957C-6A599255B2B4}" type="parTrans" cxnId="{7A6CAFE5-1E45-409E-800A-A32B3D610352}">
      <dgm:prSet/>
      <dgm:spPr/>
      <dgm:t>
        <a:bodyPr/>
        <a:lstStyle/>
        <a:p>
          <a:endParaRPr lang="en-GB"/>
        </a:p>
      </dgm:t>
    </dgm:pt>
    <dgm:pt modelId="{E52589E8-A663-471E-857C-02D920F99BEC}" type="sibTrans" cxnId="{7A6CAFE5-1E45-409E-800A-A32B3D610352}">
      <dgm:prSet/>
      <dgm:spPr/>
      <dgm:t>
        <a:bodyPr/>
        <a:lstStyle/>
        <a:p>
          <a:endParaRPr lang="en-GB"/>
        </a:p>
      </dgm:t>
    </dgm:pt>
    <dgm:pt modelId="{9C6D5853-7901-424A-8D69-EE7FCB23B3DC}">
      <dgm:prSet/>
      <dgm:spPr/>
      <dgm:t>
        <a:bodyPr/>
        <a:lstStyle/>
        <a:p>
          <a:r>
            <a:rPr lang="en-GB"/>
            <a:t>Structure</a:t>
          </a:r>
        </a:p>
        <a:p>
          <a:r>
            <a:rPr lang="en-GB"/>
            <a:t>Provide support to initiate action (goal setting, demonstration, action planning,..)</a:t>
          </a:r>
        </a:p>
      </dgm:t>
    </dgm:pt>
    <dgm:pt modelId="{EE12554F-9D44-413B-BDE6-1F9A9012E5AA}" type="parTrans" cxnId="{AEFFCF08-9F97-45EC-B038-4E91A0AE6354}">
      <dgm:prSet/>
      <dgm:spPr/>
      <dgm:t>
        <a:bodyPr/>
        <a:lstStyle/>
        <a:p>
          <a:endParaRPr lang="en-GB"/>
        </a:p>
      </dgm:t>
    </dgm:pt>
    <dgm:pt modelId="{3C1258AB-4807-4B15-9C79-39AEF70B54C8}" type="sibTrans" cxnId="{AEFFCF08-9F97-45EC-B038-4E91A0AE6354}">
      <dgm:prSet/>
      <dgm:spPr/>
      <dgm:t>
        <a:bodyPr/>
        <a:lstStyle/>
        <a:p>
          <a:endParaRPr lang="en-GB"/>
        </a:p>
      </dgm:t>
    </dgm:pt>
    <dgm:pt modelId="{2EDCE3C5-69EC-4BDA-BB08-F05277C0F507}">
      <dgm:prSet/>
      <dgm:spPr/>
      <dgm:t>
        <a:bodyPr/>
        <a:lstStyle/>
        <a:p>
          <a:r>
            <a:rPr lang="en-GB"/>
            <a:t>Emphasise responsibility</a:t>
          </a:r>
        </a:p>
        <a:p>
          <a:r>
            <a:rPr lang="en-GB"/>
            <a:t>One is encouraged to take on responsibility in decision making</a:t>
          </a:r>
        </a:p>
      </dgm:t>
    </dgm:pt>
    <dgm:pt modelId="{6799C4F6-F3E0-438C-AF37-99045856D6D8}" type="parTrans" cxnId="{730BEC7F-1AE7-4096-926C-55B917D11DDF}">
      <dgm:prSet/>
      <dgm:spPr/>
      <dgm:t>
        <a:bodyPr/>
        <a:lstStyle/>
        <a:p>
          <a:endParaRPr lang="en-GB"/>
        </a:p>
      </dgm:t>
    </dgm:pt>
    <dgm:pt modelId="{A3BCE4FE-C5D4-441F-97BF-F3B2815487E8}" type="sibTrans" cxnId="{730BEC7F-1AE7-4096-926C-55B917D11DDF}">
      <dgm:prSet/>
      <dgm:spPr/>
      <dgm:t>
        <a:bodyPr/>
        <a:lstStyle/>
        <a:p>
          <a:endParaRPr lang="en-GB"/>
        </a:p>
      </dgm:t>
    </dgm:pt>
    <dgm:pt modelId="{731297B7-4B52-4FB9-9729-21A25D4EC0F0}">
      <dgm:prSet/>
      <dgm:spPr/>
      <dgm:t>
        <a:bodyPr/>
        <a:lstStyle/>
        <a:p>
          <a:r>
            <a:rPr lang="en-GB"/>
            <a:t>Explore reasons for change in behaviour (desire, ability, reason and need)</a:t>
          </a:r>
        </a:p>
      </dgm:t>
    </dgm:pt>
    <dgm:pt modelId="{5E544649-87DF-4DB4-8BC0-9DE8D9C695EA}" type="parTrans" cxnId="{E2EAFF18-5938-4130-88A1-A0C96399D7FA}">
      <dgm:prSet/>
      <dgm:spPr/>
      <dgm:t>
        <a:bodyPr/>
        <a:lstStyle/>
        <a:p>
          <a:endParaRPr lang="en-GB"/>
        </a:p>
      </dgm:t>
    </dgm:pt>
    <dgm:pt modelId="{51BA7DC1-B230-40C6-B95B-881A4B8804FD}" type="sibTrans" cxnId="{E2EAFF18-5938-4130-88A1-A0C96399D7FA}">
      <dgm:prSet/>
      <dgm:spPr/>
      <dgm:t>
        <a:bodyPr/>
        <a:lstStyle/>
        <a:p>
          <a:endParaRPr lang="en-GB"/>
        </a:p>
      </dgm:t>
    </dgm:pt>
    <dgm:pt modelId="{15FD6EB4-62B1-4344-B83A-14A248F3FA26}">
      <dgm:prSet/>
      <dgm:spPr/>
      <dgm:t>
        <a:bodyPr/>
        <a:lstStyle/>
        <a:p>
          <a:r>
            <a:rPr lang="en-GB"/>
            <a:t>Motivational interviewing</a:t>
          </a:r>
        </a:p>
      </dgm:t>
    </dgm:pt>
    <dgm:pt modelId="{B82254CF-9D65-4BEC-92A4-AF582E01A7D6}" type="parTrans" cxnId="{350A9B2C-1BCE-48DC-ACF5-A7CFBAD4704F}">
      <dgm:prSet/>
      <dgm:spPr/>
      <dgm:t>
        <a:bodyPr/>
        <a:lstStyle/>
        <a:p>
          <a:endParaRPr lang="en-GB"/>
        </a:p>
      </dgm:t>
    </dgm:pt>
    <dgm:pt modelId="{C59FCAF9-F212-42BC-89FB-BD78AAE4949D}" type="sibTrans" cxnId="{350A9B2C-1BCE-48DC-ACF5-A7CFBAD4704F}">
      <dgm:prSet/>
      <dgm:spPr/>
      <dgm:t>
        <a:bodyPr/>
        <a:lstStyle/>
        <a:p>
          <a:endParaRPr lang="en-GB"/>
        </a:p>
      </dgm:t>
    </dgm:pt>
    <dgm:pt modelId="{DE6986C2-A453-4F6B-8BDD-0D5A80D5A1F0}">
      <dgm:prSet/>
      <dgm:spPr/>
      <dgm:t>
        <a:bodyPr/>
        <a:lstStyle/>
        <a:p>
          <a:r>
            <a:rPr lang="en-GB"/>
            <a:t>Task climate</a:t>
          </a:r>
        </a:p>
        <a:p>
          <a:r>
            <a:rPr lang="en-GB"/>
            <a:t>Focus on completing task and not outcomes</a:t>
          </a:r>
        </a:p>
      </dgm:t>
    </dgm:pt>
    <dgm:pt modelId="{6F9638F5-C99D-4194-8AE6-5A71568DB42A}" type="parTrans" cxnId="{000188DE-D5E6-43FE-B7C8-7724F6A777B6}">
      <dgm:prSet/>
      <dgm:spPr/>
      <dgm:t>
        <a:bodyPr/>
        <a:lstStyle/>
        <a:p>
          <a:endParaRPr lang="en-GB"/>
        </a:p>
      </dgm:t>
    </dgm:pt>
    <dgm:pt modelId="{B0C99FEF-6F3F-48C0-BA7B-A71C8176EB60}" type="sibTrans" cxnId="{000188DE-D5E6-43FE-B7C8-7724F6A777B6}">
      <dgm:prSet/>
      <dgm:spPr/>
      <dgm:t>
        <a:bodyPr/>
        <a:lstStyle/>
        <a:p>
          <a:endParaRPr lang="en-GB"/>
        </a:p>
      </dgm:t>
    </dgm:pt>
    <dgm:pt modelId="{CFDA233C-4D9C-45EB-918A-CFF828BFDE37}">
      <dgm:prSet/>
      <dgm:spPr/>
      <dgm:t>
        <a:bodyPr/>
        <a:lstStyle/>
        <a:p>
          <a:r>
            <a:rPr lang="en-GB"/>
            <a:t>Provide informational feedback</a:t>
          </a:r>
        </a:p>
        <a:p>
          <a:r>
            <a:rPr lang="en-GB"/>
            <a:t>Say how a person achieved or didn't achieve desired outcome</a:t>
          </a:r>
        </a:p>
      </dgm:t>
    </dgm:pt>
    <dgm:pt modelId="{7409C011-F007-4B7D-8FDD-09366BF08FDB}" type="parTrans" cxnId="{6D2DDA3C-C312-4EE6-AA53-B793C2CE94E0}">
      <dgm:prSet/>
      <dgm:spPr/>
      <dgm:t>
        <a:bodyPr/>
        <a:lstStyle/>
        <a:p>
          <a:endParaRPr lang="en-GB"/>
        </a:p>
      </dgm:t>
    </dgm:pt>
    <dgm:pt modelId="{9FEB457C-2085-4DDE-8B93-A9F36F5C1F40}" type="sibTrans" cxnId="{6D2DDA3C-C312-4EE6-AA53-B793C2CE94E0}">
      <dgm:prSet/>
      <dgm:spPr/>
      <dgm:t>
        <a:bodyPr/>
        <a:lstStyle/>
        <a:p>
          <a:endParaRPr lang="en-GB"/>
        </a:p>
      </dgm:t>
    </dgm:pt>
    <dgm:pt modelId="{F6D3C477-6EFD-4668-809B-74910B470E35}">
      <dgm:prSet/>
      <dgm:spPr/>
      <dgm:t>
        <a:bodyPr/>
        <a:lstStyle/>
        <a:p>
          <a:r>
            <a:rPr lang="en-GB"/>
            <a:t>Provide information Practitioner provides info to the client relevant to their needs and situation</a:t>
          </a:r>
        </a:p>
      </dgm:t>
    </dgm:pt>
    <dgm:pt modelId="{CCFD71BB-DD85-4693-AEA2-306F7AF5269D}" type="parTrans" cxnId="{4AFCB9CA-EC12-4607-8D99-7AA162CD1B18}">
      <dgm:prSet/>
      <dgm:spPr/>
      <dgm:t>
        <a:bodyPr/>
        <a:lstStyle/>
        <a:p>
          <a:endParaRPr lang="en-GB"/>
        </a:p>
      </dgm:t>
    </dgm:pt>
    <dgm:pt modelId="{1174F657-A9A1-4208-BF52-759FD2D050B0}" type="sibTrans" cxnId="{4AFCB9CA-EC12-4607-8D99-7AA162CD1B18}">
      <dgm:prSet/>
      <dgm:spPr/>
      <dgm:t>
        <a:bodyPr/>
        <a:lstStyle/>
        <a:p>
          <a:endParaRPr lang="en-GB"/>
        </a:p>
      </dgm:t>
    </dgm:pt>
    <dgm:pt modelId="{FD4AE22B-3FC6-4784-90E7-B16E0BE2C008}">
      <dgm:prSet/>
      <dgm:spPr/>
      <dgm:t>
        <a:bodyPr/>
        <a:lstStyle/>
        <a:p>
          <a:r>
            <a:rPr lang="en-GB"/>
            <a:t>Barrier identification</a:t>
          </a:r>
        </a:p>
        <a:p>
          <a:r>
            <a:rPr lang="en-GB"/>
            <a:t>Identify barriers to behaviour change</a:t>
          </a:r>
        </a:p>
      </dgm:t>
    </dgm:pt>
    <dgm:pt modelId="{64CB06A4-7A66-43C8-B68C-4811EB37F532}" type="parTrans" cxnId="{FFFCB138-B0CB-478A-B4CE-12F2FDB1A1E7}">
      <dgm:prSet/>
      <dgm:spPr/>
      <dgm:t>
        <a:bodyPr/>
        <a:lstStyle/>
        <a:p>
          <a:endParaRPr lang="en-GB"/>
        </a:p>
      </dgm:t>
    </dgm:pt>
    <dgm:pt modelId="{47DD6127-CF07-41E1-8B70-FFF2E1247C4D}" type="sibTrans" cxnId="{FFFCB138-B0CB-478A-B4CE-12F2FDB1A1E7}">
      <dgm:prSet/>
      <dgm:spPr/>
      <dgm:t>
        <a:bodyPr/>
        <a:lstStyle/>
        <a:p>
          <a:endParaRPr lang="en-GB"/>
        </a:p>
      </dgm:t>
    </dgm:pt>
    <dgm:pt modelId="{A4878687-9E42-434E-B209-CE31BA4DB8A6}">
      <dgm:prSet/>
      <dgm:spPr/>
      <dgm:t>
        <a:bodyPr/>
        <a:lstStyle/>
        <a:p>
          <a:r>
            <a:rPr lang="en-GB"/>
            <a:t>Provide support and encouragement</a:t>
          </a:r>
        </a:p>
        <a:p>
          <a:r>
            <a:rPr lang="en-GB"/>
            <a:t>Verbal persuasion, social support, affirmation,..</a:t>
          </a:r>
        </a:p>
      </dgm:t>
    </dgm:pt>
    <dgm:pt modelId="{99280025-B472-4387-99A5-3D40E209A3EE}" type="parTrans" cxnId="{3D9B0A3B-D60A-47E9-90F3-F93BE3E631DD}">
      <dgm:prSet/>
      <dgm:spPr/>
      <dgm:t>
        <a:bodyPr/>
        <a:lstStyle/>
        <a:p>
          <a:endParaRPr lang="en-GB"/>
        </a:p>
      </dgm:t>
    </dgm:pt>
    <dgm:pt modelId="{84306491-0B04-4EA7-8DC2-7395F88D09F3}" type="sibTrans" cxnId="{3D9B0A3B-D60A-47E9-90F3-F93BE3E631DD}">
      <dgm:prSet/>
      <dgm:spPr/>
      <dgm:t>
        <a:bodyPr/>
        <a:lstStyle/>
        <a:p>
          <a:endParaRPr lang="en-GB"/>
        </a:p>
      </dgm:t>
    </dgm:pt>
    <dgm:pt modelId="{6CF0C549-1694-4AA6-ABD6-3851295108C0}" type="pres">
      <dgm:prSet presAssocID="{831F704C-D1B8-4011-9D27-4421DB1650D1}" presName="diagram" presStyleCnt="0">
        <dgm:presLayoutVars>
          <dgm:dir/>
          <dgm:resizeHandles val="exact"/>
        </dgm:presLayoutVars>
      </dgm:prSet>
      <dgm:spPr/>
    </dgm:pt>
    <dgm:pt modelId="{7FBCCB97-5C4E-4233-AEAF-F1650590AEC2}" type="pres">
      <dgm:prSet presAssocID="{C80B73A1-3CCF-4812-B31D-3045682C3246}" presName="node" presStyleLbl="node1" presStyleIdx="0" presStyleCnt="17">
        <dgm:presLayoutVars>
          <dgm:bulletEnabled val="1"/>
        </dgm:presLayoutVars>
      </dgm:prSet>
      <dgm:spPr/>
    </dgm:pt>
    <dgm:pt modelId="{2D981BD7-5C51-451E-834D-F9CCAFD0C4BB}" type="pres">
      <dgm:prSet presAssocID="{F85EE958-9EC1-4E87-89B9-609F54E69D32}" presName="sibTrans" presStyleCnt="0"/>
      <dgm:spPr/>
    </dgm:pt>
    <dgm:pt modelId="{5298C408-984D-487A-BE66-3D7AF21ECFF9}" type="pres">
      <dgm:prSet presAssocID="{CBBF1A9D-C895-4D37-90B4-1DC6FD70C8F5}" presName="node" presStyleLbl="node1" presStyleIdx="1" presStyleCnt="17">
        <dgm:presLayoutVars>
          <dgm:bulletEnabled val="1"/>
        </dgm:presLayoutVars>
      </dgm:prSet>
      <dgm:spPr/>
    </dgm:pt>
    <dgm:pt modelId="{43ECF74B-61C3-473B-8986-D54E702A0CF7}" type="pres">
      <dgm:prSet presAssocID="{2F0633F3-39B4-4888-BC9C-B74DCBF3394D}" presName="sibTrans" presStyleCnt="0"/>
      <dgm:spPr/>
    </dgm:pt>
    <dgm:pt modelId="{0DF5678A-5E98-4EF3-AEB2-154E89D68881}" type="pres">
      <dgm:prSet presAssocID="{11117F40-0DAC-4516-8461-37F50FC1E133}" presName="node" presStyleLbl="node1" presStyleIdx="2" presStyleCnt="17">
        <dgm:presLayoutVars>
          <dgm:bulletEnabled val="1"/>
        </dgm:presLayoutVars>
      </dgm:prSet>
      <dgm:spPr/>
    </dgm:pt>
    <dgm:pt modelId="{59898DCE-BE7F-4C6F-9255-A58CBBF72D3B}" type="pres">
      <dgm:prSet presAssocID="{1AB0AB64-94E9-4BC2-9EBC-DFD37BFB8E84}" presName="sibTrans" presStyleCnt="0"/>
      <dgm:spPr/>
    </dgm:pt>
    <dgm:pt modelId="{29A0563A-A529-4FF3-81C2-08C233FBAFD3}" type="pres">
      <dgm:prSet presAssocID="{E565D2E7-7220-4685-984E-E877D203631A}" presName="node" presStyleLbl="node1" presStyleIdx="3" presStyleCnt="17">
        <dgm:presLayoutVars>
          <dgm:bulletEnabled val="1"/>
        </dgm:presLayoutVars>
      </dgm:prSet>
      <dgm:spPr/>
    </dgm:pt>
    <dgm:pt modelId="{5CD1DA52-FC83-49F3-A2D2-3FEB0AFE6E10}" type="pres">
      <dgm:prSet presAssocID="{F447D954-7DE8-4644-89DA-73DEE0DC8D04}" presName="sibTrans" presStyleCnt="0"/>
      <dgm:spPr/>
    </dgm:pt>
    <dgm:pt modelId="{C08BCE71-4F17-400E-BF2C-A531CE7C3193}" type="pres">
      <dgm:prSet presAssocID="{8F29FC2D-6755-4563-8DF2-D2D3AEF748AB}" presName="node" presStyleLbl="node1" presStyleIdx="4" presStyleCnt="17">
        <dgm:presLayoutVars>
          <dgm:bulletEnabled val="1"/>
        </dgm:presLayoutVars>
      </dgm:prSet>
      <dgm:spPr/>
    </dgm:pt>
    <dgm:pt modelId="{3AA23120-DC7C-450B-A5D2-37D17CBDA0AC}" type="pres">
      <dgm:prSet presAssocID="{E52589E8-A663-471E-857C-02D920F99BEC}" presName="sibTrans" presStyleCnt="0"/>
      <dgm:spPr/>
    </dgm:pt>
    <dgm:pt modelId="{5CC31F8F-F07E-45E0-A765-85187FCC1124}" type="pres">
      <dgm:prSet presAssocID="{9C6D5853-7901-424A-8D69-EE7FCB23B3DC}" presName="node" presStyleLbl="node1" presStyleIdx="5" presStyleCnt="17">
        <dgm:presLayoutVars>
          <dgm:bulletEnabled val="1"/>
        </dgm:presLayoutVars>
      </dgm:prSet>
      <dgm:spPr/>
    </dgm:pt>
    <dgm:pt modelId="{E1E44596-DDCA-41A5-AFFF-A77948460170}" type="pres">
      <dgm:prSet presAssocID="{3C1258AB-4807-4B15-9C79-39AEF70B54C8}" presName="sibTrans" presStyleCnt="0"/>
      <dgm:spPr/>
    </dgm:pt>
    <dgm:pt modelId="{9503F7B9-E3D5-4134-A869-75DDCBEB3071}" type="pres">
      <dgm:prSet presAssocID="{2EDCE3C5-69EC-4BDA-BB08-F05277C0F507}" presName="node" presStyleLbl="node1" presStyleIdx="6" presStyleCnt="17">
        <dgm:presLayoutVars>
          <dgm:bulletEnabled val="1"/>
        </dgm:presLayoutVars>
      </dgm:prSet>
      <dgm:spPr/>
    </dgm:pt>
    <dgm:pt modelId="{A8AD0775-27A7-4B07-B398-0EE6BF0B1323}" type="pres">
      <dgm:prSet presAssocID="{A3BCE4FE-C5D4-441F-97BF-F3B2815487E8}" presName="sibTrans" presStyleCnt="0"/>
      <dgm:spPr/>
    </dgm:pt>
    <dgm:pt modelId="{E9795638-8F3B-4D12-A2BA-F75D42857539}" type="pres">
      <dgm:prSet presAssocID="{731297B7-4B52-4FB9-9729-21A25D4EC0F0}" presName="node" presStyleLbl="node1" presStyleIdx="7" presStyleCnt="17">
        <dgm:presLayoutVars>
          <dgm:bulletEnabled val="1"/>
        </dgm:presLayoutVars>
      </dgm:prSet>
      <dgm:spPr/>
    </dgm:pt>
    <dgm:pt modelId="{65F402CA-6BA7-4D78-8710-1F84BA3B7093}" type="pres">
      <dgm:prSet presAssocID="{51BA7DC1-B230-40C6-B95B-881A4B8804FD}" presName="sibTrans" presStyleCnt="0"/>
      <dgm:spPr/>
    </dgm:pt>
    <dgm:pt modelId="{B0E4D480-F065-4940-86B2-5F42D728FE60}" type="pres">
      <dgm:prSet presAssocID="{15FD6EB4-62B1-4344-B83A-14A248F3FA26}" presName="node" presStyleLbl="node1" presStyleIdx="8" presStyleCnt="17">
        <dgm:presLayoutVars>
          <dgm:bulletEnabled val="1"/>
        </dgm:presLayoutVars>
      </dgm:prSet>
      <dgm:spPr/>
    </dgm:pt>
    <dgm:pt modelId="{7DF8BF75-698B-44AF-AA13-6B95D89CD3ED}" type="pres">
      <dgm:prSet presAssocID="{C59FCAF9-F212-42BC-89FB-BD78AAE4949D}" presName="sibTrans" presStyleCnt="0"/>
      <dgm:spPr/>
    </dgm:pt>
    <dgm:pt modelId="{22C593BB-3DC1-488E-9D35-F9026B80706B}" type="pres">
      <dgm:prSet presAssocID="{DE6986C2-A453-4F6B-8BDD-0D5A80D5A1F0}" presName="node" presStyleLbl="node1" presStyleIdx="9" presStyleCnt="17">
        <dgm:presLayoutVars>
          <dgm:bulletEnabled val="1"/>
        </dgm:presLayoutVars>
      </dgm:prSet>
      <dgm:spPr/>
    </dgm:pt>
    <dgm:pt modelId="{0E58A4AC-6DF6-40A6-8C03-5AD17752DCB3}" type="pres">
      <dgm:prSet presAssocID="{B0C99FEF-6F3F-48C0-BA7B-A71C8176EB60}" presName="sibTrans" presStyleCnt="0"/>
      <dgm:spPr/>
    </dgm:pt>
    <dgm:pt modelId="{E9CFF677-994B-4115-9853-4170C3C2EB7F}" type="pres">
      <dgm:prSet presAssocID="{CFDA233C-4D9C-45EB-918A-CFF828BFDE37}" presName="node" presStyleLbl="node1" presStyleIdx="10" presStyleCnt="17">
        <dgm:presLayoutVars>
          <dgm:bulletEnabled val="1"/>
        </dgm:presLayoutVars>
      </dgm:prSet>
      <dgm:spPr/>
    </dgm:pt>
    <dgm:pt modelId="{A13E07D1-87BB-4413-8F51-439C718D7CE2}" type="pres">
      <dgm:prSet presAssocID="{9FEB457C-2085-4DDE-8B93-A9F36F5C1F40}" presName="sibTrans" presStyleCnt="0"/>
      <dgm:spPr/>
    </dgm:pt>
    <dgm:pt modelId="{6606D8FC-6B05-48DB-AABA-62AB23581EF1}" type="pres">
      <dgm:prSet presAssocID="{F6D3C477-6EFD-4668-809B-74910B470E35}" presName="node" presStyleLbl="node1" presStyleIdx="11" presStyleCnt="17">
        <dgm:presLayoutVars>
          <dgm:bulletEnabled val="1"/>
        </dgm:presLayoutVars>
      </dgm:prSet>
      <dgm:spPr/>
    </dgm:pt>
    <dgm:pt modelId="{1C18DB6B-ADBB-4001-A76F-50C825D940B0}" type="pres">
      <dgm:prSet presAssocID="{1174F657-A9A1-4208-BF52-759FD2D050B0}" presName="sibTrans" presStyleCnt="0"/>
      <dgm:spPr/>
    </dgm:pt>
    <dgm:pt modelId="{A651794F-D9D1-4FF1-8248-69063AE023B7}" type="pres">
      <dgm:prSet presAssocID="{FD4AE22B-3FC6-4784-90E7-B16E0BE2C008}" presName="node" presStyleLbl="node1" presStyleIdx="12" presStyleCnt="17">
        <dgm:presLayoutVars>
          <dgm:bulletEnabled val="1"/>
        </dgm:presLayoutVars>
      </dgm:prSet>
      <dgm:spPr/>
    </dgm:pt>
    <dgm:pt modelId="{D9CCA8AD-BB66-4604-864C-3A2478608D5C}" type="pres">
      <dgm:prSet presAssocID="{47DD6127-CF07-41E1-8B70-FFF2E1247C4D}" presName="sibTrans" presStyleCnt="0"/>
      <dgm:spPr/>
    </dgm:pt>
    <dgm:pt modelId="{930CE5F1-F577-4F86-AE91-134190EFAA86}" type="pres">
      <dgm:prSet presAssocID="{A4878687-9E42-434E-B209-CE31BA4DB8A6}" presName="node" presStyleLbl="node1" presStyleIdx="13" presStyleCnt="17">
        <dgm:presLayoutVars>
          <dgm:bulletEnabled val="1"/>
        </dgm:presLayoutVars>
      </dgm:prSet>
      <dgm:spPr/>
    </dgm:pt>
    <dgm:pt modelId="{11DE5D56-8793-4022-BC7E-5B2F89E8AC9C}" type="pres">
      <dgm:prSet presAssocID="{84306491-0B04-4EA7-8DC2-7395F88D09F3}" presName="sibTrans" presStyleCnt="0"/>
      <dgm:spPr/>
    </dgm:pt>
    <dgm:pt modelId="{03240BDE-F4A5-4761-A822-583349E2020C}" type="pres">
      <dgm:prSet presAssocID="{10A78D58-AA5C-444E-B085-9C230E92A6AC}" presName="node" presStyleLbl="node1" presStyleIdx="14" presStyleCnt="17">
        <dgm:presLayoutVars>
          <dgm:bulletEnabled val="1"/>
        </dgm:presLayoutVars>
      </dgm:prSet>
      <dgm:spPr/>
    </dgm:pt>
    <dgm:pt modelId="{75CA30FC-A303-4701-A29C-57B766433D0A}" type="pres">
      <dgm:prSet presAssocID="{A8F2F6CD-779C-45D1-BA5C-1C05C73B8597}" presName="sibTrans" presStyleCnt="0"/>
      <dgm:spPr/>
    </dgm:pt>
    <dgm:pt modelId="{3BD2BF91-5F5B-4152-8D2C-6EFF8D716EC2}" type="pres">
      <dgm:prSet presAssocID="{400CF56B-F307-4645-9B0B-4305716039ED}" presName="node" presStyleLbl="node1" presStyleIdx="15" presStyleCnt="17">
        <dgm:presLayoutVars>
          <dgm:bulletEnabled val="1"/>
        </dgm:presLayoutVars>
      </dgm:prSet>
      <dgm:spPr/>
    </dgm:pt>
    <dgm:pt modelId="{1A57CE3A-E173-4D05-AC91-1188BEE566C7}" type="pres">
      <dgm:prSet presAssocID="{30902E9D-53A5-4222-AD0B-23A562B0CC42}" presName="sibTrans" presStyleCnt="0"/>
      <dgm:spPr/>
    </dgm:pt>
    <dgm:pt modelId="{30282464-7EDA-4AE2-A25A-807C52B950D4}" type="pres">
      <dgm:prSet presAssocID="{14B617D3-AD99-4595-B909-A76AC3D07B66}" presName="node" presStyleLbl="node1" presStyleIdx="16" presStyleCnt="17">
        <dgm:presLayoutVars>
          <dgm:bulletEnabled val="1"/>
        </dgm:presLayoutVars>
      </dgm:prSet>
      <dgm:spPr/>
    </dgm:pt>
  </dgm:ptLst>
  <dgm:cxnLst>
    <dgm:cxn modelId="{CE538E08-1151-466E-82D4-856A64CD9E74}" type="presOf" srcId="{8F29FC2D-6755-4563-8DF2-D2D3AEF748AB}" destId="{C08BCE71-4F17-400E-BF2C-A531CE7C3193}" srcOrd="0" destOrd="0" presId="urn:microsoft.com/office/officeart/2005/8/layout/default"/>
    <dgm:cxn modelId="{AEFFCF08-9F97-45EC-B038-4E91A0AE6354}" srcId="{831F704C-D1B8-4011-9D27-4421DB1650D1}" destId="{9C6D5853-7901-424A-8D69-EE7FCB23B3DC}" srcOrd="5" destOrd="0" parTransId="{EE12554F-9D44-413B-BDE6-1F9A9012E5AA}" sibTransId="{3C1258AB-4807-4B15-9C79-39AEF70B54C8}"/>
    <dgm:cxn modelId="{8118E308-4790-4681-9782-3F3E9E6D1DB8}" type="presOf" srcId="{A4878687-9E42-434E-B209-CE31BA4DB8A6}" destId="{930CE5F1-F577-4F86-AE91-134190EFAA86}" srcOrd="0" destOrd="0" presId="urn:microsoft.com/office/officeart/2005/8/layout/default"/>
    <dgm:cxn modelId="{DBD2F80A-C23F-48D6-B621-8B4F99E7B032}" type="presOf" srcId="{E565D2E7-7220-4685-984E-E877D203631A}" destId="{29A0563A-A529-4FF3-81C2-08C233FBAFD3}" srcOrd="0" destOrd="0" presId="urn:microsoft.com/office/officeart/2005/8/layout/default"/>
    <dgm:cxn modelId="{AFC64E0D-672C-4B32-A3D7-B0D8F0EF6F23}" type="presOf" srcId="{CFDA233C-4D9C-45EB-918A-CFF828BFDE37}" destId="{E9CFF677-994B-4115-9853-4170C3C2EB7F}" srcOrd="0" destOrd="0" presId="urn:microsoft.com/office/officeart/2005/8/layout/default"/>
    <dgm:cxn modelId="{E2EAFF18-5938-4130-88A1-A0C96399D7FA}" srcId="{831F704C-D1B8-4011-9D27-4421DB1650D1}" destId="{731297B7-4B52-4FB9-9729-21A25D4EC0F0}" srcOrd="7" destOrd="0" parTransId="{5E544649-87DF-4DB4-8BC0-9DE8D9C695EA}" sibTransId="{51BA7DC1-B230-40C6-B95B-881A4B8804FD}"/>
    <dgm:cxn modelId="{825BDD22-B323-494F-8C35-53D78EC4805B}" type="presOf" srcId="{10A78D58-AA5C-444E-B085-9C230E92A6AC}" destId="{03240BDE-F4A5-4761-A822-583349E2020C}" srcOrd="0" destOrd="0" presId="urn:microsoft.com/office/officeart/2005/8/layout/default"/>
    <dgm:cxn modelId="{A87EEF22-1765-4126-84F4-1B439681FC20}" srcId="{831F704C-D1B8-4011-9D27-4421DB1650D1}" destId="{11117F40-0DAC-4516-8461-37F50FC1E133}" srcOrd="2" destOrd="0" parTransId="{757EC076-0EEA-46F9-AD22-4CF9DF83A230}" sibTransId="{1AB0AB64-94E9-4BC2-9EBC-DFD37BFB8E84}"/>
    <dgm:cxn modelId="{46D0C423-43D2-4FF7-9843-E94E71AFEFC8}" srcId="{831F704C-D1B8-4011-9D27-4421DB1650D1}" destId="{400CF56B-F307-4645-9B0B-4305716039ED}" srcOrd="15" destOrd="0" parTransId="{567A2C73-FA5E-4757-8555-4204892068D5}" sibTransId="{30902E9D-53A5-4222-AD0B-23A562B0CC42}"/>
    <dgm:cxn modelId="{350A9B2C-1BCE-48DC-ACF5-A7CFBAD4704F}" srcId="{831F704C-D1B8-4011-9D27-4421DB1650D1}" destId="{15FD6EB4-62B1-4344-B83A-14A248F3FA26}" srcOrd="8" destOrd="0" parTransId="{B82254CF-9D65-4BEC-92A4-AF582E01A7D6}" sibTransId="{C59FCAF9-F212-42BC-89FB-BD78AAE4949D}"/>
    <dgm:cxn modelId="{BB3ACF36-326F-4534-8247-85FE5B12C36F}" srcId="{831F704C-D1B8-4011-9D27-4421DB1650D1}" destId="{C80B73A1-3CCF-4812-B31D-3045682C3246}" srcOrd="0" destOrd="0" parTransId="{4BE8C7F0-C544-4977-B403-67A60EA00628}" sibTransId="{F85EE958-9EC1-4E87-89B9-609F54E69D32}"/>
    <dgm:cxn modelId="{FFFCB138-B0CB-478A-B4CE-12F2FDB1A1E7}" srcId="{831F704C-D1B8-4011-9D27-4421DB1650D1}" destId="{FD4AE22B-3FC6-4784-90E7-B16E0BE2C008}" srcOrd="12" destOrd="0" parTransId="{64CB06A4-7A66-43C8-B68C-4811EB37F532}" sibTransId="{47DD6127-CF07-41E1-8B70-FFF2E1247C4D}"/>
    <dgm:cxn modelId="{3D9B0A3B-D60A-47E9-90F3-F93BE3E631DD}" srcId="{831F704C-D1B8-4011-9D27-4421DB1650D1}" destId="{A4878687-9E42-434E-B209-CE31BA4DB8A6}" srcOrd="13" destOrd="0" parTransId="{99280025-B472-4387-99A5-3D40E209A3EE}" sibTransId="{84306491-0B04-4EA7-8DC2-7395F88D09F3}"/>
    <dgm:cxn modelId="{6D2DDA3C-C312-4EE6-AA53-B793C2CE94E0}" srcId="{831F704C-D1B8-4011-9D27-4421DB1650D1}" destId="{CFDA233C-4D9C-45EB-918A-CFF828BFDE37}" srcOrd="10" destOrd="0" parTransId="{7409C011-F007-4B7D-8FDD-09366BF08FDB}" sibTransId="{9FEB457C-2085-4DDE-8B93-A9F36F5C1F40}"/>
    <dgm:cxn modelId="{7B7BEA45-68F8-43D7-B668-A82275279777}" type="presOf" srcId="{731297B7-4B52-4FB9-9729-21A25D4EC0F0}" destId="{E9795638-8F3B-4D12-A2BA-F75D42857539}" srcOrd="0" destOrd="0" presId="urn:microsoft.com/office/officeart/2005/8/layout/default"/>
    <dgm:cxn modelId="{FFF22552-0CFA-4853-BF23-3D40381369D7}" type="presOf" srcId="{DE6986C2-A453-4F6B-8BDD-0D5A80D5A1F0}" destId="{22C593BB-3DC1-488E-9D35-F9026B80706B}" srcOrd="0" destOrd="0" presId="urn:microsoft.com/office/officeart/2005/8/layout/default"/>
    <dgm:cxn modelId="{9FF87875-3A9C-4260-AE85-5456BD4B6F62}" type="presOf" srcId="{15FD6EB4-62B1-4344-B83A-14A248F3FA26}" destId="{B0E4D480-F065-4940-86B2-5F42D728FE60}" srcOrd="0" destOrd="0" presId="urn:microsoft.com/office/officeart/2005/8/layout/default"/>
    <dgm:cxn modelId="{C3333258-CFE2-42AE-A8BF-E4238142336A}" srcId="{831F704C-D1B8-4011-9D27-4421DB1650D1}" destId="{E565D2E7-7220-4685-984E-E877D203631A}" srcOrd="3" destOrd="0" parTransId="{B5A09C38-093D-49FC-BA30-4FD6EED74F6D}" sibTransId="{F447D954-7DE8-4644-89DA-73DEE0DC8D04}"/>
    <dgm:cxn modelId="{125B8D7A-69F6-437C-846A-67F0AB8A6C3D}" type="presOf" srcId="{FD4AE22B-3FC6-4784-90E7-B16E0BE2C008}" destId="{A651794F-D9D1-4FF1-8248-69063AE023B7}" srcOrd="0" destOrd="0" presId="urn:microsoft.com/office/officeart/2005/8/layout/default"/>
    <dgm:cxn modelId="{730BEC7F-1AE7-4096-926C-55B917D11DDF}" srcId="{831F704C-D1B8-4011-9D27-4421DB1650D1}" destId="{2EDCE3C5-69EC-4BDA-BB08-F05277C0F507}" srcOrd="6" destOrd="0" parTransId="{6799C4F6-F3E0-438C-AF37-99045856D6D8}" sibTransId="{A3BCE4FE-C5D4-441F-97BF-F3B2815487E8}"/>
    <dgm:cxn modelId="{5AE8DF88-6C33-4A66-B556-43AD9A03B22A}" srcId="{831F704C-D1B8-4011-9D27-4421DB1650D1}" destId="{10A78D58-AA5C-444E-B085-9C230E92A6AC}" srcOrd="14" destOrd="0" parTransId="{9F65DE66-3791-4A91-A15C-5D9D670A69DA}" sibTransId="{A8F2F6CD-779C-45D1-BA5C-1C05C73B8597}"/>
    <dgm:cxn modelId="{FB182290-9823-4F1B-B844-150F0CEB9ECE}" type="presOf" srcId="{C80B73A1-3CCF-4812-B31D-3045682C3246}" destId="{7FBCCB97-5C4E-4233-AEAF-F1650590AEC2}" srcOrd="0" destOrd="0" presId="urn:microsoft.com/office/officeart/2005/8/layout/default"/>
    <dgm:cxn modelId="{66F11B92-DD5F-4894-99DE-CE7F40749092}" type="presOf" srcId="{14B617D3-AD99-4595-B909-A76AC3D07B66}" destId="{30282464-7EDA-4AE2-A25A-807C52B950D4}" srcOrd="0" destOrd="0" presId="urn:microsoft.com/office/officeart/2005/8/layout/default"/>
    <dgm:cxn modelId="{F117AE98-BD08-45FC-A84B-5580AAFA6C11}" type="presOf" srcId="{9C6D5853-7901-424A-8D69-EE7FCB23B3DC}" destId="{5CC31F8F-F07E-45E0-A765-85187FCC1124}" srcOrd="0" destOrd="0" presId="urn:microsoft.com/office/officeart/2005/8/layout/default"/>
    <dgm:cxn modelId="{9F85BBB5-68ED-4AA6-92BB-75DC0C811ED0}" type="presOf" srcId="{F6D3C477-6EFD-4668-809B-74910B470E35}" destId="{6606D8FC-6B05-48DB-AABA-62AB23581EF1}" srcOrd="0" destOrd="0" presId="urn:microsoft.com/office/officeart/2005/8/layout/default"/>
    <dgm:cxn modelId="{08EFE2BE-019C-443A-BA23-5806763F9257}" type="presOf" srcId="{2EDCE3C5-69EC-4BDA-BB08-F05277C0F507}" destId="{9503F7B9-E3D5-4134-A869-75DDCBEB3071}" srcOrd="0" destOrd="0" presId="urn:microsoft.com/office/officeart/2005/8/layout/default"/>
    <dgm:cxn modelId="{1FA699C5-5E65-474D-9FCD-0C3D2979F81A}" type="presOf" srcId="{11117F40-0DAC-4516-8461-37F50FC1E133}" destId="{0DF5678A-5E98-4EF3-AEB2-154E89D68881}" srcOrd="0" destOrd="0" presId="urn:microsoft.com/office/officeart/2005/8/layout/default"/>
    <dgm:cxn modelId="{4AFCB9CA-EC12-4607-8D99-7AA162CD1B18}" srcId="{831F704C-D1B8-4011-9D27-4421DB1650D1}" destId="{F6D3C477-6EFD-4668-809B-74910B470E35}" srcOrd="11" destOrd="0" parTransId="{CCFD71BB-DD85-4693-AEA2-306F7AF5269D}" sibTransId="{1174F657-A9A1-4208-BF52-759FD2D050B0}"/>
    <dgm:cxn modelId="{92642ACD-D887-4685-BA13-A70BFC86BD1C}" type="presOf" srcId="{831F704C-D1B8-4011-9D27-4421DB1650D1}" destId="{6CF0C549-1694-4AA6-ABD6-3851295108C0}" srcOrd="0" destOrd="0" presId="urn:microsoft.com/office/officeart/2005/8/layout/default"/>
    <dgm:cxn modelId="{0F6709D5-474D-444F-B841-12D9C306AEB8}" srcId="{831F704C-D1B8-4011-9D27-4421DB1650D1}" destId="{14B617D3-AD99-4595-B909-A76AC3D07B66}" srcOrd="16" destOrd="0" parTransId="{2FB41BE9-E2C7-4141-8B7B-29DA3CFDE273}" sibTransId="{0E35B9CF-6AD2-456B-9216-D53F2F7250AB}"/>
    <dgm:cxn modelId="{D16FABD5-67D8-4CD1-8764-B0CBB28E6276}" srcId="{831F704C-D1B8-4011-9D27-4421DB1650D1}" destId="{CBBF1A9D-C895-4D37-90B4-1DC6FD70C8F5}" srcOrd="1" destOrd="0" parTransId="{71F25140-6D40-4387-867B-50B2EED8DF8B}" sibTransId="{2F0633F3-39B4-4888-BC9C-B74DCBF3394D}"/>
    <dgm:cxn modelId="{000188DE-D5E6-43FE-B7C8-7724F6A777B6}" srcId="{831F704C-D1B8-4011-9D27-4421DB1650D1}" destId="{DE6986C2-A453-4F6B-8BDD-0D5A80D5A1F0}" srcOrd="9" destOrd="0" parTransId="{6F9638F5-C99D-4194-8AE6-5A71568DB42A}" sibTransId="{B0C99FEF-6F3F-48C0-BA7B-A71C8176EB60}"/>
    <dgm:cxn modelId="{7A6CAFE5-1E45-409E-800A-A32B3D610352}" srcId="{831F704C-D1B8-4011-9D27-4421DB1650D1}" destId="{8F29FC2D-6755-4563-8DF2-D2D3AEF748AB}" srcOrd="4" destOrd="0" parTransId="{C3903395-F8A5-4F23-957C-6A599255B2B4}" sibTransId="{E52589E8-A663-471E-857C-02D920F99BEC}"/>
    <dgm:cxn modelId="{1C2984EE-3606-4254-8FC1-4CC00E9A6661}" type="presOf" srcId="{400CF56B-F307-4645-9B0B-4305716039ED}" destId="{3BD2BF91-5F5B-4152-8D2C-6EFF8D716EC2}" srcOrd="0" destOrd="0" presId="urn:microsoft.com/office/officeart/2005/8/layout/default"/>
    <dgm:cxn modelId="{E50C52F2-C247-46BD-826B-BAAE6B874425}" type="presOf" srcId="{CBBF1A9D-C895-4D37-90B4-1DC6FD70C8F5}" destId="{5298C408-984D-487A-BE66-3D7AF21ECFF9}" srcOrd="0" destOrd="0" presId="urn:microsoft.com/office/officeart/2005/8/layout/default"/>
    <dgm:cxn modelId="{7E155483-19DC-404B-BDED-E0E51CD03CAD}" type="presParOf" srcId="{6CF0C549-1694-4AA6-ABD6-3851295108C0}" destId="{7FBCCB97-5C4E-4233-AEAF-F1650590AEC2}" srcOrd="0" destOrd="0" presId="urn:microsoft.com/office/officeart/2005/8/layout/default"/>
    <dgm:cxn modelId="{4E880D0F-B3A9-4DF3-BF2A-B3EE3C84CC50}" type="presParOf" srcId="{6CF0C549-1694-4AA6-ABD6-3851295108C0}" destId="{2D981BD7-5C51-451E-834D-F9CCAFD0C4BB}" srcOrd="1" destOrd="0" presId="urn:microsoft.com/office/officeart/2005/8/layout/default"/>
    <dgm:cxn modelId="{D09B2027-C29A-4882-8516-D5630921A07B}" type="presParOf" srcId="{6CF0C549-1694-4AA6-ABD6-3851295108C0}" destId="{5298C408-984D-487A-BE66-3D7AF21ECFF9}" srcOrd="2" destOrd="0" presId="urn:microsoft.com/office/officeart/2005/8/layout/default"/>
    <dgm:cxn modelId="{C3483F74-96BB-445F-BE05-181D1F8A40F0}" type="presParOf" srcId="{6CF0C549-1694-4AA6-ABD6-3851295108C0}" destId="{43ECF74B-61C3-473B-8986-D54E702A0CF7}" srcOrd="3" destOrd="0" presId="urn:microsoft.com/office/officeart/2005/8/layout/default"/>
    <dgm:cxn modelId="{DDB906C5-3D63-415E-9B0A-DEBC2A875776}" type="presParOf" srcId="{6CF0C549-1694-4AA6-ABD6-3851295108C0}" destId="{0DF5678A-5E98-4EF3-AEB2-154E89D68881}" srcOrd="4" destOrd="0" presId="urn:microsoft.com/office/officeart/2005/8/layout/default"/>
    <dgm:cxn modelId="{A3FA0534-4A11-44D6-BB01-2FD573158E71}" type="presParOf" srcId="{6CF0C549-1694-4AA6-ABD6-3851295108C0}" destId="{59898DCE-BE7F-4C6F-9255-A58CBBF72D3B}" srcOrd="5" destOrd="0" presId="urn:microsoft.com/office/officeart/2005/8/layout/default"/>
    <dgm:cxn modelId="{A603BF8A-C554-4E16-8AE7-415667C8C7B2}" type="presParOf" srcId="{6CF0C549-1694-4AA6-ABD6-3851295108C0}" destId="{29A0563A-A529-4FF3-81C2-08C233FBAFD3}" srcOrd="6" destOrd="0" presId="urn:microsoft.com/office/officeart/2005/8/layout/default"/>
    <dgm:cxn modelId="{B3332859-D064-4B6D-AEA9-B8936EAAF291}" type="presParOf" srcId="{6CF0C549-1694-4AA6-ABD6-3851295108C0}" destId="{5CD1DA52-FC83-49F3-A2D2-3FEB0AFE6E10}" srcOrd="7" destOrd="0" presId="urn:microsoft.com/office/officeart/2005/8/layout/default"/>
    <dgm:cxn modelId="{A2E341F4-3CD3-4A59-99FD-98995A1FB579}" type="presParOf" srcId="{6CF0C549-1694-4AA6-ABD6-3851295108C0}" destId="{C08BCE71-4F17-400E-BF2C-A531CE7C3193}" srcOrd="8" destOrd="0" presId="urn:microsoft.com/office/officeart/2005/8/layout/default"/>
    <dgm:cxn modelId="{CD897AAD-E32A-446A-A9EB-572A5FD79005}" type="presParOf" srcId="{6CF0C549-1694-4AA6-ABD6-3851295108C0}" destId="{3AA23120-DC7C-450B-A5D2-37D17CBDA0AC}" srcOrd="9" destOrd="0" presId="urn:microsoft.com/office/officeart/2005/8/layout/default"/>
    <dgm:cxn modelId="{508DCA96-1A70-4111-8E50-254B9EB5BE6E}" type="presParOf" srcId="{6CF0C549-1694-4AA6-ABD6-3851295108C0}" destId="{5CC31F8F-F07E-45E0-A765-85187FCC1124}" srcOrd="10" destOrd="0" presId="urn:microsoft.com/office/officeart/2005/8/layout/default"/>
    <dgm:cxn modelId="{2C262766-8B01-4004-B800-AC42E5CB89B3}" type="presParOf" srcId="{6CF0C549-1694-4AA6-ABD6-3851295108C0}" destId="{E1E44596-DDCA-41A5-AFFF-A77948460170}" srcOrd="11" destOrd="0" presId="urn:microsoft.com/office/officeart/2005/8/layout/default"/>
    <dgm:cxn modelId="{A59064DA-1432-4017-9EAD-A8EAF737EF20}" type="presParOf" srcId="{6CF0C549-1694-4AA6-ABD6-3851295108C0}" destId="{9503F7B9-E3D5-4134-A869-75DDCBEB3071}" srcOrd="12" destOrd="0" presId="urn:microsoft.com/office/officeart/2005/8/layout/default"/>
    <dgm:cxn modelId="{B29C7DC4-21BC-4C76-BE31-78C493377F99}" type="presParOf" srcId="{6CF0C549-1694-4AA6-ABD6-3851295108C0}" destId="{A8AD0775-27A7-4B07-B398-0EE6BF0B1323}" srcOrd="13" destOrd="0" presId="urn:microsoft.com/office/officeart/2005/8/layout/default"/>
    <dgm:cxn modelId="{C43F7C25-2176-4A76-8627-DE49897EE8E5}" type="presParOf" srcId="{6CF0C549-1694-4AA6-ABD6-3851295108C0}" destId="{E9795638-8F3B-4D12-A2BA-F75D42857539}" srcOrd="14" destOrd="0" presId="urn:microsoft.com/office/officeart/2005/8/layout/default"/>
    <dgm:cxn modelId="{5D509A0E-2861-4452-AE82-47FC9DAADCBA}" type="presParOf" srcId="{6CF0C549-1694-4AA6-ABD6-3851295108C0}" destId="{65F402CA-6BA7-4D78-8710-1F84BA3B7093}" srcOrd="15" destOrd="0" presId="urn:microsoft.com/office/officeart/2005/8/layout/default"/>
    <dgm:cxn modelId="{F0028468-2CE7-4D5C-BE79-FDDEE2046661}" type="presParOf" srcId="{6CF0C549-1694-4AA6-ABD6-3851295108C0}" destId="{B0E4D480-F065-4940-86B2-5F42D728FE60}" srcOrd="16" destOrd="0" presId="urn:microsoft.com/office/officeart/2005/8/layout/default"/>
    <dgm:cxn modelId="{8A6AC7A9-72B4-4838-B0A0-707529940B5B}" type="presParOf" srcId="{6CF0C549-1694-4AA6-ABD6-3851295108C0}" destId="{7DF8BF75-698B-44AF-AA13-6B95D89CD3ED}" srcOrd="17" destOrd="0" presId="urn:microsoft.com/office/officeart/2005/8/layout/default"/>
    <dgm:cxn modelId="{B60ECCF8-7109-487E-8A49-55279CA9D0BC}" type="presParOf" srcId="{6CF0C549-1694-4AA6-ABD6-3851295108C0}" destId="{22C593BB-3DC1-488E-9D35-F9026B80706B}" srcOrd="18" destOrd="0" presId="urn:microsoft.com/office/officeart/2005/8/layout/default"/>
    <dgm:cxn modelId="{2C4F5CB5-A13F-4B02-B3B9-FF28BD34FD5F}" type="presParOf" srcId="{6CF0C549-1694-4AA6-ABD6-3851295108C0}" destId="{0E58A4AC-6DF6-40A6-8C03-5AD17752DCB3}" srcOrd="19" destOrd="0" presId="urn:microsoft.com/office/officeart/2005/8/layout/default"/>
    <dgm:cxn modelId="{481D055A-63CE-4902-B967-358EF9B1640F}" type="presParOf" srcId="{6CF0C549-1694-4AA6-ABD6-3851295108C0}" destId="{E9CFF677-994B-4115-9853-4170C3C2EB7F}" srcOrd="20" destOrd="0" presId="urn:microsoft.com/office/officeart/2005/8/layout/default"/>
    <dgm:cxn modelId="{16F40531-67B4-45F8-8B5B-411F427BF5D8}" type="presParOf" srcId="{6CF0C549-1694-4AA6-ABD6-3851295108C0}" destId="{A13E07D1-87BB-4413-8F51-439C718D7CE2}" srcOrd="21" destOrd="0" presId="urn:microsoft.com/office/officeart/2005/8/layout/default"/>
    <dgm:cxn modelId="{CC6D75DC-7E9C-40EB-80FD-1E7E895EE581}" type="presParOf" srcId="{6CF0C549-1694-4AA6-ABD6-3851295108C0}" destId="{6606D8FC-6B05-48DB-AABA-62AB23581EF1}" srcOrd="22" destOrd="0" presId="urn:microsoft.com/office/officeart/2005/8/layout/default"/>
    <dgm:cxn modelId="{8086C138-F587-44F6-9353-035F56524899}" type="presParOf" srcId="{6CF0C549-1694-4AA6-ABD6-3851295108C0}" destId="{1C18DB6B-ADBB-4001-A76F-50C825D940B0}" srcOrd="23" destOrd="0" presId="urn:microsoft.com/office/officeart/2005/8/layout/default"/>
    <dgm:cxn modelId="{E37E0CC5-FC69-4F13-8D26-00DA71A59188}" type="presParOf" srcId="{6CF0C549-1694-4AA6-ABD6-3851295108C0}" destId="{A651794F-D9D1-4FF1-8248-69063AE023B7}" srcOrd="24" destOrd="0" presId="urn:microsoft.com/office/officeart/2005/8/layout/default"/>
    <dgm:cxn modelId="{DEE75147-E446-42B6-97FF-B9A009AB40E2}" type="presParOf" srcId="{6CF0C549-1694-4AA6-ABD6-3851295108C0}" destId="{D9CCA8AD-BB66-4604-864C-3A2478608D5C}" srcOrd="25" destOrd="0" presId="urn:microsoft.com/office/officeart/2005/8/layout/default"/>
    <dgm:cxn modelId="{773549F2-7C00-4331-91C5-99CCAFB926DE}" type="presParOf" srcId="{6CF0C549-1694-4AA6-ABD6-3851295108C0}" destId="{930CE5F1-F577-4F86-AE91-134190EFAA86}" srcOrd="26" destOrd="0" presId="urn:microsoft.com/office/officeart/2005/8/layout/default"/>
    <dgm:cxn modelId="{A4DBCEDD-F507-4B8C-B5E2-DF6E42A693DC}" type="presParOf" srcId="{6CF0C549-1694-4AA6-ABD6-3851295108C0}" destId="{11DE5D56-8793-4022-BC7E-5B2F89E8AC9C}" srcOrd="27" destOrd="0" presId="urn:microsoft.com/office/officeart/2005/8/layout/default"/>
    <dgm:cxn modelId="{36911326-DB54-435B-9A3C-257721227149}" type="presParOf" srcId="{6CF0C549-1694-4AA6-ABD6-3851295108C0}" destId="{03240BDE-F4A5-4761-A822-583349E2020C}" srcOrd="28" destOrd="0" presId="urn:microsoft.com/office/officeart/2005/8/layout/default"/>
    <dgm:cxn modelId="{A5609276-C69B-4075-841C-70B30762E402}" type="presParOf" srcId="{6CF0C549-1694-4AA6-ABD6-3851295108C0}" destId="{75CA30FC-A303-4701-A29C-57B766433D0A}" srcOrd="29" destOrd="0" presId="urn:microsoft.com/office/officeart/2005/8/layout/default"/>
    <dgm:cxn modelId="{879BEF97-223E-4856-A0C6-B03672C8A05A}" type="presParOf" srcId="{6CF0C549-1694-4AA6-ABD6-3851295108C0}" destId="{3BD2BF91-5F5B-4152-8D2C-6EFF8D716EC2}" srcOrd="30" destOrd="0" presId="urn:microsoft.com/office/officeart/2005/8/layout/default"/>
    <dgm:cxn modelId="{C277C1F1-9C8F-4499-85D4-E0FCA5C94BCC}" type="presParOf" srcId="{6CF0C549-1694-4AA6-ABD6-3851295108C0}" destId="{1A57CE3A-E173-4D05-AC91-1188BEE566C7}" srcOrd="31" destOrd="0" presId="urn:microsoft.com/office/officeart/2005/8/layout/default"/>
    <dgm:cxn modelId="{11549894-B0B3-4A5E-A52C-B126176A9D62}" type="presParOf" srcId="{6CF0C549-1694-4AA6-ABD6-3851295108C0}" destId="{30282464-7EDA-4AE2-A25A-807C52B950D4}" srcOrd="32" destOrd="0" presId="urn:microsoft.com/office/officeart/2005/8/layout/default"/>
  </dgm:cxnLst>
  <dgm:bg/>
  <dgm:whole/>
  <dgm:extLst>
    <a:ext uri="http://schemas.microsoft.com/office/drawing/2008/diagram">
      <dsp:dataModelExt xmlns:dsp="http://schemas.microsoft.com/office/drawing/2008/diagram" relId="rId5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D2B30A7-F731-49EF-9D1B-6349887020AA}">
      <dsp:nvSpPr>
        <dsp:cNvPr id="0" name=""/>
        <dsp:cNvSpPr/>
      </dsp:nvSpPr>
      <dsp:spPr>
        <a:xfrm>
          <a:off x="875683" y="339723"/>
          <a:ext cx="3427959" cy="3427959"/>
        </a:xfrm>
        <a:prstGeom prst="blockArc">
          <a:avLst>
            <a:gd name="adj1" fmla="val 13800000"/>
            <a:gd name="adj2" fmla="val 16200000"/>
            <a:gd name="adj3" fmla="val 3053"/>
          </a:avLst>
        </a:prstGeom>
        <a:solidFill>
          <a:schemeClr val="accent3">
            <a:hueOff val="11250264"/>
            <a:satOff val="-16880"/>
            <a:lumOff val="-2745"/>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7DC21286-62C1-4DF1-89B4-B2CD3F878975}">
      <dsp:nvSpPr>
        <dsp:cNvPr id="0" name=""/>
        <dsp:cNvSpPr/>
      </dsp:nvSpPr>
      <dsp:spPr>
        <a:xfrm>
          <a:off x="875683" y="339723"/>
          <a:ext cx="3427959" cy="3427959"/>
        </a:xfrm>
        <a:prstGeom prst="blockArc">
          <a:avLst>
            <a:gd name="adj1" fmla="val 11400000"/>
            <a:gd name="adj2" fmla="val 13800000"/>
            <a:gd name="adj3" fmla="val 3053"/>
          </a:avLst>
        </a:prstGeom>
        <a:solidFill>
          <a:schemeClr val="accent3">
            <a:hueOff val="9843981"/>
            <a:satOff val="-14770"/>
            <a:lumOff val="-2402"/>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B3DB7424-DE26-4052-A05C-7CB3AB5A3527}">
      <dsp:nvSpPr>
        <dsp:cNvPr id="0" name=""/>
        <dsp:cNvSpPr/>
      </dsp:nvSpPr>
      <dsp:spPr>
        <a:xfrm>
          <a:off x="875683" y="339723"/>
          <a:ext cx="3427959" cy="3427959"/>
        </a:xfrm>
        <a:prstGeom prst="blockArc">
          <a:avLst>
            <a:gd name="adj1" fmla="val 9000000"/>
            <a:gd name="adj2" fmla="val 11400000"/>
            <a:gd name="adj3" fmla="val 3053"/>
          </a:avLst>
        </a:prstGeom>
        <a:solidFill>
          <a:schemeClr val="accent3">
            <a:hueOff val="8437698"/>
            <a:satOff val="-12660"/>
            <a:lumOff val="-2059"/>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23CDF6E-4D8F-4D6B-9F70-6F0D8204A098}">
      <dsp:nvSpPr>
        <dsp:cNvPr id="0" name=""/>
        <dsp:cNvSpPr/>
      </dsp:nvSpPr>
      <dsp:spPr>
        <a:xfrm>
          <a:off x="875683" y="339723"/>
          <a:ext cx="3427959" cy="3427959"/>
        </a:xfrm>
        <a:prstGeom prst="blockArc">
          <a:avLst>
            <a:gd name="adj1" fmla="val 6600000"/>
            <a:gd name="adj2" fmla="val 9000000"/>
            <a:gd name="adj3" fmla="val 3053"/>
          </a:avLst>
        </a:prstGeom>
        <a:solidFill>
          <a:schemeClr val="accent3">
            <a:hueOff val="7031415"/>
            <a:satOff val="-10550"/>
            <a:lumOff val="-1716"/>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6077D5A0-CECA-4476-9CFD-5DE6D864BCD1}">
      <dsp:nvSpPr>
        <dsp:cNvPr id="0" name=""/>
        <dsp:cNvSpPr/>
      </dsp:nvSpPr>
      <dsp:spPr>
        <a:xfrm>
          <a:off x="875683" y="339723"/>
          <a:ext cx="3427959" cy="3427959"/>
        </a:xfrm>
        <a:prstGeom prst="blockArc">
          <a:avLst>
            <a:gd name="adj1" fmla="val 4200000"/>
            <a:gd name="adj2" fmla="val 6600000"/>
            <a:gd name="adj3" fmla="val 3053"/>
          </a:avLst>
        </a:prstGeom>
        <a:solidFill>
          <a:schemeClr val="accent3">
            <a:hueOff val="5625132"/>
            <a:satOff val="-8440"/>
            <a:lumOff val="-1373"/>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D1274C94-0F1B-471C-ACCE-0B0C8D2D3DF8}">
      <dsp:nvSpPr>
        <dsp:cNvPr id="0" name=""/>
        <dsp:cNvSpPr/>
      </dsp:nvSpPr>
      <dsp:spPr>
        <a:xfrm>
          <a:off x="875683" y="339723"/>
          <a:ext cx="3427959" cy="3427959"/>
        </a:xfrm>
        <a:prstGeom prst="blockArc">
          <a:avLst>
            <a:gd name="adj1" fmla="val 1800000"/>
            <a:gd name="adj2" fmla="val 4200000"/>
            <a:gd name="adj3" fmla="val 3053"/>
          </a:avLst>
        </a:prstGeom>
        <a:solidFill>
          <a:schemeClr val="accent3">
            <a:hueOff val="4218849"/>
            <a:satOff val="-6330"/>
            <a:lumOff val="-1029"/>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7D4131C8-4161-4757-ADF1-7DF7BE2E8F6C}">
      <dsp:nvSpPr>
        <dsp:cNvPr id="0" name=""/>
        <dsp:cNvSpPr/>
      </dsp:nvSpPr>
      <dsp:spPr>
        <a:xfrm>
          <a:off x="875683" y="339723"/>
          <a:ext cx="3427959" cy="3427959"/>
        </a:xfrm>
        <a:prstGeom prst="blockArc">
          <a:avLst>
            <a:gd name="adj1" fmla="val 21000000"/>
            <a:gd name="adj2" fmla="val 1800000"/>
            <a:gd name="adj3" fmla="val 3053"/>
          </a:avLst>
        </a:prstGeom>
        <a:solidFill>
          <a:schemeClr val="accent3">
            <a:hueOff val="2812566"/>
            <a:satOff val="-4220"/>
            <a:lumOff val="-686"/>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E858DF2F-459C-4666-AD16-B67D707ECD8C}">
      <dsp:nvSpPr>
        <dsp:cNvPr id="0" name=""/>
        <dsp:cNvSpPr/>
      </dsp:nvSpPr>
      <dsp:spPr>
        <a:xfrm>
          <a:off x="875683" y="339723"/>
          <a:ext cx="3427959" cy="3427959"/>
        </a:xfrm>
        <a:prstGeom prst="blockArc">
          <a:avLst>
            <a:gd name="adj1" fmla="val 18600000"/>
            <a:gd name="adj2" fmla="val 21000000"/>
            <a:gd name="adj3" fmla="val 3053"/>
          </a:avLst>
        </a:prstGeom>
        <a:solidFill>
          <a:schemeClr val="accent3">
            <a:hueOff val="1406283"/>
            <a:satOff val="-2110"/>
            <a:lumOff val="-343"/>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BAA38F5D-990E-457E-BB95-37A4CDFDAA47}">
      <dsp:nvSpPr>
        <dsp:cNvPr id="0" name=""/>
        <dsp:cNvSpPr/>
      </dsp:nvSpPr>
      <dsp:spPr>
        <a:xfrm>
          <a:off x="875683" y="339723"/>
          <a:ext cx="3427959" cy="3427959"/>
        </a:xfrm>
        <a:prstGeom prst="blockArc">
          <a:avLst>
            <a:gd name="adj1" fmla="val 16200000"/>
            <a:gd name="adj2" fmla="val 18600000"/>
            <a:gd name="adj3" fmla="val 3053"/>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0BF244C7-2CD2-4690-B5DF-B5FE160F39A5}">
      <dsp:nvSpPr>
        <dsp:cNvPr id="0" name=""/>
        <dsp:cNvSpPr/>
      </dsp:nvSpPr>
      <dsp:spPr>
        <a:xfrm>
          <a:off x="2070592" y="1534632"/>
          <a:ext cx="1038141" cy="1038141"/>
        </a:xfrm>
        <a:prstGeom prst="ellipse">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6510" tIns="16510" rIns="16510" bIns="16510" numCol="1" spcCol="1270" anchor="ctr" anchorCtr="0">
          <a:noAutofit/>
        </a:bodyPr>
        <a:lstStyle/>
        <a:p>
          <a:pPr marL="0" lvl="0" indent="0" algn="ctr" defTabSz="577850">
            <a:lnSpc>
              <a:spcPct val="90000"/>
            </a:lnSpc>
            <a:spcBef>
              <a:spcPct val="0"/>
            </a:spcBef>
            <a:spcAft>
              <a:spcPct val="35000"/>
            </a:spcAft>
            <a:buNone/>
          </a:pPr>
          <a:r>
            <a:rPr lang="en-GB" sz="1300" b="1" kern="1200"/>
            <a:t>Successful Elite Coaches</a:t>
          </a:r>
        </a:p>
      </dsp:txBody>
      <dsp:txXfrm>
        <a:off x="2222624" y="1686664"/>
        <a:ext cx="734077" cy="734077"/>
      </dsp:txXfrm>
    </dsp:sp>
    <dsp:sp modelId="{C8011317-4988-4288-A007-02CB3CDE1A12}">
      <dsp:nvSpPr>
        <dsp:cNvPr id="0" name=""/>
        <dsp:cNvSpPr/>
      </dsp:nvSpPr>
      <dsp:spPr>
        <a:xfrm>
          <a:off x="2226313" y="2535"/>
          <a:ext cx="726698" cy="726698"/>
        </a:xfrm>
        <a:prstGeom prst="ellipse">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en-GB" sz="600" b="1" kern="1200"/>
            <a:t>Attitude</a:t>
          </a:r>
        </a:p>
        <a:p>
          <a:pPr marL="0" lvl="0" indent="0" algn="ctr" defTabSz="266700">
            <a:lnSpc>
              <a:spcPct val="90000"/>
            </a:lnSpc>
            <a:spcBef>
              <a:spcPct val="0"/>
            </a:spcBef>
            <a:spcAft>
              <a:spcPct val="35000"/>
            </a:spcAft>
            <a:buNone/>
          </a:pPr>
          <a:r>
            <a:rPr lang="en-GB" sz="600" kern="1200"/>
            <a:t>(tough but focus on positives</a:t>
          </a:r>
          <a:r>
            <a:rPr lang="en-GB" sz="800" kern="1200"/>
            <a:t>)</a:t>
          </a:r>
        </a:p>
      </dsp:txBody>
      <dsp:txXfrm>
        <a:off x="2332735" y="108957"/>
        <a:ext cx="513854" cy="513854"/>
      </dsp:txXfrm>
    </dsp:sp>
    <dsp:sp modelId="{DC91DADC-B1DB-4094-B4A0-77C972047C87}">
      <dsp:nvSpPr>
        <dsp:cNvPr id="0" name=""/>
        <dsp:cNvSpPr/>
      </dsp:nvSpPr>
      <dsp:spPr>
        <a:xfrm>
          <a:off x="3311222" y="397409"/>
          <a:ext cx="726698" cy="726698"/>
        </a:xfrm>
        <a:prstGeom prst="ellipse">
          <a:avLst/>
        </a:prstGeom>
        <a:solidFill>
          <a:schemeClr val="accent3">
            <a:hueOff val="1406283"/>
            <a:satOff val="-2110"/>
            <a:lumOff val="-343"/>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266700">
            <a:lnSpc>
              <a:spcPct val="90000"/>
            </a:lnSpc>
            <a:spcBef>
              <a:spcPct val="0"/>
            </a:spcBef>
            <a:spcAft>
              <a:spcPct val="35000"/>
            </a:spcAft>
            <a:buNone/>
          </a:pPr>
          <a:r>
            <a:rPr lang="en-GB" sz="600" b="1" kern="1200"/>
            <a:t>Confidence</a:t>
          </a:r>
        </a:p>
        <a:p>
          <a:pPr marL="0" lvl="0" indent="0" algn="ctr" defTabSz="266700">
            <a:lnSpc>
              <a:spcPct val="90000"/>
            </a:lnSpc>
            <a:spcBef>
              <a:spcPct val="0"/>
            </a:spcBef>
            <a:spcAft>
              <a:spcPct val="35000"/>
            </a:spcAft>
            <a:buNone/>
          </a:pPr>
          <a:r>
            <a:rPr lang="en-GB" sz="600" kern="1200"/>
            <a:t>(confident comm, acting and knowledge )</a:t>
          </a:r>
        </a:p>
      </dsp:txBody>
      <dsp:txXfrm>
        <a:off x="3417644" y="503831"/>
        <a:ext cx="513854" cy="513854"/>
      </dsp:txXfrm>
    </dsp:sp>
    <dsp:sp modelId="{14E76DA5-D821-40AF-94DE-7A37FBFEEF13}">
      <dsp:nvSpPr>
        <dsp:cNvPr id="0" name=""/>
        <dsp:cNvSpPr/>
      </dsp:nvSpPr>
      <dsp:spPr>
        <a:xfrm>
          <a:off x="3888490" y="1397266"/>
          <a:ext cx="726698" cy="726698"/>
        </a:xfrm>
        <a:prstGeom prst="ellipse">
          <a:avLst/>
        </a:prstGeom>
        <a:solidFill>
          <a:schemeClr val="accent3">
            <a:hueOff val="2812566"/>
            <a:satOff val="-4220"/>
            <a:lumOff val="-686"/>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222250">
            <a:lnSpc>
              <a:spcPct val="90000"/>
            </a:lnSpc>
            <a:spcBef>
              <a:spcPct val="0"/>
            </a:spcBef>
            <a:spcAft>
              <a:spcPct val="35000"/>
            </a:spcAft>
            <a:buNone/>
          </a:pPr>
          <a:r>
            <a:rPr lang="en-GB" sz="500" b="1" kern="1200"/>
            <a:t>Resilience</a:t>
          </a:r>
        </a:p>
        <a:p>
          <a:pPr marL="0" lvl="0" indent="0" algn="ctr" defTabSz="222250">
            <a:lnSpc>
              <a:spcPct val="90000"/>
            </a:lnSpc>
            <a:spcBef>
              <a:spcPct val="0"/>
            </a:spcBef>
            <a:spcAft>
              <a:spcPct val="35000"/>
            </a:spcAft>
            <a:buNone/>
          </a:pPr>
          <a:r>
            <a:rPr lang="en-GB" sz="500" kern="1200"/>
            <a:t>(handling setbacks and dealing w/ criticism)</a:t>
          </a:r>
        </a:p>
      </dsp:txBody>
      <dsp:txXfrm>
        <a:off x="3994912" y="1503688"/>
        <a:ext cx="513854" cy="513854"/>
      </dsp:txXfrm>
    </dsp:sp>
    <dsp:sp modelId="{5CF1336D-4449-4EEC-A57F-8466C8A487B3}">
      <dsp:nvSpPr>
        <dsp:cNvPr id="0" name=""/>
        <dsp:cNvSpPr/>
      </dsp:nvSpPr>
      <dsp:spPr>
        <a:xfrm>
          <a:off x="3688007" y="2534262"/>
          <a:ext cx="726698" cy="726698"/>
        </a:xfrm>
        <a:prstGeom prst="ellipse">
          <a:avLst/>
        </a:prstGeom>
        <a:solidFill>
          <a:schemeClr val="accent3">
            <a:hueOff val="4218849"/>
            <a:satOff val="-6330"/>
            <a:lumOff val="-1029"/>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222250">
            <a:lnSpc>
              <a:spcPct val="90000"/>
            </a:lnSpc>
            <a:spcBef>
              <a:spcPct val="0"/>
            </a:spcBef>
            <a:spcAft>
              <a:spcPct val="35000"/>
            </a:spcAft>
            <a:buNone/>
          </a:pPr>
          <a:r>
            <a:rPr lang="en-GB" sz="500" b="1" kern="1200"/>
            <a:t>Focus</a:t>
          </a:r>
        </a:p>
        <a:p>
          <a:pPr marL="0" lvl="0" indent="0" algn="ctr" defTabSz="222250">
            <a:lnSpc>
              <a:spcPct val="90000"/>
            </a:lnSpc>
            <a:spcBef>
              <a:spcPct val="0"/>
            </a:spcBef>
            <a:spcAft>
              <a:spcPct val="35000"/>
            </a:spcAft>
            <a:buNone/>
          </a:pPr>
          <a:r>
            <a:rPr lang="en-GB" sz="500" kern="1200"/>
            <a:t>(remain focused)</a:t>
          </a:r>
        </a:p>
      </dsp:txBody>
      <dsp:txXfrm>
        <a:off x="3794429" y="2640684"/>
        <a:ext cx="513854" cy="513854"/>
      </dsp:txXfrm>
    </dsp:sp>
    <dsp:sp modelId="{551D932F-1BBF-4642-872F-C55AF510D5F8}">
      <dsp:nvSpPr>
        <dsp:cNvPr id="0" name=""/>
        <dsp:cNvSpPr/>
      </dsp:nvSpPr>
      <dsp:spPr>
        <a:xfrm>
          <a:off x="2803581" y="3276384"/>
          <a:ext cx="726698" cy="726698"/>
        </a:xfrm>
        <a:prstGeom prst="ellipse">
          <a:avLst/>
        </a:prstGeom>
        <a:solidFill>
          <a:schemeClr val="accent3">
            <a:hueOff val="5625132"/>
            <a:satOff val="-8440"/>
            <a:lumOff val="-1373"/>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222250">
            <a:lnSpc>
              <a:spcPct val="90000"/>
            </a:lnSpc>
            <a:spcBef>
              <a:spcPct val="0"/>
            </a:spcBef>
            <a:spcAft>
              <a:spcPct val="35000"/>
            </a:spcAft>
            <a:buNone/>
          </a:pPr>
          <a:r>
            <a:rPr lang="en-GB" sz="500" b="1" kern="1200"/>
            <a:t>Drive for personal development</a:t>
          </a:r>
        </a:p>
      </dsp:txBody>
      <dsp:txXfrm>
        <a:off x="2910003" y="3382806"/>
        <a:ext cx="513854" cy="513854"/>
      </dsp:txXfrm>
    </dsp:sp>
    <dsp:sp modelId="{6191C268-992D-4FB3-A3FF-29EED6CDB19D}">
      <dsp:nvSpPr>
        <dsp:cNvPr id="0" name=""/>
        <dsp:cNvSpPr/>
      </dsp:nvSpPr>
      <dsp:spPr>
        <a:xfrm>
          <a:off x="1649045" y="3276384"/>
          <a:ext cx="726698" cy="726698"/>
        </a:xfrm>
        <a:prstGeom prst="ellipse">
          <a:avLst/>
        </a:prstGeom>
        <a:solidFill>
          <a:schemeClr val="accent3">
            <a:hueOff val="7031415"/>
            <a:satOff val="-10550"/>
            <a:lumOff val="-1716"/>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222250">
            <a:lnSpc>
              <a:spcPct val="90000"/>
            </a:lnSpc>
            <a:spcBef>
              <a:spcPct val="0"/>
            </a:spcBef>
            <a:spcAft>
              <a:spcPct val="35000"/>
            </a:spcAft>
            <a:buNone/>
          </a:pPr>
          <a:r>
            <a:rPr lang="en-GB" sz="500" b="1" kern="1200"/>
            <a:t>Being athlete-centred</a:t>
          </a:r>
        </a:p>
        <a:p>
          <a:pPr marL="0" lvl="0" indent="0" algn="ctr" defTabSz="222250">
            <a:lnSpc>
              <a:spcPct val="90000"/>
            </a:lnSpc>
            <a:spcBef>
              <a:spcPct val="0"/>
            </a:spcBef>
            <a:spcAft>
              <a:spcPct val="35000"/>
            </a:spcAft>
            <a:buNone/>
          </a:pPr>
          <a:r>
            <a:rPr lang="en-GB" sz="500" kern="1200"/>
            <a:t>(encouraging independence, ind differences &amp; adaptibility)</a:t>
          </a:r>
        </a:p>
      </dsp:txBody>
      <dsp:txXfrm>
        <a:off x="1755467" y="3382806"/>
        <a:ext cx="513854" cy="513854"/>
      </dsp:txXfrm>
    </dsp:sp>
    <dsp:sp modelId="{7B26AC1C-E5D2-4EF8-AA7A-75D73F3091F2}">
      <dsp:nvSpPr>
        <dsp:cNvPr id="0" name=""/>
        <dsp:cNvSpPr/>
      </dsp:nvSpPr>
      <dsp:spPr>
        <a:xfrm>
          <a:off x="764619" y="2534262"/>
          <a:ext cx="726698" cy="726698"/>
        </a:xfrm>
        <a:prstGeom prst="ellipse">
          <a:avLst/>
        </a:prstGeom>
        <a:solidFill>
          <a:schemeClr val="accent3">
            <a:hueOff val="8437698"/>
            <a:satOff val="-12660"/>
            <a:lumOff val="-2059"/>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222250">
            <a:lnSpc>
              <a:spcPct val="90000"/>
            </a:lnSpc>
            <a:spcBef>
              <a:spcPct val="0"/>
            </a:spcBef>
            <a:spcAft>
              <a:spcPct val="35000"/>
            </a:spcAft>
            <a:buNone/>
          </a:pPr>
          <a:r>
            <a:rPr lang="en-GB" sz="500" b="1" kern="1200"/>
            <a:t>Emotional awareness</a:t>
          </a:r>
        </a:p>
        <a:p>
          <a:pPr marL="0" lvl="0" indent="0" algn="ctr" defTabSz="222250">
            <a:lnSpc>
              <a:spcPct val="90000"/>
            </a:lnSpc>
            <a:spcBef>
              <a:spcPct val="0"/>
            </a:spcBef>
            <a:spcAft>
              <a:spcPct val="35000"/>
            </a:spcAft>
            <a:buNone/>
          </a:pPr>
          <a:r>
            <a:rPr lang="en-GB" sz="500" kern="1200"/>
            <a:t>(of self and others)</a:t>
          </a:r>
        </a:p>
      </dsp:txBody>
      <dsp:txXfrm>
        <a:off x="871041" y="2640684"/>
        <a:ext cx="513854" cy="513854"/>
      </dsp:txXfrm>
    </dsp:sp>
    <dsp:sp modelId="{DA9941B5-5563-4CF9-B1FC-ECE1DF9EB43B}">
      <dsp:nvSpPr>
        <dsp:cNvPr id="0" name=""/>
        <dsp:cNvSpPr/>
      </dsp:nvSpPr>
      <dsp:spPr>
        <a:xfrm>
          <a:off x="564136" y="1397266"/>
          <a:ext cx="726698" cy="726698"/>
        </a:xfrm>
        <a:prstGeom prst="ellipse">
          <a:avLst/>
        </a:prstGeom>
        <a:solidFill>
          <a:schemeClr val="accent3">
            <a:hueOff val="9843981"/>
            <a:satOff val="-14770"/>
            <a:lumOff val="-2402"/>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222250">
            <a:lnSpc>
              <a:spcPct val="90000"/>
            </a:lnSpc>
            <a:spcBef>
              <a:spcPct val="0"/>
            </a:spcBef>
            <a:spcAft>
              <a:spcPct val="35000"/>
            </a:spcAft>
            <a:buNone/>
          </a:pPr>
          <a:r>
            <a:rPr lang="en-GB" sz="500" b="1" kern="1200"/>
            <a:t>Emotional understanding</a:t>
          </a:r>
        </a:p>
        <a:p>
          <a:pPr marL="0" lvl="0" indent="0" algn="ctr" defTabSz="222250">
            <a:lnSpc>
              <a:spcPct val="90000"/>
            </a:lnSpc>
            <a:spcBef>
              <a:spcPct val="0"/>
            </a:spcBef>
            <a:spcAft>
              <a:spcPct val="35000"/>
            </a:spcAft>
            <a:buNone/>
          </a:pPr>
          <a:r>
            <a:rPr lang="en-GB" sz="500" kern="1200"/>
            <a:t>(influence, athletes and consequence of emotions)</a:t>
          </a:r>
        </a:p>
      </dsp:txBody>
      <dsp:txXfrm>
        <a:off x="670558" y="1503688"/>
        <a:ext cx="513854" cy="513854"/>
      </dsp:txXfrm>
    </dsp:sp>
    <dsp:sp modelId="{451E917E-31C7-4FB9-8107-073F2750C8A0}">
      <dsp:nvSpPr>
        <dsp:cNvPr id="0" name=""/>
        <dsp:cNvSpPr/>
      </dsp:nvSpPr>
      <dsp:spPr>
        <a:xfrm>
          <a:off x="1141404" y="397409"/>
          <a:ext cx="726698" cy="726698"/>
        </a:xfrm>
        <a:prstGeom prst="ellipse">
          <a:avLst/>
        </a:prstGeom>
        <a:solidFill>
          <a:schemeClr val="accent3">
            <a:hueOff val="11250264"/>
            <a:satOff val="-16880"/>
            <a:lumOff val="-2745"/>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222250">
            <a:lnSpc>
              <a:spcPct val="90000"/>
            </a:lnSpc>
            <a:spcBef>
              <a:spcPct val="0"/>
            </a:spcBef>
            <a:spcAft>
              <a:spcPct val="35000"/>
            </a:spcAft>
            <a:buNone/>
          </a:pPr>
          <a:r>
            <a:rPr lang="en-GB" sz="500" b="1" kern="1200"/>
            <a:t>Emotional management</a:t>
          </a:r>
        </a:p>
        <a:p>
          <a:pPr marL="0" lvl="0" indent="0" algn="ctr" defTabSz="222250">
            <a:lnSpc>
              <a:spcPct val="90000"/>
            </a:lnSpc>
            <a:spcBef>
              <a:spcPct val="0"/>
            </a:spcBef>
            <a:spcAft>
              <a:spcPct val="35000"/>
            </a:spcAft>
            <a:buNone/>
          </a:pPr>
          <a:r>
            <a:rPr lang="en-GB" sz="500" kern="1200"/>
            <a:t>(control, expression, encouraging expression)</a:t>
          </a:r>
        </a:p>
      </dsp:txBody>
      <dsp:txXfrm>
        <a:off x="1247826" y="503831"/>
        <a:ext cx="513854" cy="51385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D1EA5B1-91D2-427B-9C36-E1B11BA335E6}">
      <dsp:nvSpPr>
        <dsp:cNvPr id="0" name=""/>
        <dsp:cNvSpPr/>
      </dsp:nvSpPr>
      <dsp:spPr>
        <a:xfrm>
          <a:off x="1023815" y="377068"/>
          <a:ext cx="3400668" cy="3400668"/>
        </a:xfrm>
        <a:prstGeom prst="blockArc">
          <a:avLst>
            <a:gd name="adj1" fmla="val 13500000"/>
            <a:gd name="adj2" fmla="val 16200000"/>
            <a:gd name="adj3" fmla="val 3426"/>
          </a:avLst>
        </a:prstGeom>
        <a:solidFill>
          <a:schemeClr val="accent3">
            <a:hueOff val="11250264"/>
            <a:satOff val="-16880"/>
            <a:lumOff val="-2745"/>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B1448C27-8E4B-4803-A8C0-FCA6FA01C595}">
      <dsp:nvSpPr>
        <dsp:cNvPr id="0" name=""/>
        <dsp:cNvSpPr/>
      </dsp:nvSpPr>
      <dsp:spPr>
        <a:xfrm>
          <a:off x="1023815" y="377068"/>
          <a:ext cx="3400668" cy="3400668"/>
        </a:xfrm>
        <a:prstGeom prst="blockArc">
          <a:avLst>
            <a:gd name="adj1" fmla="val 10800000"/>
            <a:gd name="adj2" fmla="val 13500000"/>
            <a:gd name="adj3" fmla="val 3426"/>
          </a:avLst>
        </a:prstGeom>
        <a:solidFill>
          <a:schemeClr val="accent3">
            <a:hueOff val="9643083"/>
            <a:satOff val="-14469"/>
            <a:lumOff val="-2353"/>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E7F33D56-580C-4BFB-98C2-B1EE5F76A49F}">
      <dsp:nvSpPr>
        <dsp:cNvPr id="0" name=""/>
        <dsp:cNvSpPr/>
      </dsp:nvSpPr>
      <dsp:spPr>
        <a:xfrm>
          <a:off x="1023815" y="377068"/>
          <a:ext cx="3400668" cy="3400668"/>
        </a:xfrm>
        <a:prstGeom prst="blockArc">
          <a:avLst>
            <a:gd name="adj1" fmla="val 8100000"/>
            <a:gd name="adj2" fmla="val 10800000"/>
            <a:gd name="adj3" fmla="val 3426"/>
          </a:avLst>
        </a:prstGeom>
        <a:solidFill>
          <a:schemeClr val="accent3">
            <a:hueOff val="8035903"/>
            <a:satOff val="-12057"/>
            <a:lumOff val="-1961"/>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D6B4F2DA-DF1E-467A-9EA2-8FDA25769F0C}">
      <dsp:nvSpPr>
        <dsp:cNvPr id="0" name=""/>
        <dsp:cNvSpPr/>
      </dsp:nvSpPr>
      <dsp:spPr>
        <a:xfrm>
          <a:off x="1023815" y="377068"/>
          <a:ext cx="3400668" cy="3400668"/>
        </a:xfrm>
        <a:prstGeom prst="blockArc">
          <a:avLst>
            <a:gd name="adj1" fmla="val 5400000"/>
            <a:gd name="adj2" fmla="val 8100000"/>
            <a:gd name="adj3" fmla="val 3426"/>
          </a:avLst>
        </a:prstGeom>
        <a:solidFill>
          <a:schemeClr val="accent3">
            <a:hueOff val="6428722"/>
            <a:satOff val="-9646"/>
            <a:lumOff val="-1569"/>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3CBA4DA7-4BFF-470A-B125-F04CD78CBBC8}">
      <dsp:nvSpPr>
        <dsp:cNvPr id="0" name=""/>
        <dsp:cNvSpPr/>
      </dsp:nvSpPr>
      <dsp:spPr>
        <a:xfrm>
          <a:off x="1023815" y="377068"/>
          <a:ext cx="3400668" cy="3400668"/>
        </a:xfrm>
        <a:prstGeom prst="blockArc">
          <a:avLst>
            <a:gd name="adj1" fmla="val 2700000"/>
            <a:gd name="adj2" fmla="val 5400000"/>
            <a:gd name="adj3" fmla="val 3426"/>
          </a:avLst>
        </a:prstGeom>
        <a:solidFill>
          <a:schemeClr val="accent3">
            <a:hueOff val="4821541"/>
            <a:satOff val="-7234"/>
            <a:lumOff val="-1176"/>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40A781E1-989A-4ABF-B935-4D0BBA904A1B}">
      <dsp:nvSpPr>
        <dsp:cNvPr id="0" name=""/>
        <dsp:cNvSpPr/>
      </dsp:nvSpPr>
      <dsp:spPr>
        <a:xfrm>
          <a:off x="1023815" y="377068"/>
          <a:ext cx="3400668" cy="3400668"/>
        </a:xfrm>
        <a:prstGeom prst="blockArc">
          <a:avLst>
            <a:gd name="adj1" fmla="val 0"/>
            <a:gd name="adj2" fmla="val 2700000"/>
            <a:gd name="adj3" fmla="val 3426"/>
          </a:avLst>
        </a:prstGeom>
        <a:solidFill>
          <a:schemeClr val="accent3">
            <a:hueOff val="3214361"/>
            <a:satOff val="-4823"/>
            <a:lumOff val="-784"/>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9165137C-D83E-4E55-B097-8AF7A4233E56}">
      <dsp:nvSpPr>
        <dsp:cNvPr id="0" name=""/>
        <dsp:cNvSpPr/>
      </dsp:nvSpPr>
      <dsp:spPr>
        <a:xfrm>
          <a:off x="1023815" y="377068"/>
          <a:ext cx="3400668" cy="3400668"/>
        </a:xfrm>
        <a:prstGeom prst="blockArc">
          <a:avLst>
            <a:gd name="adj1" fmla="val 18900000"/>
            <a:gd name="adj2" fmla="val 0"/>
            <a:gd name="adj3" fmla="val 3426"/>
          </a:avLst>
        </a:prstGeom>
        <a:solidFill>
          <a:schemeClr val="accent3">
            <a:hueOff val="1607181"/>
            <a:satOff val="-2411"/>
            <a:lumOff val="-392"/>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F7B4E74-F68C-4DFF-B37B-0CBB4E6A78F2}">
      <dsp:nvSpPr>
        <dsp:cNvPr id="0" name=""/>
        <dsp:cNvSpPr/>
      </dsp:nvSpPr>
      <dsp:spPr>
        <a:xfrm>
          <a:off x="1023815" y="377068"/>
          <a:ext cx="3400668" cy="3400668"/>
        </a:xfrm>
        <a:prstGeom prst="blockArc">
          <a:avLst>
            <a:gd name="adj1" fmla="val 16200000"/>
            <a:gd name="adj2" fmla="val 18900000"/>
            <a:gd name="adj3" fmla="val 3426"/>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4126931F-1C2D-4D3D-986B-E5CD7239CF48}">
      <dsp:nvSpPr>
        <dsp:cNvPr id="0" name=""/>
        <dsp:cNvSpPr/>
      </dsp:nvSpPr>
      <dsp:spPr>
        <a:xfrm>
          <a:off x="2146199" y="1499451"/>
          <a:ext cx="1155901" cy="1155901"/>
        </a:xfrm>
        <a:prstGeom prst="ellipse">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1590" tIns="21590" rIns="21590" bIns="21590" numCol="1" spcCol="1270" anchor="ctr" anchorCtr="0">
          <a:noAutofit/>
        </a:bodyPr>
        <a:lstStyle/>
        <a:p>
          <a:pPr marL="0" lvl="0" indent="0" algn="ctr" defTabSz="755650">
            <a:lnSpc>
              <a:spcPct val="90000"/>
            </a:lnSpc>
            <a:spcBef>
              <a:spcPct val="0"/>
            </a:spcBef>
            <a:spcAft>
              <a:spcPct val="35000"/>
            </a:spcAft>
            <a:buNone/>
          </a:pPr>
          <a:r>
            <a:rPr lang="en-GB" sz="1700" kern="1200"/>
            <a:t>Mentally resilient athlete</a:t>
          </a:r>
        </a:p>
      </dsp:txBody>
      <dsp:txXfrm>
        <a:off x="2315477" y="1668729"/>
        <a:ext cx="817345" cy="817345"/>
      </dsp:txXfrm>
    </dsp:sp>
    <dsp:sp modelId="{C0EC91BF-53AD-4446-8A0C-A64EEE449EC6}">
      <dsp:nvSpPr>
        <dsp:cNvPr id="0" name=""/>
        <dsp:cNvSpPr/>
      </dsp:nvSpPr>
      <dsp:spPr>
        <a:xfrm>
          <a:off x="2319584" y="1631"/>
          <a:ext cx="809131" cy="809131"/>
        </a:xfrm>
        <a:prstGeom prst="ellipse">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GB" sz="800" kern="1200"/>
            <a:t>Challenge mindset</a:t>
          </a:r>
        </a:p>
      </dsp:txBody>
      <dsp:txXfrm>
        <a:off x="2438078" y="120125"/>
        <a:ext cx="572143" cy="572143"/>
      </dsp:txXfrm>
    </dsp:sp>
    <dsp:sp modelId="{4DA685DC-A174-4A1C-9A79-EBB0BD09C87B}">
      <dsp:nvSpPr>
        <dsp:cNvPr id="0" name=""/>
        <dsp:cNvSpPr/>
      </dsp:nvSpPr>
      <dsp:spPr>
        <a:xfrm>
          <a:off x="3501305" y="491116"/>
          <a:ext cx="809131" cy="809131"/>
        </a:xfrm>
        <a:prstGeom prst="ellipse">
          <a:avLst/>
        </a:prstGeom>
        <a:solidFill>
          <a:schemeClr val="accent3">
            <a:hueOff val="1607181"/>
            <a:satOff val="-2411"/>
            <a:lumOff val="-392"/>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GB" sz="800" kern="1200"/>
            <a:t>Motivation</a:t>
          </a:r>
        </a:p>
      </dsp:txBody>
      <dsp:txXfrm>
        <a:off x="3619799" y="609610"/>
        <a:ext cx="572143" cy="572143"/>
      </dsp:txXfrm>
    </dsp:sp>
    <dsp:sp modelId="{A0DE28A2-1D83-45DC-AFEB-A7ACC66C19D3}">
      <dsp:nvSpPr>
        <dsp:cNvPr id="0" name=""/>
        <dsp:cNvSpPr/>
      </dsp:nvSpPr>
      <dsp:spPr>
        <a:xfrm>
          <a:off x="3990790" y="1672836"/>
          <a:ext cx="809131" cy="809131"/>
        </a:xfrm>
        <a:prstGeom prst="ellipse">
          <a:avLst/>
        </a:prstGeom>
        <a:solidFill>
          <a:schemeClr val="accent3">
            <a:hueOff val="3214361"/>
            <a:satOff val="-4823"/>
            <a:lumOff val="-784"/>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GB" sz="800" kern="1200"/>
            <a:t>Confidence</a:t>
          </a:r>
        </a:p>
      </dsp:txBody>
      <dsp:txXfrm>
        <a:off x="4109284" y="1791330"/>
        <a:ext cx="572143" cy="572143"/>
      </dsp:txXfrm>
    </dsp:sp>
    <dsp:sp modelId="{FD9A485D-171B-4AAC-9A21-81E7BEA8F4AD}">
      <dsp:nvSpPr>
        <dsp:cNvPr id="0" name=""/>
        <dsp:cNvSpPr/>
      </dsp:nvSpPr>
      <dsp:spPr>
        <a:xfrm>
          <a:off x="3501305" y="2854557"/>
          <a:ext cx="809131" cy="809131"/>
        </a:xfrm>
        <a:prstGeom prst="ellipse">
          <a:avLst/>
        </a:prstGeom>
        <a:solidFill>
          <a:schemeClr val="accent3">
            <a:hueOff val="4821541"/>
            <a:satOff val="-7234"/>
            <a:lumOff val="-1176"/>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GB" sz="800" kern="1200"/>
            <a:t>Focus</a:t>
          </a:r>
        </a:p>
      </dsp:txBody>
      <dsp:txXfrm>
        <a:off x="3619799" y="2973051"/>
        <a:ext cx="572143" cy="572143"/>
      </dsp:txXfrm>
    </dsp:sp>
    <dsp:sp modelId="{4D40B2A0-E5E7-4A0C-94F7-5A9D985FFD58}">
      <dsp:nvSpPr>
        <dsp:cNvPr id="0" name=""/>
        <dsp:cNvSpPr/>
      </dsp:nvSpPr>
      <dsp:spPr>
        <a:xfrm>
          <a:off x="2319584" y="3344042"/>
          <a:ext cx="809131" cy="809131"/>
        </a:xfrm>
        <a:prstGeom prst="ellipse">
          <a:avLst/>
        </a:prstGeom>
        <a:solidFill>
          <a:schemeClr val="accent3">
            <a:hueOff val="6428722"/>
            <a:satOff val="-9646"/>
            <a:lumOff val="-1569"/>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GB" sz="800" kern="1200"/>
            <a:t>Social support</a:t>
          </a:r>
        </a:p>
      </dsp:txBody>
      <dsp:txXfrm>
        <a:off x="2438078" y="3462536"/>
        <a:ext cx="572143" cy="572143"/>
      </dsp:txXfrm>
    </dsp:sp>
    <dsp:sp modelId="{EF514D53-A59A-47D5-8EFF-1C14E22F3CAC}">
      <dsp:nvSpPr>
        <dsp:cNvPr id="0" name=""/>
        <dsp:cNvSpPr/>
      </dsp:nvSpPr>
      <dsp:spPr>
        <a:xfrm>
          <a:off x="1137863" y="2854557"/>
          <a:ext cx="809131" cy="809131"/>
        </a:xfrm>
        <a:prstGeom prst="ellipse">
          <a:avLst/>
        </a:prstGeom>
        <a:solidFill>
          <a:schemeClr val="accent3">
            <a:hueOff val="8035903"/>
            <a:satOff val="-12057"/>
            <a:lumOff val="-1961"/>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GB" sz="800" kern="1200"/>
            <a:t>Coping strategies</a:t>
          </a:r>
        </a:p>
      </dsp:txBody>
      <dsp:txXfrm>
        <a:off x="1256357" y="2973051"/>
        <a:ext cx="572143" cy="572143"/>
      </dsp:txXfrm>
    </dsp:sp>
    <dsp:sp modelId="{C1D9BC7B-3F6E-4C5D-B102-2BFF3F4DB96C}">
      <dsp:nvSpPr>
        <dsp:cNvPr id="0" name=""/>
        <dsp:cNvSpPr/>
      </dsp:nvSpPr>
      <dsp:spPr>
        <a:xfrm>
          <a:off x="648378" y="1672836"/>
          <a:ext cx="809131" cy="809131"/>
        </a:xfrm>
        <a:prstGeom prst="ellipse">
          <a:avLst/>
        </a:prstGeom>
        <a:solidFill>
          <a:schemeClr val="accent3">
            <a:hueOff val="9643083"/>
            <a:satOff val="-14469"/>
            <a:lumOff val="-2353"/>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GB" sz="800" kern="1200"/>
            <a:t>Training &amp; engagement</a:t>
          </a:r>
        </a:p>
      </dsp:txBody>
      <dsp:txXfrm>
        <a:off x="766872" y="1791330"/>
        <a:ext cx="572143" cy="572143"/>
      </dsp:txXfrm>
    </dsp:sp>
    <dsp:sp modelId="{9BB5E7C4-F877-45B9-A49A-F65C20A4DD62}">
      <dsp:nvSpPr>
        <dsp:cNvPr id="0" name=""/>
        <dsp:cNvSpPr/>
      </dsp:nvSpPr>
      <dsp:spPr>
        <a:xfrm>
          <a:off x="1137863" y="491116"/>
          <a:ext cx="809131" cy="809131"/>
        </a:xfrm>
        <a:prstGeom prst="ellipse">
          <a:avLst/>
        </a:prstGeom>
        <a:solidFill>
          <a:schemeClr val="accent3">
            <a:hueOff val="11250264"/>
            <a:satOff val="-16880"/>
            <a:lumOff val="-2745"/>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0160" tIns="10160" rIns="10160" bIns="10160" numCol="1" spcCol="1270" anchor="ctr" anchorCtr="0">
          <a:noAutofit/>
        </a:bodyPr>
        <a:lstStyle/>
        <a:p>
          <a:pPr marL="0" lvl="0" indent="0" algn="ctr" defTabSz="355600">
            <a:lnSpc>
              <a:spcPct val="90000"/>
            </a:lnSpc>
            <a:spcBef>
              <a:spcPct val="0"/>
            </a:spcBef>
            <a:spcAft>
              <a:spcPct val="35000"/>
            </a:spcAft>
            <a:buNone/>
          </a:pPr>
          <a:r>
            <a:rPr lang="en-GB" sz="800" kern="1200"/>
            <a:t>Successful coach</a:t>
          </a:r>
        </a:p>
      </dsp:txBody>
      <dsp:txXfrm>
        <a:off x="1256357" y="609610"/>
        <a:ext cx="572143" cy="572143"/>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038FBC7-01D4-494F-8DF6-372180CB216D}">
      <dsp:nvSpPr>
        <dsp:cNvPr id="0" name=""/>
        <dsp:cNvSpPr/>
      </dsp:nvSpPr>
      <dsp:spPr>
        <a:xfrm>
          <a:off x="968281" y="429112"/>
          <a:ext cx="3403532" cy="3403532"/>
        </a:xfrm>
        <a:prstGeom prst="blockArc">
          <a:avLst>
            <a:gd name="adj1" fmla="val 13114286"/>
            <a:gd name="adj2" fmla="val 16200000"/>
            <a:gd name="adj3" fmla="val 3896"/>
          </a:avLst>
        </a:prstGeom>
        <a:solidFill>
          <a:schemeClr val="accent4">
            <a:hueOff val="-4464770"/>
            <a:satOff val="26899"/>
            <a:lumOff val="2156"/>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7106B261-01AA-4642-87CA-4E4387490F00}">
      <dsp:nvSpPr>
        <dsp:cNvPr id="0" name=""/>
        <dsp:cNvSpPr/>
      </dsp:nvSpPr>
      <dsp:spPr>
        <a:xfrm>
          <a:off x="968281" y="429112"/>
          <a:ext cx="3403532" cy="3403532"/>
        </a:xfrm>
        <a:prstGeom prst="blockArc">
          <a:avLst>
            <a:gd name="adj1" fmla="val 10028571"/>
            <a:gd name="adj2" fmla="val 13114286"/>
            <a:gd name="adj3" fmla="val 3896"/>
          </a:avLst>
        </a:prstGeom>
        <a:solidFill>
          <a:schemeClr val="accent4">
            <a:hueOff val="-3720641"/>
            <a:satOff val="22416"/>
            <a:lumOff val="1797"/>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33B2D69C-E7E8-4DAE-A663-6D078DA171D2}">
      <dsp:nvSpPr>
        <dsp:cNvPr id="0" name=""/>
        <dsp:cNvSpPr/>
      </dsp:nvSpPr>
      <dsp:spPr>
        <a:xfrm>
          <a:off x="968281" y="429112"/>
          <a:ext cx="3403532" cy="3403532"/>
        </a:xfrm>
        <a:prstGeom prst="blockArc">
          <a:avLst>
            <a:gd name="adj1" fmla="val 6942857"/>
            <a:gd name="adj2" fmla="val 10028571"/>
            <a:gd name="adj3" fmla="val 3896"/>
          </a:avLst>
        </a:prstGeom>
        <a:solidFill>
          <a:schemeClr val="accent4">
            <a:hueOff val="-2976513"/>
            <a:satOff val="17933"/>
            <a:lumOff val="1437"/>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B77C4CFE-3FFC-43EB-A615-EA364D33C16B}">
      <dsp:nvSpPr>
        <dsp:cNvPr id="0" name=""/>
        <dsp:cNvSpPr/>
      </dsp:nvSpPr>
      <dsp:spPr>
        <a:xfrm>
          <a:off x="968281" y="429112"/>
          <a:ext cx="3403532" cy="3403532"/>
        </a:xfrm>
        <a:prstGeom prst="blockArc">
          <a:avLst>
            <a:gd name="adj1" fmla="val 3857143"/>
            <a:gd name="adj2" fmla="val 6942857"/>
            <a:gd name="adj3" fmla="val 3896"/>
          </a:avLst>
        </a:prstGeom>
        <a:solidFill>
          <a:schemeClr val="accent4">
            <a:hueOff val="-2232385"/>
            <a:satOff val="13449"/>
            <a:lumOff val="1078"/>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19E7AE04-9FA1-4AF2-A614-AA3A985F4E7B}">
      <dsp:nvSpPr>
        <dsp:cNvPr id="0" name=""/>
        <dsp:cNvSpPr/>
      </dsp:nvSpPr>
      <dsp:spPr>
        <a:xfrm>
          <a:off x="968281" y="429112"/>
          <a:ext cx="3403532" cy="3403532"/>
        </a:xfrm>
        <a:prstGeom prst="blockArc">
          <a:avLst>
            <a:gd name="adj1" fmla="val 771429"/>
            <a:gd name="adj2" fmla="val 3857143"/>
            <a:gd name="adj3" fmla="val 3896"/>
          </a:avLst>
        </a:prstGeom>
        <a:solidFill>
          <a:schemeClr val="accent4">
            <a:hueOff val="-1488257"/>
            <a:satOff val="8966"/>
            <a:lumOff val="719"/>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D97807E0-8E04-4B41-8574-C1E0930C27FA}">
      <dsp:nvSpPr>
        <dsp:cNvPr id="0" name=""/>
        <dsp:cNvSpPr/>
      </dsp:nvSpPr>
      <dsp:spPr>
        <a:xfrm>
          <a:off x="968281" y="429112"/>
          <a:ext cx="3403532" cy="3403532"/>
        </a:xfrm>
        <a:prstGeom prst="blockArc">
          <a:avLst>
            <a:gd name="adj1" fmla="val 19285714"/>
            <a:gd name="adj2" fmla="val 771429"/>
            <a:gd name="adj3" fmla="val 3896"/>
          </a:avLst>
        </a:prstGeom>
        <a:solidFill>
          <a:schemeClr val="accent4">
            <a:hueOff val="-744128"/>
            <a:satOff val="4483"/>
            <a:lumOff val="359"/>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441B6EF4-2669-4F9F-96A6-09B669415227}">
      <dsp:nvSpPr>
        <dsp:cNvPr id="0" name=""/>
        <dsp:cNvSpPr/>
      </dsp:nvSpPr>
      <dsp:spPr>
        <a:xfrm>
          <a:off x="968281" y="429112"/>
          <a:ext cx="3403532" cy="3403532"/>
        </a:xfrm>
        <a:prstGeom prst="blockArc">
          <a:avLst>
            <a:gd name="adj1" fmla="val 16200000"/>
            <a:gd name="adj2" fmla="val 19285714"/>
            <a:gd name="adj3" fmla="val 3896"/>
          </a:avLst>
        </a:prstGeom>
        <a:solidFill>
          <a:schemeClr val="accent4">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FE9B7C9E-935D-4F2F-83C9-A3F6DBC2ECA2}">
      <dsp:nvSpPr>
        <dsp:cNvPr id="0" name=""/>
        <dsp:cNvSpPr/>
      </dsp:nvSpPr>
      <dsp:spPr>
        <a:xfrm>
          <a:off x="2012314" y="1473144"/>
          <a:ext cx="1315467" cy="1315467"/>
        </a:xfrm>
        <a:prstGeom prst="ellipse">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1590" tIns="21590" rIns="21590" bIns="21590" numCol="1" spcCol="1270" anchor="ctr" anchorCtr="0">
          <a:noAutofit/>
        </a:bodyPr>
        <a:lstStyle/>
        <a:p>
          <a:pPr marL="0" lvl="0" indent="0" algn="ctr" defTabSz="755650">
            <a:lnSpc>
              <a:spcPct val="90000"/>
            </a:lnSpc>
            <a:spcBef>
              <a:spcPct val="0"/>
            </a:spcBef>
            <a:spcAft>
              <a:spcPct val="35000"/>
            </a:spcAft>
            <a:buNone/>
          </a:pPr>
          <a:r>
            <a:rPr lang="fr-FR" sz="1700" kern="1200" dirty="0"/>
            <a:t>Mental </a:t>
          </a:r>
          <a:r>
            <a:rPr lang="fr-FR" sz="1700" kern="1200" dirty="0" err="1"/>
            <a:t>Resilience</a:t>
          </a:r>
          <a:endParaRPr lang="en-GB" sz="1700" kern="1200" dirty="0"/>
        </a:p>
      </dsp:txBody>
      <dsp:txXfrm>
        <a:off x="2204960" y="1665790"/>
        <a:ext cx="930175" cy="930175"/>
      </dsp:txXfrm>
    </dsp:sp>
    <dsp:sp modelId="{BB1BAB64-EB80-4CE8-AF2B-A6B9AC7212D4}">
      <dsp:nvSpPr>
        <dsp:cNvPr id="0" name=""/>
        <dsp:cNvSpPr/>
      </dsp:nvSpPr>
      <dsp:spPr>
        <a:xfrm>
          <a:off x="2209634" y="1848"/>
          <a:ext cx="920827" cy="920827"/>
        </a:xfrm>
        <a:prstGeom prst="ellipse">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fr-FR" sz="1100" kern="1200" dirty="0"/>
            <a:t>Self-</a:t>
          </a:r>
          <a:r>
            <a:rPr lang="fr-FR" sz="1100" kern="1200" dirty="0" err="1"/>
            <a:t>belief</a:t>
          </a:r>
          <a:endParaRPr lang="en-GB" sz="1100" kern="1200" dirty="0"/>
        </a:p>
      </dsp:txBody>
      <dsp:txXfrm>
        <a:off x="2344486" y="136700"/>
        <a:ext cx="651123" cy="651123"/>
      </dsp:txXfrm>
    </dsp:sp>
    <dsp:sp modelId="{7A5183AD-83E5-43E7-8F3F-43CDFC049268}">
      <dsp:nvSpPr>
        <dsp:cNvPr id="0" name=""/>
        <dsp:cNvSpPr/>
      </dsp:nvSpPr>
      <dsp:spPr>
        <a:xfrm>
          <a:off x="3514210" y="630099"/>
          <a:ext cx="920827" cy="920827"/>
        </a:xfrm>
        <a:prstGeom prst="ellipse">
          <a:avLst/>
        </a:prstGeom>
        <a:solidFill>
          <a:schemeClr val="accent4">
            <a:hueOff val="-744128"/>
            <a:satOff val="4483"/>
            <a:lumOff val="359"/>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fr-FR" sz="1100" kern="1200" dirty="0"/>
            <a:t>Positive affect</a:t>
          </a:r>
          <a:endParaRPr lang="en-GB" sz="1100" kern="1200" dirty="0"/>
        </a:p>
      </dsp:txBody>
      <dsp:txXfrm>
        <a:off x="3649062" y="764951"/>
        <a:ext cx="651123" cy="651123"/>
      </dsp:txXfrm>
    </dsp:sp>
    <dsp:sp modelId="{DBD8C6D9-E069-4C2B-9DAD-A896651694BC}">
      <dsp:nvSpPr>
        <dsp:cNvPr id="0" name=""/>
        <dsp:cNvSpPr/>
      </dsp:nvSpPr>
      <dsp:spPr>
        <a:xfrm>
          <a:off x="3836414" y="2041766"/>
          <a:ext cx="920827" cy="920827"/>
        </a:xfrm>
        <a:prstGeom prst="ellipse">
          <a:avLst/>
        </a:prstGeom>
        <a:solidFill>
          <a:schemeClr val="accent4">
            <a:hueOff val="-1488257"/>
            <a:satOff val="8966"/>
            <a:lumOff val="719"/>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fr-FR" sz="1100" kern="1200" dirty="0" err="1"/>
            <a:t>Emotional</a:t>
          </a:r>
          <a:r>
            <a:rPr lang="fr-FR" sz="1100" kern="1200" dirty="0"/>
            <a:t> control</a:t>
          </a:r>
          <a:endParaRPr lang="en-GB" sz="1100" kern="1200" dirty="0"/>
        </a:p>
      </dsp:txBody>
      <dsp:txXfrm>
        <a:off x="3971266" y="2176618"/>
        <a:ext cx="651123" cy="651123"/>
      </dsp:txXfrm>
    </dsp:sp>
    <dsp:sp modelId="{8B36097A-296A-4F46-B526-DA31407A033E}">
      <dsp:nvSpPr>
        <dsp:cNvPr id="0" name=""/>
        <dsp:cNvSpPr/>
      </dsp:nvSpPr>
      <dsp:spPr>
        <a:xfrm>
          <a:off x="2933619" y="3173835"/>
          <a:ext cx="920827" cy="920827"/>
        </a:xfrm>
        <a:prstGeom prst="ellipse">
          <a:avLst/>
        </a:prstGeom>
        <a:solidFill>
          <a:schemeClr val="accent4">
            <a:hueOff val="-2232385"/>
            <a:satOff val="13449"/>
            <a:lumOff val="1078"/>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fr-FR" sz="1100" kern="1200" dirty="0"/>
            <a:t>Mental control</a:t>
          </a:r>
          <a:endParaRPr lang="en-GB" sz="1100" kern="1200" dirty="0"/>
        </a:p>
      </dsp:txBody>
      <dsp:txXfrm>
        <a:off x="3068471" y="3308687"/>
        <a:ext cx="651123" cy="651123"/>
      </dsp:txXfrm>
    </dsp:sp>
    <dsp:sp modelId="{D3661A48-3BE5-42D8-9451-C2D76414B1DD}">
      <dsp:nvSpPr>
        <dsp:cNvPr id="0" name=""/>
        <dsp:cNvSpPr/>
      </dsp:nvSpPr>
      <dsp:spPr>
        <a:xfrm>
          <a:off x="1485648" y="3173835"/>
          <a:ext cx="920827" cy="920827"/>
        </a:xfrm>
        <a:prstGeom prst="ellipse">
          <a:avLst/>
        </a:prstGeom>
        <a:solidFill>
          <a:schemeClr val="accent4">
            <a:hueOff val="-2976513"/>
            <a:satOff val="17933"/>
            <a:lumOff val="1437"/>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fr-FR" sz="1100" kern="1200" dirty="0" err="1"/>
            <a:t>Sense</a:t>
          </a:r>
          <a:r>
            <a:rPr lang="fr-FR" sz="1100" kern="1200" dirty="0"/>
            <a:t> of </a:t>
          </a:r>
          <a:r>
            <a:rPr lang="fr-FR" sz="1100" kern="1200" dirty="0" err="1"/>
            <a:t>Purpose</a:t>
          </a:r>
          <a:endParaRPr lang="en-GB" sz="1100" kern="1200" dirty="0"/>
        </a:p>
      </dsp:txBody>
      <dsp:txXfrm>
        <a:off x="1620500" y="3308687"/>
        <a:ext cx="651123" cy="651123"/>
      </dsp:txXfrm>
    </dsp:sp>
    <dsp:sp modelId="{EC8AAF20-8547-4F18-9BD1-0A84D51D3C66}">
      <dsp:nvSpPr>
        <dsp:cNvPr id="0" name=""/>
        <dsp:cNvSpPr/>
      </dsp:nvSpPr>
      <dsp:spPr>
        <a:xfrm>
          <a:off x="582853" y="2041766"/>
          <a:ext cx="920827" cy="920827"/>
        </a:xfrm>
        <a:prstGeom prst="ellipse">
          <a:avLst/>
        </a:prstGeom>
        <a:solidFill>
          <a:schemeClr val="accent4">
            <a:hueOff val="-3720641"/>
            <a:satOff val="22416"/>
            <a:lumOff val="1797"/>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fr-FR" sz="1100" kern="1200" dirty="0"/>
            <a:t>Coping</a:t>
          </a:r>
          <a:endParaRPr lang="en-GB" sz="1100" kern="1200" dirty="0"/>
        </a:p>
      </dsp:txBody>
      <dsp:txXfrm>
        <a:off x="717705" y="2176618"/>
        <a:ext cx="651123" cy="651123"/>
      </dsp:txXfrm>
    </dsp:sp>
    <dsp:sp modelId="{1CABDDC3-C77B-4849-B829-98EAF30C6413}">
      <dsp:nvSpPr>
        <dsp:cNvPr id="0" name=""/>
        <dsp:cNvSpPr/>
      </dsp:nvSpPr>
      <dsp:spPr>
        <a:xfrm>
          <a:off x="905057" y="630099"/>
          <a:ext cx="920827" cy="920827"/>
        </a:xfrm>
        <a:prstGeom prst="ellipse">
          <a:avLst/>
        </a:prstGeom>
        <a:solidFill>
          <a:schemeClr val="accent4">
            <a:hueOff val="-4464770"/>
            <a:satOff val="26899"/>
            <a:lumOff val="2156"/>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488950">
            <a:lnSpc>
              <a:spcPct val="90000"/>
            </a:lnSpc>
            <a:spcBef>
              <a:spcPct val="0"/>
            </a:spcBef>
            <a:spcAft>
              <a:spcPct val="35000"/>
            </a:spcAft>
            <a:buNone/>
          </a:pPr>
          <a:r>
            <a:rPr lang="fr-FR" sz="1100" kern="1200" dirty="0"/>
            <a:t>Social support</a:t>
          </a:r>
          <a:endParaRPr lang="en-GB" sz="1100" kern="1200" dirty="0"/>
        </a:p>
      </dsp:txBody>
      <dsp:txXfrm>
        <a:off x="1039909" y="764951"/>
        <a:ext cx="651123" cy="651123"/>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0BF5C24-B892-4399-9E99-1D01D210616A}">
      <dsp:nvSpPr>
        <dsp:cNvPr id="0" name=""/>
        <dsp:cNvSpPr/>
      </dsp:nvSpPr>
      <dsp:spPr>
        <a:xfrm>
          <a:off x="1341792" y="270865"/>
          <a:ext cx="4216324" cy="4216324"/>
        </a:xfrm>
        <a:prstGeom prst="blockArc">
          <a:avLst>
            <a:gd name="adj1" fmla="val 14657143"/>
            <a:gd name="adj2" fmla="val 16200000"/>
            <a:gd name="adj3" fmla="val 198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BFAE181-5829-4EFB-A02E-6B71CC8F3808}">
      <dsp:nvSpPr>
        <dsp:cNvPr id="0" name=""/>
        <dsp:cNvSpPr/>
      </dsp:nvSpPr>
      <dsp:spPr>
        <a:xfrm>
          <a:off x="1341792" y="270865"/>
          <a:ext cx="4216324" cy="4216324"/>
        </a:xfrm>
        <a:prstGeom prst="blockArc">
          <a:avLst>
            <a:gd name="adj1" fmla="val 13114286"/>
            <a:gd name="adj2" fmla="val 14657143"/>
            <a:gd name="adj3" fmla="val 198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B40661C-42B4-49E9-9D54-6A239FB286BB}">
      <dsp:nvSpPr>
        <dsp:cNvPr id="0" name=""/>
        <dsp:cNvSpPr/>
      </dsp:nvSpPr>
      <dsp:spPr>
        <a:xfrm>
          <a:off x="1341792" y="270865"/>
          <a:ext cx="4216324" cy="4216324"/>
        </a:xfrm>
        <a:prstGeom prst="blockArc">
          <a:avLst>
            <a:gd name="adj1" fmla="val 11571429"/>
            <a:gd name="adj2" fmla="val 13114286"/>
            <a:gd name="adj3" fmla="val 198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FEA3150F-7318-4137-B665-96C2B7AA2292}">
      <dsp:nvSpPr>
        <dsp:cNvPr id="0" name=""/>
        <dsp:cNvSpPr/>
      </dsp:nvSpPr>
      <dsp:spPr>
        <a:xfrm>
          <a:off x="1341792" y="270865"/>
          <a:ext cx="4216324" cy="4216324"/>
        </a:xfrm>
        <a:prstGeom prst="blockArc">
          <a:avLst>
            <a:gd name="adj1" fmla="val 10028571"/>
            <a:gd name="adj2" fmla="val 11571429"/>
            <a:gd name="adj3" fmla="val 198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2CAF11B4-843E-4EAC-883D-2461A8BA1DD9}">
      <dsp:nvSpPr>
        <dsp:cNvPr id="0" name=""/>
        <dsp:cNvSpPr/>
      </dsp:nvSpPr>
      <dsp:spPr>
        <a:xfrm>
          <a:off x="1341792" y="270865"/>
          <a:ext cx="4216324" cy="4216324"/>
        </a:xfrm>
        <a:prstGeom prst="blockArc">
          <a:avLst>
            <a:gd name="adj1" fmla="val 8485714"/>
            <a:gd name="adj2" fmla="val 10028571"/>
            <a:gd name="adj3" fmla="val 198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CD1A738-4845-4540-8C7E-DCEC4CCC8C38}">
      <dsp:nvSpPr>
        <dsp:cNvPr id="0" name=""/>
        <dsp:cNvSpPr/>
      </dsp:nvSpPr>
      <dsp:spPr>
        <a:xfrm>
          <a:off x="1341792" y="270865"/>
          <a:ext cx="4216324" cy="4216324"/>
        </a:xfrm>
        <a:prstGeom prst="blockArc">
          <a:avLst>
            <a:gd name="adj1" fmla="val 6942857"/>
            <a:gd name="adj2" fmla="val 8485714"/>
            <a:gd name="adj3" fmla="val 198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60FBB42A-2082-43F0-A405-B929800AC319}">
      <dsp:nvSpPr>
        <dsp:cNvPr id="0" name=""/>
        <dsp:cNvSpPr/>
      </dsp:nvSpPr>
      <dsp:spPr>
        <a:xfrm>
          <a:off x="1341792" y="270865"/>
          <a:ext cx="4216324" cy="4216324"/>
        </a:xfrm>
        <a:prstGeom prst="blockArc">
          <a:avLst>
            <a:gd name="adj1" fmla="val 5400000"/>
            <a:gd name="adj2" fmla="val 6942857"/>
            <a:gd name="adj3" fmla="val 198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66407487-E874-4898-86B6-57A1749CBD33}">
      <dsp:nvSpPr>
        <dsp:cNvPr id="0" name=""/>
        <dsp:cNvSpPr/>
      </dsp:nvSpPr>
      <dsp:spPr>
        <a:xfrm>
          <a:off x="1341792" y="270865"/>
          <a:ext cx="4216324" cy="4216324"/>
        </a:xfrm>
        <a:prstGeom prst="blockArc">
          <a:avLst>
            <a:gd name="adj1" fmla="val 3857143"/>
            <a:gd name="adj2" fmla="val 5400000"/>
            <a:gd name="adj3" fmla="val 198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431896B6-9CCD-4A1E-997D-ECCD6FD9176A}">
      <dsp:nvSpPr>
        <dsp:cNvPr id="0" name=""/>
        <dsp:cNvSpPr/>
      </dsp:nvSpPr>
      <dsp:spPr>
        <a:xfrm>
          <a:off x="1341792" y="270865"/>
          <a:ext cx="4216324" cy="4216324"/>
        </a:xfrm>
        <a:prstGeom prst="blockArc">
          <a:avLst>
            <a:gd name="adj1" fmla="val 2314286"/>
            <a:gd name="adj2" fmla="val 3857143"/>
            <a:gd name="adj3" fmla="val 198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4CB9BB45-0F9C-4CC4-A00B-442664C41600}">
      <dsp:nvSpPr>
        <dsp:cNvPr id="0" name=""/>
        <dsp:cNvSpPr/>
      </dsp:nvSpPr>
      <dsp:spPr>
        <a:xfrm>
          <a:off x="1341792" y="270865"/>
          <a:ext cx="4216324" cy="4216324"/>
        </a:xfrm>
        <a:prstGeom prst="blockArc">
          <a:avLst>
            <a:gd name="adj1" fmla="val 771429"/>
            <a:gd name="adj2" fmla="val 2314286"/>
            <a:gd name="adj3" fmla="val 198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81B27648-5334-4C99-B6E7-FF10E2B127E9}">
      <dsp:nvSpPr>
        <dsp:cNvPr id="0" name=""/>
        <dsp:cNvSpPr/>
      </dsp:nvSpPr>
      <dsp:spPr>
        <a:xfrm>
          <a:off x="1341792" y="270865"/>
          <a:ext cx="4216324" cy="4216324"/>
        </a:xfrm>
        <a:prstGeom prst="blockArc">
          <a:avLst>
            <a:gd name="adj1" fmla="val 20828571"/>
            <a:gd name="adj2" fmla="val 771429"/>
            <a:gd name="adj3" fmla="val 198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3CCD525E-F189-474A-9741-5C346F505EEA}">
      <dsp:nvSpPr>
        <dsp:cNvPr id="0" name=""/>
        <dsp:cNvSpPr/>
      </dsp:nvSpPr>
      <dsp:spPr>
        <a:xfrm>
          <a:off x="1341792" y="270865"/>
          <a:ext cx="4216324" cy="4216324"/>
        </a:xfrm>
        <a:prstGeom prst="blockArc">
          <a:avLst>
            <a:gd name="adj1" fmla="val 19285714"/>
            <a:gd name="adj2" fmla="val 20828571"/>
            <a:gd name="adj3" fmla="val 198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375F653E-53D9-4E82-80A2-65E28D78FECD}">
      <dsp:nvSpPr>
        <dsp:cNvPr id="0" name=""/>
        <dsp:cNvSpPr/>
      </dsp:nvSpPr>
      <dsp:spPr>
        <a:xfrm>
          <a:off x="1341792" y="270865"/>
          <a:ext cx="4216324" cy="4216324"/>
        </a:xfrm>
        <a:prstGeom prst="blockArc">
          <a:avLst>
            <a:gd name="adj1" fmla="val 17742857"/>
            <a:gd name="adj2" fmla="val 19285714"/>
            <a:gd name="adj3" fmla="val 198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D7FF22C7-B701-4979-9FB3-FB61AA970CF2}">
      <dsp:nvSpPr>
        <dsp:cNvPr id="0" name=""/>
        <dsp:cNvSpPr/>
      </dsp:nvSpPr>
      <dsp:spPr>
        <a:xfrm>
          <a:off x="1341792" y="270865"/>
          <a:ext cx="4216324" cy="4216324"/>
        </a:xfrm>
        <a:prstGeom prst="blockArc">
          <a:avLst>
            <a:gd name="adj1" fmla="val 16200000"/>
            <a:gd name="adj2" fmla="val 17742857"/>
            <a:gd name="adj3" fmla="val 198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E963B41C-BCEC-468E-91A1-770DDD170653}">
      <dsp:nvSpPr>
        <dsp:cNvPr id="0" name=""/>
        <dsp:cNvSpPr/>
      </dsp:nvSpPr>
      <dsp:spPr>
        <a:xfrm>
          <a:off x="2531327" y="1423489"/>
          <a:ext cx="1837254" cy="1911075"/>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1066800">
            <a:lnSpc>
              <a:spcPct val="90000"/>
            </a:lnSpc>
            <a:spcBef>
              <a:spcPct val="0"/>
            </a:spcBef>
            <a:spcAft>
              <a:spcPct val="35000"/>
            </a:spcAft>
            <a:buNone/>
          </a:pPr>
          <a:r>
            <a:rPr lang="en-GB" sz="2400" kern="1200"/>
            <a:t>Resilient individual</a:t>
          </a:r>
        </a:p>
      </dsp:txBody>
      <dsp:txXfrm>
        <a:off x="2800387" y="1703359"/>
        <a:ext cx="1299134" cy="1351335"/>
      </dsp:txXfrm>
    </dsp:sp>
    <dsp:sp modelId="{E73EDEF0-1508-4E60-A943-35DC97CEFA79}">
      <dsp:nvSpPr>
        <dsp:cNvPr id="0" name=""/>
        <dsp:cNvSpPr/>
      </dsp:nvSpPr>
      <dsp:spPr>
        <a:xfrm>
          <a:off x="2998855" y="-89448"/>
          <a:ext cx="902198" cy="762397"/>
        </a:xfrm>
        <a:prstGeom prst="ellipse">
          <a:avLst/>
        </a:prstGeom>
        <a:solidFill>
          <a:schemeClr val="accent4">
            <a:lumMod val="60000"/>
            <a:lumOff val="4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GB" sz="900" kern="1200"/>
            <a:t>Unit cohesion</a:t>
          </a:r>
        </a:p>
      </dsp:txBody>
      <dsp:txXfrm>
        <a:off x="3130979" y="22202"/>
        <a:ext cx="637950" cy="539097"/>
      </dsp:txXfrm>
    </dsp:sp>
    <dsp:sp modelId="{BC531CB8-66DA-4423-93A6-4AAC944D3C9C}">
      <dsp:nvSpPr>
        <dsp:cNvPr id="0" name=""/>
        <dsp:cNvSpPr/>
      </dsp:nvSpPr>
      <dsp:spPr>
        <a:xfrm>
          <a:off x="3904491" y="117257"/>
          <a:ext cx="902198" cy="762397"/>
        </a:xfrm>
        <a:prstGeom prst="ellipse">
          <a:avLst/>
        </a:prstGeom>
        <a:solidFill>
          <a:schemeClr val="accent4">
            <a:lumMod val="60000"/>
            <a:lumOff val="4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GB" sz="900" kern="1200"/>
            <a:t>Positive affect &amp; emotional control</a:t>
          </a:r>
        </a:p>
      </dsp:txBody>
      <dsp:txXfrm>
        <a:off x="4036615" y="228907"/>
        <a:ext cx="637950" cy="539097"/>
      </dsp:txXfrm>
    </dsp:sp>
    <dsp:sp modelId="{9041CF5F-D214-43D0-9B60-C4A8F8340995}">
      <dsp:nvSpPr>
        <dsp:cNvPr id="0" name=""/>
        <dsp:cNvSpPr/>
      </dsp:nvSpPr>
      <dsp:spPr>
        <a:xfrm>
          <a:off x="4630754" y="696432"/>
          <a:ext cx="902198" cy="762397"/>
        </a:xfrm>
        <a:prstGeom prst="ellipse">
          <a:avLst/>
        </a:prstGeom>
        <a:solidFill>
          <a:schemeClr val="accent4">
            <a:lumMod val="60000"/>
            <a:lumOff val="4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GB" sz="900" kern="1200"/>
            <a:t>Mental control</a:t>
          </a:r>
        </a:p>
      </dsp:txBody>
      <dsp:txXfrm>
        <a:off x="4762878" y="808082"/>
        <a:ext cx="637950" cy="539097"/>
      </dsp:txXfrm>
    </dsp:sp>
    <dsp:sp modelId="{51A05F8F-D816-4825-884F-5F983032741C}">
      <dsp:nvSpPr>
        <dsp:cNvPr id="0" name=""/>
        <dsp:cNvSpPr/>
      </dsp:nvSpPr>
      <dsp:spPr>
        <a:xfrm>
          <a:off x="5033799" y="1533365"/>
          <a:ext cx="902198" cy="762397"/>
        </a:xfrm>
        <a:prstGeom prst="ellipse">
          <a:avLst/>
        </a:prstGeom>
        <a:solidFill>
          <a:schemeClr val="accent4">
            <a:lumMod val="60000"/>
            <a:lumOff val="4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GB" sz="900" kern="1200"/>
            <a:t>Sense of purpose</a:t>
          </a:r>
        </a:p>
      </dsp:txBody>
      <dsp:txXfrm>
        <a:off x="5165923" y="1645015"/>
        <a:ext cx="637950" cy="539097"/>
      </dsp:txXfrm>
    </dsp:sp>
    <dsp:sp modelId="{3310F0EA-6D93-43C5-BABC-58ED0D3D568B}">
      <dsp:nvSpPr>
        <dsp:cNvPr id="0" name=""/>
        <dsp:cNvSpPr/>
      </dsp:nvSpPr>
      <dsp:spPr>
        <a:xfrm>
          <a:off x="5033799" y="2462291"/>
          <a:ext cx="902198" cy="762397"/>
        </a:xfrm>
        <a:prstGeom prst="ellipse">
          <a:avLst/>
        </a:prstGeom>
        <a:solidFill>
          <a:schemeClr val="accent4">
            <a:lumMod val="60000"/>
            <a:lumOff val="4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GB" sz="900" kern="1200"/>
            <a:t>Facilitative environment</a:t>
          </a:r>
        </a:p>
      </dsp:txBody>
      <dsp:txXfrm>
        <a:off x="5165923" y="2573941"/>
        <a:ext cx="637950" cy="539097"/>
      </dsp:txXfrm>
    </dsp:sp>
    <dsp:sp modelId="{E48395E2-D879-415B-A56C-FD9D992A9B84}">
      <dsp:nvSpPr>
        <dsp:cNvPr id="0" name=""/>
        <dsp:cNvSpPr/>
      </dsp:nvSpPr>
      <dsp:spPr>
        <a:xfrm>
          <a:off x="4630754" y="3299224"/>
          <a:ext cx="902198" cy="762397"/>
        </a:xfrm>
        <a:prstGeom prst="ellipse">
          <a:avLst/>
        </a:prstGeom>
        <a:solidFill>
          <a:schemeClr val="accent4">
            <a:lumMod val="60000"/>
            <a:lumOff val="4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GB" sz="900" kern="1200"/>
            <a:t>Leadership</a:t>
          </a:r>
        </a:p>
      </dsp:txBody>
      <dsp:txXfrm>
        <a:off x="4762878" y="3410874"/>
        <a:ext cx="637950" cy="539097"/>
      </dsp:txXfrm>
    </dsp:sp>
    <dsp:sp modelId="{21BFAB04-8240-4E78-9D53-63DC95FDD298}">
      <dsp:nvSpPr>
        <dsp:cNvPr id="0" name=""/>
        <dsp:cNvSpPr/>
      </dsp:nvSpPr>
      <dsp:spPr>
        <a:xfrm>
          <a:off x="3904491" y="3878399"/>
          <a:ext cx="902198" cy="762397"/>
        </a:xfrm>
        <a:prstGeom prst="ellipse">
          <a:avLst/>
        </a:prstGeom>
        <a:solidFill>
          <a:srgbClr val="FE94EA"/>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GB" sz="900" kern="1200"/>
            <a:t>Self-belief</a:t>
          </a:r>
        </a:p>
      </dsp:txBody>
      <dsp:txXfrm>
        <a:off x="4036615" y="3990049"/>
        <a:ext cx="637950" cy="539097"/>
      </dsp:txXfrm>
    </dsp:sp>
    <dsp:sp modelId="{D8A232BC-C7CA-4B1B-8FBF-8C763EAEE8BC}">
      <dsp:nvSpPr>
        <dsp:cNvPr id="0" name=""/>
        <dsp:cNvSpPr/>
      </dsp:nvSpPr>
      <dsp:spPr>
        <a:xfrm>
          <a:off x="2998855" y="4085105"/>
          <a:ext cx="902198" cy="762397"/>
        </a:xfrm>
        <a:prstGeom prst="ellipse">
          <a:avLst/>
        </a:prstGeom>
        <a:solidFill>
          <a:srgbClr val="FE94EA"/>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GB" sz="900" kern="1200"/>
            <a:t>Social support</a:t>
          </a:r>
        </a:p>
      </dsp:txBody>
      <dsp:txXfrm>
        <a:off x="3130979" y="4196755"/>
        <a:ext cx="637950" cy="539097"/>
      </dsp:txXfrm>
    </dsp:sp>
    <dsp:sp modelId="{DBD4AC15-CBBF-4AC5-BC9D-73EF9CA79210}">
      <dsp:nvSpPr>
        <dsp:cNvPr id="0" name=""/>
        <dsp:cNvSpPr/>
      </dsp:nvSpPr>
      <dsp:spPr>
        <a:xfrm>
          <a:off x="2093220" y="3878399"/>
          <a:ext cx="902198" cy="762397"/>
        </a:xfrm>
        <a:prstGeom prst="ellipse">
          <a:avLst/>
        </a:prstGeom>
        <a:solidFill>
          <a:srgbClr val="FE94EA"/>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GB" sz="900" kern="1200"/>
            <a:t>Challenge mindset</a:t>
          </a:r>
        </a:p>
      </dsp:txBody>
      <dsp:txXfrm>
        <a:off x="2225344" y="3990049"/>
        <a:ext cx="637950" cy="539097"/>
      </dsp:txXfrm>
    </dsp:sp>
    <dsp:sp modelId="{7FD7BB35-F357-43A4-BFF5-16F01B69B510}">
      <dsp:nvSpPr>
        <dsp:cNvPr id="0" name=""/>
        <dsp:cNvSpPr/>
      </dsp:nvSpPr>
      <dsp:spPr>
        <a:xfrm>
          <a:off x="1366957" y="3299224"/>
          <a:ext cx="902198" cy="762397"/>
        </a:xfrm>
        <a:prstGeom prst="ellipse">
          <a:avLst/>
        </a:prstGeom>
        <a:solidFill>
          <a:srgbClr val="FE94EA"/>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GB" sz="900" kern="1200"/>
            <a:t>Coping</a:t>
          </a:r>
        </a:p>
      </dsp:txBody>
      <dsp:txXfrm>
        <a:off x="1499081" y="3410874"/>
        <a:ext cx="637950" cy="539097"/>
      </dsp:txXfrm>
    </dsp:sp>
    <dsp:sp modelId="{A4CD41BB-97C4-4780-A533-AEADBC598D06}">
      <dsp:nvSpPr>
        <dsp:cNvPr id="0" name=""/>
        <dsp:cNvSpPr/>
      </dsp:nvSpPr>
      <dsp:spPr>
        <a:xfrm>
          <a:off x="963911" y="2462291"/>
          <a:ext cx="902198" cy="762397"/>
        </a:xfrm>
        <a:prstGeom prst="ellipse">
          <a:avLst/>
        </a:prstGeom>
        <a:solidFill>
          <a:schemeClr val="accent1">
            <a:lumMod val="40000"/>
            <a:lumOff val="6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GB" sz="900" kern="1200"/>
            <a:t>Motivation</a:t>
          </a:r>
        </a:p>
      </dsp:txBody>
      <dsp:txXfrm>
        <a:off x="1096035" y="2573941"/>
        <a:ext cx="637950" cy="539097"/>
      </dsp:txXfrm>
    </dsp:sp>
    <dsp:sp modelId="{0C9A35E4-EEB3-4BCE-A078-607E05127738}">
      <dsp:nvSpPr>
        <dsp:cNvPr id="0" name=""/>
        <dsp:cNvSpPr/>
      </dsp:nvSpPr>
      <dsp:spPr>
        <a:xfrm>
          <a:off x="963911" y="1533365"/>
          <a:ext cx="902198" cy="762397"/>
        </a:xfrm>
        <a:prstGeom prst="ellipse">
          <a:avLst/>
        </a:prstGeom>
        <a:solidFill>
          <a:schemeClr val="accent1">
            <a:lumMod val="40000"/>
            <a:lumOff val="6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GB" sz="900" kern="1200"/>
            <a:t>Focus</a:t>
          </a:r>
        </a:p>
      </dsp:txBody>
      <dsp:txXfrm>
        <a:off x="1096035" y="1645015"/>
        <a:ext cx="637950" cy="539097"/>
      </dsp:txXfrm>
    </dsp:sp>
    <dsp:sp modelId="{149BD9D5-FB87-43F4-AAAF-2A273E0CD8CE}">
      <dsp:nvSpPr>
        <dsp:cNvPr id="0" name=""/>
        <dsp:cNvSpPr/>
      </dsp:nvSpPr>
      <dsp:spPr>
        <a:xfrm>
          <a:off x="1366957" y="696432"/>
          <a:ext cx="902198" cy="762397"/>
        </a:xfrm>
        <a:prstGeom prst="ellipse">
          <a:avLst/>
        </a:prstGeom>
        <a:solidFill>
          <a:schemeClr val="accent1">
            <a:lumMod val="40000"/>
            <a:lumOff val="6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GB" sz="900" kern="1200"/>
            <a:t>Training &amp; engagement</a:t>
          </a:r>
        </a:p>
      </dsp:txBody>
      <dsp:txXfrm>
        <a:off x="1499081" y="808082"/>
        <a:ext cx="637950" cy="539097"/>
      </dsp:txXfrm>
    </dsp:sp>
    <dsp:sp modelId="{4C19FA50-F59C-49E4-8961-5B1416D36004}">
      <dsp:nvSpPr>
        <dsp:cNvPr id="0" name=""/>
        <dsp:cNvSpPr/>
      </dsp:nvSpPr>
      <dsp:spPr>
        <a:xfrm>
          <a:off x="2093220" y="117257"/>
          <a:ext cx="902198" cy="762397"/>
        </a:xfrm>
        <a:prstGeom prst="ellipse">
          <a:avLst/>
        </a:prstGeom>
        <a:solidFill>
          <a:schemeClr val="accent1">
            <a:lumMod val="40000"/>
            <a:lumOff val="6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GB" sz="900" kern="1200"/>
            <a:t>Successful coach</a:t>
          </a:r>
        </a:p>
      </dsp:txBody>
      <dsp:txXfrm>
        <a:off x="2225344" y="228907"/>
        <a:ext cx="637950" cy="539097"/>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C00EA5E-2375-4DDC-BBEA-379C73DA0526}">
      <dsp:nvSpPr>
        <dsp:cNvPr id="0" name=""/>
        <dsp:cNvSpPr/>
      </dsp:nvSpPr>
      <dsp:spPr>
        <a:xfrm>
          <a:off x="1428513" y="429707"/>
          <a:ext cx="3881397" cy="3881397"/>
        </a:xfrm>
        <a:prstGeom prst="blockArc">
          <a:avLst>
            <a:gd name="adj1" fmla="val 13500000"/>
            <a:gd name="adj2" fmla="val 16200000"/>
            <a:gd name="adj3" fmla="val 3426"/>
          </a:avLst>
        </a:prstGeom>
        <a:solidFill>
          <a:schemeClr val="accent4">
            <a:hueOff val="-4464770"/>
            <a:satOff val="26899"/>
            <a:lumOff val="2156"/>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BA81AE7C-998E-4507-B9A1-5FCACB64347C}">
      <dsp:nvSpPr>
        <dsp:cNvPr id="0" name=""/>
        <dsp:cNvSpPr/>
      </dsp:nvSpPr>
      <dsp:spPr>
        <a:xfrm>
          <a:off x="1428513" y="429707"/>
          <a:ext cx="3881397" cy="3881397"/>
        </a:xfrm>
        <a:prstGeom prst="blockArc">
          <a:avLst>
            <a:gd name="adj1" fmla="val 10800000"/>
            <a:gd name="adj2" fmla="val 13500000"/>
            <a:gd name="adj3" fmla="val 3426"/>
          </a:avLst>
        </a:prstGeom>
        <a:solidFill>
          <a:schemeClr val="accent4">
            <a:hueOff val="-3826945"/>
            <a:satOff val="23056"/>
            <a:lumOff val="1848"/>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1B746784-A54F-4395-8B51-96531A4499F8}">
      <dsp:nvSpPr>
        <dsp:cNvPr id="0" name=""/>
        <dsp:cNvSpPr/>
      </dsp:nvSpPr>
      <dsp:spPr>
        <a:xfrm>
          <a:off x="1428513" y="429707"/>
          <a:ext cx="3881397" cy="3881397"/>
        </a:xfrm>
        <a:prstGeom prst="blockArc">
          <a:avLst>
            <a:gd name="adj1" fmla="val 8100000"/>
            <a:gd name="adj2" fmla="val 10800000"/>
            <a:gd name="adj3" fmla="val 3426"/>
          </a:avLst>
        </a:prstGeom>
        <a:solidFill>
          <a:schemeClr val="accent4">
            <a:hueOff val="-3189121"/>
            <a:satOff val="19214"/>
            <a:lumOff val="154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E7D1E04A-68F0-4664-AD09-44DDDAA47407}">
      <dsp:nvSpPr>
        <dsp:cNvPr id="0" name=""/>
        <dsp:cNvSpPr/>
      </dsp:nvSpPr>
      <dsp:spPr>
        <a:xfrm>
          <a:off x="1428513" y="429707"/>
          <a:ext cx="3881397" cy="3881397"/>
        </a:xfrm>
        <a:prstGeom prst="blockArc">
          <a:avLst>
            <a:gd name="adj1" fmla="val 5400000"/>
            <a:gd name="adj2" fmla="val 8100000"/>
            <a:gd name="adj3" fmla="val 3426"/>
          </a:avLst>
        </a:prstGeom>
        <a:solidFill>
          <a:schemeClr val="accent4">
            <a:hueOff val="-2551297"/>
            <a:satOff val="15371"/>
            <a:lumOff val="1232"/>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33D57B3C-BE02-4D47-B2F4-F3CBC3686473}">
      <dsp:nvSpPr>
        <dsp:cNvPr id="0" name=""/>
        <dsp:cNvSpPr/>
      </dsp:nvSpPr>
      <dsp:spPr>
        <a:xfrm>
          <a:off x="1428513" y="429707"/>
          <a:ext cx="3881397" cy="3881397"/>
        </a:xfrm>
        <a:prstGeom prst="blockArc">
          <a:avLst>
            <a:gd name="adj1" fmla="val 2700000"/>
            <a:gd name="adj2" fmla="val 5400000"/>
            <a:gd name="adj3" fmla="val 3426"/>
          </a:avLst>
        </a:prstGeom>
        <a:solidFill>
          <a:schemeClr val="accent4">
            <a:hueOff val="-1913473"/>
            <a:satOff val="11528"/>
            <a:lumOff val="924"/>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502F39C6-1A53-46F6-8370-38F5A3019C24}">
      <dsp:nvSpPr>
        <dsp:cNvPr id="0" name=""/>
        <dsp:cNvSpPr/>
      </dsp:nvSpPr>
      <dsp:spPr>
        <a:xfrm>
          <a:off x="1428513" y="429707"/>
          <a:ext cx="3881397" cy="3881397"/>
        </a:xfrm>
        <a:prstGeom prst="blockArc">
          <a:avLst>
            <a:gd name="adj1" fmla="val 0"/>
            <a:gd name="adj2" fmla="val 2700000"/>
            <a:gd name="adj3" fmla="val 3426"/>
          </a:avLst>
        </a:prstGeom>
        <a:solidFill>
          <a:schemeClr val="accent4">
            <a:hueOff val="-1275649"/>
            <a:satOff val="7685"/>
            <a:lumOff val="616"/>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766B4629-A48C-4F19-81D4-5DD2AE8CA0A5}">
      <dsp:nvSpPr>
        <dsp:cNvPr id="0" name=""/>
        <dsp:cNvSpPr/>
      </dsp:nvSpPr>
      <dsp:spPr>
        <a:xfrm>
          <a:off x="1428513" y="429707"/>
          <a:ext cx="3881397" cy="3881397"/>
        </a:xfrm>
        <a:prstGeom prst="blockArc">
          <a:avLst>
            <a:gd name="adj1" fmla="val 18900000"/>
            <a:gd name="adj2" fmla="val 0"/>
            <a:gd name="adj3" fmla="val 3426"/>
          </a:avLst>
        </a:prstGeom>
        <a:solidFill>
          <a:schemeClr val="accent4">
            <a:hueOff val="-637824"/>
            <a:satOff val="3843"/>
            <a:lumOff val="308"/>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3C40DF53-7301-46B9-829B-8672A8ABFB03}">
      <dsp:nvSpPr>
        <dsp:cNvPr id="0" name=""/>
        <dsp:cNvSpPr/>
      </dsp:nvSpPr>
      <dsp:spPr>
        <a:xfrm>
          <a:off x="1428513" y="429707"/>
          <a:ext cx="3881397" cy="3881397"/>
        </a:xfrm>
        <a:prstGeom prst="blockArc">
          <a:avLst>
            <a:gd name="adj1" fmla="val 16200000"/>
            <a:gd name="adj2" fmla="val 18900000"/>
            <a:gd name="adj3" fmla="val 3426"/>
          </a:avLst>
        </a:prstGeom>
        <a:solidFill>
          <a:schemeClr val="accent4">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A2B353BB-B849-4BBE-B5F7-55ACAA57F313}">
      <dsp:nvSpPr>
        <dsp:cNvPr id="0" name=""/>
        <dsp:cNvSpPr/>
      </dsp:nvSpPr>
      <dsp:spPr>
        <a:xfrm>
          <a:off x="2658437" y="1710190"/>
          <a:ext cx="1421549" cy="1320431"/>
        </a:xfrm>
        <a:prstGeom prst="ellipse">
          <a:avLst/>
        </a:prstGeom>
        <a:solidFill>
          <a:schemeClr val="tx2">
            <a:lumMod val="75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4130" tIns="24130" rIns="24130" bIns="24130" numCol="1" spcCol="1270" anchor="ctr" anchorCtr="0">
          <a:noAutofit/>
        </a:bodyPr>
        <a:lstStyle/>
        <a:p>
          <a:pPr marL="0" lvl="0" indent="0" algn="ctr" defTabSz="844550">
            <a:lnSpc>
              <a:spcPct val="90000"/>
            </a:lnSpc>
            <a:spcBef>
              <a:spcPct val="0"/>
            </a:spcBef>
            <a:spcAft>
              <a:spcPct val="35000"/>
            </a:spcAft>
            <a:buNone/>
          </a:pPr>
          <a:r>
            <a:rPr lang="en-GB" sz="1900" kern="1200"/>
            <a:t>Mental resilience</a:t>
          </a:r>
        </a:p>
      </dsp:txBody>
      <dsp:txXfrm>
        <a:off x="2866618" y="1903563"/>
        <a:ext cx="1005187" cy="933685"/>
      </dsp:txXfrm>
    </dsp:sp>
    <dsp:sp modelId="{DFA5D015-86A4-4533-8E31-5F364BDEE153}">
      <dsp:nvSpPr>
        <dsp:cNvPr id="0" name=""/>
        <dsp:cNvSpPr/>
      </dsp:nvSpPr>
      <dsp:spPr>
        <a:xfrm>
          <a:off x="2907426" y="1170"/>
          <a:ext cx="923572" cy="923572"/>
        </a:xfrm>
        <a:prstGeom prst="ellipse">
          <a:avLst/>
        </a:prstGeom>
        <a:solidFill>
          <a:schemeClr val="accent5">
            <a:lumMod val="60000"/>
            <a:lumOff val="4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GB" sz="900" kern="1200"/>
            <a:t>Social support &amp; unit cohesion</a:t>
          </a:r>
        </a:p>
      </dsp:txBody>
      <dsp:txXfrm>
        <a:off x="3042680" y="136424"/>
        <a:ext cx="653064" cy="653064"/>
      </dsp:txXfrm>
    </dsp:sp>
    <dsp:sp modelId="{13FE96AA-AF78-43D7-A808-C2BD16E53ED7}">
      <dsp:nvSpPr>
        <dsp:cNvPr id="0" name=""/>
        <dsp:cNvSpPr/>
      </dsp:nvSpPr>
      <dsp:spPr>
        <a:xfrm>
          <a:off x="4256197" y="559849"/>
          <a:ext cx="923572" cy="923572"/>
        </a:xfrm>
        <a:prstGeom prst="ellipse">
          <a:avLst/>
        </a:prstGeom>
        <a:solidFill>
          <a:schemeClr val="accent5">
            <a:lumMod val="60000"/>
            <a:lumOff val="4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GB" sz="900" kern="1200"/>
            <a:t>Emotional control</a:t>
          </a:r>
        </a:p>
      </dsp:txBody>
      <dsp:txXfrm>
        <a:off x="4391451" y="695103"/>
        <a:ext cx="653064" cy="653064"/>
      </dsp:txXfrm>
    </dsp:sp>
    <dsp:sp modelId="{19156490-29F4-4507-81CE-65A81F6E98A6}">
      <dsp:nvSpPr>
        <dsp:cNvPr id="0" name=""/>
        <dsp:cNvSpPr/>
      </dsp:nvSpPr>
      <dsp:spPr>
        <a:xfrm>
          <a:off x="4814876" y="1908620"/>
          <a:ext cx="923572" cy="923572"/>
        </a:xfrm>
        <a:prstGeom prst="ellipse">
          <a:avLst/>
        </a:prstGeom>
        <a:solidFill>
          <a:schemeClr val="accent5">
            <a:lumMod val="60000"/>
            <a:lumOff val="4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GB" sz="900" kern="1200"/>
            <a:t>Mindset control</a:t>
          </a:r>
        </a:p>
      </dsp:txBody>
      <dsp:txXfrm>
        <a:off x="4950130" y="2043874"/>
        <a:ext cx="653064" cy="653064"/>
      </dsp:txXfrm>
    </dsp:sp>
    <dsp:sp modelId="{438846D5-1094-4D74-BD29-0524CB1CBEC7}">
      <dsp:nvSpPr>
        <dsp:cNvPr id="0" name=""/>
        <dsp:cNvSpPr/>
      </dsp:nvSpPr>
      <dsp:spPr>
        <a:xfrm>
          <a:off x="4256197" y="3257391"/>
          <a:ext cx="923572" cy="923572"/>
        </a:xfrm>
        <a:prstGeom prst="ellipse">
          <a:avLst/>
        </a:prstGeom>
        <a:solidFill>
          <a:schemeClr val="accent5">
            <a:lumMod val="60000"/>
            <a:lumOff val="4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GB" sz="900" kern="1200"/>
            <a:t>Purpose &amp; motivation</a:t>
          </a:r>
        </a:p>
      </dsp:txBody>
      <dsp:txXfrm>
        <a:off x="4391451" y="3392645"/>
        <a:ext cx="653064" cy="653064"/>
      </dsp:txXfrm>
    </dsp:sp>
    <dsp:sp modelId="{D69B0211-33AD-4ACC-B741-D5FE2BDFD0BF}">
      <dsp:nvSpPr>
        <dsp:cNvPr id="0" name=""/>
        <dsp:cNvSpPr/>
      </dsp:nvSpPr>
      <dsp:spPr>
        <a:xfrm>
          <a:off x="2907426" y="3816070"/>
          <a:ext cx="923572" cy="923572"/>
        </a:xfrm>
        <a:prstGeom prst="ellipse">
          <a:avLst/>
        </a:prstGeom>
        <a:solidFill>
          <a:schemeClr val="accent5">
            <a:lumMod val="60000"/>
            <a:lumOff val="4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GB" sz="900" kern="1200"/>
            <a:t>Leadership</a:t>
          </a:r>
        </a:p>
      </dsp:txBody>
      <dsp:txXfrm>
        <a:off x="3042680" y="3951324"/>
        <a:ext cx="653064" cy="653064"/>
      </dsp:txXfrm>
    </dsp:sp>
    <dsp:sp modelId="{7A339782-7B0B-46D2-803C-A640063D158D}">
      <dsp:nvSpPr>
        <dsp:cNvPr id="0" name=""/>
        <dsp:cNvSpPr/>
      </dsp:nvSpPr>
      <dsp:spPr>
        <a:xfrm>
          <a:off x="1558655" y="3257391"/>
          <a:ext cx="923572" cy="923572"/>
        </a:xfrm>
        <a:prstGeom prst="ellipse">
          <a:avLst/>
        </a:prstGeom>
        <a:solidFill>
          <a:schemeClr val="accent5">
            <a:lumMod val="60000"/>
            <a:lumOff val="4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GB" sz="900" kern="1200"/>
            <a:t>Facilitative environment</a:t>
          </a:r>
        </a:p>
      </dsp:txBody>
      <dsp:txXfrm>
        <a:off x="1693909" y="3392645"/>
        <a:ext cx="653064" cy="653064"/>
      </dsp:txXfrm>
    </dsp:sp>
    <dsp:sp modelId="{9381D330-190F-4EC6-9E23-A3C65EFBE9BD}">
      <dsp:nvSpPr>
        <dsp:cNvPr id="0" name=""/>
        <dsp:cNvSpPr/>
      </dsp:nvSpPr>
      <dsp:spPr>
        <a:xfrm>
          <a:off x="999976" y="1908620"/>
          <a:ext cx="923572" cy="923572"/>
        </a:xfrm>
        <a:prstGeom prst="ellipse">
          <a:avLst/>
        </a:prstGeom>
        <a:solidFill>
          <a:schemeClr val="accent5">
            <a:lumMod val="60000"/>
            <a:lumOff val="4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GB" sz="900" kern="1200"/>
            <a:t>Self-belief &amp; confidence</a:t>
          </a:r>
        </a:p>
      </dsp:txBody>
      <dsp:txXfrm>
        <a:off x="1135230" y="2043874"/>
        <a:ext cx="653064" cy="653064"/>
      </dsp:txXfrm>
    </dsp:sp>
    <dsp:sp modelId="{7912E18D-70B2-4FF5-B160-7CEEF9A063DE}">
      <dsp:nvSpPr>
        <dsp:cNvPr id="0" name=""/>
        <dsp:cNvSpPr/>
      </dsp:nvSpPr>
      <dsp:spPr>
        <a:xfrm>
          <a:off x="1558655" y="559849"/>
          <a:ext cx="923572" cy="923572"/>
        </a:xfrm>
        <a:prstGeom prst="ellipse">
          <a:avLst/>
        </a:prstGeom>
        <a:solidFill>
          <a:schemeClr val="accent5">
            <a:lumMod val="60000"/>
            <a:lumOff val="4000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GB" sz="900" kern="1200"/>
            <a:t>Coping strategies</a:t>
          </a:r>
        </a:p>
      </dsp:txBody>
      <dsp:txXfrm>
        <a:off x="1693909" y="695103"/>
        <a:ext cx="653064" cy="653064"/>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44529CE-0029-4D13-9DAD-F1E6EDAA497E}">
      <dsp:nvSpPr>
        <dsp:cNvPr id="0" name=""/>
        <dsp:cNvSpPr/>
      </dsp:nvSpPr>
      <dsp:spPr>
        <a:xfrm rot="5400000">
          <a:off x="-249478" y="744045"/>
          <a:ext cx="1113305" cy="134775"/>
        </a:xfrm>
        <a:prstGeom prst="rect">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7BB29726-1E5C-4207-89EC-955F1F49C1DE}">
      <dsp:nvSpPr>
        <dsp:cNvPr id="0" name=""/>
        <dsp:cNvSpPr/>
      </dsp:nvSpPr>
      <dsp:spPr>
        <a:xfrm>
          <a:off x="2759" y="27815"/>
          <a:ext cx="1497508" cy="898505"/>
        </a:xfrm>
        <a:prstGeom prst="roundRect">
          <a:avLst>
            <a:gd name="adj" fmla="val 1000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3820" tIns="83820" rIns="83820" bIns="83820" numCol="1" spcCol="1270" anchor="ctr" anchorCtr="0">
          <a:noAutofit/>
        </a:bodyPr>
        <a:lstStyle/>
        <a:p>
          <a:pPr marL="0" lvl="0" indent="0" algn="ctr" defTabSz="977900">
            <a:lnSpc>
              <a:spcPct val="90000"/>
            </a:lnSpc>
            <a:spcBef>
              <a:spcPct val="0"/>
            </a:spcBef>
            <a:spcAft>
              <a:spcPct val="35000"/>
            </a:spcAft>
            <a:buNone/>
          </a:pPr>
          <a:r>
            <a:rPr lang="en-GB" sz="2200" kern="1200"/>
            <a:t>Motivation</a:t>
          </a:r>
        </a:p>
      </dsp:txBody>
      <dsp:txXfrm>
        <a:off x="29075" y="54131"/>
        <a:ext cx="1444876" cy="845873"/>
      </dsp:txXfrm>
    </dsp:sp>
    <dsp:sp modelId="{DAB0CC42-84CC-49A0-9B38-187074E4E8BB}">
      <dsp:nvSpPr>
        <dsp:cNvPr id="0" name=""/>
        <dsp:cNvSpPr/>
      </dsp:nvSpPr>
      <dsp:spPr>
        <a:xfrm rot="5400000">
          <a:off x="-249478" y="1867177"/>
          <a:ext cx="1113305" cy="134775"/>
        </a:xfrm>
        <a:prstGeom prst="rect">
          <a:avLst/>
        </a:prstGeom>
        <a:solidFill>
          <a:schemeClr val="accent3">
            <a:hueOff val="1875044"/>
            <a:satOff val="-2813"/>
            <a:lumOff val="-458"/>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D8B9BB38-5983-4EF6-B9A6-BF6B5369942B}">
      <dsp:nvSpPr>
        <dsp:cNvPr id="0" name=""/>
        <dsp:cNvSpPr/>
      </dsp:nvSpPr>
      <dsp:spPr>
        <a:xfrm>
          <a:off x="2759" y="1150947"/>
          <a:ext cx="1497508" cy="898505"/>
        </a:xfrm>
        <a:prstGeom prst="roundRect">
          <a:avLst>
            <a:gd name="adj" fmla="val 10000"/>
          </a:avLst>
        </a:prstGeom>
        <a:solidFill>
          <a:schemeClr val="accent3">
            <a:hueOff val="1607181"/>
            <a:satOff val="-2411"/>
            <a:lumOff val="-392"/>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3820" tIns="83820" rIns="83820" bIns="83820" numCol="1" spcCol="1270" anchor="ctr" anchorCtr="0">
          <a:noAutofit/>
        </a:bodyPr>
        <a:lstStyle/>
        <a:p>
          <a:pPr marL="0" lvl="0" indent="0" algn="ctr" defTabSz="977900">
            <a:lnSpc>
              <a:spcPct val="90000"/>
            </a:lnSpc>
            <a:spcBef>
              <a:spcPct val="0"/>
            </a:spcBef>
            <a:spcAft>
              <a:spcPct val="35000"/>
            </a:spcAft>
            <a:buNone/>
          </a:pPr>
          <a:r>
            <a:rPr lang="en-GB" sz="2200" kern="1200"/>
            <a:t>Arousal regulation</a:t>
          </a:r>
        </a:p>
      </dsp:txBody>
      <dsp:txXfrm>
        <a:off x="29075" y="1177263"/>
        <a:ext cx="1444876" cy="845873"/>
      </dsp:txXfrm>
    </dsp:sp>
    <dsp:sp modelId="{3400E5B9-6A09-4990-908B-9161D794EBA7}">
      <dsp:nvSpPr>
        <dsp:cNvPr id="0" name=""/>
        <dsp:cNvSpPr/>
      </dsp:nvSpPr>
      <dsp:spPr>
        <a:xfrm>
          <a:off x="312087" y="2428742"/>
          <a:ext cx="1981860" cy="134775"/>
        </a:xfrm>
        <a:prstGeom prst="rect">
          <a:avLst/>
        </a:prstGeom>
        <a:solidFill>
          <a:schemeClr val="accent3">
            <a:hueOff val="3750088"/>
            <a:satOff val="-5627"/>
            <a:lumOff val="-915"/>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AC4B45B7-4A81-41CB-84F2-BEC8545CA7C0}">
      <dsp:nvSpPr>
        <dsp:cNvPr id="0" name=""/>
        <dsp:cNvSpPr/>
      </dsp:nvSpPr>
      <dsp:spPr>
        <a:xfrm>
          <a:off x="2759" y="2274078"/>
          <a:ext cx="1497508" cy="898505"/>
        </a:xfrm>
        <a:prstGeom prst="roundRect">
          <a:avLst>
            <a:gd name="adj" fmla="val 10000"/>
          </a:avLst>
        </a:prstGeom>
        <a:solidFill>
          <a:schemeClr val="accent3">
            <a:hueOff val="3214361"/>
            <a:satOff val="-4823"/>
            <a:lumOff val="-784"/>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3820" tIns="83820" rIns="83820" bIns="83820" numCol="1" spcCol="1270" anchor="ctr" anchorCtr="0">
          <a:noAutofit/>
        </a:bodyPr>
        <a:lstStyle/>
        <a:p>
          <a:pPr marL="0" lvl="0" indent="0" algn="ctr" defTabSz="977900">
            <a:lnSpc>
              <a:spcPct val="90000"/>
            </a:lnSpc>
            <a:spcBef>
              <a:spcPct val="0"/>
            </a:spcBef>
            <a:spcAft>
              <a:spcPct val="35000"/>
            </a:spcAft>
            <a:buNone/>
          </a:pPr>
          <a:r>
            <a:rPr lang="en-GB" sz="2200" kern="1200"/>
            <a:t>Self-efficacy</a:t>
          </a:r>
        </a:p>
      </dsp:txBody>
      <dsp:txXfrm>
        <a:off x="29075" y="2300394"/>
        <a:ext cx="1444876" cy="845873"/>
      </dsp:txXfrm>
    </dsp:sp>
    <dsp:sp modelId="{17DC9534-F591-4011-AEA1-7427A44FFF85}">
      <dsp:nvSpPr>
        <dsp:cNvPr id="0" name=""/>
        <dsp:cNvSpPr/>
      </dsp:nvSpPr>
      <dsp:spPr>
        <a:xfrm rot="16200000">
          <a:off x="1742207" y="1867177"/>
          <a:ext cx="1113305" cy="134775"/>
        </a:xfrm>
        <a:prstGeom prst="rect">
          <a:avLst/>
        </a:prstGeom>
        <a:solidFill>
          <a:schemeClr val="accent3">
            <a:hueOff val="5625132"/>
            <a:satOff val="-8440"/>
            <a:lumOff val="-1373"/>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94E666FB-4058-4B29-B4C6-73B4F9AF47B6}">
      <dsp:nvSpPr>
        <dsp:cNvPr id="0" name=""/>
        <dsp:cNvSpPr/>
      </dsp:nvSpPr>
      <dsp:spPr>
        <a:xfrm>
          <a:off x="1994445" y="2274078"/>
          <a:ext cx="1497508" cy="898505"/>
        </a:xfrm>
        <a:prstGeom prst="roundRect">
          <a:avLst>
            <a:gd name="adj" fmla="val 10000"/>
          </a:avLst>
        </a:prstGeom>
        <a:solidFill>
          <a:schemeClr val="accent3">
            <a:hueOff val="4821541"/>
            <a:satOff val="-7234"/>
            <a:lumOff val="-1176"/>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3820" tIns="83820" rIns="83820" bIns="83820" numCol="1" spcCol="1270" anchor="ctr" anchorCtr="0">
          <a:noAutofit/>
        </a:bodyPr>
        <a:lstStyle/>
        <a:p>
          <a:pPr marL="0" lvl="0" indent="0" algn="ctr" defTabSz="977900">
            <a:lnSpc>
              <a:spcPct val="90000"/>
            </a:lnSpc>
            <a:spcBef>
              <a:spcPct val="0"/>
            </a:spcBef>
            <a:spcAft>
              <a:spcPct val="35000"/>
            </a:spcAft>
            <a:buNone/>
          </a:pPr>
          <a:r>
            <a:rPr lang="en-GB" sz="2200" kern="1200"/>
            <a:t>Imagery</a:t>
          </a:r>
        </a:p>
      </dsp:txBody>
      <dsp:txXfrm>
        <a:off x="2020761" y="2300394"/>
        <a:ext cx="1444876" cy="845873"/>
      </dsp:txXfrm>
    </dsp:sp>
    <dsp:sp modelId="{7CAA85F4-EA02-4E50-91CC-011C26923723}">
      <dsp:nvSpPr>
        <dsp:cNvPr id="0" name=""/>
        <dsp:cNvSpPr/>
      </dsp:nvSpPr>
      <dsp:spPr>
        <a:xfrm rot="16200000">
          <a:off x="1742207" y="744045"/>
          <a:ext cx="1113305" cy="134775"/>
        </a:xfrm>
        <a:prstGeom prst="rect">
          <a:avLst/>
        </a:prstGeom>
        <a:solidFill>
          <a:schemeClr val="accent3">
            <a:hueOff val="7500176"/>
            <a:satOff val="-11253"/>
            <a:lumOff val="-183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F3CE8D13-F763-4E9E-84FD-F8D50EFB3AC5}">
      <dsp:nvSpPr>
        <dsp:cNvPr id="0" name=""/>
        <dsp:cNvSpPr/>
      </dsp:nvSpPr>
      <dsp:spPr>
        <a:xfrm>
          <a:off x="1994445" y="1150947"/>
          <a:ext cx="1497508" cy="898505"/>
        </a:xfrm>
        <a:prstGeom prst="roundRect">
          <a:avLst>
            <a:gd name="adj" fmla="val 10000"/>
          </a:avLst>
        </a:prstGeom>
        <a:solidFill>
          <a:schemeClr val="accent3">
            <a:hueOff val="6428722"/>
            <a:satOff val="-9646"/>
            <a:lumOff val="-1569"/>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3820" tIns="83820" rIns="83820" bIns="83820" numCol="1" spcCol="1270" anchor="ctr" anchorCtr="0">
          <a:noAutofit/>
        </a:bodyPr>
        <a:lstStyle/>
        <a:p>
          <a:pPr marL="0" lvl="0" indent="0" algn="ctr" defTabSz="977900">
            <a:lnSpc>
              <a:spcPct val="90000"/>
            </a:lnSpc>
            <a:spcBef>
              <a:spcPct val="0"/>
            </a:spcBef>
            <a:spcAft>
              <a:spcPct val="35000"/>
            </a:spcAft>
            <a:buNone/>
          </a:pPr>
          <a:r>
            <a:rPr lang="en-GB" sz="2200" kern="1200"/>
            <a:t>Goal setting</a:t>
          </a:r>
        </a:p>
      </dsp:txBody>
      <dsp:txXfrm>
        <a:off x="2020761" y="1177263"/>
        <a:ext cx="1444876" cy="845873"/>
      </dsp:txXfrm>
    </dsp:sp>
    <dsp:sp modelId="{631FD2BE-FC12-487B-910A-F39B5DCAC8A8}">
      <dsp:nvSpPr>
        <dsp:cNvPr id="0" name=""/>
        <dsp:cNvSpPr/>
      </dsp:nvSpPr>
      <dsp:spPr>
        <a:xfrm>
          <a:off x="2303773" y="182479"/>
          <a:ext cx="1981860" cy="134775"/>
        </a:xfrm>
        <a:prstGeom prst="rect">
          <a:avLst/>
        </a:prstGeom>
        <a:solidFill>
          <a:schemeClr val="accent3">
            <a:hueOff val="9375220"/>
            <a:satOff val="-14067"/>
            <a:lumOff val="-2288"/>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62CE5CB6-71B1-4532-992B-302DB0B86AE3}">
      <dsp:nvSpPr>
        <dsp:cNvPr id="0" name=""/>
        <dsp:cNvSpPr/>
      </dsp:nvSpPr>
      <dsp:spPr>
        <a:xfrm>
          <a:off x="1994445" y="27815"/>
          <a:ext cx="1497508" cy="898505"/>
        </a:xfrm>
        <a:prstGeom prst="roundRect">
          <a:avLst>
            <a:gd name="adj" fmla="val 10000"/>
          </a:avLst>
        </a:prstGeom>
        <a:solidFill>
          <a:schemeClr val="accent3">
            <a:hueOff val="8035903"/>
            <a:satOff val="-12057"/>
            <a:lumOff val="-1961"/>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3820" tIns="83820" rIns="83820" bIns="83820" numCol="1" spcCol="1270" anchor="ctr" anchorCtr="0">
          <a:noAutofit/>
        </a:bodyPr>
        <a:lstStyle/>
        <a:p>
          <a:pPr marL="0" lvl="0" indent="0" algn="ctr" defTabSz="977900">
            <a:lnSpc>
              <a:spcPct val="90000"/>
            </a:lnSpc>
            <a:spcBef>
              <a:spcPct val="0"/>
            </a:spcBef>
            <a:spcAft>
              <a:spcPct val="35000"/>
            </a:spcAft>
            <a:buNone/>
          </a:pPr>
          <a:r>
            <a:rPr lang="en-GB" sz="2200" kern="1200"/>
            <a:t>Focus regulation</a:t>
          </a:r>
        </a:p>
      </dsp:txBody>
      <dsp:txXfrm>
        <a:off x="2020761" y="54131"/>
        <a:ext cx="1444876" cy="845873"/>
      </dsp:txXfrm>
    </dsp:sp>
    <dsp:sp modelId="{BE123100-9270-4A9B-8DB4-88835FE93233}">
      <dsp:nvSpPr>
        <dsp:cNvPr id="0" name=""/>
        <dsp:cNvSpPr/>
      </dsp:nvSpPr>
      <dsp:spPr>
        <a:xfrm rot="5400000">
          <a:off x="3733894" y="744045"/>
          <a:ext cx="1113305" cy="134775"/>
        </a:xfrm>
        <a:prstGeom prst="rect">
          <a:avLst/>
        </a:prstGeom>
        <a:solidFill>
          <a:schemeClr val="accent3">
            <a:hueOff val="11250264"/>
            <a:satOff val="-16880"/>
            <a:lumOff val="-2745"/>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F72DF594-19CA-4AFA-8686-1169E409BC60}">
      <dsp:nvSpPr>
        <dsp:cNvPr id="0" name=""/>
        <dsp:cNvSpPr/>
      </dsp:nvSpPr>
      <dsp:spPr>
        <a:xfrm>
          <a:off x="3986132" y="27815"/>
          <a:ext cx="1497508" cy="898505"/>
        </a:xfrm>
        <a:prstGeom prst="roundRect">
          <a:avLst>
            <a:gd name="adj" fmla="val 10000"/>
          </a:avLst>
        </a:prstGeom>
        <a:solidFill>
          <a:schemeClr val="accent3">
            <a:hueOff val="9643083"/>
            <a:satOff val="-14469"/>
            <a:lumOff val="-2353"/>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3820" tIns="83820" rIns="83820" bIns="83820" numCol="1" spcCol="1270" anchor="ctr" anchorCtr="0">
          <a:noAutofit/>
        </a:bodyPr>
        <a:lstStyle/>
        <a:p>
          <a:pPr marL="0" lvl="0" indent="0" algn="ctr" defTabSz="977900">
            <a:lnSpc>
              <a:spcPct val="90000"/>
            </a:lnSpc>
            <a:spcBef>
              <a:spcPct val="0"/>
            </a:spcBef>
            <a:spcAft>
              <a:spcPct val="35000"/>
            </a:spcAft>
            <a:buNone/>
          </a:pPr>
          <a:r>
            <a:rPr lang="en-GB" sz="2200" kern="1200"/>
            <a:t>Relaxation</a:t>
          </a:r>
        </a:p>
      </dsp:txBody>
      <dsp:txXfrm>
        <a:off x="4012448" y="54131"/>
        <a:ext cx="1444876" cy="845873"/>
      </dsp:txXfrm>
    </dsp:sp>
    <dsp:sp modelId="{BD814E55-708E-4C8E-B582-45CBAFA15659}">
      <dsp:nvSpPr>
        <dsp:cNvPr id="0" name=""/>
        <dsp:cNvSpPr/>
      </dsp:nvSpPr>
      <dsp:spPr>
        <a:xfrm>
          <a:off x="3986132" y="1150947"/>
          <a:ext cx="1497508" cy="898505"/>
        </a:xfrm>
        <a:prstGeom prst="roundRect">
          <a:avLst>
            <a:gd name="adj" fmla="val 10000"/>
          </a:avLst>
        </a:prstGeom>
        <a:solidFill>
          <a:schemeClr val="accent3">
            <a:hueOff val="11250264"/>
            <a:satOff val="-16880"/>
            <a:lumOff val="-2745"/>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3820" tIns="83820" rIns="83820" bIns="83820" numCol="1" spcCol="1270" anchor="ctr" anchorCtr="0">
          <a:noAutofit/>
        </a:bodyPr>
        <a:lstStyle/>
        <a:p>
          <a:pPr marL="0" lvl="0" indent="0" algn="ctr" defTabSz="977900">
            <a:lnSpc>
              <a:spcPct val="90000"/>
            </a:lnSpc>
            <a:spcBef>
              <a:spcPct val="0"/>
            </a:spcBef>
            <a:spcAft>
              <a:spcPct val="35000"/>
            </a:spcAft>
            <a:buNone/>
          </a:pPr>
          <a:r>
            <a:rPr lang="en-GB" sz="2200" kern="1200"/>
            <a:t>Self-talk</a:t>
          </a:r>
        </a:p>
      </dsp:txBody>
      <dsp:txXfrm>
        <a:off x="4012448" y="1177263"/>
        <a:ext cx="1444876" cy="845873"/>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FBCCB97-5C4E-4233-AEAF-F1650590AEC2}">
      <dsp:nvSpPr>
        <dsp:cNvPr id="0" name=""/>
        <dsp:cNvSpPr/>
      </dsp:nvSpPr>
      <dsp:spPr>
        <a:xfrm>
          <a:off x="187633" y="885"/>
          <a:ext cx="1556999" cy="934199"/>
        </a:xfrm>
        <a:prstGeom prst="rect">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GB" sz="1100" kern="1200"/>
            <a:t>Choice</a:t>
          </a:r>
        </a:p>
        <a:p>
          <a:pPr marL="0" lvl="0" indent="0" algn="ctr" defTabSz="488950">
            <a:lnSpc>
              <a:spcPct val="90000"/>
            </a:lnSpc>
            <a:spcBef>
              <a:spcPct val="0"/>
            </a:spcBef>
            <a:spcAft>
              <a:spcPct val="35000"/>
            </a:spcAft>
            <a:buNone/>
          </a:pPr>
          <a:r>
            <a:rPr lang="en-GB" sz="1100" kern="1200"/>
            <a:t>One is given choices and options</a:t>
          </a:r>
        </a:p>
      </dsp:txBody>
      <dsp:txXfrm>
        <a:off x="187633" y="885"/>
        <a:ext cx="1556999" cy="934199"/>
      </dsp:txXfrm>
    </dsp:sp>
    <dsp:sp modelId="{5298C408-984D-487A-BE66-3D7AF21ECFF9}">
      <dsp:nvSpPr>
        <dsp:cNvPr id="0" name=""/>
        <dsp:cNvSpPr/>
      </dsp:nvSpPr>
      <dsp:spPr>
        <a:xfrm>
          <a:off x="1900333" y="885"/>
          <a:ext cx="1556999" cy="934199"/>
        </a:xfrm>
        <a:prstGeom prst="rect">
          <a:avLst/>
        </a:prstGeom>
        <a:solidFill>
          <a:schemeClr val="accent3">
            <a:hueOff val="703141"/>
            <a:satOff val="-1055"/>
            <a:lumOff val="-172"/>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GB" sz="1100" kern="1200"/>
            <a:t>Acknowledge participant's perspective (difficulties, efforts and self-worth)</a:t>
          </a:r>
        </a:p>
      </dsp:txBody>
      <dsp:txXfrm>
        <a:off x="1900333" y="885"/>
        <a:ext cx="1556999" cy="934199"/>
      </dsp:txXfrm>
    </dsp:sp>
    <dsp:sp modelId="{0DF5678A-5E98-4EF3-AEB2-154E89D68881}">
      <dsp:nvSpPr>
        <dsp:cNvPr id="0" name=""/>
        <dsp:cNvSpPr/>
      </dsp:nvSpPr>
      <dsp:spPr>
        <a:xfrm>
          <a:off x="3613032" y="885"/>
          <a:ext cx="1556999" cy="934199"/>
        </a:xfrm>
        <a:prstGeom prst="rect">
          <a:avLst/>
        </a:prstGeom>
        <a:solidFill>
          <a:schemeClr val="accent3">
            <a:hueOff val="1406283"/>
            <a:satOff val="-2110"/>
            <a:lumOff val="-343"/>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GB" sz="1100" kern="1200"/>
            <a:t>Provide a rationale for undertaking an activity</a:t>
          </a:r>
        </a:p>
      </dsp:txBody>
      <dsp:txXfrm>
        <a:off x="3613032" y="885"/>
        <a:ext cx="1556999" cy="934199"/>
      </dsp:txXfrm>
    </dsp:sp>
    <dsp:sp modelId="{29A0563A-A529-4FF3-81C2-08C233FBAFD3}">
      <dsp:nvSpPr>
        <dsp:cNvPr id="0" name=""/>
        <dsp:cNvSpPr/>
      </dsp:nvSpPr>
      <dsp:spPr>
        <a:xfrm>
          <a:off x="5325732" y="885"/>
          <a:ext cx="1556999" cy="934199"/>
        </a:xfrm>
        <a:prstGeom prst="rect">
          <a:avLst/>
        </a:prstGeom>
        <a:solidFill>
          <a:schemeClr val="accent3">
            <a:hueOff val="2109424"/>
            <a:satOff val="-3165"/>
            <a:lumOff val="-515"/>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GB" sz="1100" kern="1200"/>
            <a:t>Use of non-controlling language, emphasise one's right to choose</a:t>
          </a:r>
        </a:p>
      </dsp:txBody>
      <dsp:txXfrm>
        <a:off x="5325732" y="885"/>
        <a:ext cx="1556999" cy="934199"/>
      </dsp:txXfrm>
    </dsp:sp>
    <dsp:sp modelId="{C08BCE71-4F17-400E-BF2C-A531CE7C3193}">
      <dsp:nvSpPr>
        <dsp:cNvPr id="0" name=""/>
        <dsp:cNvSpPr/>
      </dsp:nvSpPr>
      <dsp:spPr>
        <a:xfrm>
          <a:off x="187633" y="1090784"/>
          <a:ext cx="1556999" cy="934199"/>
        </a:xfrm>
        <a:prstGeom prst="rect">
          <a:avLst/>
        </a:prstGeom>
        <a:solidFill>
          <a:schemeClr val="accent3">
            <a:hueOff val="2812566"/>
            <a:satOff val="-4220"/>
            <a:lumOff val="-686"/>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GB" sz="1100" kern="1200"/>
            <a:t>Intrinsic goal orientation, identification of intrinsic goals is encouraged</a:t>
          </a:r>
        </a:p>
      </dsp:txBody>
      <dsp:txXfrm>
        <a:off x="187633" y="1090784"/>
        <a:ext cx="1556999" cy="934199"/>
      </dsp:txXfrm>
    </dsp:sp>
    <dsp:sp modelId="{5CC31F8F-F07E-45E0-A765-85187FCC1124}">
      <dsp:nvSpPr>
        <dsp:cNvPr id="0" name=""/>
        <dsp:cNvSpPr/>
      </dsp:nvSpPr>
      <dsp:spPr>
        <a:xfrm>
          <a:off x="1900333" y="1090784"/>
          <a:ext cx="1556999" cy="934199"/>
        </a:xfrm>
        <a:prstGeom prst="rect">
          <a:avLst/>
        </a:prstGeom>
        <a:solidFill>
          <a:schemeClr val="accent3">
            <a:hueOff val="3515707"/>
            <a:satOff val="-5275"/>
            <a:lumOff val="-858"/>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GB" sz="1100" kern="1200"/>
            <a:t>Structure</a:t>
          </a:r>
        </a:p>
        <a:p>
          <a:pPr marL="0" lvl="0" indent="0" algn="ctr" defTabSz="488950">
            <a:lnSpc>
              <a:spcPct val="90000"/>
            </a:lnSpc>
            <a:spcBef>
              <a:spcPct val="0"/>
            </a:spcBef>
            <a:spcAft>
              <a:spcPct val="35000"/>
            </a:spcAft>
            <a:buNone/>
          </a:pPr>
          <a:r>
            <a:rPr lang="en-GB" sz="1100" kern="1200"/>
            <a:t>Provide support to initiate action (goal setting, demonstration, action planning,..)</a:t>
          </a:r>
        </a:p>
      </dsp:txBody>
      <dsp:txXfrm>
        <a:off x="1900333" y="1090784"/>
        <a:ext cx="1556999" cy="934199"/>
      </dsp:txXfrm>
    </dsp:sp>
    <dsp:sp modelId="{9503F7B9-E3D5-4134-A869-75DDCBEB3071}">
      <dsp:nvSpPr>
        <dsp:cNvPr id="0" name=""/>
        <dsp:cNvSpPr/>
      </dsp:nvSpPr>
      <dsp:spPr>
        <a:xfrm>
          <a:off x="3613032" y="1090784"/>
          <a:ext cx="1556999" cy="934199"/>
        </a:xfrm>
        <a:prstGeom prst="rect">
          <a:avLst/>
        </a:prstGeom>
        <a:solidFill>
          <a:schemeClr val="accent3">
            <a:hueOff val="4218849"/>
            <a:satOff val="-6330"/>
            <a:lumOff val="-1029"/>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GB" sz="1100" kern="1200"/>
            <a:t>Emphasise responsibility</a:t>
          </a:r>
        </a:p>
        <a:p>
          <a:pPr marL="0" lvl="0" indent="0" algn="ctr" defTabSz="488950">
            <a:lnSpc>
              <a:spcPct val="90000"/>
            </a:lnSpc>
            <a:spcBef>
              <a:spcPct val="0"/>
            </a:spcBef>
            <a:spcAft>
              <a:spcPct val="35000"/>
            </a:spcAft>
            <a:buNone/>
          </a:pPr>
          <a:r>
            <a:rPr lang="en-GB" sz="1100" kern="1200"/>
            <a:t>One is encouraged to take on responsibility in decision making</a:t>
          </a:r>
        </a:p>
      </dsp:txBody>
      <dsp:txXfrm>
        <a:off x="3613032" y="1090784"/>
        <a:ext cx="1556999" cy="934199"/>
      </dsp:txXfrm>
    </dsp:sp>
    <dsp:sp modelId="{E9795638-8F3B-4D12-A2BA-F75D42857539}">
      <dsp:nvSpPr>
        <dsp:cNvPr id="0" name=""/>
        <dsp:cNvSpPr/>
      </dsp:nvSpPr>
      <dsp:spPr>
        <a:xfrm>
          <a:off x="5325732" y="1090784"/>
          <a:ext cx="1556999" cy="934199"/>
        </a:xfrm>
        <a:prstGeom prst="rect">
          <a:avLst/>
        </a:prstGeom>
        <a:solidFill>
          <a:schemeClr val="accent3">
            <a:hueOff val="4921990"/>
            <a:satOff val="-7385"/>
            <a:lumOff val="-1201"/>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GB" sz="1100" kern="1200"/>
            <a:t>Explore reasons for change in behaviour (desire, ability, reason and need)</a:t>
          </a:r>
        </a:p>
      </dsp:txBody>
      <dsp:txXfrm>
        <a:off x="5325732" y="1090784"/>
        <a:ext cx="1556999" cy="934199"/>
      </dsp:txXfrm>
    </dsp:sp>
    <dsp:sp modelId="{B0E4D480-F065-4940-86B2-5F42D728FE60}">
      <dsp:nvSpPr>
        <dsp:cNvPr id="0" name=""/>
        <dsp:cNvSpPr/>
      </dsp:nvSpPr>
      <dsp:spPr>
        <a:xfrm>
          <a:off x="187633" y="2180684"/>
          <a:ext cx="1556999" cy="934199"/>
        </a:xfrm>
        <a:prstGeom prst="rect">
          <a:avLst/>
        </a:prstGeom>
        <a:solidFill>
          <a:schemeClr val="accent3">
            <a:hueOff val="5625132"/>
            <a:satOff val="-8440"/>
            <a:lumOff val="-1373"/>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GB" sz="1100" kern="1200"/>
            <a:t>Motivational interviewing</a:t>
          </a:r>
        </a:p>
      </dsp:txBody>
      <dsp:txXfrm>
        <a:off x="187633" y="2180684"/>
        <a:ext cx="1556999" cy="934199"/>
      </dsp:txXfrm>
    </dsp:sp>
    <dsp:sp modelId="{22C593BB-3DC1-488E-9D35-F9026B80706B}">
      <dsp:nvSpPr>
        <dsp:cNvPr id="0" name=""/>
        <dsp:cNvSpPr/>
      </dsp:nvSpPr>
      <dsp:spPr>
        <a:xfrm>
          <a:off x="1900333" y="2180684"/>
          <a:ext cx="1556999" cy="934199"/>
        </a:xfrm>
        <a:prstGeom prst="rect">
          <a:avLst/>
        </a:prstGeom>
        <a:solidFill>
          <a:schemeClr val="accent3">
            <a:hueOff val="6328273"/>
            <a:satOff val="-9495"/>
            <a:lumOff val="-1544"/>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GB" sz="1100" kern="1200"/>
            <a:t>Task climate</a:t>
          </a:r>
        </a:p>
        <a:p>
          <a:pPr marL="0" lvl="0" indent="0" algn="ctr" defTabSz="488950">
            <a:lnSpc>
              <a:spcPct val="90000"/>
            </a:lnSpc>
            <a:spcBef>
              <a:spcPct val="0"/>
            </a:spcBef>
            <a:spcAft>
              <a:spcPct val="35000"/>
            </a:spcAft>
            <a:buNone/>
          </a:pPr>
          <a:r>
            <a:rPr lang="en-GB" sz="1100" kern="1200"/>
            <a:t>Focus on completing task and not outcomes</a:t>
          </a:r>
        </a:p>
      </dsp:txBody>
      <dsp:txXfrm>
        <a:off x="1900333" y="2180684"/>
        <a:ext cx="1556999" cy="934199"/>
      </dsp:txXfrm>
    </dsp:sp>
    <dsp:sp modelId="{E9CFF677-994B-4115-9853-4170C3C2EB7F}">
      <dsp:nvSpPr>
        <dsp:cNvPr id="0" name=""/>
        <dsp:cNvSpPr/>
      </dsp:nvSpPr>
      <dsp:spPr>
        <a:xfrm>
          <a:off x="3613032" y="2180684"/>
          <a:ext cx="1556999" cy="934199"/>
        </a:xfrm>
        <a:prstGeom prst="rect">
          <a:avLst/>
        </a:prstGeom>
        <a:solidFill>
          <a:schemeClr val="accent3">
            <a:hueOff val="7031415"/>
            <a:satOff val="-10550"/>
            <a:lumOff val="-1716"/>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GB" sz="1100" kern="1200"/>
            <a:t>Provide informational feedback</a:t>
          </a:r>
        </a:p>
        <a:p>
          <a:pPr marL="0" lvl="0" indent="0" algn="ctr" defTabSz="488950">
            <a:lnSpc>
              <a:spcPct val="90000"/>
            </a:lnSpc>
            <a:spcBef>
              <a:spcPct val="0"/>
            </a:spcBef>
            <a:spcAft>
              <a:spcPct val="35000"/>
            </a:spcAft>
            <a:buNone/>
          </a:pPr>
          <a:r>
            <a:rPr lang="en-GB" sz="1100" kern="1200"/>
            <a:t>Say how a person achieved or didn't achieve desired outcome</a:t>
          </a:r>
        </a:p>
      </dsp:txBody>
      <dsp:txXfrm>
        <a:off x="3613032" y="2180684"/>
        <a:ext cx="1556999" cy="934199"/>
      </dsp:txXfrm>
    </dsp:sp>
    <dsp:sp modelId="{6606D8FC-6B05-48DB-AABA-62AB23581EF1}">
      <dsp:nvSpPr>
        <dsp:cNvPr id="0" name=""/>
        <dsp:cNvSpPr/>
      </dsp:nvSpPr>
      <dsp:spPr>
        <a:xfrm>
          <a:off x="5325732" y="2180684"/>
          <a:ext cx="1556999" cy="934199"/>
        </a:xfrm>
        <a:prstGeom prst="rect">
          <a:avLst/>
        </a:prstGeom>
        <a:solidFill>
          <a:schemeClr val="accent3">
            <a:hueOff val="7734556"/>
            <a:satOff val="-11605"/>
            <a:lumOff val="-1887"/>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GB" sz="1100" kern="1200"/>
            <a:t>Provide information Practitioner provides info to the client relevant to their needs and situation</a:t>
          </a:r>
        </a:p>
      </dsp:txBody>
      <dsp:txXfrm>
        <a:off x="5325732" y="2180684"/>
        <a:ext cx="1556999" cy="934199"/>
      </dsp:txXfrm>
    </dsp:sp>
    <dsp:sp modelId="{A651794F-D9D1-4FF1-8248-69063AE023B7}">
      <dsp:nvSpPr>
        <dsp:cNvPr id="0" name=""/>
        <dsp:cNvSpPr/>
      </dsp:nvSpPr>
      <dsp:spPr>
        <a:xfrm>
          <a:off x="187633" y="3270584"/>
          <a:ext cx="1556999" cy="934199"/>
        </a:xfrm>
        <a:prstGeom prst="rect">
          <a:avLst/>
        </a:prstGeom>
        <a:solidFill>
          <a:schemeClr val="accent3">
            <a:hueOff val="8437698"/>
            <a:satOff val="-12660"/>
            <a:lumOff val="-2059"/>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GB" sz="1100" kern="1200"/>
            <a:t>Barrier identification</a:t>
          </a:r>
        </a:p>
        <a:p>
          <a:pPr marL="0" lvl="0" indent="0" algn="ctr" defTabSz="488950">
            <a:lnSpc>
              <a:spcPct val="90000"/>
            </a:lnSpc>
            <a:spcBef>
              <a:spcPct val="0"/>
            </a:spcBef>
            <a:spcAft>
              <a:spcPct val="35000"/>
            </a:spcAft>
            <a:buNone/>
          </a:pPr>
          <a:r>
            <a:rPr lang="en-GB" sz="1100" kern="1200"/>
            <a:t>Identify barriers to behaviour change</a:t>
          </a:r>
        </a:p>
      </dsp:txBody>
      <dsp:txXfrm>
        <a:off x="187633" y="3270584"/>
        <a:ext cx="1556999" cy="934199"/>
      </dsp:txXfrm>
    </dsp:sp>
    <dsp:sp modelId="{930CE5F1-F577-4F86-AE91-134190EFAA86}">
      <dsp:nvSpPr>
        <dsp:cNvPr id="0" name=""/>
        <dsp:cNvSpPr/>
      </dsp:nvSpPr>
      <dsp:spPr>
        <a:xfrm>
          <a:off x="1900333" y="3270584"/>
          <a:ext cx="1556999" cy="934199"/>
        </a:xfrm>
        <a:prstGeom prst="rect">
          <a:avLst/>
        </a:prstGeom>
        <a:solidFill>
          <a:schemeClr val="accent3">
            <a:hueOff val="9140839"/>
            <a:satOff val="-13715"/>
            <a:lumOff val="-223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GB" sz="1100" kern="1200"/>
            <a:t>Provide support and encouragement</a:t>
          </a:r>
        </a:p>
        <a:p>
          <a:pPr marL="0" lvl="0" indent="0" algn="ctr" defTabSz="488950">
            <a:lnSpc>
              <a:spcPct val="90000"/>
            </a:lnSpc>
            <a:spcBef>
              <a:spcPct val="0"/>
            </a:spcBef>
            <a:spcAft>
              <a:spcPct val="35000"/>
            </a:spcAft>
            <a:buNone/>
          </a:pPr>
          <a:r>
            <a:rPr lang="en-GB" sz="1100" kern="1200"/>
            <a:t>Verbal persuasion, social support, affirmation,..</a:t>
          </a:r>
        </a:p>
      </dsp:txBody>
      <dsp:txXfrm>
        <a:off x="1900333" y="3270584"/>
        <a:ext cx="1556999" cy="934199"/>
      </dsp:txXfrm>
    </dsp:sp>
    <dsp:sp modelId="{03240BDE-F4A5-4761-A822-583349E2020C}">
      <dsp:nvSpPr>
        <dsp:cNvPr id="0" name=""/>
        <dsp:cNvSpPr/>
      </dsp:nvSpPr>
      <dsp:spPr>
        <a:xfrm>
          <a:off x="3613032" y="3270584"/>
          <a:ext cx="1556999" cy="934199"/>
        </a:xfrm>
        <a:prstGeom prst="rect">
          <a:avLst/>
        </a:prstGeom>
        <a:solidFill>
          <a:schemeClr val="accent3">
            <a:hueOff val="9843981"/>
            <a:satOff val="-14770"/>
            <a:lumOff val="-2402"/>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GB" sz="1100" kern="1200"/>
            <a:t>Involvement</a:t>
          </a:r>
        </a:p>
        <a:p>
          <a:pPr marL="0" lvl="0" indent="0" algn="ctr" defTabSz="488950">
            <a:lnSpc>
              <a:spcPct val="90000"/>
            </a:lnSpc>
            <a:spcBef>
              <a:spcPct val="0"/>
            </a:spcBef>
            <a:spcAft>
              <a:spcPct val="35000"/>
            </a:spcAft>
            <a:buNone/>
          </a:pPr>
          <a:r>
            <a:rPr lang="en-GB" sz="1100" kern="1200"/>
            <a:t>Personal interest in the individual and build a rapport</a:t>
          </a:r>
        </a:p>
      </dsp:txBody>
      <dsp:txXfrm>
        <a:off x="3613032" y="3270584"/>
        <a:ext cx="1556999" cy="934199"/>
      </dsp:txXfrm>
    </dsp:sp>
    <dsp:sp modelId="{3BD2BF91-5F5B-4152-8D2C-6EFF8D716EC2}">
      <dsp:nvSpPr>
        <dsp:cNvPr id="0" name=""/>
        <dsp:cNvSpPr/>
      </dsp:nvSpPr>
      <dsp:spPr>
        <a:xfrm>
          <a:off x="5325732" y="3270584"/>
          <a:ext cx="1556999" cy="934199"/>
        </a:xfrm>
        <a:prstGeom prst="rect">
          <a:avLst/>
        </a:prstGeom>
        <a:solidFill>
          <a:schemeClr val="accent3">
            <a:hueOff val="10547122"/>
            <a:satOff val="-15825"/>
            <a:lumOff val="-2573"/>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GB" sz="1100" kern="1200"/>
            <a:t>Encourage social support seeking</a:t>
          </a:r>
        </a:p>
      </dsp:txBody>
      <dsp:txXfrm>
        <a:off x="5325732" y="3270584"/>
        <a:ext cx="1556999" cy="934199"/>
      </dsp:txXfrm>
    </dsp:sp>
    <dsp:sp modelId="{30282464-7EDA-4AE2-A25A-807C52B950D4}">
      <dsp:nvSpPr>
        <dsp:cNvPr id="0" name=""/>
        <dsp:cNvSpPr/>
      </dsp:nvSpPr>
      <dsp:spPr>
        <a:xfrm>
          <a:off x="2756683" y="4360483"/>
          <a:ext cx="1556999" cy="934199"/>
        </a:xfrm>
        <a:prstGeom prst="rect">
          <a:avLst/>
        </a:prstGeom>
        <a:solidFill>
          <a:schemeClr val="accent3">
            <a:hueOff val="11250264"/>
            <a:satOff val="-16880"/>
            <a:lumOff val="-2745"/>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GB" sz="1100" kern="1200"/>
            <a:t>Group cooperation</a:t>
          </a:r>
        </a:p>
        <a:p>
          <a:pPr marL="0" lvl="0" indent="0" algn="ctr" defTabSz="488950">
            <a:lnSpc>
              <a:spcPct val="90000"/>
            </a:lnSpc>
            <a:spcBef>
              <a:spcPct val="0"/>
            </a:spcBef>
            <a:spcAft>
              <a:spcPct val="35000"/>
            </a:spcAft>
            <a:buNone/>
          </a:pPr>
          <a:r>
            <a:rPr lang="en-GB" sz="1100" kern="1200"/>
            <a:t>Interdependence within a group, encourages cooperative peer-to-peer activities</a:t>
          </a:r>
        </a:p>
      </dsp:txBody>
      <dsp:txXfrm>
        <a:off x="2756683" y="4360483"/>
        <a:ext cx="1556999" cy="934199"/>
      </dsp:txXfrm>
    </dsp:sp>
  </dsp:spTree>
</dsp:drawing>
</file>

<file path=word/diagrams/layout1.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layout6.xml><?xml version="1.0" encoding="utf-8"?>
<dgm:layoutDef xmlns:dgm="http://schemas.openxmlformats.org/drawingml/2006/diagram" xmlns:a="http://schemas.openxmlformats.org/drawingml/2006/main" uniqueId="urn:microsoft.com/office/officeart/2005/8/layout/bProcess4">
  <dgm:title val=""/>
  <dgm:desc val=""/>
  <dgm:catLst>
    <dgm:cat type="process" pri="19000"/>
  </dgm:catLst>
  <dgm:sampData>
    <dgm:dataModel>
      <dgm:ptLst>
        <dgm:pt modelId="0" type="doc"/>
        <dgm:pt modelId="1">
          <dgm:prSet phldr="1"/>
        </dgm:pt>
        <dgm:pt modelId="2">
          <dgm:prSet phldr="1"/>
        </dgm:pt>
        <dgm:pt modelId="3">
          <dgm:prSet phldr="1"/>
        </dgm:pt>
        <dgm:pt modelId="4">
          <dgm:prSet phldr="1"/>
        </dgm:pt>
        <dgm:pt modelId="5">
          <dgm:prSet phldr="1"/>
        </dgm:pt>
        <dgm:pt modelId="6">
          <dgm:prSet phldr="1"/>
        </dgm:pt>
        <dgm:pt modelId="7">
          <dgm:prSet phldr="1"/>
        </dgm:pt>
        <dgm:pt modelId="8">
          <dgm:prSet phldr="1"/>
        </dgm:pt>
        <dgm:pt modelId="9">
          <dgm:prSet phldr="1"/>
        </dgm:pt>
      </dgm:ptLst>
      <dgm:cxnLst>
        <dgm:cxn modelId="10" srcId="0" destId="1" srcOrd="0" destOrd="0"/>
        <dgm:cxn modelId="11" srcId="0" destId="2" srcOrd="1" destOrd="0"/>
        <dgm:cxn modelId="12" srcId="0" destId="3" srcOrd="2" destOrd="0"/>
        <dgm:cxn modelId="13" srcId="0" destId="4" srcOrd="3" destOrd="0"/>
        <dgm:cxn modelId="14" srcId="0" destId="5" srcOrd="4" destOrd="0"/>
        <dgm:cxn modelId="15" srcId="0" destId="6" srcOrd="5" destOrd="0"/>
        <dgm:cxn modelId="16" srcId="0" destId="7" srcOrd="6" destOrd="0"/>
        <dgm:cxn modelId="17" srcId="0" destId="8" srcOrd="7" destOrd="0"/>
        <dgm:cxn modelId="18" srcId="0" destId="9" srcOrd="8"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dgm:varLst>
    <dgm:choose name="Name1">
      <dgm:if name="Name2" func="var" arg="dir" op="equ" val="norm">
        <dgm:alg type="snake">
          <dgm:param type="grDir" val="tL"/>
          <dgm:param type="flowDir" val="col"/>
          <dgm:param type="contDir" val="revDir"/>
          <dgm:param type="bkpt" val="bal"/>
        </dgm:alg>
      </dgm:if>
      <dgm:else name="Name3">
        <dgm:alg type="snake">
          <dgm:param type="grDir" val="tR"/>
          <dgm:param type="flowDir" val="col"/>
          <dgm:param type="contDir" val="revDir"/>
          <dgm:param type="bkpt" val="bal"/>
        </dgm:alg>
      </dgm:else>
    </dgm:choose>
    <dgm:shape xmlns:r="http://schemas.openxmlformats.org/officeDocument/2006/relationships" r:blip="">
      <dgm:adjLst/>
    </dgm:shape>
    <dgm:presOf/>
    <dgm:constrLst>
      <dgm:constr type="w" for="ch" forName="compNode" refType="w"/>
      <dgm:constr type="h" for="ch" forName="compNode" refType="w" fact="0.6"/>
      <dgm:constr type="h" for="ch" forName="sibTrans" refType="h" refFor="ch" refForName="compNode" op="equ" fact="0.25"/>
      <dgm:constr type="sp" refType="w" fact="0.33"/>
      <dgm:constr type="primFontSz" for="des" forName="node" op="equ" val="65"/>
    </dgm:constrLst>
    <dgm:ruleLst/>
    <dgm:forEach name="nodesForEach" axis="ch" ptType="node">
      <dgm:layoutNode name="compNode">
        <dgm:alg type="composite"/>
        <dgm:shape xmlns:r="http://schemas.openxmlformats.org/officeDocument/2006/relationships" r:blip="">
          <dgm:adjLst/>
        </dgm:shape>
        <dgm:presOf/>
        <dgm:choose name="Name4">
          <dgm:if name="Name5" axis="self" func="var" arg="dir" op="equ" val="norm">
            <dgm:constrLst>
              <dgm:constr type="l" for="ch" forName="dummyConnPt" refType="w" fact="0.2"/>
              <dgm:constr type="t" for="ch" forName="dummyConnPt" refType="w" fact="0.145"/>
              <dgm:constr type="l" for="ch" forName="node"/>
              <dgm:constr type="t" for="ch" forName="node"/>
              <dgm:constr type="h" for="ch" forName="node" refType="h"/>
              <dgm:constr type="w" for="ch" forName="node" refType="w"/>
            </dgm:constrLst>
          </dgm:if>
          <dgm:else name="Name6">
            <dgm:constrLst>
              <dgm:constr type="l" for="ch" forName="dummyConnPt" refType="w" fact="0.8"/>
              <dgm:constr type="t" for="ch" forName="dummyConnPt" refType="w" fact="0.145"/>
              <dgm:constr type="l" for="ch" forName="node"/>
              <dgm:constr type="t" for="ch" forName="node"/>
              <dgm:constr type="h" for="ch" forName="node" refType="h"/>
              <dgm:constr type="w" for="ch" forName="node" refType="w"/>
            </dgm:constrLst>
          </dgm:else>
        </dgm:choose>
        <dgm:ruleLst/>
        <dgm:layoutNode name="dummyConnPt" styleLbl="node1" moveWith="node">
          <dgm:alg type="sp"/>
          <dgm:shape xmlns:r="http://schemas.openxmlformats.org/officeDocument/2006/relationships" r:blip="">
            <dgm:adjLst/>
          </dgm:shape>
          <dgm:presOf/>
          <dgm:constrLst>
            <dgm:constr type="w" val="1"/>
            <dgm:constr type="h" val="1"/>
          </dgm:constrLst>
          <dgm:ruleLst/>
        </dgm:layout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 type="primFontSz" val="65"/>
          </dgm:constrLst>
          <dgm:ruleLst>
            <dgm:rule type="primFontSz" val="5" fact="NaN" max="NaN"/>
          </dgm:ruleLst>
        </dgm:layoutNode>
      </dgm:layoutNode>
      <dgm:forEach name="sibTransForEach" axis="followSib" cnt="1">
        <dgm:layoutNode name="sibTrans" styleLbl="bgSibTrans2D1">
          <dgm:choose name="Name7">
            <dgm:if name="Name8" axis="self" func="var" arg="dir" op="equ" val="norm">
              <dgm:alg type="conn">
                <dgm:param type="srcNode" val="dummyConnPt"/>
                <dgm:param type="dstNode" val="dummyConnPt"/>
                <dgm:param type="begPts" val="bCtr, midR, tCtr"/>
                <dgm:param type="endPts" val="tCtr, midL, bCtr"/>
                <dgm:param type="begSty" val="noArr"/>
                <dgm:param type="endSty" val="noArr"/>
              </dgm:alg>
            </dgm:if>
            <dgm:else name="Name9">
              <dgm:alg type="conn">
                <dgm:param type="srcNode" val="dummyConnPt"/>
                <dgm:param type="dstNode" val="dummyConnPt"/>
                <dgm:param type="begPts" val="bCtr, midL, tCtr"/>
                <dgm:param type="endPts" val="tCtr, midR, bCtr"/>
                <dgm:param type="begSty" val="noArr"/>
                <dgm:param type="endSty" val="noArr"/>
              </dgm:alg>
            </dgm:else>
          </dgm:choose>
          <dgm:shape xmlns:r="http://schemas.openxmlformats.org/officeDocument/2006/relationships" type="conn" r:blip="" zOrderOff="-2">
            <dgm:adjLst/>
          </dgm:shape>
          <dgm:presOf axis="self"/>
          <dgm:constrLst>
            <dgm:constr type="begPad"/>
            <dgm:constr type="endPad"/>
          </dgm:constrLst>
          <dgm:ruleLst/>
        </dgm:layoutNode>
      </dgm:forEach>
    </dgm:forEach>
  </dgm:layoutNode>
</dgm:layoutDef>
</file>

<file path=word/diagrams/layout7.xml><?xml version="1.0" encoding="utf-8"?>
<dgm:layoutDef xmlns:dgm="http://schemas.openxmlformats.org/drawingml/2006/diagram" xmlns:a="http://schemas.openxmlformats.org/drawingml/2006/main" uniqueId="urn:microsoft.com/office/officeart/2005/8/layout/default">
  <dgm:title val=""/>
  <dgm:desc val=""/>
  <dgm:catLst>
    <dgm:cat type="list" pri="4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0-11-11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3A4A4B7FAD4AE41BD906FB15FCBB896" ma:contentTypeVersion="11" ma:contentTypeDescription="Create a new document." ma:contentTypeScope="" ma:versionID="1bd50b3dfa2895e7f674764569133f87">
  <xsd:schema xmlns:xsd="http://www.w3.org/2001/XMLSchema" xmlns:xs="http://www.w3.org/2001/XMLSchema" xmlns:p="http://schemas.microsoft.com/office/2006/metadata/properties" xmlns:ns3="7ed2f0d2-541f-46e9-a66b-45165c1f1026" xmlns:ns4="d87bae4e-f3a0-4e51-82db-f647c3095509" targetNamespace="http://schemas.microsoft.com/office/2006/metadata/properties" ma:root="true" ma:fieldsID="22585f6c5a1b540b2c4cdf6c40f5ca2d" ns3:_="" ns4:_="">
    <xsd:import namespace="7ed2f0d2-541f-46e9-a66b-45165c1f1026"/>
    <xsd:import namespace="d87bae4e-f3a0-4e51-82db-f647c3095509"/>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ed2f0d2-541f-46e9-a66b-45165c1f102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87bae4e-f3a0-4e51-82db-f647c3095509"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00CD1D0-1689-4662-A2CE-F3EDC24534B0}">
  <ds:schemaRefs>
    <ds:schemaRef ds:uri="http://schemas.microsoft.com/sharepoint/v3/contenttype/forms"/>
  </ds:schemaRefs>
</ds:datastoreItem>
</file>

<file path=customXml/itemProps3.xml><?xml version="1.0" encoding="utf-8"?>
<ds:datastoreItem xmlns:ds="http://schemas.openxmlformats.org/officeDocument/2006/customXml" ds:itemID="{E5AFFC73-A9B7-44CB-A982-39D50090FE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ed2f0d2-541f-46e9-a66b-45165c1f1026"/>
    <ds:schemaRef ds:uri="d87bae4e-f3a0-4e51-82db-f647c309550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6151585-3AB0-4309-A315-AB359F03375B}">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97AF97F7-DADB-41A4-B262-AE0791D8E8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36</TotalTime>
  <Pages>35</Pages>
  <Words>31863</Words>
  <Characters>181625</Characters>
  <Application>Microsoft Office Word</Application>
  <DocSecurity>0</DocSecurity>
  <Lines>1513</Lines>
  <Paragraphs>426</Paragraphs>
  <ScaleCrop>false</ScaleCrop>
  <HeadingPairs>
    <vt:vector size="2" baseType="variant">
      <vt:variant>
        <vt:lpstr>Title</vt:lpstr>
      </vt:variant>
      <vt:variant>
        <vt:i4>1</vt:i4>
      </vt:variant>
    </vt:vector>
  </HeadingPairs>
  <TitlesOfParts>
    <vt:vector size="1" baseType="lpstr">
      <vt:lpstr>Mental Resilience Training: a review</vt:lpstr>
    </vt:vector>
  </TitlesOfParts>
  <Company/>
  <LinksUpToDate>false</LinksUpToDate>
  <CharactersWithSpaces>213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ntal Resilience Training: a review</dc:title>
  <dc:subject>MRT for RAPTC</dc:subject>
  <dc:creator>Jade Bikard</dc:creator>
  <cp:keywords/>
  <dc:description/>
  <cp:lastModifiedBy>Jade Bikard</cp:lastModifiedBy>
  <cp:revision>109</cp:revision>
  <dcterms:created xsi:type="dcterms:W3CDTF">2020-11-14T15:39:00Z</dcterms:created>
  <dcterms:modified xsi:type="dcterms:W3CDTF">2021-01-04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3A4A4B7FAD4AE41BD906FB15FCBB896</vt:lpwstr>
  </property>
</Properties>
</file>